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1.xml" ContentType="application/vnd.openxmlformats-officedocument.wordprocessingml.footer+xml"/>
  <Override PartName="/word/header28.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6EEFEB52">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55AE9DA2" w:rsidR="005043EA" w:rsidRDefault="0081040E" w:rsidP="00DB3902">
      <w:pPr>
        <w:pStyle w:val="Title"/>
      </w:pPr>
      <w:fldSimple w:instr=" DOCPROPERTY  &quot;Judul Kapital&quot;  \* MERGEFORMAT ">
        <w:r w:rsidR="00A47A89">
          <w:t>OPTIMASI ALOKASI PEKERJAAN DAN SUMBER DAYA DENGAN SISTEM INFORMASI MANAJEMEN PROYEK PADA PERUSAHAAN TEKNOLOGI INFORMASI</w:t>
        </w:r>
      </w:fldSimple>
    </w:p>
    <w:p w14:paraId="0FDD81CA" w14:textId="4383C4E8" w:rsidR="009736FA" w:rsidRDefault="009736FA" w:rsidP="009736FA"/>
    <w:p w14:paraId="1570D9BA" w14:textId="50AAB757"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customXmlInsRangeStart w:id="1" w:author="ilham.nur@office.ui.ac.id [2]" w:date="2023-01-25T11:45:00Z"/>
    <w:sdt>
      <w:sdtPr>
        <w:rPr>
          <w:b/>
          <w:bCs/>
          <w:sz w:val="28"/>
          <w:szCs w:val="28"/>
        </w:rPr>
        <w:id w:val="1280684649"/>
        <w:docPartObj>
          <w:docPartGallery w:val="Watermarks"/>
        </w:docPartObj>
      </w:sdtPr>
      <w:sdtEndPr/>
      <w:sdtContent>
        <w:customXmlInsRangeEnd w:id="1"/>
        <w:p w14:paraId="3CC02812" w14:textId="14A8AE14" w:rsidR="009736FA" w:rsidRDefault="004170F2" w:rsidP="009736FA">
          <w:pPr>
            <w:jc w:val="center"/>
            <w:rPr>
              <w:b/>
              <w:bCs/>
              <w:sz w:val="28"/>
              <w:szCs w:val="28"/>
            </w:rPr>
          </w:pPr>
          <w:ins w:id="2" w:author="ilham.nur@office.ui.ac.id [2]" w:date="2023-01-25T11:45:00Z">
            <w:r w:rsidRPr="004170F2">
              <w:rPr>
                <w:b/>
                <w:bCs/>
                <w:noProof/>
                <w:sz w:val="28"/>
                <w:szCs w:val="28"/>
              </w:rPr>
              <w:drawing>
                <wp:anchor distT="0" distB="0" distL="114300" distR="114300" simplePos="0" relativeHeight="251658243" behindDoc="1" locked="0" layoutInCell="0" allowOverlap="1" wp14:anchorId="3C665B01" wp14:editId="05238EB2">
                  <wp:simplePos x="0" y="0"/>
                  <wp:positionH relativeFrom="margin">
                    <wp:align>center</wp:align>
                  </wp:positionH>
                  <wp:positionV relativeFrom="margin">
                    <wp:align>center</wp:align>
                  </wp:positionV>
                  <wp:extent cx="3810000" cy="38100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p>
        <w:customXmlInsRangeStart w:id="3" w:author="ilham.nur@office.ui.ac.id [2]" w:date="2023-01-25T11:45:00Z"/>
      </w:sdtContent>
    </w:sdt>
    <w:customXmlInsRangeEnd w:id="3"/>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31CC7F10"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A47A89">
        <w:rPr>
          <w:b/>
          <w:bCs/>
          <w:szCs w:val="24"/>
        </w:rPr>
        <w:t>ILHAM NUR PRATAMA</w:t>
      </w:r>
      <w:r>
        <w:rPr>
          <w:b/>
          <w:bCs/>
          <w:szCs w:val="24"/>
        </w:rPr>
        <w:fldChar w:fldCharType="end"/>
      </w:r>
    </w:p>
    <w:p w14:paraId="4084A5EE" w14:textId="06E697A5"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A47A89">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1739574C" w14:textId="77777777" w:rsidR="00FF09DC" w:rsidRDefault="00FF09DC" w:rsidP="00AE58C4">
      <w:pP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59ACC88C"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A47A89">
        <w:rPr>
          <w:b/>
          <w:bCs/>
          <w:szCs w:val="24"/>
        </w:rPr>
        <w:t>SALEMBA</w:t>
      </w:r>
      <w:r>
        <w:rPr>
          <w:b/>
          <w:bCs/>
          <w:szCs w:val="24"/>
        </w:rPr>
        <w:fldChar w:fldCharType="end"/>
      </w:r>
    </w:p>
    <w:p w14:paraId="30820E8A" w14:textId="2E823673" w:rsidR="004E6D77" w:rsidRDefault="009936E1" w:rsidP="00FF09DC">
      <w:pPr>
        <w:spacing w:after="0" w:line="240" w:lineRule="auto"/>
        <w:jc w:val="center"/>
        <w:rPr>
          <w:b/>
          <w:bCs/>
          <w:szCs w:val="24"/>
        </w:rPr>
        <w:sectPr w:rsidR="004E6D77" w:rsidSect="00221A9D">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A47A89">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4025F757">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4" w:name="_Toc120139610"/>
      <w:bookmarkStart w:id="5" w:name="_Toc127003351"/>
      <w:r w:rsidRPr="00543131">
        <w:rPr>
          <w:color w:val="FFFFFF" w:themeColor="background1"/>
        </w:rPr>
        <w:t>HALAMAN JUDUL</w:t>
      </w:r>
      <w:bookmarkEnd w:id="4"/>
      <w:bookmarkEnd w:id="5"/>
    </w:p>
    <w:p w14:paraId="517DC332" w14:textId="77777777" w:rsidR="004E6D77" w:rsidRPr="00DB3902" w:rsidRDefault="004E6D77" w:rsidP="004E6D77">
      <w:pPr>
        <w:spacing w:line="240" w:lineRule="auto"/>
        <w:jc w:val="center"/>
        <w:rPr>
          <w:b/>
          <w:bCs/>
          <w:sz w:val="28"/>
          <w:szCs w:val="28"/>
        </w:rPr>
      </w:pPr>
    </w:p>
    <w:p w14:paraId="4BE7C07D" w14:textId="34C6E9BE" w:rsidR="004E6D77" w:rsidRDefault="0081040E" w:rsidP="00B23540">
      <w:pPr>
        <w:pStyle w:val="Title"/>
      </w:pPr>
      <w:fldSimple w:instr=" DOCPROPERTY  &quot;Judul Kapital&quot;  \* MERGEFORMAT ">
        <w:r w:rsidR="00A47A89">
          <w:t>OPTIMASI ALOKASI PEKERJAAN DAN SUMBER DAYA DENGAN SISTEM INFORMASI MANAJEMEN PROYEK PADA PERUSAHAAN TEKNOLOGI INFORMASI</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2DB87670" w:rsidR="004E6D77" w:rsidRDefault="009E435A" w:rsidP="004E6D77">
          <w:r>
            <w:rPr>
              <w:noProof/>
            </w:rPr>
            <w:drawing>
              <wp:anchor distT="0" distB="0" distL="114300" distR="114300" simplePos="0" relativeHeight="251658240" behindDoc="1" locked="0" layoutInCell="0" allowOverlap="1" wp14:anchorId="5FE008DB" wp14:editId="0B8E92AF">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3A4A0515"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A47A89">
        <w:rPr>
          <w:b/>
          <w:bCs/>
          <w:szCs w:val="24"/>
        </w:rPr>
        <w:t>ILHAM NUR PRATAMA</w:t>
      </w:r>
      <w:r>
        <w:rPr>
          <w:b/>
          <w:bCs/>
          <w:szCs w:val="24"/>
        </w:rPr>
        <w:fldChar w:fldCharType="end"/>
      </w:r>
    </w:p>
    <w:p w14:paraId="1CD9216C" w14:textId="72CB71F4"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A47A89">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7BB9ED93"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A47A89">
        <w:rPr>
          <w:b/>
          <w:bCs/>
          <w:szCs w:val="24"/>
        </w:rPr>
        <w:t>SALEMBA</w:t>
      </w:r>
      <w:r>
        <w:rPr>
          <w:b/>
          <w:bCs/>
          <w:szCs w:val="24"/>
        </w:rPr>
        <w:fldChar w:fldCharType="end"/>
      </w:r>
    </w:p>
    <w:p w14:paraId="08265396" w14:textId="62FEC409" w:rsidR="009936E1" w:rsidRDefault="009936E1" w:rsidP="009936E1">
      <w:pPr>
        <w:spacing w:after="0" w:line="240" w:lineRule="auto"/>
        <w:jc w:val="center"/>
        <w:rPr>
          <w:b/>
          <w:bCs/>
          <w:szCs w:val="24"/>
        </w:rPr>
        <w:sectPr w:rsidR="009936E1" w:rsidSect="00F76064">
          <w:headerReference w:type="even" r:id="rId14"/>
          <w:headerReference w:type="default" r:id="rId15"/>
          <w:footerReference w:type="default" r:id="rId16"/>
          <w:headerReference w:type="first" r:id="rId17"/>
          <w:footerReference w:type="first" r:id="rId18"/>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A47A89">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6" w:name="_Toc109761603"/>
      <w:bookmarkStart w:id="7" w:name="_Toc120139611"/>
      <w:bookmarkStart w:id="8" w:name="_Toc127003352"/>
      <w:r>
        <w:lastRenderedPageBreak/>
        <w:t>HALAMAN PERNYATAAN ORISINALITAS</w:t>
      </w:r>
      <w:bookmarkEnd w:id="6"/>
      <w:bookmarkEnd w:id="7"/>
      <w:bookmarkEnd w:id="8"/>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19677940"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A47A89">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5F187102"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A47A89">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19"/>
          <w:headerReference w:type="default" r:id="rId20"/>
          <w:footerReference w:type="default" r:id="rId21"/>
          <w:headerReference w:type="first" r:id="rId22"/>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12" w:name="_Toc109761604"/>
      <w:bookmarkStart w:id="13" w:name="_Toc120139612"/>
      <w:bookmarkStart w:id="14" w:name="_Toc127003353"/>
      <w:r>
        <w:lastRenderedPageBreak/>
        <w:t>HALAMAN PENGESAHAN</w:t>
      </w:r>
      <w:bookmarkEnd w:id="12"/>
      <w:bookmarkEnd w:id="13"/>
      <w:bookmarkEnd w:id="14"/>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68E89F4D" w:rsidR="00CB3EF9" w:rsidRDefault="0081040E" w:rsidP="00792088">
            <w:fldSimple w:instr=" DOCPROPERTY  Nama  \* MERGEFORMAT ">
              <w:r w:rsidR="00A47A89">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50B314DC" w:rsidR="00CB3EF9" w:rsidRDefault="0081040E" w:rsidP="00792088">
            <w:fldSimple w:instr=" DOCPROPERTY  NPM  \* MERGEFORMAT ">
              <w:r w:rsidR="00A47A89">
                <w:t>2106663282</w:t>
              </w:r>
            </w:fldSimple>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4886B0BE" w:rsidR="00CB3EF9" w:rsidRDefault="0081040E" w:rsidP="00792088">
            <w:r>
              <w:fldChar w:fldCharType="begin"/>
            </w:r>
            <w:r>
              <w:instrText xml:space="preserve"> DOCPROPERTY  "Program Studi"  \* MERGEFORMAT </w:instrText>
            </w:r>
            <w:r>
              <w:fldChar w:fldCharType="separate"/>
            </w:r>
            <w:r w:rsidR="00A47A89">
              <w:t xml:space="preserve">Magister Teknik </w:t>
            </w:r>
            <w:proofErr w:type="spellStart"/>
            <w:r w:rsidR="00A47A89">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4B9FE5D8" w:rsidR="00CB3EF9" w:rsidRDefault="0081040E" w:rsidP="00792088">
            <w:r>
              <w:fldChar w:fldCharType="begin"/>
            </w:r>
            <w:r>
              <w:instrText xml:space="preserve"> DOCPROPERTY  "Judul Normal"  \* MERGEFORMAT </w:instrText>
            </w:r>
            <w:r>
              <w:fldChar w:fldCharType="separate"/>
            </w:r>
            <w:proofErr w:type="spellStart"/>
            <w:r w:rsidR="00A47A89">
              <w:t>Optimasi</w:t>
            </w:r>
            <w:proofErr w:type="spellEnd"/>
            <w:r w:rsidR="00A47A89">
              <w:t xml:space="preserve"> </w:t>
            </w:r>
            <w:proofErr w:type="spellStart"/>
            <w:r w:rsidR="00A47A89">
              <w:t>Alokasi</w:t>
            </w:r>
            <w:proofErr w:type="spellEnd"/>
            <w:r w:rsidR="00A47A89">
              <w:t xml:space="preserve"> </w:t>
            </w:r>
            <w:proofErr w:type="spellStart"/>
            <w:r w:rsidR="00A47A89">
              <w:t>Pekerjaan</w:t>
            </w:r>
            <w:proofErr w:type="spellEnd"/>
            <w:r w:rsidR="00A47A89">
              <w:t xml:space="preserve"> dan </w:t>
            </w:r>
            <w:proofErr w:type="spellStart"/>
            <w:r w:rsidR="00A47A89">
              <w:t>Sumber</w:t>
            </w:r>
            <w:proofErr w:type="spellEnd"/>
            <w:r w:rsidR="00A47A89">
              <w:t xml:space="preserve"> </w:t>
            </w:r>
            <w:proofErr w:type="spellStart"/>
            <w:r w:rsidR="00A47A89">
              <w:t>Daya</w:t>
            </w:r>
            <w:proofErr w:type="spellEnd"/>
            <w:r w:rsidR="00A47A89">
              <w:t xml:space="preserve"> dengan </w:t>
            </w:r>
            <w:proofErr w:type="spellStart"/>
            <w:r w:rsidR="00A47A89">
              <w:t>Sistem</w:t>
            </w:r>
            <w:proofErr w:type="spellEnd"/>
            <w:r w:rsidR="00A47A89">
              <w:t xml:space="preserve"> </w:t>
            </w:r>
            <w:proofErr w:type="spellStart"/>
            <w:r w:rsidR="00A47A89">
              <w:t>Informasi</w:t>
            </w:r>
            <w:proofErr w:type="spellEnd"/>
            <w:r w:rsidR="00A47A89">
              <w:t xml:space="preserve"> </w:t>
            </w:r>
            <w:proofErr w:type="spellStart"/>
            <w:r w:rsidR="00A47A89">
              <w:t>Manajemen</w:t>
            </w:r>
            <w:proofErr w:type="spellEnd"/>
            <w:r w:rsidR="00A47A89">
              <w:t xml:space="preserve"> </w:t>
            </w:r>
            <w:proofErr w:type="spellStart"/>
            <w:r w:rsidR="00A47A89">
              <w:t>Proyek</w:t>
            </w:r>
            <w:proofErr w:type="spellEnd"/>
            <w:r w:rsidR="00A47A89">
              <w:t xml:space="preserve"> pada Perusahaan </w:t>
            </w:r>
            <w:proofErr w:type="spellStart"/>
            <w:r w:rsidR="00A47A89">
              <w:t>Teknologi</w:t>
            </w:r>
            <w:proofErr w:type="spellEnd"/>
            <w:r w:rsidR="00A47A89">
              <w:t xml:space="preserve"> </w:t>
            </w:r>
            <w:proofErr w:type="spellStart"/>
            <w:r w:rsidR="00A47A89">
              <w:t>Informasi</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7ADEB16F" w:rsidR="00764B64" w:rsidRDefault="00764B64" w:rsidP="00764B64">
            <w:pPr>
              <w:rPr>
                <w:b/>
                <w:bCs/>
              </w:rPr>
            </w:pPr>
            <w:r>
              <w:rPr>
                <w:b/>
                <w:bCs/>
              </w:rPr>
              <w:t>:</w:t>
            </w:r>
            <w:r w:rsidR="0081040E">
              <w:fldChar w:fldCharType="begin"/>
            </w:r>
            <w:r w:rsidR="0081040E">
              <w:instrText xml:space="preserve"> DOCPROPERTY  "Pembimbing I"  \* MERGEFORMAT </w:instrText>
            </w:r>
            <w:r w:rsidR="0081040E">
              <w:fldChar w:fldCharType="separate"/>
            </w:r>
            <w:r w:rsidR="00A47A89">
              <w:t xml:space="preserve">Prof. Dr. Ir. M. </w:t>
            </w:r>
            <w:proofErr w:type="spellStart"/>
            <w:r w:rsidR="00A47A89">
              <w:t>Dachyar</w:t>
            </w:r>
            <w:proofErr w:type="spellEnd"/>
            <w:r w:rsidR="00A47A89">
              <w:t xml:space="preserve">, </w:t>
            </w:r>
            <w:proofErr w:type="spellStart"/>
            <w:proofErr w:type="gramStart"/>
            <w:r w:rsidR="00A47A89">
              <w:t>M.Sc</w:t>
            </w:r>
            <w:proofErr w:type="spellEnd"/>
            <w:proofErr w:type="gramEnd"/>
            <w:r w:rsidR="00A47A89">
              <w:t xml:space="preserve"> </w:t>
            </w:r>
            <w:r w:rsidR="0081040E">
              <w:fldChar w:fldCharType="end"/>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15" w:name="_Toc109761605"/>
      <w:bookmarkStart w:id="16" w:name="_Toc120139613"/>
      <w:bookmarkStart w:id="17" w:name="_Toc127003354"/>
      <w:r>
        <w:lastRenderedPageBreak/>
        <w:t>UCAPAN TERIMA KASIH</w:t>
      </w:r>
      <w:bookmarkEnd w:id="15"/>
      <w:bookmarkEnd w:id="16"/>
      <w:bookmarkEnd w:id="17"/>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4A3AAE04" w:rsidR="003C1E7E" w:rsidRDefault="003C1E7E" w:rsidP="003674D1">
      <w:pPr>
        <w:pStyle w:val="ListParagraph"/>
        <w:numPr>
          <w:ilvl w:val="0"/>
          <w:numId w:val="1"/>
        </w:numPr>
        <w:spacing w:line="360" w:lineRule="auto"/>
      </w:pPr>
      <w:r>
        <w:t xml:space="preserve">Bapak </w:t>
      </w:r>
      <w:r w:rsidR="0081040E">
        <w:fldChar w:fldCharType="begin"/>
      </w:r>
      <w:r w:rsidR="0081040E">
        <w:instrText xml:space="preserve"> DOCPROPERTY  "Pembimbing I"  \* MERGEFORMAT </w:instrText>
      </w:r>
      <w:r w:rsidR="0081040E">
        <w:fldChar w:fldCharType="separate"/>
      </w:r>
      <w:r w:rsidR="00A47A89">
        <w:t xml:space="preserve">Prof. Dr. Ir. M. </w:t>
      </w:r>
      <w:proofErr w:type="spellStart"/>
      <w:r w:rsidR="00A47A89">
        <w:t>Dachyar</w:t>
      </w:r>
      <w:proofErr w:type="spellEnd"/>
      <w:r w:rsidR="00A47A89">
        <w:t xml:space="preserve">, </w:t>
      </w:r>
      <w:proofErr w:type="spellStart"/>
      <w:proofErr w:type="gramStart"/>
      <w:r w:rsidR="00A47A89">
        <w:t>M.Sc</w:t>
      </w:r>
      <w:proofErr w:type="spellEnd"/>
      <w:proofErr w:type="gramEnd"/>
      <w:r w:rsidR="00A47A89">
        <w:t xml:space="preserve"> </w:t>
      </w:r>
      <w:r w:rsidR="0081040E">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proofErr w:type="gramStart"/>
      <w:r w:rsidR="00276AB2">
        <w:t>perkuliahan</w:t>
      </w:r>
      <w:proofErr w:type="spellEnd"/>
      <w:proofErr w:type="gram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1D36784E"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w:t>
      </w:r>
      <w:proofErr w:type="spellStart"/>
      <w:r w:rsidR="004C6077">
        <w:t>dapat</w:t>
      </w:r>
      <w:proofErr w:type="spellEnd"/>
      <w:r>
        <w:t xml:space="preserve">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5A8154D2" w:rsidR="005435BE" w:rsidRDefault="0081040E" w:rsidP="00FB1B05">
      <w:pPr>
        <w:spacing w:line="360" w:lineRule="auto"/>
        <w:jc w:val="right"/>
      </w:pPr>
      <w:r>
        <w:fldChar w:fldCharType="begin"/>
      </w:r>
      <w:r>
        <w:instrText xml:space="preserve"> DOCPROPERTY  Lokasi  \* MERGEFORMAT </w:instrText>
      </w:r>
      <w:r>
        <w:fldChar w:fldCharType="separate"/>
      </w:r>
      <w:proofErr w:type="spellStart"/>
      <w:r w:rsidR="00A47A89">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pPr>
            <w:bookmarkStart w:id="18" w:name="_Toc109761606"/>
            <w:bookmarkStart w:id="19" w:name="_Toc120139614"/>
            <w:bookmarkStart w:id="20" w:name="_Toc127003355"/>
            <w:r>
              <w:lastRenderedPageBreak/>
              <w:t xml:space="preserve">HALAMAN PERNYATAAN </w:t>
            </w:r>
            <w:r w:rsidR="00691E5A">
              <w:t>PERSETUJUAN PUBLIKASI</w:t>
            </w:r>
            <w:bookmarkStart w:id="21" w:name="_Toc109761607"/>
            <w:bookmarkEnd w:id="18"/>
            <w:r w:rsidR="005E2D64">
              <w:t xml:space="preserve"> </w:t>
            </w:r>
            <w:r w:rsidR="005E2D64">
              <w:br/>
            </w:r>
            <w:r w:rsidR="00691E5A">
              <w:t>TUGAS AKHIR UNTUK KEPENTINGAN AKADEMIS</w:t>
            </w:r>
            <w:bookmarkEnd w:id="19"/>
            <w:bookmarkEnd w:id="21"/>
            <w:bookmarkEnd w:id="20"/>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4927F0A5" w:rsidR="00BC228A" w:rsidRDefault="0081040E" w:rsidP="008D11C2">
            <w:fldSimple w:instr=" DOCPROPERTY  Nama  \* MERGEFORMAT ">
              <w:r w:rsidR="00A47A89">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09C3EF19" w:rsidR="001C0448" w:rsidRDefault="0081040E" w:rsidP="001C0448">
            <w:fldSimple w:instr=" DOCPROPERTY  NPM  \* MERGEFORMAT ">
              <w:r w:rsidR="00A47A89">
                <w:t>2106663282</w:t>
              </w:r>
            </w:fldSimple>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03687B1A" w:rsidR="001C0448" w:rsidRDefault="0081040E" w:rsidP="001C0448">
            <w:r>
              <w:fldChar w:fldCharType="begin"/>
            </w:r>
            <w:r>
              <w:instrText xml:space="preserve"> DOCPROPERTY  "Program Studi"  \* MERGEFORMAT </w:instrText>
            </w:r>
            <w:r>
              <w:fldChar w:fldCharType="separate"/>
            </w:r>
            <w:r w:rsidR="00A47A89">
              <w:t xml:space="preserve">Magister Teknik </w:t>
            </w:r>
            <w:proofErr w:type="spellStart"/>
            <w:r w:rsidR="00A47A89">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79D5EEF7"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A47A89">
        <w:rPr>
          <w:b/>
          <w:bCs/>
        </w:rPr>
        <w:t>OPTIMASI ALOKASI PEKERJAAN DAN SUMBER DAYA DENGAN SISTEM INFORMASI MANAJEMEN PROYEK PADA PERUSAHAAN TEKNOLOGI INFORMASI</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22" w:name="_Toc109761608"/>
      <w:bookmarkStart w:id="23" w:name="_Toc120139615"/>
      <w:bookmarkStart w:id="24" w:name="_Toc127003356"/>
      <w:r>
        <w:lastRenderedPageBreak/>
        <w:t>ABSTRAK</w:t>
      </w:r>
      <w:bookmarkEnd w:id="22"/>
      <w:bookmarkEnd w:id="23"/>
      <w:bookmarkEnd w:id="24"/>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14E0331F" w:rsidR="00C60510" w:rsidRDefault="0081040E" w:rsidP="0090373E">
            <w:fldSimple w:instr=" DOCPROPERTY  Nama  \* MERGEFORMAT ">
              <w:r w:rsidR="00A47A89">
                <w:t>Ilham Nur Pratama</w:t>
              </w:r>
            </w:fldSimple>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7D9C2025" w:rsidR="00C60510" w:rsidRDefault="0081040E" w:rsidP="00C60510">
            <w:r>
              <w:fldChar w:fldCharType="begin"/>
            </w:r>
            <w:r>
              <w:instrText xml:space="preserve"> DOCPROPERTY  "Program Studi"  \* MERGEFORMAT </w:instrText>
            </w:r>
            <w:r>
              <w:fldChar w:fldCharType="separate"/>
            </w:r>
            <w:r w:rsidR="00A47A89">
              <w:t xml:space="preserve">Magister Teknik </w:t>
            </w:r>
            <w:proofErr w:type="spellStart"/>
            <w:r w:rsidR="00A47A89">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71830FAC" w:rsidR="00C60510" w:rsidRDefault="0081040E" w:rsidP="00C60510">
            <w:r>
              <w:fldChar w:fldCharType="begin"/>
            </w:r>
            <w:r>
              <w:instrText xml:space="preserve"> DOCPROPERTY  "Judul Normal"  \* MERGEFORMAT </w:instrText>
            </w:r>
            <w:r>
              <w:fldChar w:fldCharType="separate"/>
            </w:r>
            <w:proofErr w:type="spellStart"/>
            <w:r w:rsidR="00A47A89">
              <w:t>Optimasi</w:t>
            </w:r>
            <w:proofErr w:type="spellEnd"/>
            <w:r w:rsidR="00A47A89">
              <w:t xml:space="preserve"> </w:t>
            </w:r>
            <w:proofErr w:type="spellStart"/>
            <w:r w:rsidR="00A47A89">
              <w:t>Alokasi</w:t>
            </w:r>
            <w:proofErr w:type="spellEnd"/>
            <w:r w:rsidR="00A47A89">
              <w:t xml:space="preserve"> </w:t>
            </w:r>
            <w:proofErr w:type="spellStart"/>
            <w:r w:rsidR="00A47A89">
              <w:t>Pekerjaan</w:t>
            </w:r>
            <w:proofErr w:type="spellEnd"/>
            <w:r w:rsidR="00A47A89">
              <w:t xml:space="preserve"> dan </w:t>
            </w:r>
            <w:proofErr w:type="spellStart"/>
            <w:r w:rsidR="00A47A89">
              <w:t>Sumber</w:t>
            </w:r>
            <w:proofErr w:type="spellEnd"/>
            <w:r w:rsidR="00A47A89">
              <w:t xml:space="preserve"> </w:t>
            </w:r>
            <w:proofErr w:type="spellStart"/>
            <w:r w:rsidR="00A47A89">
              <w:t>Daya</w:t>
            </w:r>
            <w:proofErr w:type="spellEnd"/>
            <w:r w:rsidR="00A47A89">
              <w:t xml:space="preserve"> dengan </w:t>
            </w:r>
            <w:proofErr w:type="spellStart"/>
            <w:r w:rsidR="00A47A89">
              <w:t>Sistem</w:t>
            </w:r>
            <w:proofErr w:type="spellEnd"/>
            <w:r w:rsidR="00A47A89">
              <w:t xml:space="preserve"> </w:t>
            </w:r>
            <w:proofErr w:type="spellStart"/>
            <w:r w:rsidR="00A47A89">
              <w:t>Informasi</w:t>
            </w:r>
            <w:proofErr w:type="spellEnd"/>
            <w:r w:rsidR="00A47A89">
              <w:t xml:space="preserve"> </w:t>
            </w:r>
            <w:proofErr w:type="spellStart"/>
            <w:r w:rsidR="00A47A89">
              <w:t>Manajemen</w:t>
            </w:r>
            <w:proofErr w:type="spellEnd"/>
            <w:r w:rsidR="00A47A89">
              <w:t xml:space="preserve"> </w:t>
            </w:r>
            <w:proofErr w:type="spellStart"/>
            <w:r w:rsidR="00A47A89">
              <w:t>Proyek</w:t>
            </w:r>
            <w:proofErr w:type="spellEnd"/>
            <w:r w:rsidR="00A47A89">
              <w:t xml:space="preserve"> pada Perusahaan </w:t>
            </w:r>
            <w:proofErr w:type="spellStart"/>
            <w:r w:rsidR="00A47A89">
              <w:t>Teknologi</w:t>
            </w:r>
            <w:proofErr w:type="spellEnd"/>
            <w:r w:rsidR="00A47A89">
              <w:t xml:space="preserve"> </w:t>
            </w:r>
            <w:proofErr w:type="spellStart"/>
            <w:r w:rsidR="00A47A89">
              <w:t>Informasi</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4BFCCDB9" w:rsidR="00C60510" w:rsidRDefault="0081040E" w:rsidP="00C60510">
            <w:r>
              <w:fldChar w:fldCharType="begin"/>
            </w:r>
            <w:r>
              <w:instrText xml:space="preserve"> DOCPROPERTY  "Pembimbing I"  \* MERGEFORMAT </w:instrText>
            </w:r>
            <w:r>
              <w:fldChar w:fldCharType="separate"/>
            </w:r>
            <w:r w:rsidR="00A47A89">
              <w:t xml:space="preserve">Prof. Dr. Ir. M. </w:t>
            </w:r>
            <w:proofErr w:type="spellStart"/>
            <w:r w:rsidR="00A47A89">
              <w:t>Dachyar</w:t>
            </w:r>
            <w:proofErr w:type="spellEnd"/>
            <w:r w:rsidR="00A47A89">
              <w:t xml:space="preserve">, </w:t>
            </w:r>
            <w:proofErr w:type="spellStart"/>
            <w:proofErr w:type="gramStart"/>
            <w:r w:rsidR="00A47A89">
              <w:t>M.Sc</w:t>
            </w:r>
            <w:proofErr w:type="spellEnd"/>
            <w:proofErr w:type="gramEnd"/>
            <w:r w:rsidR="00A47A89">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2B2546FC" w14:textId="682846AF" w:rsidR="000F4F36" w:rsidRDefault="00404DED" w:rsidP="0090373E">
      <w:ins w:id="25" w:author="ilham.nur@office.ui.ac.id" w:date="2023-01-31T22:29:00Z">
        <w:r w:rsidRPr="00D448BA">
          <w:rPr>
            <w:bCs/>
            <w:lang w:val="id-ID"/>
          </w:rPr>
          <w:t>Seiring dengan perkembangan teknologi, kebutuhan akan layanan teknologi informasi meningkat dengan pesat. Hal ini menyebabkan adanya peningkatan drastis permintaan layanan teknologi informasi</w:t>
        </w:r>
        <w:r>
          <w:rPr>
            <w:bCs/>
          </w:rPr>
          <w:t xml:space="preserve"> yang </w:t>
        </w:r>
        <w:proofErr w:type="spellStart"/>
        <w:r>
          <w:rPr>
            <w:bCs/>
          </w:rPr>
          <w:t>diwujudkan</w:t>
        </w:r>
        <w:proofErr w:type="spellEnd"/>
        <w:r>
          <w:rPr>
            <w:bCs/>
          </w:rPr>
          <w:t xml:space="preserve"> </w:t>
        </w:r>
        <w:proofErr w:type="spellStart"/>
        <w:r>
          <w:rPr>
            <w:bCs/>
          </w:rPr>
          <w:t>dalam</w:t>
        </w:r>
        <w:proofErr w:type="spellEnd"/>
        <w:r>
          <w:rPr>
            <w:bCs/>
          </w:rPr>
          <w:t xml:space="preserve"> </w:t>
        </w:r>
        <w:proofErr w:type="spellStart"/>
        <w:r>
          <w:rPr>
            <w:bCs/>
          </w:rPr>
          <w:t>bentuk</w:t>
        </w:r>
        <w:proofErr w:type="spellEnd"/>
        <w:r>
          <w:rPr>
            <w:bCs/>
          </w:rPr>
          <w:t xml:space="preserve"> </w:t>
        </w:r>
        <w:proofErr w:type="spellStart"/>
        <w:r>
          <w:rPr>
            <w:bCs/>
          </w:rPr>
          <w:t>proyek</w:t>
        </w:r>
        <w:proofErr w:type="spellEnd"/>
        <w:r w:rsidRPr="00D448BA">
          <w:rPr>
            <w:bCs/>
            <w:lang w:val="id-ID"/>
          </w:rPr>
          <w:t xml:space="preserve">. </w:t>
        </w:r>
        <w:proofErr w:type="spellStart"/>
        <w:r>
          <w:rPr>
            <w:bCs/>
          </w:rPr>
          <w:t>Seiring</w:t>
        </w:r>
        <w:proofErr w:type="spellEnd"/>
        <w:r>
          <w:rPr>
            <w:bCs/>
          </w:rPr>
          <w:t xml:space="preserve"> </w:t>
        </w:r>
        <w:proofErr w:type="spellStart"/>
        <w:r>
          <w:rPr>
            <w:bCs/>
          </w:rPr>
          <w:t>berjalanya</w:t>
        </w:r>
        <w:proofErr w:type="spellEnd"/>
        <w:r>
          <w:rPr>
            <w:bCs/>
          </w:rPr>
          <w:t xml:space="preserve"> </w:t>
        </w:r>
        <w:proofErr w:type="spellStart"/>
        <w:r>
          <w:rPr>
            <w:bCs/>
          </w:rPr>
          <w:t>waktu</w:t>
        </w:r>
        <w:proofErr w:type="spellEnd"/>
        <w:r>
          <w:rPr>
            <w:bCs/>
          </w:rPr>
          <w:t xml:space="preserve"> </w:t>
        </w:r>
        <w:r w:rsidRPr="00D448BA">
          <w:rPr>
            <w:bCs/>
            <w:lang w:val="id-ID"/>
          </w:rPr>
          <w:t xml:space="preserve">terjadi peningkatan kompleksitas proyek karena adanya penumpukan permintaan dengan keterbatasan waktu, biaya, dan sumber daya manusia. Adanya peningkatan kompleksitas proyek menyebabkan </w:t>
        </w:r>
        <w:proofErr w:type="spellStart"/>
        <w:r>
          <w:rPr>
            <w:bCs/>
          </w:rPr>
          <w:t>organisasi</w:t>
        </w:r>
        <w:proofErr w:type="spellEnd"/>
        <w:r>
          <w:rPr>
            <w:bCs/>
          </w:rPr>
          <w:t xml:space="preserve"> </w:t>
        </w:r>
        <w:proofErr w:type="spellStart"/>
        <w:r>
          <w:rPr>
            <w:bCs/>
          </w:rPr>
          <w:t>menghadapi</w:t>
        </w:r>
        <w:proofErr w:type="spellEnd"/>
        <w:r>
          <w:rPr>
            <w:bCs/>
          </w:rPr>
          <w:t xml:space="preserve"> </w:t>
        </w:r>
        <w:proofErr w:type="spellStart"/>
        <w:r>
          <w:rPr>
            <w:bCs/>
          </w:rPr>
          <w:t>kondisi</w:t>
        </w:r>
        <w:proofErr w:type="spellEnd"/>
        <w:r>
          <w:rPr>
            <w:bCs/>
          </w:rPr>
          <w:t xml:space="preserve"> </w:t>
        </w:r>
        <w:r>
          <w:rPr>
            <w:bCs/>
            <w:i/>
            <w:iCs/>
          </w:rPr>
          <w:t xml:space="preserve">Resource Constraint Multiple Project Scheduling Problem </w:t>
        </w:r>
        <w:r>
          <w:rPr>
            <w:bCs/>
          </w:rPr>
          <w:t>(RCMPSP) yang</w:t>
        </w:r>
        <w:r w:rsidRPr="00D448BA">
          <w:rPr>
            <w:bCs/>
            <w:lang w:val="id-ID"/>
          </w:rPr>
          <w:t xml:space="preserve">berpengaruh secara langsung terhadap </w:t>
        </w:r>
        <w:proofErr w:type="spellStart"/>
        <w:r>
          <w:rPr>
            <w:bCs/>
          </w:rPr>
          <w:t>tingkat</w:t>
        </w:r>
        <w:proofErr w:type="spellEnd"/>
        <w:r>
          <w:rPr>
            <w:bCs/>
          </w:rPr>
          <w:t xml:space="preserve"> </w:t>
        </w:r>
        <w:proofErr w:type="spellStart"/>
        <w:r>
          <w:rPr>
            <w:bCs/>
          </w:rPr>
          <w:t>penyelesaian</w:t>
        </w:r>
        <w:proofErr w:type="spellEnd"/>
        <w:r>
          <w:rPr>
            <w:bCs/>
          </w:rPr>
          <w:t xml:space="preserve"> </w:t>
        </w:r>
        <w:proofErr w:type="spellStart"/>
        <w:r>
          <w:rPr>
            <w:bCs/>
          </w:rPr>
          <w:t>proyek</w:t>
        </w:r>
        <w:proofErr w:type="spellEnd"/>
        <w:r w:rsidRPr="00D448BA">
          <w:rPr>
            <w:bCs/>
            <w:lang w:val="id-ID"/>
          </w:rPr>
          <w:t xml:space="preserve">. </w:t>
        </w:r>
        <w:proofErr w:type="spellStart"/>
        <w:r>
          <w:rPr>
            <w:bCs/>
          </w:rPr>
          <w:t>Sistem</w:t>
        </w:r>
        <w:proofErr w:type="spellEnd"/>
        <w:r>
          <w:rPr>
            <w:bCs/>
          </w:rPr>
          <w:t xml:space="preserve"> </w:t>
        </w:r>
        <w:proofErr w:type="spellStart"/>
        <w:r>
          <w:rPr>
            <w:bCs/>
          </w:rPr>
          <w:t>Informasi</w:t>
        </w:r>
        <w:proofErr w:type="spellEnd"/>
        <w:r>
          <w:rPr>
            <w:bCs/>
          </w:rPr>
          <w:t xml:space="preserve"> </w:t>
        </w:r>
        <w:proofErr w:type="spellStart"/>
        <w:r>
          <w:rPr>
            <w:bCs/>
          </w:rPr>
          <w:t>Manajemen</w:t>
        </w:r>
        <w:proofErr w:type="spellEnd"/>
        <w:r>
          <w:rPr>
            <w:bCs/>
          </w:rPr>
          <w:t xml:space="preserve"> </w:t>
        </w:r>
        <w:proofErr w:type="spellStart"/>
        <w:r>
          <w:rPr>
            <w:bCs/>
          </w:rPr>
          <w:t>Proyek</w:t>
        </w:r>
        <w:proofErr w:type="spellEnd"/>
        <w:r>
          <w:rPr>
            <w:bCs/>
          </w:rPr>
          <w:t xml:space="preserve"> (SIMP) </w:t>
        </w:r>
        <w:proofErr w:type="spellStart"/>
        <w:r>
          <w:rPr>
            <w:bCs/>
          </w:rPr>
          <w:t>merupakan</w:t>
        </w:r>
        <w:proofErr w:type="spellEnd"/>
        <w:r>
          <w:rPr>
            <w:bCs/>
          </w:rPr>
          <w:t xml:space="preserve"> salah </w:t>
        </w:r>
        <w:proofErr w:type="spellStart"/>
        <w:r>
          <w:rPr>
            <w:bCs/>
          </w:rPr>
          <w:t>satu</w:t>
        </w:r>
        <w:proofErr w:type="spellEnd"/>
        <w:r>
          <w:rPr>
            <w:bCs/>
          </w:rPr>
          <w:t xml:space="preserve"> </w:t>
        </w:r>
        <w:proofErr w:type="spellStart"/>
        <w:r>
          <w:rPr>
            <w:bCs/>
          </w:rPr>
          <w:t>alat</w:t>
        </w:r>
        <w:proofErr w:type="spellEnd"/>
        <w:r>
          <w:rPr>
            <w:bCs/>
          </w:rPr>
          <w:t xml:space="preserve"> yang </w:t>
        </w:r>
        <w:proofErr w:type="spellStart"/>
        <w:r>
          <w:rPr>
            <w:bCs/>
          </w:rPr>
          <w:t>digunakan</w:t>
        </w:r>
        <w:proofErr w:type="spellEnd"/>
        <w:r>
          <w:rPr>
            <w:bCs/>
          </w:rPr>
          <w:t xml:space="preserve"> oleh </w:t>
        </w:r>
        <w:proofErr w:type="spellStart"/>
        <w:r>
          <w:rPr>
            <w:bCs/>
          </w:rPr>
          <w:t>manajer</w:t>
        </w:r>
        <w:proofErr w:type="spellEnd"/>
        <w:r>
          <w:rPr>
            <w:bCs/>
          </w:rPr>
          <w:t xml:space="preserve"> </w:t>
        </w:r>
        <w:proofErr w:type="spellStart"/>
        <w:r>
          <w:rPr>
            <w:bCs/>
          </w:rPr>
          <w:t>proyek</w:t>
        </w:r>
        <w:proofErr w:type="spellEnd"/>
        <w:r>
          <w:rPr>
            <w:bCs/>
          </w:rPr>
          <w:t xml:space="preserve"> untuk </w:t>
        </w:r>
        <w:proofErr w:type="spellStart"/>
        <w:r>
          <w:rPr>
            <w:bCs/>
          </w:rPr>
          <w:t>menghadapi</w:t>
        </w:r>
        <w:proofErr w:type="spellEnd"/>
        <w:r>
          <w:rPr>
            <w:bCs/>
          </w:rPr>
          <w:t xml:space="preserve"> RCMPSP, </w:t>
        </w:r>
        <w:proofErr w:type="spellStart"/>
        <w:r>
          <w:rPr>
            <w:bCs/>
          </w:rPr>
          <w:t>namun</w:t>
        </w:r>
        <w:proofErr w:type="spellEnd"/>
        <w:r>
          <w:rPr>
            <w:bCs/>
          </w:rPr>
          <w:t xml:space="preserve"> </w:t>
        </w:r>
        <w:proofErr w:type="spellStart"/>
        <w:r>
          <w:rPr>
            <w:bCs/>
          </w:rPr>
          <w:t>alat</w:t>
        </w:r>
        <w:proofErr w:type="spellEnd"/>
        <w:r>
          <w:rPr>
            <w:bCs/>
          </w:rPr>
          <w:t xml:space="preserve"> </w:t>
        </w:r>
        <w:proofErr w:type="spellStart"/>
        <w:r>
          <w:rPr>
            <w:bCs/>
          </w:rPr>
          <w:t>tersebut</w:t>
        </w:r>
        <w:proofErr w:type="spellEnd"/>
        <w:r>
          <w:rPr>
            <w:bCs/>
          </w:rPr>
          <w:t xml:space="preserve"> </w:t>
        </w:r>
        <w:proofErr w:type="spellStart"/>
        <w:r>
          <w:rPr>
            <w:bCs/>
          </w:rPr>
          <w:t>saat</w:t>
        </w:r>
        <w:proofErr w:type="spellEnd"/>
        <w:r>
          <w:rPr>
            <w:bCs/>
          </w:rPr>
          <w:t xml:space="preserve"> </w:t>
        </w:r>
        <w:proofErr w:type="spellStart"/>
        <w:r>
          <w:rPr>
            <w:bCs/>
          </w:rPr>
          <w:t>ini</w:t>
        </w:r>
        <w:proofErr w:type="spellEnd"/>
        <w:r>
          <w:rPr>
            <w:bCs/>
          </w:rPr>
          <w:t xml:space="preserve"> </w:t>
        </w:r>
        <w:proofErr w:type="spellStart"/>
        <w:r>
          <w:rPr>
            <w:bCs/>
          </w:rPr>
          <w:t>terbatas</w:t>
        </w:r>
        <w:proofErr w:type="spellEnd"/>
        <w:r>
          <w:rPr>
            <w:bCs/>
          </w:rPr>
          <w:t xml:space="preserve"> pada </w:t>
        </w:r>
        <w:proofErr w:type="spellStart"/>
        <w:r>
          <w:rPr>
            <w:bCs/>
          </w:rPr>
          <w:t>alat</w:t>
        </w:r>
        <w:proofErr w:type="spellEnd"/>
        <w:r>
          <w:rPr>
            <w:bCs/>
          </w:rPr>
          <w:t xml:space="preserve"> </w:t>
        </w:r>
        <w:proofErr w:type="spellStart"/>
        <w:r>
          <w:rPr>
            <w:bCs/>
          </w:rPr>
          <w:t>pencatatan</w:t>
        </w:r>
        <w:proofErr w:type="spellEnd"/>
        <w:r>
          <w:rPr>
            <w:bCs/>
          </w:rPr>
          <w:t xml:space="preserve"> </w:t>
        </w:r>
        <w:proofErr w:type="spellStart"/>
        <w:r>
          <w:rPr>
            <w:bCs/>
          </w:rPr>
          <w:t>dalam</w:t>
        </w:r>
        <w:proofErr w:type="spellEnd"/>
        <w:r>
          <w:rPr>
            <w:bCs/>
          </w:rPr>
          <w:t xml:space="preserve"> </w:t>
        </w:r>
        <w:proofErr w:type="spellStart"/>
        <w:r>
          <w:rPr>
            <w:bCs/>
          </w:rPr>
          <w:t>perencanaan</w:t>
        </w:r>
        <w:proofErr w:type="spellEnd"/>
        <w:r>
          <w:rPr>
            <w:bCs/>
          </w:rPr>
          <w:t xml:space="preserve"> dan </w:t>
        </w:r>
        <w:proofErr w:type="spellStart"/>
        <w:r>
          <w:rPr>
            <w:bCs/>
          </w:rPr>
          <w:t>belum</w:t>
        </w:r>
        <w:proofErr w:type="spellEnd"/>
        <w:r>
          <w:rPr>
            <w:bCs/>
          </w:rPr>
          <w:t xml:space="preserve"> </w:t>
        </w:r>
        <w:proofErr w:type="spellStart"/>
        <w:r>
          <w:rPr>
            <w:bCs/>
          </w:rPr>
          <w:t>dapat</w:t>
        </w:r>
        <w:proofErr w:type="spellEnd"/>
        <w:r>
          <w:rPr>
            <w:bCs/>
          </w:rPr>
          <w:t xml:space="preserve"> </w:t>
        </w:r>
        <w:proofErr w:type="spellStart"/>
        <w:r>
          <w:rPr>
            <w:bCs/>
          </w:rPr>
          <w:t>menjadi</w:t>
        </w:r>
        <w:proofErr w:type="spellEnd"/>
        <w:r>
          <w:rPr>
            <w:bCs/>
          </w:rPr>
          <w:t xml:space="preserve"> </w:t>
        </w:r>
        <w:proofErr w:type="spellStart"/>
        <w:r>
          <w:rPr>
            <w:bCs/>
          </w:rPr>
          <w:t>acuan</w:t>
        </w:r>
        <w:proofErr w:type="spellEnd"/>
        <w:r>
          <w:rPr>
            <w:bCs/>
          </w:rPr>
          <w:t xml:space="preserve"> </w:t>
        </w:r>
        <w:proofErr w:type="spellStart"/>
        <w:r>
          <w:rPr>
            <w:bCs/>
          </w:rPr>
          <w:t>dalam</w:t>
        </w:r>
        <w:proofErr w:type="spellEnd"/>
        <w:r>
          <w:rPr>
            <w:bCs/>
          </w:rPr>
          <w:t xml:space="preserve"> </w:t>
        </w:r>
        <w:proofErr w:type="spellStart"/>
        <w:r>
          <w:rPr>
            <w:bCs/>
          </w:rPr>
          <w:t>melakukan</w:t>
        </w:r>
        <w:proofErr w:type="spellEnd"/>
        <w:r>
          <w:rPr>
            <w:bCs/>
          </w:rPr>
          <w:t xml:space="preserve"> </w:t>
        </w:r>
        <w:proofErr w:type="spellStart"/>
        <w:r>
          <w:rPr>
            <w:bCs/>
          </w:rPr>
          <w:t>pengambilan</w:t>
        </w:r>
        <w:proofErr w:type="spellEnd"/>
        <w:r>
          <w:rPr>
            <w:bCs/>
          </w:rPr>
          <w:t xml:space="preserve"> </w:t>
        </w:r>
        <w:proofErr w:type="spellStart"/>
        <w:r>
          <w:rPr>
            <w:bCs/>
          </w:rPr>
          <w:t>keputusan</w:t>
        </w:r>
        <w:proofErr w:type="spellEnd"/>
        <w:r>
          <w:rPr>
            <w:bCs/>
          </w:rPr>
          <w:t xml:space="preserve"> terkait </w:t>
        </w:r>
        <w:proofErr w:type="spellStart"/>
        <w:r>
          <w:rPr>
            <w:bCs/>
          </w:rPr>
          <w:t>kebutuhan</w:t>
        </w:r>
        <w:proofErr w:type="spellEnd"/>
        <w:r>
          <w:rPr>
            <w:bCs/>
          </w:rPr>
          <w:t xml:space="preserve"> </w:t>
        </w:r>
        <w:proofErr w:type="spellStart"/>
        <w:r>
          <w:rPr>
            <w:bCs/>
          </w:rPr>
          <w:t>sumber</w:t>
        </w:r>
        <w:proofErr w:type="spellEnd"/>
        <w:r>
          <w:rPr>
            <w:bCs/>
          </w:rPr>
          <w:t xml:space="preserve"> </w:t>
        </w:r>
        <w:proofErr w:type="spellStart"/>
        <w:r>
          <w:rPr>
            <w:bCs/>
          </w:rPr>
          <w:t>daya</w:t>
        </w:r>
        <w:proofErr w:type="spellEnd"/>
        <w:r>
          <w:rPr>
            <w:bCs/>
          </w:rPr>
          <w:t xml:space="preserve"> pada </w:t>
        </w:r>
        <w:proofErr w:type="spellStart"/>
        <w:r>
          <w:rPr>
            <w:bCs/>
          </w:rPr>
          <w:t>proyek</w:t>
        </w:r>
        <w:proofErr w:type="spellEnd"/>
        <w:r>
          <w:rPr>
            <w:bCs/>
          </w:rPr>
          <w:t xml:space="preserve">. </w:t>
        </w:r>
        <w:r w:rsidRPr="00E64BFB">
          <w:rPr>
            <w:bCs/>
            <w:i/>
            <w:iCs/>
          </w:rPr>
          <w:t>E</w:t>
        </w:r>
        <w:r w:rsidRPr="00E64BFB">
          <w:rPr>
            <w:bCs/>
            <w:i/>
            <w:iCs/>
            <w:lang w:val="id-ID"/>
          </w:rPr>
          <w:t>nterprise Architecture</w:t>
        </w:r>
        <w:r w:rsidRPr="00B04FC3">
          <w:rPr>
            <w:bCs/>
            <w:lang w:val="id-ID"/>
          </w:rPr>
          <w:t xml:space="preserve"> (EA) digunakan sebagai dasar perancangan </w:t>
        </w:r>
        <w:r>
          <w:rPr>
            <w:bCs/>
          </w:rPr>
          <w:t>S</w:t>
        </w:r>
        <w:r w:rsidRPr="00B04FC3">
          <w:rPr>
            <w:bCs/>
            <w:lang w:val="id-ID"/>
          </w:rPr>
          <w:t xml:space="preserve">istem </w:t>
        </w:r>
        <w:r>
          <w:rPr>
            <w:bCs/>
          </w:rPr>
          <w:t>O</w:t>
        </w:r>
        <w:r w:rsidRPr="00B04FC3">
          <w:rPr>
            <w:bCs/>
            <w:lang w:val="id-ID"/>
          </w:rPr>
          <w:t xml:space="preserve">ptimasi </w:t>
        </w:r>
        <w:r>
          <w:rPr>
            <w:bCs/>
          </w:rPr>
          <w:t>A</w:t>
        </w:r>
        <w:r w:rsidRPr="00B04FC3">
          <w:rPr>
            <w:bCs/>
            <w:lang w:val="id-ID"/>
          </w:rPr>
          <w:t xml:space="preserve">lokasi </w:t>
        </w:r>
        <w:r>
          <w:rPr>
            <w:bCs/>
          </w:rPr>
          <w:t>P</w:t>
        </w:r>
        <w:r w:rsidRPr="00B04FC3">
          <w:rPr>
            <w:bCs/>
            <w:lang w:val="id-ID"/>
          </w:rPr>
          <w:t xml:space="preserve">ekerjaan dan </w:t>
        </w:r>
        <w:r>
          <w:rPr>
            <w:bCs/>
          </w:rPr>
          <w:t>S</w:t>
        </w:r>
        <w:r w:rsidRPr="00B04FC3">
          <w:rPr>
            <w:bCs/>
            <w:lang w:val="id-ID"/>
          </w:rPr>
          <w:t xml:space="preserve">umber </w:t>
        </w:r>
        <w:r>
          <w:rPr>
            <w:bCs/>
          </w:rPr>
          <w:t>D</w:t>
        </w:r>
        <w:r w:rsidRPr="00B04FC3">
          <w:rPr>
            <w:bCs/>
            <w:lang w:val="id-ID"/>
          </w:rPr>
          <w:t>aya yang akan diintegrasikan dengan S</w:t>
        </w:r>
        <w:r>
          <w:rPr>
            <w:bCs/>
          </w:rPr>
          <w:t>I</w:t>
        </w:r>
        <w:r w:rsidRPr="00B04FC3">
          <w:rPr>
            <w:bCs/>
            <w:lang w:val="id-ID"/>
          </w:rPr>
          <w:t xml:space="preserve">MP. Dengan menggunakan model </w:t>
        </w:r>
        <w:r w:rsidRPr="00E64BFB">
          <w:rPr>
            <w:bCs/>
            <w:i/>
            <w:iCs/>
            <w:lang w:val="id-ID"/>
          </w:rPr>
          <w:t>random forest</w:t>
        </w:r>
        <w:r w:rsidRPr="00B04FC3">
          <w:rPr>
            <w:bCs/>
            <w:lang w:val="id-ID"/>
          </w:rPr>
          <w:t xml:space="preserve"> untuk membantu proses Optimasi Alokasi Pekerjaan dan Sumber Daya didapatkan dapat membantu mempercepat waktu alokasi pekerjaan pada fase perencanaan dan eksekusi</w:t>
        </w:r>
        <w:r>
          <w:rPr>
            <w:bCs/>
          </w:rPr>
          <w:t xml:space="preserve"> </w:t>
        </w:r>
        <w:proofErr w:type="spellStart"/>
        <w:r>
          <w:rPr>
            <w:bCs/>
          </w:rPr>
          <w:t>sebesar</w:t>
        </w:r>
        <w:proofErr w:type="spellEnd"/>
        <w:r>
          <w:rPr>
            <w:bCs/>
          </w:rPr>
          <w:t xml:space="preserve"> XX</w:t>
        </w:r>
        <w:r w:rsidRPr="00B04FC3">
          <w:rPr>
            <w:bCs/>
            <w:lang w:val="id-ID"/>
          </w:rPr>
          <w:t xml:space="preserve">, dan mampu untuk mengurangi biaya operasional </w:t>
        </w:r>
        <w:proofErr w:type="spellStart"/>
        <w:r>
          <w:rPr>
            <w:bCs/>
          </w:rPr>
          <w:t>proyek</w:t>
        </w:r>
        <w:proofErr w:type="spellEnd"/>
        <w:r>
          <w:rPr>
            <w:bCs/>
          </w:rPr>
          <w:t xml:space="preserve"> </w:t>
        </w:r>
        <w:proofErr w:type="spellStart"/>
        <w:r>
          <w:rPr>
            <w:bCs/>
          </w:rPr>
          <w:t>sebesar</w:t>
        </w:r>
        <w:proofErr w:type="spellEnd"/>
        <w:r>
          <w:rPr>
            <w:bCs/>
          </w:rPr>
          <w:t xml:space="preserve"> YY</w:t>
        </w:r>
        <w:r w:rsidRPr="00B04FC3">
          <w:rPr>
            <w:bCs/>
            <w:lang w:val="id-ID"/>
          </w:rPr>
          <w:t>. Dengan melakukan simulasi karakteristik sistem terhadap kondisi real maka didapatkan dengan adanya integrasi SIMP dengan sistem optimasi Alokasi pekerjaan dan sumber daya dapat meningkatkan waktu penyelesaian proye</w:t>
        </w:r>
        <w:r>
          <w:rPr>
            <w:bCs/>
          </w:rPr>
          <w:t xml:space="preserve">k </w:t>
        </w:r>
        <w:proofErr w:type="spellStart"/>
        <w:r>
          <w:rPr>
            <w:bCs/>
          </w:rPr>
          <w:t>sebesar</w:t>
        </w:r>
        <w:proofErr w:type="spellEnd"/>
        <w:r>
          <w:rPr>
            <w:bCs/>
          </w:rPr>
          <w:t xml:space="preserve"> ZZ</w:t>
        </w:r>
        <w:r w:rsidRPr="00B04FC3">
          <w:rPr>
            <w:bCs/>
            <w:lang w:val="id-ID"/>
          </w:rPr>
          <w:t>.</w:t>
        </w:r>
      </w:ins>
    </w:p>
    <w:p w14:paraId="38EFEA21" w14:textId="612993D7" w:rsidR="003F3171" w:rsidRDefault="003F3171" w:rsidP="0090373E">
      <w:r>
        <w:t xml:space="preserve">Kata </w:t>
      </w:r>
      <w:proofErr w:type="spellStart"/>
      <w:proofErr w:type="gramStart"/>
      <w:r>
        <w:t>kunci</w:t>
      </w:r>
      <w:proofErr w:type="spellEnd"/>
      <w:r>
        <w:t xml:space="preserve"> :</w:t>
      </w:r>
      <w:proofErr w:type="spellStart"/>
      <w:ins w:id="26" w:author="ilham.nur@office.ui.ac.id [2]" w:date="2023-01-29T10:58:00Z">
        <w:r w:rsidR="00E45122">
          <w:t>Sistem</w:t>
        </w:r>
        <w:proofErr w:type="spellEnd"/>
        <w:proofErr w:type="gramEnd"/>
        <w:r w:rsidR="00E45122">
          <w:t xml:space="preserve"> </w:t>
        </w:r>
        <w:proofErr w:type="spellStart"/>
        <w:r w:rsidR="00E45122">
          <w:t>Inf</w:t>
        </w:r>
      </w:ins>
      <w:ins w:id="27" w:author="ilham.nur@office.ui.ac.id [2]" w:date="2023-01-29T10:59:00Z">
        <w:r w:rsidR="00E45122">
          <w:t>ormasi</w:t>
        </w:r>
        <w:proofErr w:type="spellEnd"/>
        <w:r w:rsidR="00E45122">
          <w:t xml:space="preserve"> </w:t>
        </w:r>
        <w:proofErr w:type="spellStart"/>
        <w:r w:rsidR="00E45122">
          <w:t>Manajemen</w:t>
        </w:r>
        <w:proofErr w:type="spellEnd"/>
        <w:r w:rsidR="00E45122">
          <w:t xml:space="preserve"> </w:t>
        </w:r>
        <w:proofErr w:type="spellStart"/>
        <w:r w:rsidR="00E45122">
          <w:t>Proyek</w:t>
        </w:r>
        <w:proofErr w:type="spellEnd"/>
        <w:r w:rsidR="00E45122">
          <w:t xml:space="preserve">; </w:t>
        </w:r>
        <w:proofErr w:type="spellStart"/>
        <w:r w:rsidR="00E45122">
          <w:t>Arsitektur</w:t>
        </w:r>
        <w:proofErr w:type="spellEnd"/>
        <w:r w:rsidR="00E45122">
          <w:t xml:space="preserve"> Perusahaan; </w:t>
        </w:r>
        <w:proofErr w:type="spellStart"/>
        <w:r w:rsidR="00F42E16">
          <w:t>Pengambilan</w:t>
        </w:r>
        <w:proofErr w:type="spellEnd"/>
        <w:r w:rsidR="00F42E16">
          <w:t xml:space="preserve"> Keputusan; </w:t>
        </w:r>
        <w:proofErr w:type="spellStart"/>
        <w:r w:rsidR="00F42E16">
          <w:t>Manajemen</w:t>
        </w:r>
        <w:proofErr w:type="spellEnd"/>
        <w:r w:rsidR="00F42E16">
          <w:t xml:space="preserve"> </w:t>
        </w:r>
        <w:proofErr w:type="spellStart"/>
        <w:r w:rsidR="00F42E16">
          <w:t>Sumber</w:t>
        </w:r>
        <w:proofErr w:type="spellEnd"/>
        <w:r w:rsidR="00F42E16">
          <w:t xml:space="preserve"> </w:t>
        </w:r>
        <w:proofErr w:type="spellStart"/>
        <w:r w:rsidR="00F42E16">
          <w:t>Daya</w:t>
        </w:r>
        <w:proofErr w:type="spellEnd"/>
        <w:r w:rsidR="00F42E16">
          <w:t xml:space="preserve"> </w:t>
        </w:r>
        <w:proofErr w:type="spellStart"/>
        <w:r w:rsidR="00F42E16">
          <w:t>Manusia</w:t>
        </w:r>
        <w:proofErr w:type="spellEnd"/>
        <w:r w:rsidR="00F42E16">
          <w:t xml:space="preserve"> pada </w:t>
        </w:r>
        <w:proofErr w:type="spellStart"/>
        <w:r w:rsidR="00F42E16">
          <w:t>Proyek</w:t>
        </w:r>
      </w:ins>
      <w:proofErr w:type="spellEnd"/>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28" w:name="_Toc109761609"/>
      <w:bookmarkStart w:id="29" w:name="_Toc120139616"/>
      <w:bookmarkStart w:id="30" w:name="_Toc127003357"/>
      <w:r>
        <w:lastRenderedPageBreak/>
        <w:t>ABSTRACT</w:t>
      </w:r>
      <w:bookmarkEnd w:id="28"/>
      <w:bookmarkEnd w:id="29"/>
      <w:bookmarkEnd w:id="30"/>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3DDBA0E3" w:rsidR="00683B2D" w:rsidRDefault="0081040E" w:rsidP="00810171">
            <w:fldSimple w:instr=" DOCPROPERTY  Nama  \* MERGEFORMAT ">
              <w:r w:rsidR="00A47A89">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04CF3D18" w:rsidR="00683B2D" w:rsidRDefault="0081040E" w:rsidP="00810171">
            <w:r>
              <w:fldChar w:fldCharType="begin"/>
            </w:r>
            <w:r>
              <w:instrText xml:space="preserve"> DOCPROPERTY  "Program Studi_en"  \* MERGEFORMAT </w:instrText>
            </w:r>
            <w:r>
              <w:fldChar w:fldCharType="separate"/>
            </w:r>
            <w:proofErr w:type="gramStart"/>
            <w:r w:rsidR="00A47A89">
              <w:t>Master in Industrial Engineering</w:t>
            </w:r>
            <w:proofErr w:type="gramEnd"/>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22251213" w:rsidR="00683B2D" w:rsidRDefault="0081040E" w:rsidP="00810171">
            <w:fldSimple w:instr=" DOCPROPERTY  &quot;Judul Normal_en&quot;  \* MERGEFORMAT ">
              <w:r w:rsidR="00A47A89">
                <w:t>Optimization of Work and Resource Allocation with Project Management Information Systems in Information Technology Companies</w:t>
              </w:r>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5D5B1177" w:rsidR="00683B2D" w:rsidRDefault="0081040E" w:rsidP="00810171">
            <w:r>
              <w:fldChar w:fldCharType="begin"/>
            </w:r>
            <w:r>
              <w:instrText xml:space="preserve"> DOCPROPERTY  "Pembimbing I"  \* MERGEFORMAT </w:instrText>
            </w:r>
            <w:r>
              <w:fldChar w:fldCharType="separate"/>
            </w:r>
            <w:r w:rsidR="00A47A89">
              <w:t xml:space="preserve">Prof. Dr. Ir. M. </w:t>
            </w:r>
            <w:proofErr w:type="spellStart"/>
            <w:r w:rsidR="00A47A89">
              <w:t>Dachyar</w:t>
            </w:r>
            <w:proofErr w:type="spellEnd"/>
            <w:r w:rsidR="00A47A89">
              <w:t xml:space="preserve">, </w:t>
            </w:r>
            <w:proofErr w:type="spellStart"/>
            <w:proofErr w:type="gramStart"/>
            <w:r w:rsidR="00A47A89">
              <w:t>M.Sc</w:t>
            </w:r>
            <w:proofErr w:type="spellEnd"/>
            <w:proofErr w:type="gramEnd"/>
            <w:r w:rsidR="00A47A89">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3FF43A6B" w:rsidR="008E4375" w:rsidRDefault="004406D4" w:rsidP="00683B2D">
      <w:ins w:id="31" w:author="ilham.nur@office.ui.ac.id" w:date="2023-01-31T22:30:00Z">
        <w:r w:rsidRPr="004406D4">
          <w:t xml:space="preserve">Along with the development of technology, the need for information technology services is increasing rapidly. This has led to a drastic increase in the demand for information technology services which is manifested in the form of projects. As time goes by, there is an increase in project complexity due to the accumulation of requests with limited time, </w:t>
        </w:r>
        <w:r w:rsidR="00185592" w:rsidRPr="004406D4">
          <w:t>cost,</w:t>
        </w:r>
        <w:r w:rsidRPr="004406D4">
          <w:t xml:space="preserve"> and human resources. The increase in project complexity causes organizations to face the condition of Resource Constraint Multiple Project Scheduling Problem (RCMPSP) which directly affects the level of project completion. Project Management Information System (</w:t>
        </w:r>
        <w:r>
          <w:t>PMIS</w:t>
        </w:r>
        <w:r w:rsidRPr="004406D4">
          <w:t xml:space="preserve">) is one of the tools used by project managers to deal with RCMPSP, but this tool is currently limited to recording tools in planning and cannot yet be used as a reference in making decisions related to project resource requirements. Enterprise Architecture (EA) is used as the basis for designing the Work and Resource Allocation Optimization System which will be integrated with SIMP. By using the random forest model to help the process of Optimizing the Allocation of Work and Resources, it is found that it can help speed up the time allocation of work in the planning and execution phases by </w:t>
        </w:r>
        <w:proofErr w:type="gramStart"/>
        <w:r w:rsidRPr="004406D4">
          <w:t>XX, and</w:t>
        </w:r>
        <w:proofErr w:type="gramEnd"/>
        <w:r w:rsidRPr="004406D4">
          <w:t xml:space="preserve"> is able to reduce project operational costs by YY. By simulating the characteristics of the system against real conditions, it is obtained by integrating SIMP with the optimization system. The allocation of work and resources can increase the project completion time by ZZ.</w:t>
        </w:r>
      </w:ins>
    </w:p>
    <w:p w14:paraId="259756DE" w14:textId="2E41B06B" w:rsidR="008E4375" w:rsidRDefault="008E4375" w:rsidP="00683B2D">
      <w:r>
        <w:t>Keyword:</w:t>
      </w:r>
      <w:ins w:id="32" w:author="ilham.nur@office.ui.ac.id [2]" w:date="2023-01-29T10:58:00Z">
        <w:r w:rsidR="00E45122" w:rsidRPr="00E45122">
          <w:rPr>
            <w:i/>
            <w:iCs/>
          </w:rPr>
          <w:t xml:space="preserve"> </w:t>
        </w:r>
        <w:r w:rsidR="00E45122">
          <w:rPr>
            <w:i/>
            <w:iCs/>
          </w:rPr>
          <w:t>Project Management Information System</w:t>
        </w:r>
        <w:r w:rsidR="00E45122">
          <w:t xml:space="preserve">; </w:t>
        </w:r>
        <w:r w:rsidR="00E45122">
          <w:rPr>
            <w:i/>
            <w:iCs/>
          </w:rPr>
          <w:t>Enterprise Architecture; Decision Making; Project Human Resource Management</w:t>
        </w:r>
      </w:ins>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33" w:name="_Toc109761610"/>
      <w:bookmarkStart w:id="34" w:name="_Toc120139617"/>
      <w:bookmarkStart w:id="35" w:name="_Toc127003358"/>
      <w:r>
        <w:lastRenderedPageBreak/>
        <w:t>DAFTAR ISI</w:t>
      </w:r>
      <w:bookmarkEnd w:id="33"/>
      <w:bookmarkEnd w:id="34"/>
      <w:bookmarkEnd w:id="35"/>
    </w:p>
    <w:sdt>
      <w:sdtPr>
        <w:rPr>
          <w:rFonts w:ascii="Times New Roman" w:eastAsiaTheme="minorHAnsi" w:hAnsi="Times New Roman" w:cstheme="minorBidi"/>
          <w:color w:val="auto"/>
          <w:sz w:val="24"/>
          <w:szCs w:val="22"/>
        </w:rPr>
        <w:id w:val="-1270072666"/>
        <w:docPartObj>
          <w:docPartGallery w:val="Table of Contents"/>
          <w:docPartUnique/>
        </w:docPartObj>
      </w:sdtPr>
      <w:sdtEndPr>
        <w:rPr>
          <w:b/>
          <w:bCs/>
          <w:noProof/>
        </w:rPr>
      </w:sdtEndPr>
      <w:sdtContent>
        <w:p w14:paraId="080076F5" w14:textId="1E7C64CE" w:rsidR="006F5ED2" w:rsidRDefault="006F5ED2" w:rsidP="00AE58C4">
          <w:pPr>
            <w:pStyle w:val="TOCHeading"/>
            <w:numPr>
              <w:ilvl w:val="0"/>
              <w:numId w:val="0"/>
            </w:numPr>
            <w:ind w:left="360" w:hanging="360"/>
          </w:pPr>
        </w:p>
        <w:p w14:paraId="0FC850BF" w14:textId="5C1AE86A" w:rsidR="00A47A89" w:rsidRDefault="006F5ED2">
          <w:pPr>
            <w:pStyle w:val="TOC1"/>
            <w:rPr>
              <w:ins w:id="36" w:author="ilham.nur@office.ui.ac.id" w:date="2023-02-11T10:22:00Z"/>
              <w:rFonts w:asciiTheme="minorHAnsi" w:hAnsiTheme="minorHAnsi" w:cstheme="minorBidi"/>
              <w:b w:val="0"/>
              <w:noProof/>
              <w:sz w:val="22"/>
            </w:rPr>
          </w:pPr>
          <w:r>
            <w:fldChar w:fldCharType="begin"/>
          </w:r>
          <w:r>
            <w:instrText xml:space="preserve"> TOC \o "1-3" \h \z \u </w:instrText>
          </w:r>
          <w:r>
            <w:fldChar w:fldCharType="separate"/>
          </w:r>
          <w:ins w:id="37" w:author="ilham.nur@office.ui.ac.id" w:date="2023-02-11T10:22:00Z">
            <w:r w:rsidR="00A47A89" w:rsidRPr="00BD2F4B">
              <w:rPr>
                <w:rStyle w:val="Hyperlink"/>
                <w:noProof/>
              </w:rPr>
              <w:fldChar w:fldCharType="begin"/>
            </w:r>
            <w:r w:rsidR="00A47A89" w:rsidRPr="00BD2F4B">
              <w:rPr>
                <w:rStyle w:val="Hyperlink"/>
                <w:noProof/>
              </w:rPr>
              <w:instrText xml:space="preserve"> </w:instrText>
            </w:r>
            <w:r w:rsidR="00A47A89">
              <w:rPr>
                <w:noProof/>
              </w:rPr>
              <w:instrText>HYPERLINK \l "_Toc127003351"</w:instrText>
            </w:r>
            <w:r w:rsidR="00A47A89" w:rsidRPr="00BD2F4B">
              <w:rPr>
                <w:rStyle w:val="Hyperlink"/>
                <w:noProof/>
              </w:rPr>
              <w:instrText xml:space="preserve"> </w:instrText>
            </w:r>
            <w:r w:rsidR="00A47A89" w:rsidRPr="00BD2F4B">
              <w:rPr>
                <w:rStyle w:val="Hyperlink"/>
                <w:noProof/>
              </w:rPr>
            </w:r>
            <w:r w:rsidR="00A47A89" w:rsidRPr="00BD2F4B">
              <w:rPr>
                <w:rStyle w:val="Hyperlink"/>
                <w:noProof/>
              </w:rPr>
              <w:fldChar w:fldCharType="separate"/>
            </w:r>
            <w:r w:rsidR="00A47A89" w:rsidRPr="00BD2F4B">
              <w:rPr>
                <w:rStyle w:val="Hyperlink"/>
                <w:noProof/>
              </w:rPr>
              <w:t>HALAMAN JUDUL</w:t>
            </w:r>
            <w:r w:rsidR="00A47A89">
              <w:rPr>
                <w:noProof/>
                <w:webHidden/>
              </w:rPr>
              <w:tab/>
            </w:r>
            <w:r w:rsidR="00A47A89">
              <w:rPr>
                <w:noProof/>
                <w:webHidden/>
              </w:rPr>
              <w:fldChar w:fldCharType="begin"/>
            </w:r>
            <w:r w:rsidR="00A47A89">
              <w:rPr>
                <w:noProof/>
                <w:webHidden/>
              </w:rPr>
              <w:instrText xml:space="preserve"> PAGEREF _Toc127003351 \h </w:instrText>
            </w:r>
            <w:r w:rsidR="00A47A89">
              <w:rPr>
                <w:noProof/>
                <w:webHidden/>
              </w:rPr>
            </w:r>
          </w:ins>
          <w:r w:rsidR="00A47A89">
            <w:rPr>
              <w:noProof/>
              <w:webHidden/>
            </w:rPr>
            <w:fldChar w:fldCharType="separate"/>
          </w:r>
          <w:ins w:id="38" w:author="ilham.nur@office.ui.ac.id" w:date="2023-02-11T10:22:00Z">
            <w:r w:rsidR="00A47A89">
              <w:rPr>
                <w:noProof/>
                <w:webHidden/>
              </w:rPr>
              <w:t>i</w:t>
            </w:r>
            <w:r w:rsidR="00A47A89">
              <w:rPr>
                <w:noProof/>
                <w:webHidden/>
              </w:rPr>
              <w:fldChar w:fldCharType="end"/>
            </w:r>
            <w:r w:rsidR="00A47A89" w:rsidRPr="00BD2F4B">
              <w:rPr>
                <w:rStyle w:val="Hyperlink"/>
                <w:noProof/>
              </w:rPr>
              <w:fldChar w:fldCharType="end"/>
            </w:r>
          </w:ins>
        </w:p>
        <w:p w14:paraId="12CE6C9B" w14:textId="4E31F3CC" w:rsidR="00A47A89" w:rsidRDefault="00A47A89">
          <w:pPr>
            <w:pStyle w:val="TOC1"/>
            <w:rPr>
              <w:ins w:id="39" w:author="ilham.nur@office.ui.ac.id" w:date="2023-02-11T10:22:00Z"/>
              <w:rFonts w:asciiTheme="minorHAnsi" w:hAnsiTheme="minorHAnsi" w:cstheme="minorBidi"/>
              <w:b w:val="0"/>
              <w:noProof/>
              <w:sz w:val="22"/>
            </w:rPr>
          </w:pPr>
          <w:ins w:id="40"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52"</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HALAMAN PERNYATAAN ORISINALITAS</w:t>
            </w:r>
            <w:r>
              <w:rPr>
                <w:noProof/>
                <w:webHidden/>
              </w:rPr>
              <w:tab/>
            </w:r>
            <w:r>
              <w:rPr>
                <w:noProof/>
                <w:webHidden/>
              </w:rPr>
              <w:fldChar w:fldCharType="begin"/>
            </w:r>
            <w:r>
              <w:rPr>
                <w:noProof/>
                <w:webHidden/>
              </w:rPr>
              <w:instrText xml:space="preserve"> PAGEREF _Toc127003352 \h </w:instrText>
            </w:r>
            <w:r>
              <w:rPr>
                <w:noProof/>
                <w:webHidden/>
              </w:rPr>
            </w:r>
          </w:ins>
          <w:r>
            <w:rPr>
              <w:noProof/>
              <w:webHidden/>
            </w:rPr>
            <w:fldChar w:fldCharType="separate"/>
          </w:r>
          <w:ins w:id="41" w:author="ilham.nur@office.ui.ac.id" w:date="2023-02-11T10:22:00Z">
            <w:r>
              <w:rPr>
                <w:noProof/>
                <w:webHidden/>
              </w:rPr>
              <w:t>ii</w:t>
            </w:r>
            <w:r>
              <w:rPr>
                <w:noProof/>
                <w:webHidden/>
              </w:rPr>
              <w:fldChar w:fldCharType="end"/>
            </w:r>
            <w:r w:rsidRPr="00BD2F4B">
              <w:rPr>
                <w:rStyle w:val="Hyperlink"/>
                <w:noProof/>
              </w:rPr>
              <w:fldChar w:fldCharType="end"/>
            </w:r>
          </w:ins>
        </w:p>
        <w:p w14:paraId="14293926" w14:textId="427B67DD" w:rsidR="00A47A89" w:rsidRDefault="00A47A89">
          <w:pPr>
            <w:pStyle w:val="TOC1"/>
            <w:rPr>
              <w:ins w:id="42" w:author="ilham.nur@office.ui.ac.id" w:date="2023-02-11T10:22:00Z"/>
              <w:rFonts w:asciiTheme="minorHAnsi" w:hAnsiTheme="minorHAnsi" w:cstheme="minorBidi"/>
              <w:b w:val="0"/>
              <w:noProof/>
              <w:sz w:val="22"/>
            </w:rPr>
          </w:pPr>
          <w:ins w:id="43"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53"</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HALAMAN PENGESAHAN</w:t>
            </w:r>
            <w:r>
              <w:rPr>
                <w:noProof/>
                <w:webHidden/>
              </w:rPr>
              <w:tab/>
            </w:r>
            <w:r>
              <w:rPr>
                <w:noProof/>
                <w:webHidden/>
              </w:rPr>
              <w:fldChar w:fldCharType="begin"/>
            </w:r>
            <w:r>
              <w:rPr>
                <w:noProof/>
                <w:webHidden/>
              </w:rPr>
              <w:instrText xml:space="preserve"> PAGEREF _Toc127003353 \h </w:instrText>
            </w:r>
            <w:r>
              <w:rPr>
                <w:noProof/>
                <w:webHidden/>
              </w:rPr>
            </w:r>
          </w:ins>
          <w:r>
            <w:rPr>
              <w:noProof/>
              <w:webHidden/>
            </w:rPr>
            <w:fldChar w:fldCharType="separate"/>
          </w:r>
          <w:ins w:id="44" w:author="ilham.nur@office.ui.ac.id" w:date="2023-02-11T10:22:00Z">
            <w:r>
              <w:rPr>
                <w:noProof/>
                <w:webHidden/>
              </w:rPr>
              <w:t>iii</w:t>
            </w:r>
            <w:r>
              <w:rPr>
                <w:noProof/>
                <w:webHidden/>
              </w:rPr>
              <w:fldChar w:fldCharType="end"/>
            </w:r>
            <w:r w:rsidRPr="00BD2F4B">
              <w:rPr>
                <w:rStyle w:val="Hyperlink"/>
                <w:noProof/>
              </w:rPr>
              <w:fldChar w:fldCharType="end"/>
            </w:r>
          </w:ins>
        </w:p>
        <w:p w14:paraId="0C821B2F" w14:textId="2F7C3BA0" w:rsidR="00A47A89" w:rsidRDefault="00A47A89">
          <w:pPr>
            <w:pStyle w:val="TOC1"/>
            <w:rPr>
              <w:ins w:id="45" w:author="ilham.nur@office.ui.ac.id" w:date="2023-02-11T10:22:00Z"/>
              <w:rFonts w:asciiTheme="minorHAnsi" w:hAnsiTheme="minorHAnsi" w:cstheme="minorBidi"/>
              <w:b w:val="0"/>
              <w:noProof/>
              <w:sz w:val="22"/>
            </w:rPr>
          </w:pPr>
          <w:ins w:id="46"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54"</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UCAPAN TERIMA KASIH</w:t>
            </w:r>
            <w:r>
              <w:rPr>
                <w:noProof/>
                <w:webHidden/>
              </w:rPr>
              <w:tab/>
            </w:r>
            <w:r>
              <w:rPr>
                <w:noProof/>
                <w:webHidden/>
              </w:rPr>
              <w:fldChar w:fldCharType="begin"/>
            </w:r>
            <w:r>
              <w:rPr>
                <w:noProof/>
                <w:webHidden/>
              </w:rPr>
              <w:instrText xml:space="preserve"> PAGEREF _Toc127003354 \h </w:instrText>
            </w:r>
            <w:r>
              <w:rPr>
                <w:noProof/>
                <w:webHidden/>
              </w:rPr>
            </w:r>
          </w:ins>
          <w:r>
            <w:rPr>
              <w:noProof/>
              <w:webHidden/>
            </w:rPr>
            <w:fldChar w:fldCharType="separate"/>
          </w:r>
          <w:ins w:id="47" w:author="ilham.nur@office.ui.ac.id" w:date="2023-02-11T10:22:00Z">
            <w:r>
              <w:rPr>
                <w:noProof/>
                <w:webHidden/>
              </w:rPr>
              <w:t>iv</w:t>
            </w:r>
            <w:r>
              <w:rPr>
                <w:noProof/>
                <w:webHidden/>
              </w:rPr>
              <w:fldChar w:fldCharType="end"/>
            </w:r>
            <w:r w:rsidRPr="00BD2F4B">
              <w:rPr>
                <w:rStyle w:val="Hyperlink"/>
                <w:noProof/>
              </w:rPr>
              <w:fldChar w:fldCharType="end"/>
            </w:r>
          </w:ins>
        </w:p>
        <w:p w14:paraId="76598C46" w14:textId="5B952115" w:rsidR="00A47A89" w:rsidRDefault="00A47A89">
          <w:pPr>
            <w:pStyle w:val="TOC1"/>
            <w:rPr>
              <w:ins w:id="48" w:author="ilham.nur@office.ui.ac.id" w:date="2023-02-11T10:22:00Z"/>
              <w:rFonts w:asciiTheme="minorHAnsi" w:hAnsiTheme="minorHAnsi" w:cstheme="minorBidi"/>
              <w:b w:val="0"/>
              <w:noProof/>
              <w:sz w:val="22"/>
            </w:rPr>
          </w:pPr>
          <w:ins w:id="49"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55"</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27003355 \h </w:instrText>
            </w:r>
            <w:r>
              <w:rPr>
                <w:noProof/>
                <w:webHidden/>
              </w:rPr>
            </w:r>
          </w:ins>
          <w:r>
            <w:rPr>
              <w:noProof/>
              <w:webHidden/>
            </w:rPr>
            <w:fldChar w:fldCharType="separate"/>
          </w:r>
          <w:ins w:id="50" w:author="ilham.nur@office.ui.ac.id" w:date="2023-02-11T10:22:00Z">
            <w:r>
              <w:rPr>
                <w:noProof/>
                <w:webHidden/>
              </w:rPr>
              <w:t>v</w:t>
            </w:r>
            <w:r>
              <w:rPr>
                <w:noProof/>
                <w:webHidden/>
              </w:rPr>
              <w:fldChar w:fldCharType="end"/>
            </w:r>
            <w:r w:rsidRPr="00BD2F4B">
              <w:rPr>
                <w:rStyle w:val="Hyperlink"/>
                <w:noProof/>
              </w:rPr>
              <w:fldChar w:fldCharType="end"/>
            </w:r>
          </w:ins>
        </w:p>
        <w:p w14:paraId="64674E17" w14:textId="4C3A7659" w:rsidR="00A47A89" w:rsidRDefault="00A47A89">
          <w:pPr>
            <w:pStyle w:val="TOC1"/>
            <w:rPr>
              <w:ins w:id="51" w:author="ilham.nur@office.ui.ac.id" w:date="2023-02-11T10:22:00Z"/>
              <w:rFonts w:asciiTheme="minorHAnsi" w:hAnsiTheme="minorHAnsi" w:cstheme="minorBidi"/>
              <w:b w:val="0"/>
              <w:noProof/>
              <w:sz w:val="22"/>
            </w:rPr>
          </w:pPr>
          <w:ins w:id="52"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56"</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ABSTRAK</w:t>
            </w:r>
            <w:r>
              <w:rPr>
                <w:noProof/>
                <w:webHidden/>
              </w:rPr>
              <w:tab/>
            </w:r>
            <w:r>
              <w:rPr>
                <w:noProof/>
                <w:webHidden/>
              </w:rPr>
              <w:fldChar w:fldCharType="begin"/>
            </w:r>
            <w:r>
              <w:rPr>
                <w:noProof/>
                <w:webHidden/>
              </w:rPr>
              <w:instrText xml:space="preserve"> PAGEREF _Toc127003356 \h </w:instrText>
            </w:r>
            <w:r>
              <w:rPr>
                <w:noProof/>
                <w:webHidden/>
              </w:rPr>
            </w:r>
          </w:ins>
          <w:r>
            <w:rPr>
              <w:noProof/>
              <w:webHidden/>
            </w:rPr>
            <w:fldChar w:fldCharType="separate"/>
          </w:r>
          <w:ins w:id="53" w:author="ilham.nur@office.ui.ac.id" w:date="2023-02-11T10:22:00Z">
            <w:r>
              <w:rPr>
                <w:noProof/>
                <w:webHidden/>
              </w:rPr>
              <w:t>vi</w:t>
            </w:r>
            <w:r>
              <w:rPr>
                <w:noProof/>
                <w:webHidden/>
              </w:rPr>
              <w:fldChar w:fldCharType="end"/>
            </w:r>
            <w:r w:rsidRPr="00BD2F4B">
              <w:rPr>
                <w:rStyle w:val="Hyperlink"/>
                <w:noProof/>
              </w:rPr>
              <w:fldChar w:fldCharType="end"/>
            </w:r>
          </w:ins>
        </w:p>
        <w:p w14:paraId="6A2BC183" w14:textId="661DB532" w:rsidR="00A47A89" w:rsidRDefault="00A47A89">
          <w:pPr>
            <w:pStyle w:val="TOC1"/>
            <w:rPr>
              <w:ins w:id="54" w:author="ilham.nur@office.ui.ac.id" w:date="2023-02-11T10:22:00Z"/>
              <w:rFonts w:asciiTheme="minorHAnsi" w:hAnsiTheme="minorHAnsi" w:cstheme="minorBidi"/>
              <w:b w:val="0"/>
              <w:noProof/>
              <w:sz w:val="22"/>
            </w:rPr>
          </w:pPr>
          <w:ins w:id="55"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57"</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ABSTRACT</w:t>
            </w:r>
            <w:r>
              <w:rPr>
                <w:noProof/>
                <w:webHidden/>
              </w:rPr>
              <w:tab/>
            </w:r>
            <w:r>
              <w:rPr>
                <w:noProof/>
                <w:webHidden/>
              </w:rPr>
              <w:fldChar w:fldCharType="begin"/>
            </w:r>
            <w:r>
              <w:rPr>
                <w:noProof/>
                <w:webHidden/>
              </w:rPr>
              <w:instrText xml:space="preserve"> PAGEREF _Toc127003357 \h </w:instrText>
            </w:r>
            <w:r>
              <w:rPr>
                <w:noProof/>
                <w:webHidden/>
              </w:rPr>
            </w:r>
          </w:ins>
          <w:r>
            <w:rPr>
              <w:noProof/>
              <w:webHidden/>
            </w:rPr>
            <w:fldChar w:fldCharType="separate"/>
          </w:r>
          <w:ins w:id="56" w:author="ilham.nur@office.ui.ac.id" w:date="2023-02-11T10:22:00Z">
            <w:r>
              <w:rPr>
                <w:noProof/>
                <w:webHidden/>
              </w:rPr>
              <w:t>vii</w:t>
            </w:r>
            <w:r>
              <w:rPr>
                <w:noProof/>
                <w:webHidden/>
              </w:rPr>
              <w:fldChar w:fldCharType="end"/>
            </w:r>
            <w:r w:rsidRPr="00BD2F4B">
              <w:rPr>
                <w:rStyle w:val="Hyperlink"/>
                <w:noProof/>
              </w:rPr>
              <w:fldChar w:fldCharType="end"/>
            </w:r>
          </w:ins>
        </w:p>
        <w:p w14:paraId="2BABB3C7" w14:textId="300B7867" w:rsidR="00A47A89" w:rsidRDefault="00A47A89">
          <w:pPr>
            <w:pStyle w:val="TOC1"/>
            <w:rPr>
              <w:ins w:id="57" w:author="ilham.nur@office.ui.ac.id" w:date="2023-02-11T10:22:00Z"/>
              <w:rFonts w:asciiTheme="minorHAnsi" w:hAnsiTheme="minorHAnsi" w:cstheme="minorBidi"/>
              <w:b w:val="0"/>
              <w:noProof/>
              <w:sz w:val="22"/>
            </w:rPr>
          </w:pPr>
          <w:ins w:id="58"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58"</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DAFTAR ISI</w:t>
            </w:r>
            <w:r>
              <w:rPr>
                <w:noProof/>
                <w:webHidden/>
              </w:rPr>
              <w:tab/>
            </w:r>
            <w:r>
              <w:rPr>
                <w:noProof/>
                <w:webHidden/>
              </w:rPr>
              <w:fldChar w:fldCharType="begin"/>
            </w:r>
            <w:r>
              <w:rPr>
                <w:noProof/>
                <w:webHidden/>
              </w:rPr>
              <w:instrText xml:space="preserve"> PAGEREF _Toc127003358 \h </w:instrText>
            </w:r>
            <w:r>
              <w:rPr>
                <w:noProof/>
                <w:webHidden/>
              </w:rPr>
            </w:r>
          </w:ins>
          <w:r>
            <w:rPr>
              <w:noProof/>
              <w:webHidden/>
            </w:rPr>
            <w:fldChar w:fldCharType="separate"/>
          </w:r>
          <w:ins w:id="59" w:author="ilham.nur@office.ui.ac.id" w:date="2023-02-11T10:22:00Z">
            <w:r>
              <w:rPr>
                <w:noProof/>
                <w:webHidden/>
              </w:rPr>
              <w:t>viii</w:t>
            </w:r>
            <w:r>
              <w:rPr>
                <w:noProof/>
                <w:webHidden/>
              </w:rPr>
              <w:fldChar w:fldCharType="end"/>
            </w:r>
            <w:r w:rsidRPr="00BD2F4B">
              <w:rPr>
                <w:rStyle w:val="Hyperlink"/>
                <w:noProof/>
              </w:rPr>
              <w:fldChar w:fldCharType="end"/>
            </w:r>
          </w:ins>
        </w:p>
        <w:p w14:paraId="751CB66D" w14:textId="6ABD3651" w:rsidR="00A47A89" w:rsidRDefault="00A47A89">
          <w:pPr>
            <w:pStyle w:val="TOC1"/>
            <w:rPr>
              <w:ins w:id="60" w:author="ilham.nur@office.ui.ac.id" w:date="2023-02-11T10:22:00Z"/>
              <w:rFonts w:asciiTheme="minorHAnsi" w:hAnsiTheme="minorHAnsi" w:cstheme="minorBidi"/>
              <w:b w:val="0"/>
              <w:noProof/>
              <w:sz w:val="22"/>
            </w:rPr>
          </w:pPr>
          <w:ins w:id="61"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59"</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DAFTAR GAMBAR</w:t>
            </w:r>
            <w:r>
              <w:rPr>
                <w:noProof/>
                <w:webHidden/>
              </w:rPr>
              <w:tab/>
            </w:r>
            <w:r>
              <w:rPr>
                <w:noProof/>
                <w:webHidden/>
              </w:rPr>
              <w:fldChar w:fldCharType="begin"/>
            </w:r>
            <w:r>
              <w:rPr>
                <w:noProof/>
                <w:webHidden/>
              </w:rPr>
              <w:instrText xml:space="preserve"> PAGEREF _Toc127003359 \h </w:instrText>
            </w:r>
            <w:r>
              <w:rPr>
                <w:noProof/>
                <w:webHidden/>
              </w:rPr>
            </w:r>
          </w:ins>
          <w:r>
            <w:rPr>
              <w:noProof/>
              <w:webHidden/>
            </w:rPr>
            <w:fldChar w:fldCharType="separate"/>
          </w:r>
          <w:ins w:id="62" w:author="ilham.nur@office.ui.ac.id" w:date="2023-02-11T10:22:00Z">
            <w:r>
              <w:rPr>
                <w:noProof/>
                <w:webHidden/>
              </w:rPr>
              <w:t>xi</w:t>
            </w:r>
            <w:r>
              <w:rPr>
                <w:noProof/>
                <w:webHidden/>
              </w:rPr>
              <w:fldChar w:fldCharType="end"/>
            </w:r>
            <w:r w:rsidRPr="00BD2F4B">
              <w:rPr>
                <w:rStyle w:val="Hyperlink"/>
                <w:noProof/>
              </w:rPr>
              <w:fldChar w:fldCharType="end"/>
            </w:r>
          </w:ins>
        </w:p>
        <w:p w14:paraId="698F6B55" w14:textId="5A3CB16D" w:rsidR="00A47A89" w:rsidRDefault="00A47A89">
          <w:pPr>
            <w:pStyle w:val="TOC1"/>
            <w:rPr>
              <w:ins w:id="63" w:author="ilham.nur@office.ui.ac.id" w:date="2023-02-11T10:22:00Z"/>
              <w:rFonts w:asciiTheme="minorHAnsi" w:hAnsiTheme="minorHAnsi" w:cstheme="minorBidi"/>
              <w:b w:val="0"/>
              <w:noProof/>
              <w:sz w:val="22"/>
            </w:rPr>
          </w:pPr>
          <w:ins w:id="64"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0"</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DAFTAR TABEL</w:t>
            </w:r>
            <w:r>
              <w:rPr>
                <w:noProof/>
                <w:webHidden/>
              </w:rPr>
              <w:tab/>
            </w:r>
            <w:r>
              <w:rPr>
                <w:noProof/>
                <w:webHidden/>
              </w:rPr>
              <w:fldChar w:fldCharType="begin"/>
            </w:r>
            <w:r>
              <w:rPr>
                <w:noProof/>
                <w:webHidden/>
              </w:rPr>
              <w:instrText xml:space="preserve"> PAGEREF _Toc127003360 \h </w:instrText>
            </w:r>
            <w:r>
              <w:rPr>
                <w:noProof/>
                <w:webHidden/>
              </w:rPr>
            </w:r>
          </w:ins>
          <w:r>
            <w:rPr>
              <w:noProof/>
              <w:webHidden/>
            </w:rPr>
            <w:fldChar w:fldCharType="separate"/>
          </w:r>
          <w:ins w:id="65" w:author="ilham.nur@office.ui.ac.id" w:date="2023-02-11T10:22:00Z">
            <w:r>
              <w:rPr>
                <w:noProof/>
                <w:webHidden/>
              </w:rPr>
              <w:t>xii</w:t>
            </w:r>
            <w:r>
              <w:rPr>
                <w:noProof/>
                <w:webHidden/>
              </w:rPr>
              <w:fldChar w:fldCharType="end"/>
            </w:r>
            <w:r w:rsidRPr="00BD2F4B">
              <w:rPr>
                <w:rStyle w:val="Hyperlink"/>
                <w:noProof/>
              </w:rPr>
              <w:fldChar w:fldCharType="end"/>
            </w:r>
          </w:ins>
        </w:p>
        <w:p w14:paraId="3E157FE9" w14:textId="644D4DE0" w:rsidR="00A47A89" w:rsidRDefault="00A47A89">
          <w:pPr>
            <w:pStyle w:val="TOC1"/>
            <w:tabs>
              <w:tab w:val="left" w:pos="1100"/>
            </w:tabs>
            <w:rPr>
              <w:ins w:id="66" w:author="ilham.nur@office.ui.ac.id" w:date="2023-02-11T10:22:00Z"/>
              <w:rFonts w:asciiTheme="minorHAnsi" w:hAnsiTheme="minorHAnsi" w:cstheme="minorBidi"/>
              <w:b w:val="0"/>
              <w:noProof/>
              <w:sz w:val="22"/>
            </w:rPr>
          </w:pPr>
          <w:ins w:id="67"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1"</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BAB 1</w:t>
            </w:r>
            <w:r>
              <w:rPr>
                <w:rFonts w:asciiTheme="minorHAnsi" w:hAnsiTheme="minorHAnsi" w:cstheme="minorBidi"/>
                <w:b w:val="0"/>
                <w:noProof/>
                <w:sz w:val="22"/>
              </w:rPr>
              <w:tab/>
            </w:r>
            <w:r w:rsidRPr="00BD2F4B">
              <w:rPr>
                <w:rStyle w:val="Hyperlink"/>
                <w:noProof/>
              </w:rPr>
              <w:t>PENDAHULUAN</w:t>
            </w:r>
            <w:r>
              <w:rPr>
                <w:noProof/>
                <w:webHidden/>
              </w:rPr>
              <w:tab/>
            </w:r>
            <w:r>
              <w:rPr>
                <w:noProof/>
                <w:webHidden/>
              </w:rPr>
              <w:fldChar w:fldCharType="begin"/>
            </w:r>
            <w:r>
              <w:rPr>
                <w:noProof/>
                <w:webHidden/>
              </w:rPr>
              <w:instrText xml:space="preserve"> PAGEREF _Toc127003361 \h </w:instrText>
            </w:r>
            <w:r>
              <w:rPr>
                <w:noProof/>
                <w:webHidden/>
              </w:rPr>
            </w:r>
          </w:ins>
          <w:r>
            <w:rPr>
              <w:noProof/>
              <w:webHidden/>
            </w:rPr>
            <w:fldChar w:fldCharType="separate"/>
          </w:r>
          <w:ins w:id="68" w:author="ilham.nur@office.ui.ac.id" w:date="2023-02-11T10:22:00Z">
            <w:r>
              <w:rPr>
                <w:noProof/>
                <w:webHidden/>
              </w:rPr>
              <w:t>1</w:t>
            </w:r>
            <w:r>
              <w:rPr>
                <w:noProof/>
                <w:webHidden/>
              </w:rPr>
              <w:fldChar w:fldCharType="end"/>
            </w:r>
            <w:r w:rsidRPr="00BD2F4B">
              <w:rPr>
                <w:rStyle w:val="Hyperlink"/>
                <w:noProof/>
              </w:rPr>
              <w:fldChar w:fldCharType="end"/>
            </w:r>
          </w:ins>
        </w:p>
        <w:p w14:paraId="59D8D3ED" w14:textId="747903A1" w:rsidR="00A47A89" w:rsidRDefault="00A47A89">
          <w:pPr>
            <w:pStyle w:val="TOC2"/>
            <w:tabs>
              <w:tab w:val="left" w:pos="880"/>
              <w:tab w:val="right" w:leader="dot" w:pos="8494"/>
            </w:tabs>
            <w:rPr>
              <w:ins w:id="69" w:author="ilham.nur@office.ui.ac.id" w:date="2023-02-11T10:22:00Z"/>
              <w:rFonts w:asciiTheme="minorHAnsi" w:hAnsiTheme="minorHAnsi" w:cstheme="minorBidi"/>
              <w:noProof/>
              <w:sz w:val="22"/>
            </w:rPr>
          </w:pPr>
          <w:ins w:id="70"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2"</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1.1</w:t>
            </w:r>
            <w:r>
              <w:rPr>
                <w:rFonts w:asciiTheme="minorHAnsi" w:hAnsiTheme="minorHAnsi" w:cstheme="minorBidi"/>
                <w:noProof/>
                <w:sz w:val="22"/>
              </w:rPr>
              <w:tab/>
            </w:r>
            <w:r w:rsidRPr="00BD2F4B">
              <w:rPr>
                <w:rStyle w:val="Hyperlink"/>
                <w:noProof/>
              </w:rPr>
              <w:t>Latar Belakang</w:t>
            </w:r>
            <w:r>
              <w:rPr>
                <w:noProof/>
                <w:webHidden/>
              </w:rPr>
              <w:tab/>
            </w:r>
            <w:r>
              <w:rPr>
                <w:noProof/>
                <w:webHidden/>
              </w:rPr>
              <w:fldChar w:fldCharType="begin"/>
            </w:r>
            <w:r>
              <w:rPr>
                <w:noProof/>
                <w:webHidden/>
              </w:rPr>
              <w:instrText xml:space="preserve"> PAGEREF _Toc127003362 \h </w:instrText>
            </w:r>
            <w:r>
              <w:rPr>
                <w:noProof/>
                <w:webHidden/>
              </w:rPr>
            </w:r>
          </w:ins>
          <w:r>
            <w:rPr>
              <w:noProof/>
              <w:webHidden/>
            </w:rPr>
            <w:fldChar w:fldCharType="separate"/>
          </w:r>
          <w:ins w:id="71" w:author="ilham.nur@office.ui.ac.id" w:date="2023-02-11T10:22:00Z">
            <w:r>
              <w:rPr>
                <w:noProof/>
                <w:webHidden/>
              </w:rPr>
              <w:t>1</w:t>
            </w:r>
            <w:r>
              <w:rPr>
                <w:noProof/>
                <w:webHidden/>
              </w:rPr>
              <w:fldChar w:fldCharType="end"/>
            </w:r>
            <w:r w:rsidRPr="00BD2F4B">
              <w:rPr>
                <w:rStyle w:val="Hyperlink"/>
                <w:noProof/>
              </w:rPr>
              <w:fldChar w:fldCharType="end"/>
            </w:r>
          </w:ins>
        </w:p>
        <w:p w14:paraId="6E471378" w14:textId="144290EE" w:rsidR="00A47A89" w:rsidRDefault="00A47A89">
          <w:pPr>
            <w:pStyle w:val="TOC2"/>
            <w:tabs>
              <w:tab w:val="left" w:pos="880"/>
              <w:tab w:val="right" w:leader="dot" w:pos="8494"/>
            </w:tabs>
            <w:rPr>
              <w:ins w:id="72" w:author="ilham.nur@office.ui.ac.id" w:date="2023-02-11T10:22:00Z"/>
              <w:rFonts w:asciiTheme="minorHAnsi" w:hAnsiTheme="minorHAnsi" w:cstheme="minorBidi"/>
              <w:noProof/>
              <w:sz w:val="22"/>
            </w:rPr>
          </w:pPr>
          <w:ins w:id="73"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3"</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1.2</w:t>
            </w:r>
            <w:r>
              <w:rPr>
                <w:rFonts w:asciiTheme="minorHAnsi" w:hAnsiTheme="minorHAnsi" w:cstheme="minorBidi"/>
                <w:noProof/>
                <w:sz w:val="22"/>
              </w:rPr>
              <w:tab/>
            </w:r>
            <w:r w:rsidRPr="00BD2F4B">
              <w:rPr>
                <w:rStyle w:val="Hyperlink"/>
                <w:noProof/>
              </w:rPr>
              <w:t>Perumusan Masalah</w:t>
            </w:r>
            <w:r>
              <w:rPr>
                <w:noProof/>
                <w:webHidden/>
              </w:rPr>
              <w:tab/>
            </w:r>
            <w:r>
              <w:rPr>
                <w:noProof/>
                <w:webHidden/>
              </w:rPr>
              <w:fldChar w:fldCharType="begin"/>
            </w:r>
            <w:r>
              <w:rPr>
                <w:noProof/>
                <w:webHidden/>
              </w:rPr>
              <w:instrText xml:space="preserve"> PAGEREF _Toc127003363 \h </w:instrText>
            </w:r>
            <w:r>
              <w:rPr>
                <w:noProof/>
                <w:webHidden/>
              </w:rPr>
            </w:r>
          </w:ins>
          <w:r>
            <w:rPr>
              <w:noProof/>
              <w:webHidden/>
            </w:rPr>
            <w:fldChar w:fldCharType="separate"/>
          </w:r>
          <w:ins w:id="74" w:author="ilham.nur@office.ui.ac.id" w:date="2023-02-11T10:22:00Z">
            <w:r>
              <w:rPr>
                <w:noProof/>
                <w:webHidden/>
              </w:rPr>
              <w:t>7</w:t>
            </w:r>
            <w:r>
              <w:rPr>
                <w:noProof/>
                <w:webHidden/>
              </w:rPr>
              <w:fldChar w:fldCharType="end"/>
            </w:r>
            <w:r w:rsidRPr="00BD2F4B">
              <w:rPr>
                <w:rStyle w:val="Hyperlink"/>
                <w:noProof/>
              </w:rPr>
              <w:fldChar w:fldCharType="end"/>
            </w:r>
          </w:ins>
        </w:p>
        <w:p w14:paraId="37C2E3C5" w14:textId="6AB8BAF4" w:rsidR="00A47A89" w:rsidRDefault="00A47A89">
          <w:pPr>
            <w:pStyle w:val="TOC2"/>
            <w:tabs>
              <w:tab w:val="left" w:pos="880"/>
              <w:tab w:val="right" w:leader="dot" w:pos="8494"/>
            </w:tabs>
            <w:rPr>
              <w:ins w:id="75" w:author="ilham.nur@office.ui.ac.id" w:date="2023-02-11T10:22:00Z"/>
              <w:rFonts w:asciiTheme="minorHAnsi" w:hAnsiTheme="minorHAnsi" w:cstheme="minorBidi"/>
              <w:noProof/>
              <w:sz w:val="22"/>
            </w:rPr>
          </w:pPr>
          <w:ins w:id="76"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4"</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1.3</w:t>
            </w:r>
            <w:r>
              <w:rPr>
                <w:rFonts w:asciiTheme="minorHAnsi" w:hAnsiTheme="minorHAnsi" w:cstheme="minorBidi"/>
                <w:noProof/>
                <w:sz w:val="22"/>
              </w:rPr>
              <w:tab/>
            </w:r>
            <w:r w:rsidRPr="00BD2F4B">
              <w:rPr>
                <w:rStyle w:val="Hyperlink"/>
                <w:noProof/>
              </w:rPr>
              <w:t>Penelitian Terdahulu</w:t>
            </w:r>
            <w:r>
              <w:rPr>
                <w:noProof/>
                <w:webHidden/>
              </w:rPr>
              <w:tab/>
            </w:r>
            <w:r>
              <w:rPr>
                <w:noProof/>
                <w:webHidden/>
              </w:rPr>
              <w:fldChar w:fldCharType="begin"/>
            </w:r>
            <w:r>
              <w:rPr>
                <w:noProof/>
                <w:webHidden/>
              </w:rPr>
              <w:instrText xml:space="preserve"> PAGEREF _Toc127003364 \h </w:instrText>
            </w:r>
            <w:r>
              <w:rPr>
                <w:noProof/>
                <w:webHidden/>
              </w:rPr>
            </w:r>
          </w:ins>
          <w:r>
            <w:rPr>
              <w:noProof/>
              <w:webHidden/>
            </w:rPr>
            <w:fldChar w:fldCharType="separate"/>
          </w:r>
          <w:ins w:id="77" w:author="ilham.nur@office.ui.ac.id" w:date="2023-02-11T10:22:00Z">
            <w:r>
              <w:rPr>
                <w:noProof/>
                <w:webHidden/>
              </w:rPr>
              <w:t>7</w:t>
            </w:r>
            <w:r>
              <w:rPr>
                <w:noProof/>
                <w:webHidden/>
              </w:rPr>
              <w:fldChar w:fldCharType="end"/>
            </w:r>
            <w:r w:rsidRPr="00BD2F4B">
              <w:rPr>
                <w:rStyle w:val="Hyperlink"/>
                <w:noProof/>
              </w:rPr>
              <w:fldChar w:fldCharType="end"/>
            </w:r>
          </w:ins>
        </w:p>
        <w:p w14:paraId="4AA8DC1A" w14:textId="7597CDEC" w:rsidR="00A47A89" w:rsidRDefault="00A47A89">
          <w:pPr>
            <w:pStyle w:val="TOC2"/>
            <w:tabs>
              <w:tab w:val="left" w:pos="880"/>
              <w:tab w:val="right" w:leader="dot" w:pos="8494"/>
            </w:tabs>
            <w:rPr>
              <w:ins w:id="78" w:author="ilham.nur@office.ui.ac.id" w:date="2023-02-11T10:22:00Z"/>
              <w:rFonts w:asciiTheme="minorHAnsi" w:hAnsiTheme="minorHAnsi" w:cstheme="minorBidi"/>
              <w:noProof/>
              <w:sz w:val="22"/>
            </w:rPr>
          </w:pPr>
          <w:ins w:id="79"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5"</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1.4</w:t>
            </w:r>
            <w:r>
              <w:rPr>
                <w:rFonts w:asciiTheme="minorHAnsi" w:hAnsiTheme="minorHAnsi" w:cstheme="minorBidi"/>
                <w:noProof/>
                <w:sz w:val="22"/>
              </w:rPr>
              <w:tab/>
            </w:r>
            <w:r w:rsidRPr="00BD2F4B">
              <w:rPr>
                <w:rStyle w:val="Hyperlink"/>
                <w:noProof/>
              </w:rPr>
              <w:t>Celah Penelitian dan Kebaruan Penelitian</w:t>
            </w:r>
            <w:r>
              <w:rPr>
                <w:noProof/>
                <w:webHidden/>
              </w:rPr>
              <w:tab/>
            </w:r>
            <w:r>
              <w:rPr>
                <w:noProof/>
                <w:webHidden/>
              </w:rPr>
              <w:fldChar w:fldCharType="begin"/>
            </w:r>
            <w:r>
              <w:rPr>
                <w:noProof/>
                <w:webHidden/>
              </w:rPr>
              <w:instrText xml:space="preserve"> PAGEREF _Toc127003365 \h </w:instrText>
            </w:r>
            <w:r>
              <w:rPr>
                <w:noProof/>
                <w:webHidden/>
              </w:rPr>
            </w:r>
          </w:ins>
          <w:r>
            <w:rPr>
              <w:noProof/>
              <w:webHidden/>
            </w:rPr>
            <w:fldChar w:fldCharType="separate"/>
          </w:r>
          <w:ins w:id="80" w:author="ilham.nur@office.ui.ac.id" w:date="2023-02-11T10:22:00Z">
            <w:r>
              <w:rPr>
                <w:noProof/>
                <w:webHidden/>
              </w:rPr>
              <w:t>16</w:t>
            </w:r>
            <w:r>
              <w:rPr>
                <w:noProof/>
                <w:webHidden/>
              </w:rPr>
              <w:fldChar w:fldCharType="end"/>
            </w:r>
            <w:r w:rsidRPr="00BD2F4B">
              <w:rPr>
                <w:rStyle w:val="Hyperlink"/>
                <w:noProof/>
              </w:rPr>
              <w:fldChar w:fldCharType="end"/>
            </w:r>
          </w:ins>
        </w:p>
        <w:p w14:paraId="4B109BA0" w14:textId="56619D58" w:rsidR="00A47A89" w:rsidRDefault="00A47A89">
          <w:pPr>
            <w:pStyle w:val="TOC2"/>
            <w:tabs>
              <w:tab w:val="left" w:pos="880"/>
              <w:tab w:val="right" w:leader="dot" w:pos="8494"/>
            </w:tabs>
            <w:rPr>
              <w:ins w:id="81" w:author="ilham.nur@office.ui.ac.id" w:date="2023-02-11T10:22:00Z"/>
              <w:rFonts w:asciiTheme="minorHAnsi" w:hAnsiTheme="minorHAnsi" w:cstheme="minorBidi"/>
              <w:noProof/>
              <w:sz w:val="22"/>
            </w:rPr>
          </w:pPr>
          <w:ins w:id="82"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6"</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1.5</w:t>
            </w:r>
            <w:r>
              <w:rPr>
                <w:rFonts w:asciiTheme="minorHAnsi" w:hAnsiTheme="minorHAnsi" w:cstheme="minorBidi"/>
                <w:noProof/>
                <w:sz w:val="22"/>
              </w:rPr>
              <w:tab/>
            </w:r>
            <w:r w:rsidRPr="00BD2F4B">
              <w:rPr>
                <w:rStyle w:val="Hyperlink"/>
                <w:noProof/>
              </w:rPr>
              <w:t>Tujuan Penelitian</w:t>
            </w:r>
            <w:r>
              <w:rPr>
                <w:noProof/>
                <w:webHidden/>
              </w:rPr>
              <w:tab/>
            </w:r>
            <w:r>
              <w:rPr>
                <w:noProof/>
                <w:webHidden/>
              </w:rPr>
              <w:fldChar w:fldCharType="begin"/>
            </w:r>
            <w:r>
              <w:rPr>
                <w:noProof/>
                <w:webHidden/>
              </w:rPr>
              <w:instrText xml:space="preserve"> PAGEREF _Toc127003366 \h </w:instrText>
            </w:r>
            <w:r>
              <w:rPr>
                <w:noProof/>
                <w:webHidden/>
              </w:rPr>
            </w:r>
          </w:ins>
          <w:r>
            <w:rPr>
              <w:noProof/>
              <w:webHidden/>
            </w:rPr>
            <w:fldChar w:fldCharType="separate"/>
          </w:r>
          <w:ins w:id="83" w:author="ilham.nur@office.ui.ac.id" w:date="2023-02-11T10:22:00Z">
            <w:r>
              <w:rPr>
                <w:noProof/>
                <w:webHidden/>
              </w:rPr>
              <w:t>17</w:t>
            </w:r>
            <w:r>
              <w:rPr>
                <w:noProof/>
                <w:webHidden/>
              </w:rPr>
              <w:fldChar w:fldCharType="end"/>
            </w:r>
            <w:r w:rsidRPr="00BD2F4B">
              <w:rPr>
                <w:rStyle w:val="Hyperlink"/>
                <w:noProof/>
              </w:rPr>
              <w:fldChar w:fldCharType="end"/>
            </w:r>
          </w:ins>
        </w:p>
        <w:p w14:paraId="572F1C38" w14:textId="1616BB29" w:rsidR="00A47A89" w:rsidRDefault="00A47A89">
          <w:pPr>
            <w:pStyle w:val="TOC2"/>
            <w:tabs>
              <w:tab w:val="left" w:pos="880"/>
              <w:tab w:val="right" w:leader="dot" w:pos="8494"/>
            </w:tabs>
            <w:rPr>
              <w:ins w:id="84" w:author="ilham.nur@office.ui.ac.id" w:date="2023-02-11T10:22:00Z"/>
              <w:rFonts w:asciiTheme="minorHAnsi" w:hAnsiTheme="minorHAnsi" w:cstheme="minorBidi"/>
              <w:noProof/>
              <w:sz w:val="22"/>
            </w:rPr>
          </w:pPr>
          <w:ins w:id="85"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7"</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1.6</w:t>
            </w:r>
            <w:r>
              <w:rPr>
                <w:rFonts w:asciiTheme="minorHAnsi" w:hAnsiTheme="minorHAnsi" w:cstheme="minorBidi"/>
                <w:noProof/>
                <w:sz w:val="22"/>
              </w:rPr>
              <w:tab/>
            </w:r>
            <w:r w:rsidRPr="00BD2F4B">
              <w:rPr>
                <w:rStyle w:val="Hyperlink"/>
                <w:noProof/>
              </w:rPr>
              <w:t>Manfaat Penelitian</w:t>
            </w:r>
            <w:r>
              <w:rPr>
                <w:noProof/>
                <w:webHidden/>
              </w:rPr>
              <w:tab/>
            </w:r>
            <w:r>
              <w:rPr>
                <w:noProof/>
                <w:webHidden/>
              </w:rPr>
              <w:fldChar w:fldCharType="begin"/>
            </w:r>
            <w:r>
              <w:rPr>
                <w:noProof/>
                <w:webHidden/>
              </w:rPr>
              <w:instrText xml:space="preserve"> PAGEREF _Toc127003367 \h </w:instrText>
            </w:r>
            <w:r>
              <w:rPr>
                <w:noProof/>
                <w:webHidden/>
              </w:rPr>
            </w:r>
          </w:ins>
          <w:r>
            <w:rPr>
              <w:noProof/>
              <w:webHidden/>
            </w:rPr>
            <w:fldChar w:fldCharType="separate"/>
          </w:r>
          <w:ins w:id="86" w:author="ilham.nur@office.ui.ac.id" w:date="2023-02-11T10:22:00Z">
            <w:r>
              <w:rPr>
                <w:noProof/>
                <w:webHidden/>
              </w:rPr>
              <w:t>17</w:t>
            </w:r>
            <w:r>
              <w:rPr>
                <w:noProof/>
                <w:webHidden/>
              </w:rPr>
              <w:fldChar w:fldCharType="end"/>
            </w:r>
            <w:r w:rsidRPr="00BD2F4B">
              <w:rPr>
                <w:rStyle w:val="Hyperlink"/>
                <w:noProof/>
              </w:rPr>
              <w:fldChar w:fldCharType="end"/>
            </w:r>
          </w:ins>
        </w:p>
        <w:p w14:paraId="455A7B0B" w14:textId="0C7A12FF" w:rsidR="00A47A89" w:rsidRDefault="00A47A89">
          <w:pPr>
            <w:pStyle w:val="TOC2"/>
            <w:tabs>
              <w:tab w:val="left" w:pos="880"/>
              <w:tab w:val="right" w:leader="dot" w:pos="8494"/>
            </w:tabs>
            <w:rPr>
              <w:ins w:id="87" w:author="ilham.nur@office.ui.ac.id" w:date="2023-02-11T10:22:00Z"/>
              <w:rFonts w:asciiTheme="minorHAnsi" w:hAnsiTheme="minorHAnsi" w:cstheme="minorBidi"/>
              <w:noProof/>
              <w:sz w:val="22"/>
            </w:rPr>
          </w:pPr>
          <w:ins w:id="88"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8"</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1.7</w:t>
            </w:r>
            <w:r>
              <w:rPr>
                <w:rFonts w:asciiTheme="minorHAnsi" w:hAnsiTheme="minorHAnsi" w:cstheme="minorBidi"/>
                <w:noProof/>
                <w:sz w:val="22"/>
              </w:rPr>
              <w:tab/>
            </w:r>
            <w:r w:rsidRPr="00BD2F4B">
              <w:rPr>
                <w:rStyle w:val="Hyperlink"/>
                <w:noProof/>
              </w:rPr>
              <w:t>Batasan Penelitian</w:t>
            </w:r>
            <w:r>
              <w:rPr>
                <w:noProof/>
                <w:webHidden/>
              </w:rPr>
              <w:tab/>
            </w:r>
            <w:r>
              <w:rPr>
                <w:noProof/>
                <w:webHidden/>
              </w:rPr>
              <w:fldChar w:fldCharType="begin"/>
            </w:r>
            <w:r>
              <w:rPr>
                <w:noProof/>
                <w:webHidden/>
              </w:rPr>
              <w:instrText xml:space="preserve"> PAGEREF _Toc127003368 \h </w:instrText>
            </w:r>
            <w:r>
              <w:rPr>
                <w:noProof/>
                <w:webHidden/>
              </w:rPr>
            </w:r>
          </w:ins>
          <w:r>
            <w:rPr>
              <w:noProof/>
              <w:webHidden/>
            </w:rPr>
            <w:fldChar w:fldCharType="separate"/>
          </w:r>
          <w:ins w:id="89" w:author="ilham.nur@office.ui.ac.id" w:date="2023-02-11T10:22:00Z">
            <w:r>
              <w:rPr>
                <w:noProof/>
                <w:webHidden/>
              </w:rPr>
              <w:t>17</w:t>
            </w:r>
            <w:r>
              <w:rPr>
                <w:noProof/>
                <w:webHidden/>
              </w:rPr>
              <w:fldChar w:fldCharType="end"/>
            </w:r>
            <w:r w:rsidRPr="00BD2F4B">
              <w:rPr>
                <w:rStyle w:val="Hyperlink"/>
                <w:noProof/>
              </w:rPr>
              <w:fldChar w:fldCharType="end"/>
            </w:r>
          </w:ins>
        </w:p>
        <w:p w14:paraId="3B2F21A6" w14:textId="22273471" w:rsidR="00A47A89" w:rsidRDefault="00A47A89">
          <w:pPr>
            <w:pStyle w:val="TOC2"/>
            <w:tabs>
              <w:tab w:val="left" w:pos="880"/>
              <w:tab w:val="right" w:leader="dot" w:pos="8494"/>
            </w:tabs>
            <w:rPr>
              <w:ins w:id="90" w:author="ilham.nur@office.ui.ac.id" w:date="2023-02-11T10:22:00Z"/>
              <w:rFonts w:asciiTheme="minorHAnsi" w:hAnsiTheme="minorHAnsi" w:cstheme="minorBidi"/>
              <w:noProof/>
              <w:sz w:val="22"/>
            </w:rPr>
          </w:pPr>
          <w:ins w:id="91"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69"</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1.8</w:t>
            </w:r>
            <w:r>
              <w:rPr>
                <w:rFonts w:asciiTheme="minorHAnsi" w:hAnsiTheme="minorHAnsi" w:cstheme="minorBidi"/>
                <w:noProof/>
                <w:sz w:val="22"/>
              </w:rPr>
              <w:tab/>
            </w:r>
            <w:r w:rsidRPr="00BD2F4B">
              <w:rPr>
                <w:rStyle w:val="Hyperlink"/>
                <w:noProof/>
              </w:rPr>
              <w:t>Ringkasan Metodologi Penelitian</w:t>
            </w:r>
            <w:r>
              <w:rPr>
                <w:noProof/>
                <w:webHidden/>
              </w:rPr>
              <w:tab/>
            </w:r>
            <w:r>
              <w:rPr>
                <w:noProof/>
                <w:webHidden/>
              </w:rPr>
              <w:fldChar w:fldCharType="begin"/>
            </w:r>
            <w:r>
              <w:rPr>
                <w:noProof/>
                <w:webHidden/>
              </w:rPr>
              <w:instrText xml:space="preserve"> PAGEREF _Toc127003369 \h </w:instrText>
            </w:r>
            <w:r>
              <w:rPr>
                <w:noProof/>
                <w:webHidden/>
              </w:rPr>
            </w:r>
          </w:ins>
          <w:r>
            <w:rPr>
              <w:noProof/>
              <w:webHidden/>
            </w:rPr>
            <w:fldChar w:fldCharType="separate"/>
          </w:r>
          <w:ins w:id="92" w:author="ilham.nur@office.ui.ac.id" w:date="2023-02-11T10:22:00Z">
            <w:r>
              <w:rPr>
                <w:noProof/>
                <w:webHidden/>
              </w:rPr>
              <w:t>18</w:t>
            </w:r>
            <w:r>
              <w:rPr>
                <w:noProof/>
                <w:webHidden/>
              </w:rPr>
              <w:fldChar w:fldCharType="end"/>
            </w:r>
            <w:r w:rsidRPr="00BD2F4B">
              <w:rPr>
                <w:rStyle w:val="Hyperlink"/>
                <w:noProof/>
              </w:rPr>
              <w:fldChar w:fldCharType="end"/>
            </w:r>
          </w:ins>
        </w:p>
        <w:p w14:paraId="1A2AB02E" w14:textId="2F81E5D0" w:rsidR="00A47A89" w:rsidRDefault="00A47A89">
          <w:pPr>
            <w:pStyle w:val="TOC1"/>
            <w:tabs>
              <w:tab w:val="left" w:pos="1100"/>
            </w:tabs>
            <w:rPr>
              <w:ins w:id="93" w:author="ilham.nur@office.ui.ac.id" w:date="2023-02-11T10:22:00Z"/>
              <w:rFonts w:asciiTheme="minorHAnsi" w:hAnsiTheme="minorHAnsi" w:cstheme="minorBidi"/>
              <w:b w:val="0"/>
              <w:noProof/>
              <w:sz w:val="22"/>
            </w:rPr>
          </w:pPr>
          <w:ins w:id="94"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0"</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BAB 2</w:t>
            </w:r>
            <w:r>
              <w:rPr>
                <w:rFonts w:asciiTheme="minorHAnsi" w:hAnsiTheme="minorHAnsi" w:cstheme="minorBidi"/>
                <w:b w:val="0"/>
                <w:noProof/>
                <w:sz w:val="22"/>
              </w:rPr>
              <w:tab/>
            </w:r>
            <w:r w:rsidRPr="00BD2F4B">
              <w:rPr>
                <w:rStyle w:val="Hyperlink"/>
                <w:noProof/>
              </w:rPr>
              <w:t>TINJAUAN PUSTAKA</w:t>
            </w:r>
            <w:r>
              <w:rPr>
                <w:noProof/>
                <w:webHidden/>
              </w:rPr>
              <w:tab/>
            </w:r>
            <w:r>
              <w:rPr>
                <w:noProof/>
                <w:webHidden/>
              </w:rPr>
              <w:fldChar w:fldCharType="begin"/>
            </w:r>
            <w:r>
              <w:rPr>
                <w:noProof/>
                <w:webHidden/>
              </w:rPr>
              <w:instrText xml:space="preserve"> PAGEREF _Toc127003370 \h </w:instrText>
            </w:r>
            <w:r>
              <w:rPr>
                <w:noProof/>
                <w:webHidden/>
              </w:rPr>
            </w:r>
          </w:ins>
          <w:r>
            <w:rPr>
              <w:noProof/>
              <w:webHidden/>
            </w:rPr>
            <w:fldChar w:fldCharType="separate"/>
          </w:r>
          <w:ins w:id="95" w:author="ilham.nur@office.ui.ac.id" w:date="2023-02-11T10:22:00Z">
            <w:r>
              <w:rPr>
                <w:noProof/>
                <w:webHidden/>
              </w:rPr>
              <w:t>20</w:t>
            </w:r>
            <w:r>
              <w:rPr>
                <w:noProof/>
                <w:webHidden/>
              </w:rPr>
              <w:fldChar w:fldCharType="end"/>
            </w:r>
            <w:r w:rsidRPr="00BD2F4B">
              <w:rPr>
                <w:rStyle w:val="Hyperlink"/>
                <w:noProof/>
              </w:rPr>
              <w:fldChar w:fldCharType="end"/>
            </w:r>
          </w:ins>
        </w:p>
        <w:p w14:paraId="72B58423" w14:textId="32BCAF61" w:rsidR="00A47A89" w:rsidRDefault="00A47A89">
          <w:pPr>
            <w:pStyle w:val="TOC2"/>
            <w:tabs>
              <w:tab w:val="left" w:pos="880"/>
              <w:tab w:val="right" w:leader="dot" w:pos="8494"/>
            </w:tabs>
            <w:rPr>
              <w:ins w:id="96" w:author="ilham.nur@office.ui.ac.id" w:date="2023-02-11T10:22:00Z"/>
              <w:rFonts w:asciiTheme="minorHAnsi" w:hAnsiTheme="minorHAnsi" w:cstheme="minorBidi"/>
              <w:noProof/>
              <w:sz w:val="22"/>
            </w:rPr>
          </w:pPr>
          <w:ins w:id="97"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1"</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1</w:t>
            </w:r>
            <w:r>
              <w:rPr>
                <w:rFonts w:asciiTheme="minorHAnsi" w:hAnsiTheme="minorHAnsi" w:cstheme="minorBidi"/>
                <w:noProof/>
                <w:sz w:val="22"/>
              </w:rPr>
              <w:tab/>
            </w:r>
            <w:r w:rsidRPr="00BD2F4B">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27003371 \h </w:instrText>
            </w:r>
            <w:r>
              <w:rPr>
                <w:noProof/>
                <w:webHidden/>
              </w:rPr>
            </w:r>
          </w:ins>
          <w:r>
            <w:rPr>
              <w:noProof/>
              <w:webHidden/>
            </w:rPr>
            <w:fldChar w:fldCharType="separate"/>
          </w:r>
          <w:ins w:id="98" w:author="ilham.nur@office.ui.ac.id" w:date="2023-02-11T10:22:00Z">
            <w:r>
              <w:rPr>
                <w:noProof/>
                <w:webHidden/>
              </w:rPr>
              <w:t>20</w:t>
            </w:r>
            <w:r>
              <w:rPr>
                <w:noProof/>
                <w:webHidden/>
              </w:rPr>
              <w:fldChar w:fldCharType="end"/>
            </w:r>
            <w:r w:rsidRPr="00BD2F4B">
              <w:rPr>
                <w:rStyle w:val="Hyperlink"/>
                <w:noProof/>
              </w:rPr>
              <w:fldChar w:fldCharType="end"/>
            </w:r>
          </w:ins>
        </w:p>
        <w:p w14:paraId="389B3218" w14:textId="4825DCBA" w:rsidR="00A47A89" w:rsidRDefault="00A47A89">
          <w:pPr>
            <w:pStyle w:val="TOC3"/>
            <w:rPr>
              <w:ins w:id="99" w:author="ilham.nur@office.ui.ac.id" w:date="2023-02-11T10:22:00Z"/>
              <w:rFonts w:asciiTheme="minorHAnsi" w:hAnsiTheme="minorHAnsi" w:cstheme="minorBidi"/>
              <w:noProof/>
              <w:sz w:val="22"/>
            </w:rPr>
          </w:pPr>
          <w:ins w:id="100"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2"</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1.1</w:t>
            </w:r>
            <w:r>
              <w:rPr>
                <w:rFonts w:asciiTheme="minorHAnsi" w:hAnsiTheme="minorHAnsi" w:cstheme="minorBidi"/>
                <w:noProof/>
                <w:sz w:val="22"/>
              </w:rPr>
              <w:tab/>
            </w:r>
            <w:r w:rsidRPr="00BD2F4B">
              <w:rPr>
                <w:rStyle w:val="Hyperlink"/>
                <w:noProof/>
              </w:rPr>
              <w:t>Manfaat Transformasi Digital</w:t>
            </w:r>
            <w:r>
              <w:rPr>
                <w:noProof/>
                <w:webHidden/>
              </w:rPr>
              <w:tab/>
            </w:r>
            <w:r>
              <w:rPr>
                <w:noProof/>
                <w:webHidden/>
              </w:rPr>
              <w:fldChar w:fldCharType="begin"/>
            </w:r>
            <w:r>
              <w:rPr>
                <w:noProof/>
                <w:webHidden/>
              </w:rPr>
              <w:instrText xml:space="preserve"> PAGEREF _Toc127003372 \h </w:instrText>
            </w:r>
            <w:r>
              <w:rPr>
                <w:noProof/>
                <w:webHidden/>
              </w:rPr>
            </w:r>
          </w:ins>
          <w:r>
            <w:rPr>
              <w:noProof/>
              <w:webHidden/>
            </w:rPr>
            <w:fldChar w:fldCharType="separate"/>
          </w:r>
          <w:ins w:id="101" w:author="ilham.nur@office.ui.ac.id" w:date="2023-02-11T10:22:00Z">
            <w:r>
              <w:rPr>
                <w:noProof/>
                <w:webHidden/>
              </w:rPr>
              <w:t>20</w:t>
            </w:r>
            <w:r>
              <w:rPr>
                <w:noProof/>
                <w:webHidden/>
              </w:rPr>
              <w:fldChar w:fldCharType="end"/>
            </w:r>
            <w:r w:rsidRPr="00BD2F4B">
              <w:rPr>
                <w:rStyle w:val="Hyperlink"/>
                <w:noProof/>
              </w:rPr>
              <w:fldChar w:fldCharType="end"/>
            </w:r>
          </w:ins>
        </w:p>
        <w:p w14:paraId="34DD9477" w14:textId="395F1320" w:rsidR="00A47A89" w:rsidRDefault="00A47A89">
          <w:pPr>
            <w:pStyle w:val="TOC3"/>
            <w:rPr>
              <w:ins w:id="102" w:author="ilham.nur@office.ui.ac.id" w:date="2023-02-11T10:22:00Z"/>
              <w:rFonts w:asciiTheme="minorHAnsi" w:hAnsiTheme="minorHAnsi" w:cstheme="minorBidi"/>
              <w:noProof/>
              <w:sz w:val="22"/>
            </w:rPr>
          </w:pPr>
          <w:ins w:id="103"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3"</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1.2</w:t>
            </w:r>
            <w:r>
              <w:rPr>
                <w:rFonts w:asciiTheme="minorHAnsi" w:hAnsiTheme="minorHAnsi" w:cstheme="minorBidi"/>
                <w:noProof/>
                <w:sz w:val="22"/>
              </w:rPr>
              <w:tab/>
            </w:r>
            <w:r w:rsidRPr="00BD2F4B">
              <w:rPr>
                <w:rStyle w:val="Hyperlink"/>
                <w:noProof/>
              </w:rPr>
              <w:t>Kekurangan Transformasi Digital</w:t>
            </w:r>
            <w:r>
              <w:rPr>
                <w:noProof/>
                <w:webHidden/>
              </w:rPr>
              <w:tab/>
            </w:r>
            <w:r>
              <w:rPr>
                <w:noProof/>
                <w:webHidden/>
              </w:rPr>
              <w:fldChar w:fldCharType="begin"/>
            </w:r>
            <w:r>
              <w:rPr>
                <w:noProof/>
                <w:webHidden/>
              </w:rPr>
              <w:instrText xml:space="preserve"> PAGEREF _Toc127003373 \h </w:instrText>
            </w:r>
            <w:r>
              <w:rPr>
                <w:noProof/>
                <w:webHidden/>
              </w:rPr>
            </w:r>
          </w:ins>
          <w:r>
            <w:rPr>
              <w:noProof/>
              <w:webHidden/>
            </w:rPr>
            <w:fldChar w:fldCharType="separate"/>
          </w:r>
          <w:ins w:id="104" w:author="ilham.nur@office.ui.ac.id" w:date="2023-02-11T10:22:00Z">
            <w:r>
              <w:rPr>
                <w:noProof/>
                <w:webHidden/>
              </w:rPr>
              <w:t>20</w:t>
            </w:r>
            <w:r>
              <w:rPr>
                <w:noProof/>
                <w:webHidden/>
              </w:rPr>
              <w:fldChar w:fldCharType="end"/>
            </w:r>
            <w:r w:rsidRPr="00BD2F4B">
              <w:rPr>
                <w:rStyle w:val="Hyperlink"/>
                <w:noProof/>
              </w:rPr>
              <w:fldChar w:fldCharType="end"/>
            </w:r>
          </w:ins>
        </w:p>
        <w:p w14:paraId="33957997" w14:textId="3DE9B4C4" w:rsidR="00A47A89" w:rsidRDefault="00A47A89">
          <w:pPr>
            <w:pStyle w:val="TOC2"/>
            <w:tabs>
              <w:tab w:val="left" w:pos="880"/>
              <w:tab w:val="right" w:leader="dot" w:pos="8494"/>
            </w:tabs>
            <w:rPr>
              <w:ins w:id="105" w:author="ilham.nur@office.ui.ac.id" w:date="2023-02-11T10:22:00Z"/>
              <w:rFonts w:asciiTheme="minorHAnsi" w:hAnsiTheme="minorHAnsi" w:cstheme="minorBidi"/>
              <w:noProof/>
              <w:sz w:val="22"/>
            </w:rPr>
          </w:pPr>
          <w:ins w:id="106"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4"</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2</w:t>
            </w:r>
            <w:r>
              <w:rPr>
                <w:rFonts w:asciiTheme="minorHAnsi" w:hAnsiTheme="minorHAnsi" w:cstheme="minorBidi"/>
                <w:noProof/>
                <w:sz w:val="22"/>
              </w:rPr>
              <w:tab/>
            </w:r>
            <w:r w:rsidRPr="00BD2F4B">
              <w:rPr>
                <w:rStyle w:val="Hyperlink"/>
                <w:noProof/>
              </w:rPr>
              <w:t>Manajemen Proyek</w:t>
            </w:r>
            <w:r>
              <w:rPr>
                <w:noProof/>
                <w:webHidden/>
              </w:rPr>
              <w:tab/>
            </w:r>
            <w:r>
              <w:rPr>
                <w:noProof/>
                <w:webHidden/>
              </w:rPr>
              <w:fldChar w:fldCharType="begin"/>
            </w:r>
            <w:r>
              <w:rPr>
                <w:noProof/>
                <w:webHidden/>
              </w:rPr>
              <w:instrText xml:space="preserve"> PAGEREF _Toc127003374 \h </w:instrText>
            </w:r>
            <w:r>
              <w:rPr>
                <w:noProof/>
                <w:webHidden/>
              </w:rPr>
            </w:r>
          </w:ins>
          <w:r>
            <w:rPr>
              <w:noProof/>
              <w:webHidden/>
            </w:rPr>
            <w:fldChar w:fldCharType="separate"/>
          </w:r>
          <w:ins w:id="107" w:author="ilham.nur@office.ui.ac.id" w:date="2023-02-11T10:22:00Z">
            <w:r>
              <w:rPr>
                <w:noProof/>
                <w:webHidden/>
              </w:rPr>
              <w:t>21</w:t>
            </w:r>
            <w:r>
              <w:rPr>
                <w:noProof/>
                <w:webHidden/>
              </w:rPr>
              <w:fldChar w:fldCharType="end"/>
            </w:r>
            <w:r w:rsidRPr="00BD2F4B">
              <w:rPr>
                <w:rStyle w:val="Hyperlink"/>
                <w:noProof/>
              </w:rPr>
              <w:fldChar w:fldCharType="end"/>
            </w:r>
          </w:ins>
        </w:p>
        <w:p w14:paraId="08665FF7" w14:textId="427DF983" w:rsidR="00A47A89" w:rsidRDefault="00A47A89">
          <w:pPr>
            <w:pStyle w:val="TOC2"/>
            <w:tabs>
              <w:tab w:val="left" w:pos="880"/>
              <w:tab w:val="right" w:leader="dot" w:pos="8494"/>
            </w:tabs>
            <w:rPr>
              <w:ins w:id="108" w:author="ilham.nur@office.ui.ac.id" w:date="2023-02-11T10:22:00Z"/>
              <w:rFonts w:asciiTheme="minorHAnsi" w:hAnsiTheme="minorHAnsi" w:cstheme="minorBidi"/>
              <w:noProof/>
              <w:sz w:val="22"/>
            </w:rPr>
          </w:pPr>
          <w:ins w:id="109"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5"</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3</w:t>
            </w:r>
            <w:r>
              <w:rPr>
                <w:rFonts w:asciiTheme="minorHAnsi" w:hAnsiTheme="minorHAnsi" w:cstheme="minorBidi"/>
                <w:noProof/>
                <w:sz w:val="22"/>
              </w:rPr>
              <w:tab/>
            </w:r>
            <w:r w:rsidRPr="00BD2F4B">
              <w:rPr>
                <w:rStyle w:val="Hyperlink"/>
                <w:noProof/>
              </w:rPr>
              <w:t>Pendekatan Manajemen Proyek</w:t>
            </w:r>
            <w:r>
              <w:rPr>
                <w:noProof/>
                <w:webHidden/>
              </w:rPr>
              <w:tab/>
            </w:r>
            <w:r>
              <w:rPr>
                <w:noProof/>
                <w:webHidden/>
              </w:rPr>
              <w:fldChar w:fldCharType="begin"/>
            </w:r>
            <w:r>
              <w:rPr>
                <w:noProof/>
                <w:webHidden/>
              </w:rPr>
              <w:instrText xml:space="preserve"> PAGEREF _Toc127003375 \h </w:instrText>
            </w:r>
            <w:r>
              <w:rPr>
                <w:noProof/>
                <w:webHidden/>
              </w:rPr>
            </w:r>
          </w:ins>
          <w:r>
            <w:rPr>
              <w:noProof/>
              <w:webHidden/>
            </w:rPr>
            <w:fldChar w:fldCharType="separate"/>
          </w:r>
          <w:ins w:id="110" w:author="ilham.nur@office.ui.ac.id" w:date="2023-02-11T10:22:00Z">
            <w:r>
              <w:rPr>
                <w:noProof/>
                <w:webHidden/>
              </w:rPr>
              <w:t>22</w:t>
            </w:r>
            <w:r>
              <w:rPr>
                <w:noProof/>
                <w:webHidden/>
              </w:rPr>
              <w:fldChar w:fldCharType="end"/>
            </w:r>
            <w:r w:rsidRPr="00BD2F4B">
              <w:rPr>
                <w:rStyle w:val="Hyperlink"/>
                <w:noProof/>
              </w:rPr>
              <w:fldChar w:fldCharType="end"/>
            </w:r>
          </w:ins>
        </w:p>
        <w:p w14:paraId="5A7C2C7E" w14:textId="07E36C44" w:rsidR="00A47A89" w:rsidRDefault="00A47A89">
          <w:pPr>
            <w:pStyle w:val="TOC2"/>
            <w:tabs>
              <w:tab w:val="left" w:pos="880"/>
              <w:tab w:val="right" w:leader="dot" w:pos="8494"/>
            </w:tabs>
            <w:rPr>
              <w:ins w:id="111" w:author="ilham.nur@office.ui.ac.id" w:date="2023-02-11T10:22:00Z"/>
              <w:rFonts w:asciiTheme="minorHAnsi" w:hAnsiTheme="minorHAnsi" w:cstheme="minorBidi"/>
              <w:noProof/>
              <w:sz w:val="22"/>
            </w:rPr>
          </w:pPr>
          <w:ins w:id="112"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6"</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4</w:t>
            </w:r>
            <w:r>
              <w:rPr>
                <w:rFonts w:asciiTheme="minorHAnsi" w:hAnsiTheme="minorHAnsi" w:cstheme="minorBidi"/>
                <w:noProof/>
                <w:sz w:val="22"/>
              </w:rPr>
              <w:tab/>
            </w:r>
            <w:r w:rsidRPr="00BD2F4B">
              <w:rPr>
                <w:rStyle w:val="Hyperlink"/>
                <w:noProof/>
              </w:rPr>
              <w:t>Kriteria Kesuksesan Proyek</w:t>
            </w:r>
            <w:r>
              <w:rPr>
                <w:noProof/>
                <w:webHidden/>
              </w:rPr>
              <w:tab/>
            </w:r>
            <w:r>
              <w:rPr>
                <w:noProof/>
                <w:webHidden/>
              </w:rPr>
              <w:fldChar w:fldCharType="begin"/>
            </w:r>
            <w:r>
              <w:rPr>
                <w:noProof/>
                <w:webHidden/>
              </w:rPr>
              <w:instrText xml:space="preserve"> PAGEREF _Toc127003376 \h </w:instrText>
            </w:r>
            <w:r>
              <w:rPr>
                <w:noProof/>
                <w:webHidden/>
              </w:rPr>
            </w:r>
          </w:ins>
          <w:r>
            <w:rPr>
              <w:noProof/>
              <w:webHidden/>
            </w:rPr>
            <w:fldChar w:fldCharType="separate"/>
          </w:r>
          <w:ins w:id="113" w:author="ilham.nur@office.ui.ac.id" w:date="2023-02-11T10:22:00Z">
            <w:r>
              <w:rPr>
                <w:noProof/>
                <w:webHidden/>
              </w:rPr>
              <w:t>24</w:t>
            </w:r>
            <w:r>
              <w:rPr>
                <w:noProof/>
                <w:webHidden/>
              </w:rPr>
              <w:fldChar w:fldCharType="end"/>
            </w:r>
            <w:r w:rsidRPr="00BD2F4B">
              <w:rPr>
                <w:rStyle w:val="Hyperlink"/>
                <w:noProof/>
              </w:rPr>
              <w:fldChar w:fldCharType="end"/>
            </w:r>
          </w:ins>
        </w:p>
        <w:p w14:paraId="68C3CC97" w14:textId="0AD6208C" w:rsidR="00A47A89" w:rsidRDefault="00A47A89">
          <w:pPr>
            <w:pStyle w:val="TOC2"/>
            <w:tabs>
              <w:tab w:val="left" w:pos="880"/>
              <w:tab w:val="right" w:leader="dot" w:pos="8494"/>
            </w:tabs>
            <w:rPr>
              <w:ins w:id="114" w:author="ilham.nur@office.ui.ac.id" w:date="2023-02-11T10:22:00Z"/>
              <w:rFonts w:asciiTheme="minorHAnsi" w:hAnsiTheme="minorHAnsi" w:cstheme="minorBidi"/>
              <w:noProof/>
              <w:sz w:val="22"/>
            </w:rPr>
          </w:pPr>
          <w:ins w:id="115"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7"</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5</w:t>
            </w:r>
            <w:r>
              <w:rPr>
                <w:rFonts w:asciiTheme="minorHAnsi" w:hAnsiTheme="minorHAnsi" w:cstheme="minorBidi"/>
                <w:noProof/>
                <w:sz w:val="22"/>
              </w:rPr>
              <w:tab/>
            </w:r>
            <w:r w:rsidRPr="00BD2F4B">
              <w:rPr>
                <w:rStyle w:val="Hyperlink"/>
                <w:noProof/>
              </w:rPr>
              <w:t>Sistem Informasi Manajemen Proyek</w:t>
            </w:r>
            <w:r>
              <w:rPr>
                <w:noProof/>
                <w:webHidden/>
              </w:rPr>
              <w:tab/>
            </w:r>
            <w:r>
              <w:rPr>
                <w:noProof/>
                <w:webHidden/>
              </w:rPr>
              <w:fldChar w:fldCharType="begin"/>
            </w:r>
            <w:r>
              <w:rPr>
                <w:noProof/>
                <w:webHidden/>
              </w:rPr>
              <w:instrText xml:space="preserve"> PAGEREF _Toc127003377 \h </w:instrText>
            </w:r>
            <w:r>
              <w:rPr>
                <w:noProof/>
                <w:webHidden/>
              </w:rPr>
            </w:r>
          </w:ins>
          <w:r>
            <w:rPr>
              <w:noProof/>
              <w:webHidden/>
            </w:rPr>
            <w:fldChar w:fldCharType="separate"/>
          </w:r>
          <w:ins w:id="116" w:author="ilham.nur@office.ui.ac.id" w:date="2023-02-11T10:22:00Z">
            <w:r>
              <w:rPr>
                <w:noProof/>
                <w:webHidden/>
              </w:rPr>
              <w:t>24</w:t>
            </w:r>
            <w:r>
              <w:rPr>
                <w:noProof/>
                <w:webHidden/>
              </w:rPr>
              <w:fldChar w:fldCharType="end"/>
            </w:r>
            <w:r w:rsidRPr="00BD2F4B">
              <w:rPr>
                <w:rStyle w:val="Hyperlink"/>
                <w:noProof/>
              </w:rPr>
              <w:fldChar w:fldCharType="end"/>
            </w:r>
          </w:ins>
        </w:p>
        <w:p w14:paraId="3A8CAF7F" w14:textId="120B6719" w:rsidR="00A47A89" w:rsidRDefault="00A47A89">
          <w:pPr>
            <w:pStyle w:val="TOC3"/>
            <w:rPr>
              <w:ins w:id="117" w:author="ilham.nur@office.ui.ac.id" w:date="2023-02-11T10:22:00Z"/>
              <w:rFonts w:asciiTheme="minorHAnsi" w:hAnsiTheme="minorHAnsi" w:cstheme="minorBidi"/>
              <w:noProof/>
              <w:sz w:val="22"/>
            </w:rPr>
          </w:pPr>
          <w:ins w:id="118"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8"</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5.1</w:t>
            </w:r>
            <w:r>
              <w:rPr>
                <w:rFonts w:asciiTheme="minorHAnsi" w:hAnsiTheme="minorHAnsi" w:cstheme="minorBidi"/>
                <w:noProof/>
                <w:sz w:val="22"/>
              </w:rPr>
              <w:tab/>
            </w:r>
            <w:r w:rsidRPr="00BD2F4B">
              <w:rPr>
                <w:rStyle w:val="Hyperlink"/>
                <w:noProof/>
              </w:rPr>
              <w:t>Pengolahan Jadwal</w:t>
            </w:r>
            <w:r>
              <w:rPr>
                <w:noProof/>
                <w:webHidden/>
              </w:rPr>
              <w:tab/>
            </w:r>
            <w:r>
              <w:rPr>
                <w:noProof/>
                <w:webHidden/>
              </w:rPr>
              <w:fldChar w:fldCharType="begin"/>
            </w:r>
            <w:r>
              <w:rPr>
                <w:noProof/>
                <w:webHidden/>
              </w:rPr>
              <w:instrText xml:space="preserve"> PAGEREF _Toc127003378 \h </w:instrText>
            </w:r>
            <w:r>
              <w:rPr>
                <w:noProof/>
                <w:webHidden/>
              </w:rPr>
            </w:r>
          </w:ins>
          <w:r>
            <w:rPr>
              <w:noProof/>
              <w:webHidden/>
            </w:rPr>
            <w:fldChar w:fldCharType="separate"/>
          </w:r>
          <w:ins w:id="119" w:author="ilham.nur@office.ui.ac.id" w:date="2023-02-11T10:22:00Z">
            <w:r>
              <w:rPr>
                <w:noProof/>
                <w:webHidden/>
              </w:rPr>
              <w:t>26</w:t>
            </w:r>
            <w:r>
              <w:rPr>
                <w:noProof/>
                <w:webHidden/>
              </w:rPr>
              <w:fldChar w:fldCharType="end"/>
            </w:r>
            <w:r w:rsidRPr="00BD2F4B">
              <w:rPr>
                <w:rStyle w:val="Hyperlink"/>
                <w:noProof/>
              </w:rPr>
              <w:fldChar w:fldCharType="end"/>
            </w:r>
          </w:ins>
        </w:p>
        <w:p w14:paraId="42357187" w14:textId="6E431770" w:rsidR="00A47A89" w:rsidRDefault="00A47A89">
          <w:pPr>
            <w:pStyle w:val="TOC3"/>
            <w:rPr>
              <w:ins w:id="120" w:author="ilham.nur@office.ui.ac.id" w:date="2023-02-11T10:22:00Z"/>
              <w:rFonts w:asciiTheme="minorHAnsi" w:hAnsiTheme="minorHAnsi" w:cstheme="minorBidi"/>
              <w:noProof/>
              <w:sz w:val="22"/>
            </w:rPr>
          </w:pPr>
          <w:ins w:id="121"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79"</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5.2</w:t>
            </w:r>
            <w:r>
              <w:rPr>
                <w:rFonts w:asciiTheme="minorHAnsi" w:hAnsiTheme="minorHAnsi" w:cstheme="minorBidi"/>
                <w:noProof/>
                <w:sz w:val="22"/>
              </w:rPr>
              <w:tab/>
            </w:r>
            <w:r w:rsidRPr="00BD2F4B">
              <w:rPr>
                <w:rStyle w:val="Hyperlink"/>
                <w:noProof/>
              </w:rPr>
              <w:t>Pengendali Pengeluaran Proyek</w:t>
            </w:r>
            <w:r>
              <w:rPr>
                <w:noProof/>
                <w:webHidden/>
              </w:rPr>
              <w:tab/>
            </w:r>
            <w:r>
              <w:rPr>
                <w:noProof/>
                <w:webHidden/>
              </w:rPr>
              <w:fldChar w:fldCharType="begin"/>
            </w:r>
            <w:r>
              <w:rPr>
                <w:noProof/>
                <w:webHidden/>
              </w:rPr>
              <w:instrText xml:space="preserve"> PAGEREF _Toc127003379 \h </w:instrText>
            </w:r>
            <w:r>
              <w:rPr>
                <w:noProof/>
                <w:webHidden/>
              </w:rPr>
            </w:r>
          </w:ins>
          <w:r>
            <w:rPr>
              <w:noProof/>
              <w:webHidden/>
            </w:rPr>
            <w:fldChar w:fldCharType="separate"/>
          </w:r>
          <w:ins w:id="122" w:author="ilham.nur@office.ui.ac.id" w:date="2023-02-11T10:22:00Z">
            <w:r>
              <w:rPr>
                <w:noProof/>
                <w:webHidden/>
              </w:rPr>
              <w:t>27</w:t>
            </w:r>
            <w:r>
              <w:rPr>
                <w:noProof/>
                <w:webHidden/>
              </w:rPr>
              <w:fldChar w:fldCharType="end"/>
            </w:r>
            <w:r w:rsidRPr="00BD2F4B">
              <w:rPr>
                <w:rStyle w:val="Hyperlink"/>
                <w:noProof/>
              </w:rPr>
              <w:fldChar w:fldCharType="end"/>
            </w:r>
          </w:ins>
        </w:p>
        <w:p w14:paraId="17513272" w14:textId="06722CFB" w:rsidR="00A47A89" w:rsidRDefault="00A47A89">
          <w:pPr>
            <w:pStyle w:val="TOC3"/>
            <w:rPr>
              <w:ins w:id="123" w:author="ilham.nur@office.ui.ac.id" w:date="2023-02-11T10:22:00Z"/>
              <w:rFonts w:asciiTheme="minorHAnsi" w:hAnsiTheme="minorHAnsi" w:cstheme="minorBidi"/>
              <w:noProof/>
              <w:sz w:val="22"/>
            </w:rPr>
          </w:pPr>
          <w:ins w:id="124"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80"</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5.3</w:t>
            </w:r>
            <w:r>
              <w:rPr>
                <w:rFonts w:asciiTheme="minorHAnsi" w:hAnsiTheme="minorHAnsi" w:cstheme="minorBidi"/>
                <w:noProof/>
                <w:sz w:val="22"/>
              </w:rPr>
              <w:tab/>
            </w:r>
            <w:r w:rsidRPr="00BD2F4B">
              <w:rPr>
                <w:rStyle w:val="Hyperlink"/>
                <w:noProof/>
              </w:rPr>
              <w:t>Sistem Pengendali Sumber Daya Proyek</w:t>
            </w:r>
            <w:r>
              <w:rPr>
                <w:noProof/>
                <w:webHidden/>
              </w:rPr>
              <w:tab/>
            </w:r>
            <w:r>
              <w:rPr>
                <w:noProof/>
                <w:webHidden/>
              </w:rPr>
              <w:fldChar w:fldCharType="begin"/>
            </w:r>
            <w:r>
              <w:rPr>
                <w:noProof/>
                <w:webHidden/>
              </w:rPr>
              <w:instrText xml:space="preserve"> PAGEREF _Toc127003380 \h </w:instrText>
            </w:r>
            <w:r>
              <w:rPr>
                <w:noProof/>
                <w:webHidden/>
              </w:rPr>
            </w:r>
          </w:ins>
          <w:r>
            <w:rPr>
              <w:noProof/>
              <w:webHidden/>
            </w:rPr>
            <w:fldChar w:fldCharType="separate"/>
          </w:r>
          <w:ins w:id="125" w:author="ilham.nur@office.ui.ac.id" w:date="2023-02-11T10:22:00Z">
            <w:r>
              <w:rPr>
                <w:noProof/>
                <w:webHidden/>
              </w:rPr>
              <w:t>27</w:t>
            </w:r>
            <w:r>
              <w:rPr>
                <w:noProof/>
                <w:webHidden/>
              </w:rPr>
              <w:fldChar w:fldCharType="end"/>
            </w:r>
            <w:r w:rsidRPr="00BD2F4B">
              <w:rPr>
                <w:rStyle w:val="Hyperlink"/>
                <w:noProof/>
              </w:rPr>
              <w:fldChar w:fldCharType="end"/>
            </w:r>
          </w:ins>
        </w:p>
        <w:p w14:paraId="2108F032" w14:textId="3286DD58" w:rsidR="00A47A89" w:rsidRDefault="00A47A89">
          <w:pPr>
            <w:pStyle w:val="TOC3"/>
            <w:rPr>
              <w:ins w:id="126" w:author="ilham.nur@office.ui.ac.id" w:date="2023-02-11T10:22:00Z"/>
              <w:rFonts w:asciiTheme="minorHAnsi" w:hAnsiTheme="minorHAnsi" w:cstheme="minorBidi"/>
              <w:noProof/>
              <w:sz w:val="22"/>
            </w:rPr>
          </w:pPr>
          <w:ins w:id="127" w:author="ilham.nur@office.ui.ac.id" w:date="2023-02-11T10:22:00Z">
            <w:r w:rsidRPr="00BD2F4B">
              <w:rPr>
                <w:rStyle w:val="Hyperlink"/>
                <w:noProof/>
              </w:rPr>
              <w:lastRenderedPageBreak/>
              <w:fldChar w:fldCharType="begin"/>
            </w:r>
            <w:r w:rsidRPr="00BD2F4B">
              <w:rPr>
                <w:rStyle w:val="Hyperlink"/>
                <w:noProof/>
              </w:rPr>
              <w:instrText xml:space="preserve"> </w:instrText>
            </w:r>
            <w:r>
              <w:rPr>
                <w:noProof/>
              </w:rPr>
              <w:instrText>HYPERLINK \l "_Toc127003381"</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5.4</w:t>
            </w:r>
            <w:r>
              <w:rPr>
                <w:rFonts w:asciiTheme="minorHAnsi" w:hAnsiTheme="minorHAnsi" w:cstheme="minorBidi"/>
                <w:noProof/>
                <w:sz w:val="22"/>
              </w:rPr>
              <w:tab/>
            </w:r>
            <w:r w:rsidRPr="00BD2F4B">
              <w:rPr>
                <w:rStyle w:val="Hyperlink"/>
                <w:noProof/>
              </w:rPr>
              <w:t>Sistem Kontrol Dokumen Proyek</w:t>
            </w:r>
            <w:r>
              <w:rPr>
                <w:noProof/>
                <w:webHidden/>
              </w:rPr>
              <w:tab/>
            </w:r>
            <w:r>
              <w:rPr>
                <w:noProof/>
                <w:webHidden/>
              </w:rPr>
              <w:fldChar w:fldCharType="begin"/>
            </w:r>
            <w:r>
              <w:rPr>
                <w:noProof/>
                <w:webHidden/>
              </w:rPr>
              <w:instrText xml:space="preserve"> PAGEREF _Toc127003381 \h </w:instrText>
            </w:r>
            <w:r>
              <w:rPr>
                <w:noProof/>
                <w:webHidden/>
              </w:rPr>
            </w:r>
          </w:ins>
          <w:r>
            <w:rPr>
              <w:noProof/>
              <w:webHidden/>
            </w:rPr>
            <w:fldChar w:fldCharType="separate"/>
          </w:r>
          <w:ins w:id="128" w:author="ilham.nur@office.ui.ac.id" w:date="2023-02-11T10:22:00Z">
            <w:r>
              <w:rPr>
                <w:noProof/>
                <w:webHidden/>
              </w:rPr>
              <w:t>28</w:t>
            </w:r>
            <w:r>
              <w:rPr>
                <w:noProof/>
                <w:webHidden/>
              </w:rPr>
              <w:fldChar w:fldCharType="end"/>
            </w:r>
            <w:r w:rsidRPr="00BD2F4B">
              <w:rPr>
                <w:rStyle w:val="Hyperlink"/>
                <w:noProof/>
              </w:rPr>
              <w:fldChar w:fldCharType="end"/>
            </w:r>
          </w:ins>
        </w:p>
        <w:p w14:paraId="6EF36B27" w14:textId="722CD556" w:rsidR="00A47A89" w:rsidRDefault="00A47A89">
          <w:pPr>
            <w:pStyle w:val="TOC2"/>
            <w:tabs>
              <w:tab w:val="left" w:pos="880"/>
              <w:tab w:val="right" w:leader="dot" w:pos="8494"/>
            </w:tabs>
            <w:rPr>
              <w:ins w:id="129" w:author="ilham.nur@office.ui.ac.id" w:date="2023-02-11T10:22:00Z"/>
              <w:rFonts w:asciiTheme="minorHAnsi" w:hAnsiTheme="minorHAnsi" w:cstheme="minorBidi"/>
              <w:noProof/>
              <w:sz w:val="22"/>
            </w:rPr>
          </w:pPr>
          <w:ins w:id="130"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82"</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6</w:t>
            </w:r>
            <w:r>
              <w:rPr>
                <w:rFonts w:asciiTheme="minorHAnsi" w:hAnsiTheme="minorHAnsi" w:cstheme="minorBidi"/>
                <w:noProof/>
                <w:sz w:val="22"/>
              </w:rPr>
              <w:tab/>
            </w:r>
            <w:r w:rsidRPr="00BD2F4B">
              <w:rPr>
                <w:rStyle w:val="Hyperlink"/>
                <w:i/>
                <w:iCs/>
                <w:noProof/>
              </w:rPr>
              <w:t>Enterprise Architecture</w:t>
            </w:r>
            <w:r>
              <w:rPr>
                <w:noProof/>
                <w:webHidden/>
              </w:rPr>
              <w:tab/>
            </w:r>
            <w:r>
              <w:rPr>
                <w:noProof/>
                <w:webHidden/>
              </w:rPr>
              <w:fldChar w:fldCharType="begin"/>
            </w:r>
            <w:r>
              <w:rPr>
                <w:noProof/>
                <w:webHidden/>
              </w:rPr>
              <w:instrText xml:space="preserve"> PAGEREF _Toc127003382 \h </w:instrText>
            </w:r>
            <w:r>
              <w:rPr>
                <w:noProof/>
                <w:webHidden/>
              </w:rPr>
            </w:r>
          </w:ins>
          <w:r>
            <w:rPr>
              <w:noProof/>
              <w:webHidden/>
            </w:rPr>
            <w:fldChar w:fldCharType="separate"/>
          </w:r>
          <w:ins w:id="131" w:author="ilham.nur@office.ui.ac.id" w:date="2023-02-11T10:22:00Z">
            <w:r>
              <w:rPr>
                <w:noProof/>
                <w:webHidden/>
              </w:rPr>
              <w:t>29</w:t>
            </w:r>
            <w:r>
              <w:rPr>
                <w:noProof/>
                <w:webHidden/>
              </w:rPr>
              <w:fldChar w:fldCharType="end"/>
            </w:r>
            <w:r w:rsidRPr="00BD2F4B">
              <w:rPr>
                <w:rStyle w:val="Hyperlink"/>
                <w:noProof/>
              </w:rPr>
              <w:fldChar w:fldCharType="end"/>
            </w:r>
          </w:ins>
        </w:p>
        <w:p w14:paraId="0B62B1D4" w14:textId="5D748535" w:rsidR="00A47A89" w:rsidRDefault="00A47A89">
          <w:pPr>
            <w:pStyle w:val="TOC3"/>
            <w:rPr>
              <w:ins w:id="132" w:author="ilham.nur@office.ui.ac.id" w:date="2023-02-11T10:22:00Z"/>
              <w:rFonts w:asciiTheme="minorHAnsi" w:hAnsiTheme="minorHAnsi" w:cstheme="minorBidi"/>
              <w:noProof/>
              <w:sz w:val="22"/>
            </w:rPr>
          </w:pPr>
          <w:ins w:id="133"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83"</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i/>
                <w:iCs/>
                <w:noProof/>
              </w:rPr>
              <w:t>2.6.1</w:t>
            </w:r>
            <w:r>
              <w:rPr>
                <w:rFonts w:asciiTheme="minorHAnsi" w:hAnsiTheme="minorHAnsi" w:cstheme="minorBidi"/>
                <w:noProof/>
                <w:sz w:val="22"/>
              </w:rPr>
              <w:tab/>
            </w:r>
            <w:r w:rsidRPr="00BD2F4B">
              <w:rPr>
                <w:rStyle w:val="Hyperlink"/>
                <w:i/>
                <w:iCs/>
                <w:noProof/>
              </w:rPr>
              <w:t>Zachman Framework</w:t>
            </w:r>
            <w:r>
              <w:rPr>
                <w:noProof/>
                <w:webHidden/>
              </w:rPr>
              <w:tab/>
            </w:r>
            <w:r>
              <w:rPr>
                <w:noProof/>
                <w:webHidden/>
              </w:rPr>
              <w:fldChar w:fldCharType="begin"/>
            </w:r>
            <w:r>
              <w:rPr>
                <w:noProof/>
                <w:webHidden/>
              </w:rPr>
              <w:instrText xml:space="preserve"> PAGEREF _Toc127003383 \h </w:instrText>
            </w:r>
            <w:r>
              <w:rPr>
                <w:noProof/>
                <w:webHidden/>
              </w:rPr>
            </w:r>
          </w:ins>
          <w:r>
            <w:rPr>
              <w:noProof/>
              <w:webHidden/>
            </w:rPr>
            <w:fldChar w:fldCharType="separate"/>
          </w:r>
          <w:ins w:id="134" w:author="ilham.nur@office.ui.ac.id" w:date="2023-02-11T10:22:00Z">
            <w:r>
              <w:rPr>
                <w:noProof/>
                <w:webHidden/>
              </w:rPr>
              <w:t>30</w:t>
            </w:r>
            <w:r>
              <w:rPr>
                <w:noProof/>
                <w:webHidden/>
              </w:rPr>
              <w:fldChar w:fldCharType="end"/>
            </w:r>
            <w:r w:rsidRPr="00BD2F4B">
              <w:rPr>
                <w:rStyle w:val="Hyperlink"/>
                <w:noProof/>
              </w:rPr>
              <w:fldChar w:fldCharType="end"/>
            </w:r>
          </w:ins>
        </w:p>
        <w:p w14:paraId="644CD2D4" w14:textId="2CE48B8A" w:rsidR="00A47A89" w:rsidRDefault="00A47A89">
          <w:pPr>
            <w:pStyle w:val="TOC3"/>
            <w:rPr>
              <w:ins w:id="135" w:author="ilham.nur@office.ui.ac.id" w:date="2023-02-11T10:22:00Z"/>
              <w:rFonts w:asciiTheme="minorHAnsi" w:hAnsiTheme="minorHAnsi" w:cstheme="minorBidi"/>
              <w:noProof/>
              <w:sz w:val="22"/>
            </w:rPr>
          </w:pPr>
          <w:ins w:id="136"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84"</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i/>
                <w:iCs/>
                <w:noProof/>
              </w:rPr>
              <w:t>2.6.2</w:t>
            </w:r>
            <w:r>
              <w:rPr>
                <w:rFonts w:asciiTheme="minorHAnsi" w:hAnsiTheme="minorHAnsi" w:cstheme="minorBidi"/>
                <w:noProof/>
                <w:sz w:val="22"/>
              </w:rPr>
              <w:tab/>
            </w:r>
            <w:r w:rsidRPr="00BD2F4B">
              <w:rPr>
                <w:rStyle w:val="Hyperlink"/>
                <w:i/>
                <w:iCs/>
                <w:noProof/>
              </w:rPr>
              <w:t>Gartner Framework</w:t>
            </w:r>
            <w:r>
              <w:rPr>
                <w:noProof/>
                <w:webHidden/>
              </w:rPr>
              <w:tab/>
            </w:r>
            <w:r>
              <w:rPr>
                <w:noProof/>
                <w:webHidden/>
              </w:rPr>
              <w:fldChar w:fldCharType="begin"/>
            </w:r>
            <w:r>
              <w:rPr>
                <w:noProof/>
                <w:webHidden/>
              </w:rPr>
              <w:instrText xml:space="preserve"> PAGEREF _Toc127003384 \h </w:instrText>
            </w:r>
            <w:r>
              <w:rPr>
                <w:noProof/>
                <w:webHidden/>
              </w:rPr>
            </w:r>
          </w:ins>
          <w:r>
            <w:rPr>
              <w:noProof/>
              <w:webHidden/>
            </w:rPr>
            <w:fldChar w:fldCharType="separate"/>
          </w:r>
          <w:ins w:id="137" w:author="ilham.nur@office.ui.ac.id" w:date="2023-02-11T10:22:00Z">
            <w:r>
              <w:rPr>
                <w:noProof/>
                <w:webHidden/>
              </w:rPr>
              <w:t>30</w:t>
            </w:r>
            <w:r>
              <w:rPr>
                <w:noProof/>
                <w:webHidden/>
              </w:rPr>
              <w:fldChar w:fldCharType="end"/>
            </w:r>
            <w:r w:rsidRPr="00BD2F4B">
              <w:rPr>
                <w:rStyle w:val="Hyperlink"/>
                <w:noProof/>
              </w:rPr>
              <w:fldChar w:fldCharType="end"/>
            </w:r>
          </w:ins>
        </w:p>
        <w:p w14:paraId="7240ED6C" w14:textId="17A14561" w:rsidR="00A47A89" w:rsidRDefault="00A47A89">
          <w:pPr>
            <w:pStyle w:val="TOC3"/>
            <w:rPr>
              <w:ins w:id="138" w:author="ilham.nur@office.ui.ac.id" w:date="2023-02-11T10:22:00Z"/>
              <w:rFonts w:asciiTheme="minorHAnsi" w:hAnsiTheme="minorHAnsi" w:cstheme="minorBidi"/>
              <w:noProof/>
              <w:sz w:val="22"/>
            </w:rPr>
          </w:pPr>
          <w:ins w:id="139"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85"</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i/>
                <w:iCs/>
                <w:noProof/>
              </w:rPr>
              <w:t>2.6.3</w:t>
            </w:r>
            <w:r>
              <w:rPr>
                <w:rFonts w:asciiTheme="minorHAnsi" w:hAnsiTheme="minorHAnsi" w:cstheme="minorBidi"/>
                <w:noProof/>
                <w:sz w:val="22"/>
              </w:rPr>
              <w:tab/>
            </w:r>
            <w:r w:rsidRPr="00BD2F4B">
              <w:rPr>
                <w:rStyle w:val="Hyperlink"/>
                <w:i/>
                <w:iCs/>
                <w:noProof/>
              </w:rPr>
              <w:t>Federal Enterprise Architecture Framework</w:t>
            </w:r>
            <w:r>
              <w:rPr>
                <w:noProof/>
                <w:webHidden/>
              </w:rPr>
              <w:tab/>
            </w:r>
            <w:r>
              <w:rPr>
                <w:noProof/>
                <w:webHidden/>
              </w:rPr>
              <w:fldChar w:fldCharType="begin"/>
            </w:r>
            <w:r>
              <w:rPr>
                <w:noProof/>
                <w:webHidden/>
              </w:rPr>
              <w:instrText xml:space="preserve"> PAGEREF _Toc127003385 \h </w:instrText>
            </w:r>
            <w:r>
              <w:rPr>
                <w:noProof/>
                <w:webHidden/>
              </w:rPr>
            </w:r>
          </w:ins>
          <w:r>
            <w:rPr>
              <w:noProof/>
              <w:webHidden/>
            </w:rPr>
            <w:fldChar w:fldCharType="separate"/>
          </w:r>
          <w:ins w:id="140" w:author="ilham.nur@office.ui.ac.id" w:date="2023-02-11T10:22:00Z">
            <w:r>
              <w:rPr>
                <w:noProof/>
                <w:webHidden/>
              </w:rPr>
              <w:t>31</w:t>
            </w:r>
            <w:r>
              <w:rPr>
                <w:noProof/>
                <w:webHidden/>
              </w:rPr>
              <w:fldChar w:fldCharType="end"/>
            </w:r>
            <w:r w:rsidRPr="00BD2F4B">
              <w:rPr>
                <w:rStyle w:val="Hyperlink"/>
                <w:noProof/>
              </w:rPr>
              <w:fldChar w:fldCharType="end"/>
            </w:r>
          </w:ins>
        </w:p>
        <w:p w14:paraId="3FE14358" w14:textId="62648998" w:rsidR="00A47A89" w:rsidRDefault="00A47A89">
          <w:pPr>
            <w:pStyle w:val="TOC3"/>
            <w:rPr>
              <w:ins w:id="141" w:author="ilham.nur@office.ui.ac.id" w:date="2023-02-11T10:22:00Z"/>
              <w:rFonts w:asciiTheme="minorHAnsi" w:hAnsiTheme="minorHAnsi" w:cstheme="minorBidi"/>
              <w:noProof/>
              <w:sz w:val="22"/>
            </w:rPr>
          </w:pPr>
          <w:ins w:id="142"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86"</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i/>
                <w:iCs/>
                <w:noProof/>
              </w:rPr>
              <w:t>2.6.4</w:t>
            </w:r>
            <w:r>
              <w:rPr>
                <w:rFonts w:asciiTheme="minorHAnsi" w:hAnsiTheme="minorHAnsi" w:cstheme="minorBidi"/>
                <w:noProof/>
                <w:sz w:val="22"/>
              </w:rPr>
              <w:tab/>
            </w:r>
            <w:r w:rsidRPr="00BD2F4B">
              <w:rPr>
                <w:rStyle w:val="Hyperlink"/>
                <w:i/>
                <w:iCs/>
                <w:noProof/>
              </w:rPr>
              <w:t>The Open Group Architecture Framework</w:t>
            </w:r>
            <w:r>
              <w:rPr>
                <w:noProof/>
                <w:webHidden/>
              </w:rPr>
              <w:tab/>
            </w:r>
            <w:r>
              <w:rPr>
                <w:noProof/>
                <w:webHidden/>
              </w:rPr>
              <w:fldChar w:fldCharType="begin"/>
            </w:r>
            <w:r>
              <w:rPr>
                <w:noProof/>
                <w:webHidden/>
              </w:rPr>
              <w:instrText xml:space="preserve"> PAGEREF _Toc127003386 \h </w:instrText>
            </w:r>
            <w:r>
              <w:rPr>
                <w:noProof/>
                <w:webHidden/>
              </w:rPr>
            </w:r>
          </w:ins>
          <w:r>
            <w:rPr>
              <w:noProof/>
              <w:webHidden/>
            </w:rPr>
            <w:fldChar w:fldCharType="separate"/>
          </w:r>
          <w:ins w:id="143" w:author="ilham.nur@office.ui.ac.id" w:date="2023-02-11T10:22:00Z">
            <w:r>
              <w:rPr>
                <w:noProof/>
                <w:webHidden/>
              </w:rPr>
              <w:t>32</w:t>
            </w:r>
            <w:r>
              <w:rPr>
                <w:noProof/>
                <w:webHidden/>
              </w:rPr>
              <w:fldChar w:fldCharType="end"/>
            </w:r>
            <w:r w:rsidRPr="00BD2F4B">
              <w:rPr>
                <w:rStyle w:val="Hyperlink"/>
                <w:noProof/>
              </w:rPr>
              <w:fldChar w:fldCharType="end"/>
            </w:r>
          </w:ins>
        </w:p>
        <w:p w14:paraId="3FE14B3B" w14:textId="453E2DC6" w:rsidR="00A47A89" w:rsidRDefault="00A47A89">
          <w:pPr>
            <w:pStyle w:val="TOC2"/>
            <w:tabs>
              <w:tab w:val="left" w:pos="880"/>
              <w:tab w:val="right" w:leader="dot" w:pos="8494"/>
            </w:tabs>
            <w:rPr>
              <w:ins w:id="144" w:author="ilham.nur@office.ui.ac.id" w:date="2023-02-11T10:22:00Z"/>
              <w:rFonts w:asciiTheme="minorHAnsi" w:hAnsiTheme="minorHAnsi" w:cstheme="minorBidi"/>
              <w:noProof/>
              <w:sz w:val="22"/>
            </w:rPr>
          </w:pPr>
          <w:ins w:id="145"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87"</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i/>
                <w:iCs/>
                <w:noProof/>
              </w:rPr>
              <w:t>2.7</w:t>
            </w:r>
            <w:r>
              <w:rPr>
                <w:rFonts w:asciiTheme="minorHAnsi" w:hAnsiTheme="minorHAnsi" w:cstheme="minorBidi"/>
                <w:noProof/>
                <w:sz w:val="22"/>
              </w:rPr>
              <w:tab/>
            </w:r>
            <w:r w:rsidRPr="00BD2F4B">
              <w:rPr>
                <w:rStyle w:val="Hyperlink"/>
                <w:i/>
                <w:iCs/>
                <w:noProof/>
              </w:rPr>
              <w:t>Business Process</w:t>
            </w:r>
            <w:r>
              <w:rPr>
                <w:noProof/>
                <w:webHidden/>
              </w:rPr>
              <w:tab/>
            </w:r>
            <w:r>
              <w:rPr>
                <w:noProof/>
                <w:webHidden/>
              </w:rPr>
              <w:fldChar w:fldCharType="begin"/>
            </w:r>
            <w:r>
              <w:rPr>
                <w:noProof/>
                <w:webHidden/>
              </w:rPr>
              <w:instrText xml:space="preserve"> PAGEREF _Toc127003387 \h </w:instrText>
            </w:r>
            <w:r>
              <w:rPr>
                <w:noProof/>
                <w:webHidden/>
              </w:rPr>
            </w:r>
          </w:ins>
          <w:r>
            <w:rPr>
              <w:noProof/>
              <w:webHidden/>
            </w:rPr>
            <w:fldChar w:fldCharType="separate"/>
          </w:r>
          <w:ins w:id="146" w:author="ilham.nur@office.ui.ac.id" w:date="2023-02-11T10:22:00Z">
            <w:r>
              <w:rPr>
                <w:noProof/>
                <w:webHidden/>
              </w:rPr>
              <w:t>33</w:t>
            </w:r>
            <w:r>
              <w:rPr>
                <w:noProof/>
                <w:webHidden/>
              </w:rPr>
              <w:fldChar w:fldCharType="end"/>
            </w:r>
            <w:r w:rsidRPr="00BD2F4B">
              <w:rPr>
                <w:rStyle w:val="Hyperlink"/>
                <w:noProof/>
              </w:rPr>
              <w:fldChar w:fldCharType="end"/>
            </w:r>
          </w:ins>
        </w:p>
        <w:p w14:paraId="410FDC1E" w14:textId="37F08E35" w:rsidR="00A47A89" w:rsidRDefault="00A47A89">
          <w:pPr>
            <w:pStyle w:val="TOC3"/>
            <w:rPr>
              <w:ins w:id="147" w:author="ilham.nur@office.ui.ac.id" w:date="2023-02-11T10:22:00Z"/>
              <w:rFonts w:asciiTheme="minorHAnsi" w:hAnsiTheme="minorHAnsi" w:cstheme="minorBidi"/>
              <w:noProof/>
              <w:sz w:val="22"/>
            </w:rPr>
          </w:pPr>
          <w:ins w:id="148"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88"</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i/>
                <w:iCs/>
                <w:noProof/>
              </w:rPr>
              <w:t>2.7.1</w:t>
            </w:r>
            <w:r>
              <w:rPr>
                <w:rFonts w:asciiTheme="minorHAnsi" w:hAnsiTheme="minorHAnsi" w:cstheme="minorBidi"/>
                <w:noProof/>
                <w:sz w:val="22"/>
              </w:rPr>
              <w:tab/>
            </w:r>
            <w:r w:rsidRPr="00BD2F4B">
              <w:rPr>
                <w:rStyle w:val="Hyperlink"/>
                <w:i/>
                <w:iCs/>
                <w:noProof/>
              </w:rPr>
              <w:t>Business Process Modelling Notation</w:t>
            </w:r>
            <w:r>
              <w:rPr>
                <w:noProof/>
                <w:webHidden/>
              </w:rPr>
              <w:tab/>
            </w:r>
            <w:r>
              <w:rPr>
                <w:noProof/>
                <w:webHidden/>
              </w:rPr>
              <w:fldChar w:fldCharType="begin"/>
            </w:r>
            <w:r>
              <w:rPr>
                <w:noProof/>
                <w:webHidden/>
              </w:rPr>
              <w:instrText xml:space="preserve"> PAGEREF _Toc127003388 \h </w:instrText>
            </w:r>
            <w:r>
              <w:rPr>
                <w:noProof/>
                <w:webHidden/>
              </w:rPr>
            </w:r>
          </w:ins>
          <w:r>
            <w:rPr>
              <w:noProof/>
              <w:webHidden/>
            </w:rPr>
            <w:fldChar w:fldCharType="separate"/>
          </w:r>
          <w:ins w:id="149" w:author="ilham.nur@office.ui.ac.id" w:date="2023-02-11T10:22:00Z">
            <w:r>
              <w:rPr>
                <w:noProof/>
                <w:webHidden/>
              </w:rPr>
              <w:t>34</w:t>
            </w:r>
            <w:r>
              <w:rPr>
                <w:noProof/>
                <w:webHidden/>
              </w:rPr>
              <w:fldChar w:fldCharType="end"/>
            </w:r>
            <w:r w:rsidRPr="00BD2F4B">
              <w:rPr>
                <w:rStyle w:val="Hyperlink"/>
                <w:noProof/>
              </w:rPr>
              <w:fldChar w:fldCharType="end"/>
            </w:r>
          </w:ins>
        </w:p>
        <w:p w14:paraId="187C41E5" w14:textId="379208D5" w:rsidR="00A47A89" w:rsidRDefault="00A47A89">
          <w:pPr>
            <w:pStyle w:val="TOC2"/>
            <w:tabs>
              <w:tab w:val="left" w:pos="880"/>
              <w:tab w:val="right" w:leader="dot" w:pos="8494"/>
            </w:tabs>
            <w:rPr>
              <w:ins w:id="150" w:author="ilham.nur@office.ui.ac.id" w:date="2023-02-11T10:22:00Z"/>
              <w:rFonts w:asciiTheme="minorHAnsi" w:hAnsiTheme="minorHAnsi" w:cstheme="minorBidi"/>
              <w:noProof/>
              <w:sz w:val="22"/>
            </w:rPr>
          </w:pPr>
          <w:ins w:id="151"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89"</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8</w:t>
            </w:r>
            <w:r>
              <w:rPr>
                <w:rFonts w:asciiTheme="minorHAnsi" w:hAnsiTheme="minorHAnsi" w:cstheme="minorBidi"/>
                <w:noProof/>
                <w:sz w:val="22"/>
              </w:rPr>
              <w:tab/>
            </w:r>
            <w:r w:rsidRPr="00BD2F4B">
              <w:rPr>
                <w:rStyle w:val="Hyperlink"/>
                <w:noProof/>
              </w:rPr>
              <w:t>Teori Pengambilan Keputusan</w:t>
            </w:r>
            <w:r>
              <w:rPr>
                <w:noProof/>
                <w:webHidden/>
              </w:rPr>
              <w:tab/>
            </w:r>
            <w:r>
              <w:rPr>
                <w:noProof/>
                <w:webHidden/>
              </w:rPr>
              <w:fldChar w:fldCharType="begin"/>
            </w:r>
            <w:r>
              <w:rPr>
                <w:noProof/>
                <w:webHidden/>
              </w:rPr>
              <w:instrText xml:space="preserve"> PAGEREF _Toc127003389 \h </w:instrText>
            </w:r>
            <w:r>
              <w:rPr>
                <w:noProof/>
                <w:webHidden/>
              </w:rPr>
            </w:r>
          </w:ins>
          <w:r>
            <w:rPr>
              <w:noProof/>
              <w:webHidden/>
            </w:rPr>
            <w:fldChar w:fldCharType="separate"/>
          </w:r>
          <w:ins w:id="152" w:author="ilham.nur@office.ui.ac.id" w:date="2023-02-11T10:22:00Z">
            <w:r>
              <w:rPr>
                <w:noProof/>
                <w:webHidden/>
              </w:rPr>
              <w:t>34</w:t>
            </w:r>
            <w:r>
              <w:rPr>
                <w:noProof/>
                <w:webHidden/>
              </w:rPr>
              <w:fldChar w:fldCharType="end"/>
            </w:r>
            <w:r w:rsidRPr="00BD2F4B">
              <w:rPr>
                <w:rStyle w:val="Hyperlink"/>
                <w:noProof/>
              </w:rPr>
              <w:fldChar w:fldCharType="end"/>
            </w:r>
          </w:ins>
        </w:p>
        <w:p w14:paraId="71F89D3E" w14:textId="71AAA97D" w:rsidR="00A47A89" w:rsidRDefault="00A47A89">
          <w:pPr>
            <w:pStyle w:val="TOC3"/>
            <w:rPr>
              <w:ins w:id="153" w:author="ilham.nur@office.ui.ac.id" w:date="2023-02-11T10:22:00Z"/>
              <w:rFonts w:asciiTheme="minorHAnsi" w:hAnsiTheme="minorHAnsi" w:cstheme="minorBidi"/>
              <w:noProof/>
              <w:sz w:val="22"/>
            </w:rPr>
          </w:pPr>
          <w:ins w:id="154"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90"</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8.1</w:t>
            </w:r>
            <w:r>
              <w:rPr>
                <w:rFonts w:asciiTheme="minorHAnsi" w:hAnsiTheme="minorHAnsi" w:cstheme="minorBidi"/>
                <w:noProof/>
                <w:sz w:val="22"/>
              </w:rPr>
              <w:tab/>
            </w:r>
            <w:r w:rsidRPr="00BD2F4B">
              <w:rPr>
                <w:rStyle w:val="Hyperlink"/>
                <w:noProof/>
              </w:rPr>
              <w:t>Multi Criteria Decision Making</w:t>
            </w:r>
            <w:r>
              <w:rPr>
                <w:noProof/>
                <w:webHidden/>
              </w:rPr>
              <w:tab/>
            </w:r>
            <w:r>
              <w:rPr>
                <w:noProof/>
                <w:webHidden/>
              </w:rPr>
              <w:fldChar w:fldCharType="begin"/>
            </w:r>
            <w:r>
              <w:rPr>
                <w:noProof/>
                <w:webHidden/>
              </w:rPr>
              <w:instrText xml:space="preserve"> PAGEREF _Toc127003390 \h </w:instrText>
            </w:r>
            <w:r>
              <w:rPr>
                <w:noProof/>
                <w:webHidden/>
              </w:rPr>
            </w:r>
          </w:ins>
          <w:r>
            <w:rPr>
              <w:noProof/>
              <w:webHidden/>
            </w:rPr>
            <w:fldChar w:fldCharType="separate"/>
          </w:r>
          <w:ins w:id="155" w:author="ilham.nur@office.ui.ac.id" w:date="2023-02-11T10:22:00Z">
            <w:r>
              <w:rPr>
                <w:noProof/>
                <w:webHidden/>
              </w:rPr>
              <w:t>35</w:t>
            </w:r>
            <w:r>
              <w:rPr>
                <w:noProof/>
                <w:webHidden/>
              </w:rPr>
              <w:fldChar w:fldCharType="end"/>
            </w:r>
            <w:r w:rsidRPr="00BD2F4B">
              <w:rPr>
                <w:rStyle w:val="Hyperlink"/>
                <w:noProof/>
              </w:rPr>
              <w:fldChar w:fldCharType="end"/>
            </w:r>
          </w:ins>
        </w:p>
        <w:p w14:paraId="69B5566C" w14:textId="604C74FD" w:rsidR="00A47A89" w:rsidRDefault="00A47A89">
          <w:pPr>
            <w:pStyle w:val="TOC3"/>
            <w:rPr>
              <w:ins w:id="156" w:author="ilham.nur@office.ui.ac.id" w:date="2023-02-11T10:22:00Z"/>
              <w:rFonts w:asciiTheme="minorHAnsi" w:hAnsiTheme="minorHAnsi" w:cstheme="minorBidi"/>
              <w:noProof/>
              <w:sz w:val="22"/>
            </w:rPr>
          </w:pPr>
          <w:ins w:id="157"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91"</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i/>
                <w:iCs/>
                <w:noProof/>
              </w:rPr>
              <w:t>2.8.2</w:t>
            </w:r>
            <w:r>
              <w:rPr>
                <w:rFonts w:asciiTheme="minorHAnsi" w:hAnsiTheme="minorHAnsi" w:cstheme="minorBidi"/>
                <w:noProof/>
                <w:sz w:val="22"/>
              </w:rPr>
              <w:tab/>
            </w:r>
            <w:r w:rsidRPr="00BD2F4B">
              <w:rPr>
                <w:rStyle w:val="Hyperlink"/>
                <w:noProof/>
              </w:rPr>
              <w:t xml:space="preserve">Kecerdasan Buatan dan </w:t>
            </w:r>
            <w:r w:rsidRPr="00BD2F4B">
              <w:rPr>
                <w:rStyle w:val="Hyperlink"/>
                <w:i/>
                <w:iCs/>
                <w:noProof/>
              </w:rPr>
              <w:t>Machine Learning</w:t>
            </w:r>
            <w:r>
              <w:rPr>
                <w:noProof/>
                <w:webHidden/>
              </w:rPr>
              <w:tab/>
            </w:r>
            <w:r>
              <w:rPr>
                <w:noProof/>
                <w:webHidden/>
              </w:rPr>
              <w:fldChar w:fldCharType="begin"/>
            </w:r>
            <w:r>
              <w:rPr>
                <w:noProof/>
                <w:webHidden/>
              </w:rPr>
              <w:instrText xml:space="preserve"> PAGEREF _Toc127003391 \h </w:instrText>
            </w:r>
            <w:r>
              <w:rPr>
                <w:noProof/>
                <w:webHidden/>
              </w:rPr>
            </w:r>
          </w:ins>
          <w:r>
            <w:rPr>
              <w:noProof/>
              <w:webHidden/>
            </w:rPr>
            <w:fldChar w:fldCharType="separate"/>
          </w:r>
          <w:ins w:id="158" w:author="ilham.nur@office.ui.ac.id" w:date="2023-02-11T10:22:00Z">
            <w:r>
              <w:rPr>
                <w:noProof/>
                <w:webHidden/>
              </w:rPr>
              <w:t>41</w:t>
            </w:r>
            <w:r>
              <w:rPr>
                <w:noProof/>
                <w:webHidden/>
              </w:rPr>
              <w:fldChar w:fldCharType="end"/>
            </w:r>
            <w:r w:rsidRPr="00BD2F4B">
              <w:rPr>
                <w:rStyle w:val="Hyperlink"/>
                <w:noProof/>
              </w:rPr>
              <w:fldChar w:fldCharType="end"/>
            </w:r>
          </w:ins>
        </w:p>
        <w:p w14:paraId="6CC153A9" w14:textId="277B3E18" w:rsidR="00A47A89" w:rsidRDefault="00A47A89">
          <w:pPr>
            <w:pStyle w:val="TOC2"/>
            <w:tabs>
              <w:tab w:val="left" w:pos="880"/>
              <w:tab w:val="right" w:leader="dot" w:pos="8494"/>
            </w:tabs>
            <w:rPr>
              <w:ins w:id="159" w:author="ilham.nur@office.ui.ac.id" w:date="2023-02-11T10:22:00Z"/>
              <w:rFonts w:asciiTheme="minorHAnsi" w:hAnsiTheme="minorHAnsi" w:cstheme="minorBidi"/>
              <w:noProof/>
              <w:sz w:val="22"/>
            </w:rPr>
          </w:pPr>
          <w:ins w:id="160"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92"</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9</w:t>
            </w:r>
            <w:r>
              <w:rPr>
                <w:rFonts w:asciiTheme="minorHAnsi" w:hAnsiTheme="minorHAnsi" w:cstheme="minorBidi"/>
                <w:noProof/>
                <w:sz w:val="22"/>
              </w:rPr>
              <w:tab/>
            </w:r>
            <w:r w:rsidRPr="00BD2F4B">
              <w:rPr>
                <w:rStyle w:val="Hyperlink"/>
                <w:noProof/>
              </w:rPr>
              <w:t>Pemilihan Proyek</w:t>
            </w:r>
            <w:r>
              <w:rPr>
                <w:noProof/>
                <w:webHidden/>
              </w:rPr>
              <w:tab/>
            </w:r>
            <w:r>
              <w:rPr>
                <w:noProof/>
                <w:webHidden/>
              </w:rPr>
              <w:fldChar w:fldCharType="begin"/>
            </w:r>
            <w:r>
              <w:rPr>
                <w:noProof/>
                <w:webHidden/>
              </w:rPr>
              <w:instrText xml:space="preserve"> PAGEREF _Toc127003392 \h </w:instrText>
            </w:r>
            <w:r>
              <w:rPr>
                <w:noProof/>
                <w:webHidden/>
              </w:rPr>
            </w:r>
          </w:ins>
          <w:r>
            <w:rPr>
              <w:noProof/>
              <w:webHidden/>
            </w:rPr>
            <w:fldChar w:fldCharType="separate"/>
          </w:r>
          <w:ins w:id="161" w:author="ilham.nur@office.ui.ac.id" w:date="2023-02-11T10:22:00Z">
            <w:r>
              <w:rPr>
                <w:noProof/>
                <w:webHidden/>
              </w:rPr>
              <w:t>46</w:t>
            </w:r>
            <w:r>
              <w:rPr>
                <w:noProof/>
                <w:webHidden/>
              </w:rPr>
              <w:fldChar w:fldCharType="end"/>
            </w:r>
            <w:r w:rsidRPr="00BD2F4B">
              <w:rPr>
                <w:rStyle w:val="Hyperlink"/>
                <w:noProof/>
              </w:rPr>
              <w:fldChar w:fldCharType="end"/>
            </w:r>
          </w:ins>
        </w:p>
        <w:p w14:paraId="4FB35FD9" w14:textId="3E42734F" w:rsidR="00A47A89" w:rsidRDefault="00A47A89">
          <w:pPr>
            <w:pStyle w:val="TOC2"/>
            <w:tabs>
              <w:tab w:val="left" w:pos="880"/>
              <w:tab w:val="right" w:leader="dot" w:pos="8494"/>
            </w:tabs>
            <w:rPr>
              <w:ins w:id="162" w:author="ilham.nur@office.ui.ac.id" w:date="2023-02-11T10:22:00Z"/>
              <w:rFonts w:asciiTheme="minorHAnsi" w:hAnsiTheme="minorHAnsi" w:cstheme="minorBidi"/>
              <w:noProof/>
              <w:sz w:val="22"/>
            </w:rPr>
          </w:pPr>
          <w:ins w:id="163"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93"</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2.10</w:t>
            </w:r>
            <w:r>
              <w:rPr>
                <w:rFonts w:asciiTheme="minorHAnsi" w:hAnsiTheme="minorHAnsi" w:cstheme="minorBidi"/>
                <w:noProof/>
                <w:sz w:val="22"/>
              </w:rPr>
              <w:tab/>
            </w:r>
            <w:r w:rsidRPr="00BD2F4B">
              <w:rPr>
                <w:rStyle w:val="Hyperlink"/>
                <w:noProof/>
              </w:rPr>
              <w:t>Analisis Statistik</w:t>
            </w:r>
            <w:r>
              <w:rPr>
                <w:noProof/>
                <w:webHidden/>
              </w:rPr>
              <w:tab/>
            </w:r>
            <w:r>
              <w:rPr>
                <w:noProof/>
                <w:webHidden/>
              </w:rPr>
              <w:fldChar w:fldCharType="begin"/>
            </w:r>
            <w:r>
              <w:rPr>
                <w:noProof/>
                <w:webHidden/>
              </w:rPr>
              <w:instrText xml:space="preserve"> PAGEREF _Toc127003393 \h </w:instrText>
            </w:r>
            <w:r>
              <w:rPr>
                <w:noProof/>
                <w:webHidden/>
              </w:rPr>
            </w:r>
          </w:ins>
          <w:r>
            <w:rPr>
              <w:noProof/>
              <w:webHidden/>
            </w:rPr>
            <w:fldChar w:fldCharType="separate"/>
          </w:r>
          <w:ins w:id="164" w:author="ilham.nur@office.ui.ac.id" w:date="2023-02-11T10:22:00Z">
            <w:r>
              <w:rPr>
                <w:noProof/>
                <w:webHidden/>
              </w:rPr>
              <w:t>47</w:t>
            </w:r>
            <w:r>
              <w:rPr>
                <w:noProof/>
                <w:webHidden/>
              </w:rPr>
              <w:fldChar w:fldCharType="end"/>
            </w:r>
            <w:r w:rsidRPr="00BD2F4B">
              <w:rPr>
                <w:rStyle w:val="Hyperlink"/>
                <w:noProof/>
              </w:rPr>
              <w:fldChar w:fldCharType="end"/>
            </w:r>
          </w:ins>
        </w:p>
        <w:p w14:paraId="2F70DF93" w14:textId="12582509" w:rsidR="00A47A89" w:rsidRDefault="00A47A89">
          <w:pPr>
            <w:pStyle w:val="TOC1"/>
            <w:tabs>
              <w:tab w:val="left" w:pos="1100"/>
            </w:tabs>
            <w:rPr>
              <w:ins w:id="165" w:author="ilham.nur@office.ui.ac.id" w:date="2023-02-11T10:22:00Z"/>
              <w:rFonts w:asciiTheme="minorHAnsi" w:hAnsiTheme="minorHAnsi" w:cstheme="minorBidi"/>
              <w:b w:val="0"/>
              <w:noProof/>
              <w:sz w:val="22"/>
            </w:rPr>
          </w:pPr>
          <w:ins w:id="166"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94"</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BAB 3</w:t>
            </w:r>
            <w:r>
              <w:rPr>
                <w:rFonts w:asciiTheme="minorHAnsi" w:hAnsiTheme="minorHAnsi" w:cstheme="minorBidi"/>
                <w:b w:val="0"/>
                <w:noProof/>
                <w:sz w:val="22"/>
              </w:rPr>
              <w:tab/>
            </w:r>
            <w:r w:rsidRPr="00BD2F4B">
              <w:rPr>
                <w:rStyle w:val="Hyperlink"/>
                <w:noProof/>
              </w:rPr>
              <w:t xml:space="preserve"> METODOLOGI DAN PELAKSANAAN RISET</w:t>
            </w:r>
            <w:r>
              <w:rPr>
                <w:noProof/>
                <w:webHidden/>
              </w:rPr>
              <w:tab/>
            </w:r>
            <w:r>
              <w:rPr>
                <w:noProof/>
                <w:webHidden/>
              </w:rPr>
              <w:fldChar w:fldCharType="begin"/>
            </w:r>
            <w:r>
              <w:rPr>
                <w:noProof/>
                <w:webHidden/>
              </w:rPr>
              <w:instrText xml:space="preserve"> PAGEREF _Toc127003394 \h </w:instrText>
            </w:r>
            <w:r>
              <w:rPr>
                <w:noProof/>
                <w:webHidden/>
              </w:rPr>
            </w:r>
          </w:ins>
          <w:r>
            <w:rPr>
              <w:noProof/>
              <w:webHidden/>
            </w:rPr>
            <w:fldChar w:fldCharType="separate"/>
          </w:r>
          <w:ins w:id="167" w:author="ilham.nur@office.ui.ac.id" w:date="2023-02-11T10:22:00Z">
            <w:r>
              <w:rPr>
                <w:noProof/>
                <w:webHidden/>
              </w:rPr>
              <w:t>49</w:t>
            </w:r>
            <w:r>
              <w:rPr>
                <w:noProof/>
                <w:webHidden/>
              </w:rPr>
              <w:fldChar w:fldCharType="end"/>
            </w:r>
            <w:r w:rsidRPr="00BD2F4B">
              <w:rPr>
                <w:rStyle w:val="Hyperlink"/>
                <w:noProof/>
              </w:rPr>
              <w:fldChar w:fldCharType="end"/>
            </w:r>
          </w:ins>
        </w:p>
        <w:p w14:paraId="183DD8C8" w14:textId="48E103DB" w:rsidR="00A47A89" w:rsidRDefault="00A47A89">
          <w:pPr>
            <w:pStyle w:val="TOC2"/>
            <w:tabs>
              <w:tab w:val="left" w:pos="880"/>
              <w:tab w:val="right" w:leader="dot" w:pos="8494"/>
            </w:tabs>
            <w:rPr>
              <w:ins w:id="168" w:author="ilham.nur@office.ui.ac.id" w:date="2023-02-11T10:22:00Z"/>
              <w:rFonts w:asciiTheme="minorHAnsi" w:hAnsiTheme="minorHAnsi" w:cstheme="minorBidi"/>
              <w:noProof/>
              <w:sz w:val="22"/>
            </w:rPr>
          </w:pPr>
          <w:ins w:id="169"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95"</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1</w:t>
            </w:r>
            <w:r>
              <w:rPr>
                <w:rFonts w:asciiTheme="minorHAnsi" w:hAnsiTheme="minorHAnsi" w:cstheme="minorBidi"/>
                <w:noProof/>
                <w:sz w:val="22"/>
              </w:rPr>
              <w:tab/>
            </w:r>
            <w:r w:rsidRPr="00BD2F4B">
              <w:rPr>
                <w:rStyle w:val="Hyperlink"/>
                <w:noProof/>
              </w:rPr>
              <w:t>Profil Perusahaan</w:t>
            </w:r>
            <w:r>
              <w:rPr>
                <w:noProof/>
                <w:webHidden/>
              </w:rPr>
              <w:tab/>
            </w:r>
            <w:r>
              <w:rPr>
                <w:noProof/>
                <w:webHidden/>
              </w:rPr>
              <w:fldChar w:fldCharType="begin"/>
            </w:r>
            <w:r>
              <w:rPr>
                <w:noProof/>
                <w:webHidden/>
              </w:rPr>
              <w:instrText xml:space="preserve"> PAGEREF _Toc127003395 \h </w:instrText>
            </w:r>
            <w:r>
              <w:rPr>
                <w:noProof/>
                <w:webHidden/>
              </w:rPr>
            </w:r>
          </w:ins>
          <w:r>
            <w:rPr>
              <w:noProof/>
              <w:webHidden/>
            </w:rPr>
            <w:fldChar w:fldCharType="separate"/>
          </w:r>
          <w:ins w:id="170" w:author="ilham.nur@office.ui.ac.id" w:date="2023-02-11T10:22:00Z">
            <w:r>
              <w:rPr>
                <w:noProof/>
                <w:webHidden/>
              </w:rPr>
              <w:t>49</w:t>
            </w:r>
            <w:r>
              <w:rPr>
                <w:noProof/>
                <w:webHidden/>
              </w:rPr>
              <w:fldChar w:fldCharType="end"/>
            </w:r>
            <w:r w:rsidRPr="00BD2F4B">
              <w:rPr>
                <w:rStyle w:val="Hyperlink"/>
                <w:noProof/>
              </w:rPr>
              <w:fldChar w:fldCharType="end"/>
            </w:r>
          </w:ins>
        </w:p>
        <w:p w14:paraId="17B223FC" w14:textId="10CFFCFD" w:rsidR="00A47A89" w:rsidRDefault="00A47A89">
          <w:pPr>
            <w:pStyle w:val="TOC2"/>
            <w:tabs>
              <w:tab w:val="left" w:pos="880"/>
              <w:tab w:val="right" w:leader="dot" w:pos="8494"/>
            </w:tabs>
            <w:rPr>
              <w:ins w:id="171" w:author="ilham.nur@office.ui.ac.id" w:date="2023-02-11T10:22:00Z"/>
              <w:rFonts w:asciiTheme="minorHAnsi" w:hAnsiTheme="minorHAnsi" w:cstheme="minorBidi"/>
              <w:noProof/>
              <w:sz w:val="22"/>
            </w:rPr>
          </w:pPr>
          <w:ins w:id="172"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96"</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w:t>
            </w:r>
            <w:r>
              <w:rPr>
                <w:rFonts w:asciiTheme="minorHAnsi" w:hAnsiTheme="minorHAnsi" w:cstheme="minorBidi"/>
                <w:noProof/>
                <w:sz w:val="22"/>
              </w:rPr>
              <w:tab/>
            </w:r>
            <w:r w:rsidRPr="00BD2F4B">
              <w:rPr>
                <w:rStyle w:val="Hyperlink"/>
                <w:noProof/>
              </w:rPr>
              <w:t>Metodologi Riset</w:t>
            </w:r>
            <w:r>
              <w:rPr>
                <w:noProof/>
                <w:webHidden/>
              </w:rPr>
              <w:tab/>
            </w:r>
            <w:r>
              <w:rPr>
                <w:noProof/>
                <w:webHidden/>
              </w:rPr>
              <w:fldChar w:fldCharType="begin"/>
            </w:r>
            <w:r>
              <w:rPr>
                <w:noProof/>
                <w:webHidden/>
              </w:rPr>
              <w:instrText xml:space="preserve"> PAGEREF _Toc127003396 \h </w:instrText>
            </w:r>
            <w:r>
              <w:rPr>
                <w:noProof/>
                <w:webHidden/>
              </w:rPr>
            </w:r>
          </w:ins>
          <w:r>
            <w:rPr>
              <w:noProof/>
              <w:webHidden/>
            </w:rPr>
            <w:fldChar w:fldCharType="separate"/>
          </w:r>
          <w:ins w:id="173" w:author="ilham.nur@office.ui.ac.id" w:date="2023-02-11T10:22:00Z">
            <w:r>
              <w:rPr>
                <w:noProof/>
                <w:webHidden/>
              </w:rPr>
              <w:t>51</w:t>
            </w:r>
            <w:r>
              <w:rPr>
                <w:noProof/>
                <w:webHidden/>
              </w:rPr>
              <w:fldChar w:fldCharType="end"/>
            </w:r>
            <w:r w:rsidRPr="00BD2F4B">
              <w:rPr>
                <w:rStyle w:val="Hyperlink"/>
                <w:noProof/>
              </w:rPr>
              <w:fldChar w:fldCharType="end"/>
            </w:r>
          </w:ins>
        </w:p>
        <w:p w14:paraId="281B3E49" w14:textId="594F15BA" w:rsidR="00A47A89" w:rsidRDefault="00A47A89">
          <w:pPr>
            <w:pStyle w:val="TOC3"/>
            <w:rPr>
              <w:ins w:id="174" w:author="ilham.nur@office.ui.ac.id" w:date="2023-02-11T10:22:00Z"/>
              <w:rFonts w:asciiTheme="minorHAnsi" w:hAnsiTheme="minorHAnsi" w:cstheme="minorBidi"/>
              <w:noProof/>
              <w:sz w:val="22"/>
            </w:rPr>
          </w:pPr>
          <w:ins w:id="175"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98"</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1</w:t>
            </w:r>
            <w:r>
              <w:rPr>
                <w:rFonts w:asciiTheme="minorHAnsi" w:hAnsiTheme="minorHAnsi" w:cstheme="minorBidi"/>
                <w:noProof/>
                <w:sz w:val="22"/>
              </w:rPr>
              <w:tab/>
            </w:r>
            <w:r w:rsidRPr="00BD2F4B">
              <w:rPr>
                <w:rStyle w:val="Hyperlink"/>
                <w:noProof/>
              </w:rPr>
              <w:t>Studi Literatur</w:t>
            </w:r>
            <w:r>
              <w:rPr>
                <w:noProof/>
                <w:webHidden/>
              </w:rPr>
              <w:tab/>
            </w:r>
            <w:r>
              <w:rPr>
                <w:noProof/>
                <w:webHidden/>
              </w:rPr>
              <w:fldChar w:fldCharType="begin"/>
            </w:r>
            <w:r>
              <w:rPr>
                <w:noProof/>
                <w:webHidden/>
              </w:rPr>
              <w:instrText xml:space="preserve"> PAGEREF _Toc127003398 \h </w:instrText>
            </w:r>
            <w:r>
              <w:rPr>
                <w:noProof/>
                <w:webHidden/>
              </w:rPr>
            </w:r>
          </w:ins>
          <w:r>
            <w:rPr>
              <w:noProof/>
              <w:webHidden/>
            </w:rPr>
            <w:fldChar w:fldCharType="separate"/>
          </w:r>
          <w:ins w:id="176" w:author="ilham.nur@office.ui.ac.id" w:date="2023-02-11T10:22:00Z">
            <w:r>
              <w:rPr>
                <w:noProof/>
                <w:webHidden/>
              </w:rPr>
              <w:t>51</w:t>
            </w:r>
            <w:r>
              <w:rPr>
                <w:noProof/>
                <w:webHidden/>
              </w:rPr>
              <w:fldChar w:fldCharType="end"/>
            </w:r>
            <w:r w:rsidRPr="00BD2F4B">
              <w:rPr>
                <w:rStyle w:val="Hyperlink"/>
                <w:noProof/>
              </w:rPr>
              <w:fldChar w:fldCharType="end"/>
            </w:r>
          </w:ins>
        </w:p>
        <w:p w14:paraId="383131CA" w14:textId="179358D0" w:rsidR="00A47A89" w:rsidRDefault="00A47A89">
          <w:pPr>
            <w:pStyle w:val="TOC3"/>
            <w:rPr>
              <w:ins w:id="177" w:author="ilham.nur@office.ui.ac.id" w:date="2023-02-11T10:22:00Z"/>
              <w:rFonts w:asciiTheme="minorHAnsi" w:hAnsiTheme="minorHAnsi" w:cstheme="minorBidi"/>
              <w:noProof/>
              <w:sz w:val="22"/>
            </w:rPr>
          </w:pPr>
          <w:ins w:id="178"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399"</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2</w:t>
            </w:r>
            <w:r>
              <w:rPr>
                <w:rFonts w:asciiTheme="minorHAnsi" w:hAnsiTheme="minorHAnsi" w:cstheme="minorBidi"/>
                <w:noProof/>
                <w:sz w:val="22"/>
              </w:rPr>
              <w:tab/>
            </w:r>
            <w:r w:rsidRPr="00BD2F4B">
              <w:rPr>
                <w:rStyle w:val="Hyperlink"/>
                <w:noProof/>
              </w:rPr>
              <w:t>Keselarasan dengan Ilmu Teknik Industri</w:t>
            </w:r>
            <w:r>
              <w:rPr>
                <w:noProof/>
                <w:webHidden/>
              </w:rPr>
              <w:tab/>
            </w:r>
            <w:r>
              <w:rPr>
                <w:noProof/>
                <w:webHidden/>
              </w:rPr>
              <w:fldChar w:fldCharType="begin"/>
            </w:r>
            <w:r>
              <w:rPr>
                <w:noProof/>
                <w:webHidden/>
              </w:rPr>
              <w:instrText xml:space="preserve"> PAGEREF _Toc127003399 \h </w:instrText>
            </w:r>
            <w:r>
              <w:rPr>
                <w:noProof/>
                <w:webHidden/>
              </w:rPr>
            </w:r>
          </w:ins>
          <w:r>
            <w:rPr>
              <w:noProof/>
              <w:webHidden/>
            </w:rPr>
            <w:fldChar w:fldCharType="separate"/>
          </w:r>
          <w:ins w:id="179" w:author="ilham.nur@office.ui.ac.id" w:date="2023-02-11T10:22:00Z">
            <w:r>
              <w:rPr>
                <w:noProof/>
                <w:webHidden/>
              </w:rPr>
              <w:t>52</w:t>
            </w:r>
            <w:r>
              <w:rPr>
                <w:noProof/>
                <w:webHidden/>
              </w:rPr>
              <w:fldChar w:fldCharType="end"/>
            </w:r>
            <w:r w:rsidRPr="00BD2F4B">
              <w:rPr>
                <w:rStyle w:val="Hyperlink"/>
                <w:noProof/>
              </w:rPr>
              <w:fldChar w:fldCharType="end"/>
            </w:r>
          </w:ins>
        </w:p>
        <w:p w14:paraId="524FDFDC" w14:textId="5506AD31" w:rsidR="00A47A89" w:rsidRDefault="00A47A89">
          <w:pPr>
            <w:pStyle w:val="TOC3"/>
            <w:rPr>
              <w:ins w:id="180" w:author="ilham.nur@office.ui.ac.id" w:date="2023-02-11T10:22:00Z"/>
              <w:rFonts w:asciiTheme="minorHAnsi" w:hAnsiTheme="minorHAnsi" w:cstheme="minorBidi"/>
              <w:noProof/>
              <w:sz w:val="22"/>
            </w:rPr>
          </w:pPr>
          <w:ins w:id="181"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0"</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1</w:t>
            </w:r>
            <w:r>
              <w:rPr>
                <w:rFonts w:asciiTheme="minorHAnsi" w:hAnsiTheme="minorHAnsi" w:cstheme="minorBidi"/>
                <w:noProof/>
                <w:sz w:val="22"/>
              </w:rPr>
              <w:tab/>
            </w:r>
            <w:r w:rsidRPr="00BD2F4B">
              <w:rPr>
                <w:rStyle w:val="Hyperlink"/>
                <w:noProof/>
              </w:rPr>
              <w:t>Mencari dan Menentukan Celah Penelitian</w:t>
            </w:r>
            <w:r>
              <w:rPr>
                <w:noProof/>
                <w:webHidden/>
              </w:rPr>
              <w:tab/>
            </w:r>
            <w:r>
              <w:rPr>
                <w:noProof/>
                <w:webHidden/>
              </w:rPr>
              <w:fldChar w:fldCharType="begin"/>
            </w:r>
            <w:r>
              <w:rPr>
                <w:noProof/>
                <w:webHidden/>
              </w:rPr>
              <w:instrText xml:space="preserve"> PAGEREF _Toc127003400 \h </w:instrText>
            </w:r>
            <w:r>
              <w:rPr>
                <w:noProof/>
                <w:webHidden/>
              </w:rPr>
            </w:r>
          </w:ins>
          <w:r>
            <w:rPr>
              <w:noProof/>
              <w:webHidden/>
            </w:rPr>
            <w:fldChar w:fldCharType="separate"/>
          </w:r>
          <w:ins w:id="182" w:author="ilham.nur@office.ui.ac.id" w:date="2023-02-11T10:22:00Z">
            <w:r>
              <w:rPr>
                <w:noProof/>
                <w:webHidden/>
              </w:rPr>
              <w:t>54</w:t>
            </w:r>
            <w:r>
              <w:rPr>
                <w:noProof/>
                <w:webHidden/>
              </w:rPr>
              <w:fldChar w:fldCharType="end"/>
            </w:r>
            <w:r w:rsidRPr="00BD2F4B">
              <w:rPr>
                <w:rStyle w:val="Hyperlink"/>
                <w:noProof/>
              </w:rPr>
              <w:fldChar w:fldCharType="end"/>
            </w:r>
          </w:ins>
        </w:p>
        <w:p w14:paraId="5D4BCDB7" w14:textId="7C64DFCC" w:rsidR="00A47A89" w:rsidRDefault="00A47A89">
          <w:pPr>
            <w:pStyle w:val="TOC3"/>
            <w:rPr>
              <w:ins w:id="183" w:author="ilham.nur@office.ui.ac.id" w:date="2023-02-11T10:22:00Z"/>
              <w:rFonts w:asciiTheme="minorHAnsi" w:hAnsiTheme="minorHAnsi" w:cstheme="minorBidi"/>
              <w:noProof/>
              <w:sz w:val="22"/>
            </w:rPr>
          </w:pPr>
          <w:ins w:id="184"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1"</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2</w:t>
            </w:r>
            <w:r>
              <w:rPr>
                <w:rFonts w:asciiTheme="minorHAnsi" w:hAnsiTheme="minorHAnsi" w:cstheme="minorBidi"/>
                <w:noProof/>
                <w:sz w:val="22"/>
              </w:rPr>
              <w:tab/>
            </w:r>
            <w:r w:rsidRPr="00BD2F4B">
              <w:rPr>
                <w:rStyle w:val="Hyperlink"/>
                <w:noProof/>
              </w:rPr>
              <w:t>Penentuan Sumber dan Pakar</w:t>
            </w:r>
            <w:r>
              <w:rPr>
                <w:noProof/>
                <w:webHidden/>
              </w:rPr>
              <w:tab/>
            </w:r>
            <w:r>
              <w:rPr>
                <w:noProof/>
                <w:webHidden/>
              </w:rPr>
              <w:fldChar w:fldCharType="begin"/>
            </w:r>
            <w:r>
              <w:rPr>
                <w:noProof/>
                <w:webHidden/>
              </w:rPr>
              <w:instrText xml:space="preserve"> PAGEREF _Toc127003401 \h </w:instrText>
            </w:r>
            <w:r>
              <w:rPr>
                <w:noProof/>
                <w:webHidden/>
              </w:rPr>
            </w:r>
          </w:ins>
          <w:r>
            <w:rPr>
              <w:noProof/>
              <w:webHidden/>
            </w:rPr>
            <w:fldChar w:fldCharType="separate"/>
          </w:r>
          <w:ins w:id="185" w:author="ilham.nur@office.ui.ac.id" w:date="2023-02-11T10:22:00Z">
            <w:r>
              <w:rPr>
                <w:noProof/>
                <w:webHidden/>
              </w:rPr>
              <w:t>55</w:t>
            </w:r>
            <w:r>
              <w:rPr>
                <w:noProof/>
                <w:webHidden/>
              </w:rPr>
              <w:fldChar w:fldCharType="end"/>
            </w:r>
            <w:r w:rsidRPr="00BD2F4B">
              <w:rPr>
                <w:rStyle w:val="Hyperlink"/>
                <w:noProof/>
              </w:rPr>
              <w:fldChar w:fldCharType="end"/>
            </w:r>
          </w:ins>
        </w:p>
        <w:p w14:paraId="401FDAAB" w14:textId="2D128708" w:rsidR="00A47A89" w:rsidRDefault="00A47A89">
          <w:pPr>
            <w:pStyle w:val="TOC3"/>
            <w:rPr>
              <w:ins w:id="186" w:author="ilham.nur@office.ui.ac.id" w:date="2023-02-11T10:22:00Z"/>
              <w:rFonts w:asciiTheme="minorHAnsi" w:hAnsiTheme="minorHAnsi" w:cstheme="minorBidi"/>
              <w:noProof/>
              <w:sz w:val="22"/>
            </w:rPr>
          </w:pPr>
          <w:ins w:id="187"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2"</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3</w:t>
            </w:r>
            <w:r>
              <w:rPr>
                <w:rFonts w:asciiTheme="minorHAnsi" w:hAnsiTheme="minorHAnsi" w:cstheme="minorBidi"/>
                <w:noProof/>
                <w:sz w:val="22"/>
              </w:rPr>
              <w:tab/>
            </w:r>
            <w:r w:rsidRPr="00BD2F4B">
              <w:rPr>
                <w:rStyle w:val="Hyperlink"/>
                <w:noProof/>
              </w:rPr>
              <w:t>Melakukan Penyusunan Kuesioner</w:t>
            </w:r>
            <w:r>
              <w:rPr>
                <w:noProof/>
                <w:webHidden/>
              </w:rPr>
              <w:tab/>
            </w:r>
            <w:r>
              <w:rPr>
                <w:noProof/>
                <w:webHidden/>
              </w:rPr>
              <w:fldChar w:fldCharType="begin"/>
            </w:r>
            <w:r>
              <w:rPr>
                <w:noProof/>
                <w:webHidden/>
              </w:rPr>
              <w:instrText xml:space="preserve"> PAGEREF _Toc127003402 \h </w:instrText>
            </w:r>
            <w:r>
              <w:rPr>
                <w:noProof/>
                <w:webHidden/>
              </w:rPr>
            </w:r>
          </w:ins>
          <w:r>
            <w:rPr>
              <w:noProof/>
              <w:webHidden/>
            </w:rPr>
            <w:fldChar w:fldCharType="separate"/>
          </w:r>
          <w:ins w:id="188" w:author="ilham.nur@office.ui.ac.id" w:date="2023-02-11T10:22:00Z">
            <w:r>
              <w:rPr>
                <w:noProof/>
                <w:webHidden/>
              </w:rPr>
              <w:t>58</w:t>
            </w:r>
            <w:r>
              <w:rPr>
                <w:noProof/>
                <w:webHidden/>
              </w:rPr>
              <w:fldChar w:fldCharType="end"/>
            </w:r>
            <w:r w:rsidRPr="00BD2F4B">
              <w:rPr>
                <w:rStyle w:val="Hyperlink"/>
                <w:noProof/>
              </w:rPr>
              <w:fldChar w:fldCharType="end"/>
            </w:r>
          </w:ins>
        </w:p>
        <w:p w14:paraId="2114AF42" w14:textId="047CA4A4" w:rsidR="00A47A89" w:rsidRDefault="00A47A89">
          <w:pPr>
            <w:pStyle w:val="TOC3"/>
            <w:rPr>
              <w:ins w:id="189" w:author="ilham.nur@office.ui.ac.id" w:date="2023-02-11T10:22:00Z"/>
              <w:rFonts w:asciiTheme="minorHAnsi" w:hAnsiTheme="minorHAnsi" w:cstheme="minorBidi"/>
              <w:noProof/>
              <w:sz w:val="22"/>
            </w:rPr>
          </w:pPr>
          <w:ins w:id="190"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3"</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4</w:t>
            </w:r>
            <w:r>
              <w:rPr>
                <w:rFonts w:asciiTheme="minorHAnsi" w:hAnsiTheme="minorHAnsi" w:cstheme="minorBidi"/>
                <w:noProof/>
                <w:sz w:val="22"/>
              </w:rPr>
              <w:tab/>
            </w:r>
            <w:r w:rsidRPr="00BD2F4B">
              <w:rPr>
                <w:rStyle w:val="Hyperlink"/>
                <w:noProof/>
              </w:rPr>
              <w:t>Perancangan Arsitektur Sistem</w:t>
            </w:r>
            <w:r>
              <w:rPr>
                <w:noProof/>
                <w:webHidden/>
              </w:rPr>
              <w:tab/>
            </w:r>
            <w:r>
              <w:rPr>
                <w:noProof/>
                <w:webHidden/>
              </w:rPr>
              <w:fldChar w:fldCharType="begin"/>
            </w:r>
            <w:r>
              <w:rPr>
                <w:noProof/>
                <w:webHidden/>
              </w:rPr>
              <w:instrText xml:space="preserve"> PAGEREF _Toc127003403 \h </w:instrText>
            </w:r>
            <w:r>
              <w:rPr>
                <w:noProof/>
                <w:webHidden/>
              </w:rPr>
            </w:r>
          </w:ins>
          <w:r>
            <w:rPr>
              <w:noProof/>
              <w:webHidden/>
            </w:rPr>
            <w:fldChar w:fldCharType="separate"/>
          </w:r>
          <w:ins w:id="191" w:author="ilham.nur@office.ui.ac.id" w:date="2023-02-11T10:22:00Z">
            <w:r>
              <w:rPr>
                <w:noProof/>
                <w:webHidden/>
              </w:rPr>
              <w:t>61</w:t>
            </w:r>
            <w:r>
              <w:rPr>
                <w:noProof/>
                <w:webHidden/>
              </w:rPr>
              <w:fldChar w:fldCharType="end"/>
            </w:r>
            <w:r w:rsidRPr="00BD2F4B">
              <w:rPr>
                <w:rStyle w:val="Hyperlink"/>
                <w:noProof/>
              </w:rPr>
              <w:fldChar w:fldCharType="end"/>
            </w:r>
          </w:ins>
        </w:p>
        <w:p w14:paraId="3194485A" w14:textId="09A412E3" w:rsidR="00A47A89" w:rsidRDefault="00A47A89">
          <w:pPr>
            <w:pStyle w:val="TOC3"/>
            <w:rPr>
              <w:ins w:id="192" w:author="ilham.nur@office.ui.ac.id" w:date="2023-02-11T10:22:00Z"/>
              <w:rFonts w:asciiTheme="minorHAnsi" w:hAnsiTheme="minorHAnsi" w:cstheme="minorBidi"/>
              <w:noProof/>
              <w:sz w:val="22"/>
            </w:rPr>
          </w:pPr>
          <w:ins w:id="193"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4"</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5</w:t>
            </w:r>
            <w:r>
              <w:rPr>
                <w:rFonts w:asciiTheme="minorHAnsi" w:hAnsiTheme="minorHAnsi" w:cstheme="minorBidi"/>
                <w:noProof/>
                <w:sz w:val="22"/>
              </w:rPr>
              <w:tab/>
            </w:r>
            <w:r w:rsidRPr="00BD2F4B">
              <w:rPr>
                <w:rStyle w:val="Hyperlink"/>
                <w:noProof/>
              </w:rPr>
              <w:t>Melakukan Pengumpulan Data</w:t>
            </w:r>
            <w:r>
              <w:rPr>
                <w:noProof/>
                <w:webHidden/>
              </w:rPr>
              <w:tab/>
            </w:r>
            <w:r>
              <w:rPr>
                <w:noProof/>
                <w:webHidden/>
              </w:rPr>
              <w:fldChar w:fldCharType="begin"/>
            </w:r>
            <w:r>
              <w:rPr>
                <w:noProof/>
                <w:webHidden/>
              </w:rPr>
              <w:instrText xml:space="preserve"> PAGEREF _Toc127003404 \h </w:instrText>
            </w:r>
            <w:r>
              <w:rPr>
                <w:noProof/>
                <w:webHidden/>
              </w:rPr>
            </w:r>
          </w:ins>
          <w:r>
            <w:rPr>
              <w:noProof/>
              <w:webHidden/>
            </w:rPr>
            <w:fldChar w:fldCharType="separate"/>
          </w:r>
          <w:ins w:id="194" w:author="ilham.nur@office.ui.ac.id" w:date="2023-02-11T10:22:00Z">
            <w:r>
              <w:rPr>
                <w:noProof/>
                <w:webHidden/>
              </w:rPr>
              <w:t>62</w:t>
            </w:r>
            <w:r>
              <w:rPr>
                <w:noProof/>
                <w:webHidden/>
              </w:rPr>
              <w:fldChar w:fldCharType="end"/>
            </w:r>
            <w:r w:rsidRPr="00BD2F4B">
              <w:rPr>
                <w:rStyle w:val="Hyperlink"/>
                <w:noProof/>
              </w:rPr>
              <w:fldChar w:fldCharType="end"/>
            </w:r>
          </w:ins>
        </w:p>
        <w:p w14:paraId="20A86237" w14:textId="47261D23" w:rsidR="00A47A89" w:rsidRDefault="00A47A89">
          <w:pPr>
            <w:pStyle w:val="TOC3"/>
            <w:rPr>
              <w:ins w:id="195" w:author="ilham.nur@office.ui.ac.id" w:date="2023-02-11T10:22:00Z"/>
              <w:rFonts w:asciiTheme="minorHAnsi" w:hAnsiTheme="minorHAnsi" w:cstheme="minorBidi"/>
              <w:noProof/>
              <w:sz w:val="22"/>
            </w:rPr>
          </w:pPr>
          <w:ins w:id="196"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5"</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6</w:t>
            </w:r>
            <w:r>
              <w:rPr>
                <w:rFonts w:asciiTheme="minorHAnsi" w:hAnsiTheme="minorHAnsi" w:cstheme="minorBidi"/>
                <w:noProof/>
                <w:sz w:val="22"/>
              </w:rPr>
              <w:tab/>
            </w:r>
            <w:r w:rsidRPr="00BD2F4B">
              <w:rPr>
                <w:rStyle w:val="Hyperlink"/>
                <w:noProof/>
              </w:rPr>
              <w:t>Melakukan Pembangunan Basis Data</w:t>
            </w:r>
            <w:r>
              <w:rPr>
                <w:noProof/>
                <w:webHidden/>
              </w:rPr>
              <w:tab/>
            </w:r>
            <w:r>
              <w:rPr>
                <w:noProof/>
                <w:webHidden/>
              </w:rPr>
              <w:fldChar w:fldCharType="begin"/>
            </w:r>
            <w:r>
              <w:rPr>
                <w:noProof/>
                <w:webHidden/>
              </w:rPr>
              <w:instrText xml:space="preserve"> PAGEREF _Toc127003405 \h </w:instrText>
            </w:r>
            <w:r>
              <w:rPr>
                <w:noProof/>
                <w:webHidden/>
              </w:rPr>
            </w:r>
          </w:ins>
          <w:r>
            <w:rPr>
              <w:noProof/>
              <w:webHidden/>
            </w:rPr>
            <w:fldChar w:fldCharType="separate"/>
          </w:r>
          <w:ins w:id="197" w:author="ilham.nur@office.ui.ac.id" w:date="2023-02-11T10:22:00Z">
            <w:r>
              <w:rPr>
                <w:noProof/>
                <w:webHidden/>
              </w:rPr>
              <w:t>62</w:t>
            </w:r>
            <w:r>
              <w:rPr>
                <w:noProof/>
                <w:webHidden/>
              </w:rPr>
              <w:fldChar w:fldCharType="end"/>
            </w:r>
            <w:r w:rsidRPr="00BD2F4B">
              <w:rPr>
                <w:rStyle w:val="Hyperlink"/>
                <w:noProof/>
              </w:rPr>
              <w:fldChar w:fldCharType="end"/>
            </w:r>
          </w:ins>
        </w:p>
        <w:p w14:paraId="76CC9053" w14:textId="0B07DF79" w:rsidR="00A47A89" w:rsidRDefault="00A47A89">
          <w:pPr>
            <w:pStyle w:val="TOC3"/>
            <w:rPr>
              <w:ins w:id="198" w:author="ilham.nur@office.ui.ac.id" w:date="2023-02-11T10:22:00Z"/>
              <w:rFonts w:asciiTheme="minorHAnsi" w:hAnsiTheme="minorHAnsi" w:cstheme="minorBidi"/>
              <w:noProof/>
              <w:sz w:val="22"/>
            </w:rPr>
          </w:pPr>
          <w:ins w:id="199"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6"</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7</w:t>
            </w:r>
            <w:r>
              <w:rPr>
                <w:rFonts w:asciiTheme="minorHAnsi" w:hAnsiTheme="minorHAnsi" w:cstheme="minorBidi"/>
                <w:noProof/>
                <w:sz w:val="22"/>
              </w:rPr>
              <w:tab/>
            </w:r>
            <w:r w:rsidRPr="00BD2F4B">
              <w:rPr>
                <w:rStyle w:val="Hyperlink"/>
                <w:noProof/>
              </w:rPr>
              <w:t>Perancangan Model Random Forest untuk Identifikasi Pekerjaan</w:t>
            </w:r>
            <w:r>
              <w:rPr>
                <w:noProof/>
                <w:webHidden/>
              </w:rPr>
              <w:tab/>
            </w:r>
            <w:r>
              <w:rPr>
                <w:noProof/>
                <w:webHidden/>
              </w:rPr>
              <w:fldChar w:fldCharType="begin"/>
            </w:r>
            <w:r>
              <w:rPr>
                <w:noProof/>
                <w:webHidden/>
              </w:rPr>
              <w:instrText xml:space="preserve"> PAGEREF _Toc127003406 \h </w:instrText>
            </w:r>
            <w:r>
              <w:rPr>
                <w:noProof/>
                <w:webHidden/>
              </w:rPr>
            </w:r>
          </w:ins>
          <w:r>
            <w:rPr>
              <w:noProof/>
              <w:webHidden/>
            </w:rPr>
            <w:fldChar w:fldCharType="separate"/>
          </w:r>
          <w:ins w:id="200" w:author="ilham.nur@office.ui.ac.id" w:date="2023-02-11T10:22:00Z">
            <w:r>
              <w:rPr>
                <w:noProof/>
                <w:webHidden/>
              </w:rPr>
              <w:t>63</w:t>
            </w:r>
            <w:r>
              <w:rPr>
                <w:noProof/>
                <w:webHidden/>
              </w:rPr>
              <w:fldChar w:fldCharType="end"/>
            </w:r>
            <w:r w:rsidRPr="00BD2F4B">
              <w:rPr>
                <w:rStyle w:val="Hyperlink"/>
                <w:noProof/>
              </w:rPr>
              <w:fldChar w:fldCharType="end"/>
            </w:r>
          </w:ins>
        </w:p>
        <w:p w14:paraId="20C9B0C6" w14:textId="756A1688" w:rsidR="00A47A89" w:rsidRDefault="00A47A89">
          <w:pPr>
            <w:pStyle w:val="TOC3"/>
            <w:rPr>
              <w:ins w:id="201" w:author="ilham.nur@office.ui.ac.id" w:date="2023-02-11T10:22:00Z"/>
              <w:rFonts w:asciiTheme="minorHAnsi" w:hAnsiTheme="minorHAnsi" w:cstheme="minorBidi"/>
              <w:noProof/>
              <w:sz w:val="22"/>
            </w:rPr>
          </w:pPr>
          <w:ins w:id="202"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7"</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8</w:t>
            </w:r>
            <w:r>
              <w:rPr>
                <w:rFonts w:asciiTheme="minorHAnsi" w:hAnsiTheme="minorHAnsi" w:cstheme="minorBidi"/>
                <w:noProof/>
                <w:sz w:val="22"/>
              </w:rPr>
              <w:tab/>
            </w:r>
            <w:r w:rsidRPr="00BD2F4B">
              <w:rPr>
                <w:rStyle w:val="Hyperlink"/>
                <w:noProof/>
              </w:rPr>
              <w:t xml:space="preserve">Pemodelan Proses Bisnis </w:t>
            </w:r>
            <w:r w:rsidRPr="00BD2F4B">
              <w:rPr>
                <w:rStyle w:val="Hyperlink"/>
                <w:i/>
                <w:iCs/>
                <w:noProof/>
              </w:rPr>
              <w:t xml:space="preserve">as is </w:t>
            </w:r>
            <w:r w:rsidRPr="00BD2F4B">
              <w:rPr>
                <w:rStyle w:val="Hyperlink"/>
                <w:noProof/>
              </w:rPr>
              <w:t>untuk Proses Alokasi Pekerjaan dan Sumber Daya</w:t>
            </w:r>
            <w:r>
              <w:rPr>
                <w:noProof/>
                <w:webHidden/>
              </w:rPr>
              <w:tab/>
            </w:r>
            <w:r>
              <w:rPr>
                <w:noProof/>
                <w:webHidden/>
              </w:rPr>
              <w:fldChar w:fldCharType="begin"/>
            </w:r>
            <w:r>
              <w:rPr>
                <w:noProof/>
                <w:webHidden/>
              </w:rPr>
              <w:instrText xml:space="preserve"> PAGEREF _Toc127003407 \h </w:instrText>
            </w:r>
            <w:r>
              <w:rPr>
                <w:noProof/>
                <w:webHidden/>
              </w:rPr>
            </w:r>
          </w:ins>
          <w:r>
            <w:rPr>
              <w:noProof/>
              <w:webHidden/>
            </w:rPr>
            <w:fldChar w:fldCharType="separate"/>
          </w:r>
          <w:ins w:id="203" w:author="ilham.nur@office.ui.ac.id" w:date="2023-02-11T10:22:00Z">
            <w:r>
              <w:rPr>
                <w:noProof/>
                <w:webHidden/>
              </w:rPr>
              <w:t>64</w:t>
            </w:r>
            <w:r>
              <w:rPr>
                <w:noProof/>
                <w:webHidden/>
              </w:rPr>
              <w:fldChar w:fldCharType="end"/>
            </w:r>
            <w:r w:rsidRPr="00BD2F4B">
              <w:rPr>
                <w:rStyle w:val="Hyperlink"/>
                <w:noProof/>
              </w:rPr>
              <w:fldChar w:fldCharType="end"/>
            </w:r>
          </w:ins>
        </w:p>
        <w:p w14:paraId="748F4FB4" w14:textId="0B8662D1" w:rsidR="00A47A89" w:rsidRDefault="00A47A89">
          <w:pPr>
            <w:pStyle w:val="TOC3"/>
            <w:rPr>
              <w:ins w:id="204" w:author="ilham.nur@office.ui.ac.id" w:date="2023-02-11T10:22:00Z"/>
              <w:rFonts w:asciiTheme="minorHAnsi" w:hAnsiTheme="minorHAnsi" w:cstheme="minorBidi"/>
              <w:noProof/>
              <w:sz w:val="22"/>
            </w:rPr>
          </w:pPr>
          <w:ins w:id="205"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8"</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9</w:t>
            </w:r>
            <w:r>
              <w:rPr>
                <w:rFonts w:asciiTheme="minorHAnsi" w:hAnsiTheme="minorHAnsi" w:cstheme="minorBidi"/>
                <w:noProof/>
                <w:sz w:val="22"/>
              </w:rPr>
              <w:tab/>
            </w:r>
            <w:r w:rsidRPr="00BD2F4B">
              <w:rPr>
                <w:rStyle w:val="Hyperlink"/>
                <w:noProof/>
              </w:rPr>
              <w:t>Simulasi Sistem Optimasi Alokasi Pekerjaan dan Sumber Daya</w:t>
            </w:r>
            <w:r>
              <w:rPr>
                <w:noProof/>
                <w:webHidden/>
              </w:rPr>
              <w:tab/>
            </w:r>
            <w:r>
              <w:rPr>
                <w:noProof/>
                <w:webHidden/>
              </w:rPr>
              <w:fldChar w:fldCharType="begin"/>
            </w:r>
            <w:r>
              <w:rPr>
                <w:noProof/>
                <w:webHidden/>
              </w:rPr>
              <w:instrText xml:space="preserve"> PAGEREF _Toc127003408 \h </w:instrText>
            </w:r>
            <w:r>
              <w:rPr>
                <w:noProof/>
                <w:webHidden/>
              </w:rPr>
            </w:r>
          </w:ins>
          <w:r>
            <w:rPr>
              <w:noProof/>
              <w:webHidden/>
            </w:rPr>
            <w:fldChar w:fldCharType="separate"/>
          </w:r>
          <w:ins w:id="206" w:author="ilham.nur@office.ui.ac.id" w:date="2023-02-11T10:22:00Z">
            <w:r>
              <w:rPr>
                <w:noProof/>
                <w:webHidden/>
              </w:rPr>
              <w:t>66</w:t>
            </w:r>
            <w:r>
              <w:rPr>
                <w:noProof/>
                <w:webHidden/>
              </w:rPr>
              <w:fldChar w:fldCharType="end"/>
            </w:r>
            <w:r w:rsidRPr="00BD2F4B">
              <w:rPr>
                <w:rStyle w:val="Hyperlink"/>
                <w:noProof/>
              </w:rPr>
              <w:fldChar w:fldCharType="end"/>
            </w:r>
          </w:ins>
        </w:p>
        <w:p w14:paraId="38F199F0" w14:textId="19159962" w:rsidR="00A47A89" w:rsidRDefault="00A47A89">
          <w:pPr>
            <w:pStyle w:val="TOC3"/>
            <w:rPr>
              <w:ins w:id="207" w:author="ilham.nur@office.ui.ac.id" w:date="2023-02-11T10:22:00Z"/>
              <w:rFonts w:asciiTheme="minorHAnsi" w:hAnsiTheme="minorHAnsi" w:cstheme="minorBidi"/>
              <w:noProof/>
              <w:sz w:val="22"/>
            </w:rPr>
          </w:pPr>
          <w:ins w:id="208"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09"</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10</w:t>
            </w:r>
            <w:r>
              <w:rPr>
                <w:rFonts w:asciiTheme="minorHAnsi" w:hAnsiTheme="minorHAnsi" w:cstheme="minorBidi"/>
                <w:noProof/>
                <w:sz w:val="22"/>
              </w:rPr>
              <w:tab/>
            </w:r>
            <w:r w:rsidRPr="00BD2F4B">
              <w:rPr>
                <w:rStyle w:val="Hyperlink"/>
                <w:noProof/>
              </w:rPr>
              <w:t xml:space="preserve">Pemodelan Proses Bisnis </w:t>
            </w:r>
            <w:r w:rsidRPr="00BD2F4B">
              <w:rPr>
                <w:rStyle w:val="Hyperlink"/>
                <w:i/>
                <w:iCs/>
                <w:noProof/>
              </w:rPr>
              <w:t>To Be</w:t>
            </w:r>
            <w:r w:rsidRPr="00BD2F4B">
              <w:rPr>
                <w:rStyle w:val="Hyperlink"/>
                <w:noProof/>
              </w:rPr>
              <w:t xml:space="preserve"> untuk Proses Alokasi Pekerjaan dan Sumber Daya</w:t>
            </w:r>
            <w:r>
              <w:rPr>
                <w:noProof/>
                <w:webHidden/>
              </w:rPr>
              <w:tab/>
            </w:r>
            <w:r>
              <w:rPr>
                <w:noProof/>
                <w:webHidden/>
              </w:rPr>
              <w:fldChar w:fldCharType="begin"/>
            </w:r>
            <w:r>
              <w:rPr>
                <w:noProof/>
                <w:webHidden/>
              </w:rPr>
              <w:instrText xml:space="preserve"> PAGEREF _Toc127003409 \h </w:instrText>
            </w:r>
            <w:r>
              <w:rPr>
                <w:noProof/>
                <w:webHidden/>
              </w:rPr>
            </w:r>
          </w:ins>
          <w:r>
            <w:rPr>
              <w:noProof/>
              <w:webHidden/>
            </w:rPr>
            <w:fldChar w:fldCharType="separate"/>
          </w:r>
          <w:ins w:id="209" w:author="ilham.nur@office.ui.ac.id" w:date="2023-02-11T10:22:00Z">
            <w:r>
              <w:rPr>
                <w:noProof/>
                <w:webHidden/>
              </w:rPr>
              <w:t>67</w:t>
            </w:r>
            <w:r>
              <w:rPr>
                <w:noProof/>
                <w:webHidden/>
              </w:rPr>
              <w:fldChar w:fldCharType="end"/>
            </w:r>
            <w:r w:rsidRPr="00BD2F4B">
              <w:rPr>
                <w:rStyle w:val="Hyperlink"/>
                <w:noProof/>
              </w:rPr>
              <w:fldChar w:fldCharType="end"/>
            </w:r>
          </w:ins>
        </w:p>
        <w:p w14:paraId="27AB553F" w14:textId="74B6CBBC" w:rsidR="00A47A89" w:rsidRDefault="00A47A89">
          <w:pPr>
            <w:pStyle w:val="TOC3"/>
            <w:rPr>
              <w:ins w:id="210" w:author="ilham.nur@office.ui.ac.id" w:date="2023-02-11T10:22:00Z"/>
              <w:rFonts w:asciiTheme="minorHAnsi" w:hAnsiTheme="minorHAnsi" w:cstheme="minorBidi"/>
              <w:noProof/>
              <w:sz w:val="22"/>
            </w:rPr>
          </w:pPr>
          <w:ins w:id="211"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10"</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11</w:t>
            </w:r>
            <w:r>
              <w:rPr>
                <w:rFonts w:asciiTheme="minorHAnsi" w:hAnsiTheme="minorHAnsi" w:cstheme="minorBidi"/>
                <w:noProof/>
                <w:sz w:val="22"/>
              </w:rPr>
              <w:tab/>
            </w:r>
            <w:r w:rsidRPr="00BD2F4B">
              <w:rPr>
                <w:rStyle w:val="Hyperlink"/>
                <w:noProof/>
              </w:rPr>
              <w:t>Optimasi Sistem</w:t>
            </w:r>
            <w:r>
              <w:rPr>
                <w:noProof/>
                <w:webHidden/>
              </w:rPr>
              <w:tab/>
            </w:r>
            <w:r>
              <w:rPr>
                <w:noProof/>
                <w:webHidden/>
              </w:rPr>
              <w:fldChar w:fldCharType="begin"/>
            </w:r>
            <w:r>
              <w:rPr>
                <w:noProof/>
                <w:webHidden/>
              </w:rPr>
              <w:instrText xml:space="preserve"> PAGEREF _Toc127003410 \h </w:instrText>
            </w:r>
            <w:r>
              <w:rPr>
                <w:noProof/>
                <w:webHidden/>
              </w:rPr>
            </w:r>
          </w:ins>
          <w:r>
            <w:rPr>
              <w:noProof/>
              <w:webHidden/>
            </w:rPr>
            <w:fldChar w:fldCharType="separate"/>
          </w:r>
          <w:ins w:id="212" w:author="ilham.nur@office.ui.ac.id" w:date="2023-02-11T10:22:00Z">
            <w:r>
              <w:rPr>
                <w:noProof/>
                <w:webHidden/>
              </w:rPr>
              <w:t>67</w:t>
            </w:r>
            <w:r>
              <w:rPr>
                <w:noProof/>
                <w:webHidden/>
              </w:rPr>
              <w:fldChar w:fldCharType="end"/>
            </w:r>
            <w:r w:rsidRPr="00BD2F4B">
              <w:rPr>
                <w:rStyle w:val="Hyperlink"/>
                <w:noProof/>
              </w:rPr>
              <w:fldChar w:fldCharType="end"/>
            </w:r>
          </w:ins>
        </w:p>
        <w:p w14:paraId="72F2092E" w14:textId="08074EDB" w:rsidR="00A47A89" w:rsidRDefault="00A47A89">
          <w:pPr>
            <w:pStyle w:val="TOC3"/>
            <w:rPr>
              <w:ins w:id="213" w:author="ilham.nur@office.ui.ac.id" w:date="2023-02-11T10:22:00Z"/>
              <w:rFonts w:asciiTheme="minorHAnsi" w:hAnsiTheme="minorHAnsi" w:cstheme="minorBidi"/>
              <w:noProof/>
              <w:sz w:val="22"/>
            </w:rPr>
          </w:pPr>
          <w:ins w:id="214"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11"</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3.2.12</w:t>
            </w:r>
            <w:r>
              <w:rPr>
                <w:rFonts w:asciiTheme="minorHAnsi" w:hAnsiTheme="minorHAnsi" w:cstheme="minorBidi"/>
                <w:noProof/>
                <w:sz w:val="22"/>
              </w:rPr>
              <w:tab/>
            </w:r>
            <w:r w:rsidRPr="00BD2F4B">
              <w:rPr>
                <w:rStyle w:val="Hyperlink"/>
                <w:noProof/>
              </w:rPr>
              <w:t>Analisis dan Kesimpulan</w:t>
            </w:r>
            <w:r>
              <w:rPr>
                <w:noProof/>
                <w:webHidden/>
              </w:rPr>
              <w:tab/>
            </w:r>
            <w:r>
              <w:rPr>
                <w:noProof/>
                <w:webHidden/>
              </w:rPr>
              <w:fldChar w:fldCharType="begin"/>
            </w:r>
            <w:r>
              <w:rPr>
                <w:noProof/>
                <w:webHidden/>
              </w:rPr>
              <w:instrText xml:space="preserve"> PAGEREF _Toc127003411 \h </w:instrText>
            </w:r>
            <w:r>
              <w:rPr>
                <w:noProof/>
                <w:webHidden/>
              </w:rPr>
            </w:r>
          </w:ins>
          <w:r>
            <w:rPr>
              <w:noProof/>
              <w:webHidden/>
            </w:rPr>
            <w:fldChar w:fldCharType="separate"/>
          </w:r>
          <w:ins w:id="215" w:author="ilham.nur@office.ui.ac.id" w:date="2023-02-11T10:22:00Z">
            <w:r>
              <w:rPr>
                <w:noProof/>
                <w:webHidden/>
              </w:rPr>
              <w:t>67</w:t>
            </w:r>
            <w:r>
              <w:rPr>
                <w:noProof/>
                <w:webHidden/>
              </w:rPr>
              <w:fldChar w:fldCharType="end"/>
            </w:r>
            <w:r w:rsidRPr="00BD2F4B">
              <w:rPr>
                <w:rStyle w:val="Hyperlink"/>
                <w:noProof/>
              </w:rPr>
              <w:fldChar w:fldCharType="end"/>
            </w:r>
          </w:ins>
        </w:p>
        <w:p w14:paraId="4A572BDC" w14:textId="0E58949C" w:rsidR="00A47A89" w:rsidRDefault="00A47A89">
          <w:pPr>
            <w:pStyle w:val="TOC1"/>
            <w:tabs>
              <w:tab w:val="left" w:pos="1100"/>
            </w:tabs>
            <w:rPr>
              <w:ins w:id="216" w:author="ilham.nur@office.ui.ac.id" w:date="2023-02-11T10:22:00Z"/>
              <w:rFonts w:asciiTheme="minorHAnsi" w:hAnsiTheme="minorHAnsi" w:cstheme="minorBidi"/>
              <w:b w:val="0"/>
              <w:noProof/>
              <w:sz w:val="22"/>
            </w:rPr>
          </w:pPr>
          <w:ins w:id="217"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12"</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BAB 4</w:t>
            </w:r>
            <w:r>
              <w:rPr>
                <w:rFonts w:asciiTheme="minorHAnsi" w:hAnsiTheme="minorHAnsi" w:cstheme="minorBidi"/>
                <w:b w:val="0"/>
                <w:noProof/>
                <w:sz w:val="22"/>
              </w:rPr>
              <w:tab/>
            </w:r>
            <w:r w:rsidRPr="00BD2F4B">
              <w:rPr>
                <w:rStyle w:val="Hyperlink"/>
                <w:noProof/>
              </w:rPr>
              <w:t>ANALISIS DAN PEMBAHASAN HASIL RISET</w:t>
            </w:r>
            <w:r>
              <w:rPr>
                <w:noProof/>
                <w:webHidden/>
              </w:rPr>
              <w:tab/>
            </w:r>
            <w:r>
              <w:rPr>
                <w:noProof/>
                <w:webHidden/>
              </w:rPr>
              <w:fldChar w:fldCharType="begin"/>
            </w:r>
            <w:r>
              <w:rPr>
                <w:noProof/>
                <w:webHidden/>
              </w:rPr>
              <w:instrText xml:space="preserve"> PAGEREF _Toc127003412 \h </w:instrText>
            </w:r>
            <w:r>
              <w:rPr>
                <w:noProof/>
                <w:webHidden/>
              </w:rPr>
            </w:r>
          </w:ins>
          <w:r>
            <w:rPr>
              <w:noProof/>
              <w:webHidden/>
            </w:rPr>
            <w:fldChar w:fldCharType="separate"/>
          </w:r>
          <w:ins w:id="218" w:author="ilham.nur@office.ui.ac.id" w:date="2023-02-11T10:22:00Z">
            <w:r>
              <w:rPr>
                <w:noProof/>
                <w:webHidden/>
              </w:rPr>
              <w:t>69</w:t>
            </w:r>
            <w:r>
              <w:rPr>
                <w:noProof/>
                <w:webHidden/>
              </w:rPr>
              <w:fldChar w:fldCharType="end"/>
            </w:r>
            <w:r w:rsidRPr="00BD2F4B">
              <w:rPr>
                <w:rStyle w:val="Hyperlink"/>
                <w:noProof/>
              </w:rPr>
              <w:fldChar w:fldCharType="end"/>
            </w:r>
          </w:ins>
        </w:p>
        <w:p w14:paraId="0D3A8465" w14:textId="1B44AF06" w:rsidR="00A47A89" w:rsidRDefault="00A47A89">
          <w:pPr>
            <w:pStyle w:val="TOC2"/>
            <w:tabs>
              <w:tab w:val="left" w:pos="880"/>
              <w:tab w:val="right" w:leader="dot" w:pos="8494"/>
            </w:tabs>
            <w:rPr>
              <w:ins w:id="219" w:author="ilham.nur@office.ui.ac.id" w:date="2023-02-11T10:22:00Z"/>
              <w:rFonts w:asciiTheme="minorHAnsi" w:hAnsiTheme="minorHAnsi" w:cstheme="minorBidi"/>
              <w:noProof/>
              <w:sz w:val="22"/>
            </w:rPr>
          </w:pPr>
          <w:ins w:id="220"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13"</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1</w:t>
            </w:r>
            <w:r>
              <w:rPr>
                <w:rFonts w:asciiTheme="minorHAnsi" w:hAnsiTheme="minorHAnsi" w:cstheme="minorBidi"/>
                <w:noProof/>
                <w:sz w:val="22"/>
              </w:rPr>
              <w:tab/>
            </w:r>
            <w:r w:rsidRPr="00BD2F4B">
              <w:rPr>
                <w:rStyle w:val="Hyperlink"/>
                <w:noProof/>
              </w:rPr>
              <w:t>Arsitektur Sistem</w:t>
            </w:r>
            <w:r>
              <w:rPr>
                <w:noProof/>
                <w:webHidden/>
              </w:rPr>
              <w:tab/>
            </w:r>
            <w:r>
              <w:rPr>
                <w:noProof/>
                <w:webHidden/>
              </w:rPr>
              <w:fldChar w:fldCharType="begin"/>
            </w:r>
            <w:r>
              <w:rPr>
                <w:noProof/>
                <w:webHidden/>
              </w:rPr>
              <w:instrText xml:space="preserve"> PAGEREF _Toc127003413 \h </w:instrText>
            </w:r>
            <w:r>
              <w:rPr>
                <w:noProof/>
                <w:webHidden/>
              </w:rPr>
            </w:r>
          </w:ins>
          <w:r>
            <w:rPr>
              <w:noProof/>
              <w:webHidden/>
            </w:rPr>
            <w:fldChar w:fldCharType="separate"/>
          </w:r>
          <w:ins w:id="221" w:author="ilham.nur@office.ui.ac.id" w:date="2023-02-11T10:22:00Z">
            <w:r>
              <w:rPr>
                <w:noProof/>
                <w:webHidden/>
              </w:rPr>
              <w:t>69</w:t>
            </w:r>
            <w:r>
              <w:rPr>
                <w:noProof/>
                <w:webHidden/>
              </w:rPr>
              <w:fldChar w:fldCharType="end"/>
            </w:r>
            <w:r w:rsidRPr="00BD2F4B">
              <w:rPr>
                <w:rStyle w:val="Hyperlink"/>
                <w:noProof/>
              </w:rPr>
              <w:fldChar w:fldCharType="end"/>
            </w:r>
          </w:ins>
        </w:p>
        <w:p w14:paraId="18F5D8A2" w14:textId="2EF1D6BF" w:rsidR="00A47A89" w:rsidRDefault="00A47A89">
          <w:pPr>
            <w:pStyle w:val="TOC2"/>
            <w:tabs>
              <w:tab w:val="left" w:pos="880"/>
              <w:tab w:val="right" w:leader="dot" w:pos="8494"/>
            </w:tabs>
            <w:rPr>
              <w:ins w:id="222" w:author="ilham.nur@office.ui.ac.id" w:date="2023-02-11T10:22:00Z"/>
              <w:rFonts w:asciiTheme="minorHAnsi" w:hAnsiTheme="minorHAnsi" w:cstheme="minorBidi"/>
              <w:noProof/>
              <w:sz w:val="22"/>
            </w:rPr>
          </w:pPr>
          <w:ins w:id="223" w:author="ilham.nur@office.ui.ac.id" w:date="2023-02-11T10:22:00Z">
            <w:r w:rsidRPr="00BD2F4B">
              <w:rPr>
                <w:rStyle w:val="Hyperlink"/>
                <w:noProof/>
              </w:rPr>
              <w:lastRenderedPageBreak/>
              <w:fldChar w:fldCharType="begin"/>
            </w:r>
            <w:r w:rsidRPr="00BD2F4B">
              <w:rPr>
                <w:rStyle w:val="Hyperlink"/>
                <w:noProof/>
              </w:rPr>
              <w:instrText xml:space="preserve"> </w:instrText>
            </w:r>
            <w:r>
              <w:rPr>
                <w:noProof/>
              </w:rPr>
              <w:instrText>HYPERLINK \l "_Toc127003414"</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2</w:t>
            </w:r>
            <w:r>
              <w:rPr>
                <w:rFonts w:asciiTheme="minorHAnsi" w:hAnsiTheme="minorHAnsi" w:cstheme="minorBidi"/>
                <w:noProof/>
                <w:sz w:val="22"/>
              </w:rPr>
              <w:tab/>
            </w:r>
            <w:r w:rsidRPr="00BD2F4B">
              <w:rPr>
                <w:rStyle w:val="Hyperlink"/>
                <w:noProof/>
              </w:rPr>
              <w:t>Struktur Basis Data</w:t>
            </w:r>
            <w:r>
              <w:rPr>
                <w:noProof/>
                <w:webHidden/>
              </w:rPr>
              <w:tab/>
            </w:r>
            <w:r>
              <w:rPr>
                <w:noProof/>
                <w:webHidden/>
              </w:rPr>
              <w:fldChar w:fldCharType="begin"/>
            </w:r>
            <w:r>
              <w:rPr>
                <w:noProof/>
                <w:webHidden/>
              </w:rPr>
              <w:instrText xml:space="preserve"> PAGEREF _Toc127003414 \h </w:instrText>
            </w:r>
            <w:r>
              <w:rPr>
                <w:noProof/>
                <w:webHidden/>
              </w:rPr>
            </w:r>
          </w:ins>
          <w:r>
            <w:rPr>
              <w:noProof/>
              <w:webHidden/>
            </w:rPr>
            <w:fldChar w:fldCharType="separate"/>
          </w:r>
          <w:ins w:id="224" w:author="ilham.nur@office.ui.ac.id" w:date="2023-02-11T10:22:00Z">
            <w:r>
              <w:rPr>
                <w:noProof/>
                <w:webHidden/>
              </w:rPr>
              <w:t>77</w:t>
            </w:r>
            <w:r>
              <w:rPr>
                <w:noProof/>
                <w:webHidden/>
              </w:rPr>
              <w:fldChar w:fldCharType="end"/>
            </w:r>
            <w:r w:rsidRPr="00BD2F4B">
              <w:rPr>
                <w:rStyle w:val="Hyperlink"/>
                <w:noProof/>
              </w:rPr>
              <w:fldChar w:fldCharType="end"/>
            </w:r>
          </w:ins>
        </w:p>
        <w:p w14:paraId="2A846C56" w14:textId="3DEA4020" w:rsidR="00A47A89" w:rsidRDefault="00A47A89">
          <w:pPr>
            <w:pStyle w:val="TOC3"/>
            <w:rPr>
              <w:ins w:id="225" w:author="ilham.nur@office.ui.ac.id" w:date="2023-02-11T10:22:00Z"/>
              <w:rFonts w:asciiTheme="minorHAnsi" w:hAnsiTheme="minorHAnsi" w:cstheme="minorBidi"/>
              <w:noProof/>
              <w:sz w:val="22"/>
            </w:rPr>
          </w:pPr>
          <w:ins w:id="226"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15"</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2.1</w:t>
            </w:r>
            <w:r>
              <w:rPr>
                <w:rFonts w:asciiTheme="minorHAnsi" w:hAnsiTheme="minorHAnsi" w:cstheme="minorBidi"/>
                <w:noProof/>
                <w:sz w:val="22"/>
              </w:rPr>
              <w:tab/>
            </w:r>
            <w:r w:rsidRPr="00BD2F4B">
              <w:rPr>
                <w:rStyle w:val="Hyperlink"/>
                <w:i/>
                <w:iCs/>
                <w:noProof/>
              </w:rPr>
              <w:t xml:space="preserve">Data Flow </w:t>
            </w:r>
            <w:r w:rsidRPr="00BD2F4B">
              <w:rPr>
                <w:rStyle w:val="Hyperlink"/>
                <w:noProof/>
              </w:rPr>
              <w:t>Diagram</w:t>
            </w:r>
            <w:r>
              <w:rPr>
                <w:noProof/>
                <w:webHidden/>
              </w:rPr>
              <w:tab/>
            </w:r>
            <w:r>
              <w:rPr>
                <w:noProof/>
                <w:webHidden/>
              </w:rPr>
              <w:fldChar w:fldCharType="begin"/>
            </w:r>
            <w:r>
              <w:rPr>
                <w:noProof/>
                <w:webHidden/>
              </w:rPr>
              <w:instrText xml:space="preserve"> PAGEREF _Toc127003415 \h </w:instrText>
            </w:r>
            <w:r>
              <w:rPr>
                <w:noProof/>
                <w:webHidden/>
              </w:rPr>
            </w:r>
          </w:ins>
          <w:r>
            <w:rPr>
              <w:noProof/>
              <w:webHidden/>
            </w:rPr>
            <w:fldChar w:fldCharType="separate"/>
          </w:r>
          <w:ins w:id="227" w:author="ilham.nur@office.ui.ac.id" w:date="2023-02-11T10:22:00Z">
            <w:r>
              <w:rPr>
                <w:noProof/>
                <w:webHidden/>
              </w:rPr>
              <w:t>82</w:t>
            </w:r>
            <w:r>
              <w:rPr>
                <w:noProof/>
                <w:webHidden/>
              </w:rPr>
              <w:fldChar w:fldCharType="end"/>
            </w:r>
            <w:r w:rsidRPr="00BD2F4B">
              <w:rPr>
                <w:rStyle w:val="Hyperlink"/>
                <w:noProof/>
              </w:rPr>
              <w:fldChar w:fldCharType="end"/>
            </w:r>
          </w:ins>
        </w:p>
        <w:p w14:paraId="353CDC89" w14:textId="6E6A9CD8" w:rsidR="00A47A89" w:rsidRDefault="00A47A89">
          <w:pPr>
            <w:pStyle w:val="TOC2"/>
            <w:tabs>
              <w:tab w:val="left" w:pos="880"/>
              <w:tab w:val="right" w:leader="dot" w:pos="8494"/>
            </w:tabs>
            <w:rPr>
              <w:ins w:id="228" w:author="ilham.nur@office.ui.ac.id" w:date="2023-02-11T10:22:00Z"/>
              <w:rFonts w:asciiTheme="minorHAnsi" w:hAnsiTheme="minorHAnsi" w:cstheme="minorBidi"/>
              <w:noProof/>
              <w:sz w:val="22"/>
            </w:rPr>
          </w:pPr>
          <w:ins w:id="229"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16"</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3</w:t>
            </w:r>
            <w:r>
              <w:rPr>
                <w:rFonts w:asciiTheme="minorHAnsi" w:hAnsiTheme="minorHAnsi" w:cstheme="minorBidi"/>
                <w:noProof/>
                <w:sz w:val="22"/>
              </w:rPr>
              <w:tab/>
            </w:r>
            <w:r w:rsidRPr="00BD2F4B">
              <w:rPr>
                <w:rStyle w:val="Hyperlink"/>
                <w:noProof/>
              </w:rPr>
              <w:t>Pembangunan Sistem Optimasi Alokasi Pekerjaan dan Sumber Daya</w:t>
            </w:r>
            <w:r>
              <w:rPr>
                <w:noProof/>
                <w:webHidden/>
              </w:rPr>
              <w:tab/>
            </w:r>
            <w:r>
              <w:rPr>
                <w:noProof/>
                <w:webHidden/>
              </w:rPr>
              <w:fldChar w:fldCharType="begin"/>
            </w:r>
            <w:r>
              <w:rPr>
                <w:noProof/>
                <w:webHidden/>
              </w:rPr>
              <w:instrText xml:space="preserve"> PAGEREF _Toc127003416 \h </w:instrText>
            </w:r>
            <w:r>
              <w:rPr>
                <w:noProof/>
                <w:webHidden/>
              </w:rPr>
            </w:r>
          </w:ins>
          <w:r>
            <w:rPr>
              <w:noProof/>
              <w:webHidden/>
            </w:rPr>
            <w:fldChar w:fldCharType="separate"/>
          </w:r>
          <w:ins w:id="230" w:author="ilham.nur@office.ui.ac.id" w:date="2023-02-11T10:22:00Z">
            <w:r>
              <w:rPr>
                <w:noProof/>
                <w:webHidden/>
              </w:rPr>
              <w:t>83</w:t>
            </w:r>
            <w:r>
              <w:rPr>
                <w:noProof/>
                <w:webHidden/>
              </w:rPr>
              <w:fldChar w:fldCharType="end"/>
            </w:r>
            <w:r w:rsidRPr="00BD2F4B">
              <w:rPr>
                <w:rStyle w:val="Hyperlink"/>
                <w:noProof/>
              </w:rPr>
              <w:fldChar w:fldCharType="end"/>
            </w:r>
          </w:ins>
        </w:p>
        <w:p w14:paraId="7AE53D92" w14:textId="5FB87176" w:rsidR="00A47A89" w:rsidRDefault="00A47A89">
          <w:pPr>
            <w:pStyle w:val="TOC2"/>
            <w:tabs>
              <w:tab w:val="left" w:pos="880"/>
              <w:tab w:val="right" w:leader="dot" w:pos="8494"/>
            </w:tabs>
            <w:rPr>
              <w:ins w:id="231" w:author="ilham.nur@office.ui.ac.id" w:date="2023-02-11T10:22:00Z"/>
              <w:rFonts w:asciiTheme="minorHAnsi" w:hAnsiTheme="minorHAnsi" w:cstheme="minorBidi"/>
              <w:noProof/>
              <w:sz w:val="22"/>
            </w:rPr>
          </w:pPr>
          <w:ins w:id="232"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17"</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4</w:t>
            </w:r>
            <w:r>
              <w:rPr>
                <w:rFonts w:asciiTheme="minorHAnsi" w:hAnsiTheme="minorHAnsi" w:cstheme="minorBidi"/>
                <w:noProof/>
                <w:sz w:val="22"/>
              </w:rPr>
              <w:tab/>
            </w:r>
            <w:r w:rsidRPr="00BD2F4B">
              <w:rPr>
                <w:rStyle w:val="Hyperlink"/>
                <w:noProof/>
              </w:rPr>
              <w:t xml:space="preserve">Pemodelan Proses Bisnis kondisi </w:t>
            </w:r>
            <w:r w:rsidRPr="00BD2F4B">
              <w:rPr>
                <w:rStyle w:val="Hyperlink"/>
                <w:i/>
                <w:iCs/>
                <w:noProof/>
              </w:rPr>
              <w:t>As Is</w:t>
            </w:r>
            <w:r>
              <w:rPr>
                <w:noProof/>
                <w:webHidden/>
              </w:rPr>
              <w:tab/>
            </w:r>
            <w:r>
              <w:rPr>
                <w:noProof/>
                <w:webHidden/>
              </w:rPr>
              <w:fldChar w:fldCharType="begin"/>
            </w:r>
            <w:r>
              <w:rPr>
                <w:noProof/>
                <w:webHidden/>
              </w:rPr>
              <w:instrText xml:space="preserve"> PAGEREF _Toc127003417 \h </w:instrText>
            </w:r>
            <w:r>
              <w:rPr>
                <w:noProof/>
                <w:webHidden/>
              </w:rPr>
            </w:r>
          </w:ins>
          <w:r>
            <w:rPr>
              <w:noProof/>
              <w:webHidden/>
            </w:rPr>
            <w:fldChar w:fldCharType="separate"/>
          </w:r>
          <w:ins w:id="233" w:author="ilham.nur@office.ui.ac.id" w:date="2023-02-11T10:22:00Z">
            <w:r>
              <w:rPr>
                <w:noProof/>
                <w:webHidden/>
              </w:rPr>
              <w:t>83</w:t>
            </w:r>
            <w:r>
              <w:rPr>
                <w:noProof/>
                <w:webHidden/>
              </w:rPr>
              <w:fldChar w:fldCharType="end"/>
            </w:r>
            <w:r w:rsidRPr="00BD2F4B">
              <w:rPr>
                <w:rStyle w:val="Hyperlink"/>
                <w:noProof/>
              </w:rPr>
              <w:fldChar w:fldCharType="end"/>
            </w:r>
          </w:ins>
        </w:p>
        <w:p w14:paraId="47780705" w14:textId="64F7DE2E" w:rsidR="00A47A89" w:rsidRDefault="00A47A89">
          <w:pPr>
            <w:pStyle w:val="TOC2"/>
            <w:tabs>
              <w:tab w:val="left" w:pos="880"/>
              <w:tab w:val="right" w:leader="dot" w:pos="8494"/>
            </w:tabs>
            <w:rPr>
              <w:ins w:id="234" w:author="ilham.nur@office.ui.ac.id" w:date="2023-02-11T10:22:00Z"/>
              <w:rFonts w:asciiTheme="minorHAnsi" w:hAnsiTheme="minorHAnsi" w:cstheme="minorBidi"/>
              <w:noProof/>
              <w:sz w:val="22"/>
            </w:rPr>
          </w:pPr>
          <w:ins w:id="235"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18"</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5</w:t>
            </w:r>
            <w:r>
              <w:rPr>
                <w:rFonts w:asciiTheme="minorHAnsi" w:hAnsiTheme="minorHAnsi" w:cstheme="minorBidi"/>
                <w:noProof/>
                <w:sz w:val="22"/>
              </w:rPr>
              <w:tab/>
            </w:r>
            <w:r w:rsidRPr="00BD2F4B">
              <w:rPr>
                <w:rStyle w:val="Hyperlink"/>
                <w:noProof/>
              </w:rPr>
              <w:t>Simulasi Sistem Optimasi Alokasi Pekerjaan dan Sumber Daya</w:t>
            </w:r>
            <w:r>
              <w:rPr>
                <w:noProof/>
                <w:webHidden/>
              </w:rPr>
              <w:tab/>
            </w:r>
            <w:r>
              <w:rPr>
                <w:noProof/>
                <w:webHidden/>
              </w:rPr>
              <w:fldChar w:fldCharType="begin"/>
            </w:r>
            <w:r>
              <w:rPr>
                <w:noProof/>
                <w:webHidden/>
              </w:rPr>
              <w:instrText xml:space="preserve"> PAGEREF _Toc127003418 \h </w:instrText>
            </w:r>
            <w:r>
              <w:rPr>
                <w:noProof/>
                <w:webHidden/>
              </w:rPr>
            </w:r>
          </w:ins>
          <w:r>
            <w:rPr>
              <w:noProof/>
              <w:webHidden/>
            </w:rPr>
            <w:fldChar w:fldCharType="separate"/>
          </w:r>
          <w:ins w:id="236" w:author="ilham.nur@office.ui.ac.id" w:date="2023-02-11T10:22:00Z">
            <w:r>
              <w:rPr>
                <w:noProof/>
                <w:webHidden/>
              </w:rPr>
              <w:t>83</w:t>
            </w:r>
            <w:r>
              <w:rPr>
                <w:noProof/>
                <w:webHidden/>
              </w:rPr>
              <w:fldChar w:fldCharType="end"/>
            </w:r>
            <w:r w:rsidRPr="00BD2F4B">
              <w:rPr>
                <w:rStyle w:val="Hyperlink"/>
                <w:noProof/>
              </w:rPr>
              <w:fldChar w:fldCharType="end"/>
            </w:r>
          </w:ins>
        </w:p>
        <w:p w14:paraId="62B223C1" w14:textId="53936D7A" w:rsidR="00A47A89" w:rsidRDefault="00A47A89">
          <w:pPr>
            <w:pStyle w:val="TOC3"/>
            <w:rPr>
              <w:ins w:id="237" w:author="ilham.nur@office.ui.ac.id" w:date="2023-02-11T10:22:00Z"/>
              <w:rFonts w:asciiTheme="minorHAnsi" w:hAnsiTheme="minorHAnsi" w:cstheme="minorBidi"/>
              <w:noProof/>
              <w:sz w:val="22"/>
            </w:rPr>
          </w:pPr>
          <w:ins w:id="238"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19"</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5.1</w:t>
            </w:r>
            <w:r>
              <w:rPr>
                <w:rFonts w:asciiTheme="minorHAnsi" w:hAnsiTheme="minorHAnsi" w:cstheme="minorBidi"/>
                <w:noProof/>
                <w:sz w:val="22"/>
              </w:rPr>
              <w:tab/>
            </w:r>
            <w:r w:rsidRPr="00BD2F4B">
              <w:rPr>
                <w:rStyle w:val="Hyperlink"/>
                <w:noProof/>
              </w:rPr>
              <w:t>Simulasi Sistem</w:t>
            </w:r>
            <w:r>
              <w:rPr>
                <w:noProof/>
                <w:webHidden/>
              </w:rPr>
              <w:tab/>
            </w:r>
            <w:r>
              <w:rPr>
                <w:noProof/>
                <w:webHidden/>
              </w:rPr>
              <w:fldChar w:fldCharType="begin"/>
            </w:r>
            <w:r>
              <w:rPr>
                <w:noProof/>
                <w:webHidden/>
              </w:rPr>
              <w:instrText xml:space="preserve"> PAGEREF _Toc127003419 \h </w:instrText>
            </w:r>
            <w:r>
              <w:rPr>
                <w:noProof/>
                <w:webHidden/>
              </w:rPr>
            </w:r>
          </w:ins>
          <w:r>
            <w:rPr>
              <w:noProof/>
              <w:webHidden/>
            </w:rPr>
            <w:fldChar w:fldCharType="separate"/>
          </w:r>
          <w:ins w:id="239" w:author="ilham.nur@office.ui.ac.id" w:date="2023-02-11T10:22:00Z">
            <w:r>
              <w:rPr>
                <w:noProof/>
                <w:webHidden/>
              </w:rPr>
              <w:t>83</w:t>
            </w:r>
            <w:r>
              <w:rPr>
                <w:noProof/>
                <w:webHidden/>
              </w:rPr>
              <w:fldChar w:fldCharType="end"/>
            </w:r>
            <w:r w:rsidRPr="00BD2F4B">
              <w:rPr>
                <w:rStyle w:val="Hyperlink"/>
                <w:noProof/>
              </w:rPr>
              <w:fldChar w:fldCharType="end"/>
            </w:r>
          </w:ins>
        </w:p>
        <w:p w14:paraId="67129441" w14:textId="6B16087B" w:rsidR="00A47A89" w:rsidRDefault="00A47A89">
          <w:pPr>
            <w:pStyle w:val="TOC3"/>
            <w:rPr>
              <w:ins w:id="240" w:author="ilham.nur@office.ui.ac.id" w:date="2023-02-11T10:22:00Z"/>
              <w:rFonts w:asciiTheme="minorHAnsi" w:hAnsiTheme="minorHAnsi" w:cstheme="minorBidi"/>
              <w:noProof/>
              <w:sz w:val="22"/>
            </w:rPr>
          </w:pPr>
          <w:ins w:id="241"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20"</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5.2</w:t>
            </w:r>
            <w:r>
              <w:rPr>
                <w:rFonts w:asciiTheme="minorHAnsi" w:hAnsiTheme="minorHAnsi" w:cstheme="minorBidi"/>
                <w:noProof/>
                <w:sz w:val="22"/>
              </w:rPr>
              <w:tab/>
            </w:r>
            <w:r w:rsidRPr="00BD2F4B">
              <w:rPr>
                <w:rStyle w:val="Hyperlink"/>
                <w:noProof/>
              </w:rPr>
              <w:t>Optimasi Sistem</w:t>
            </w:r>
            <w:r>
              <w:rPr>
                <w:noProof/>
                <w:webHidden/>
              </w:rPr>
              <w:tab/>
            </w:r>
            <w:r>
              <w:rPr>
                <w:noProof/>
                <w:webHidden/>
              </w:rPr>
              <w:fldChar w:fldCharType="begin"/>
            </w:r>
            <w:r>
              <w:rPr>
                <w:noProof/>
                <w:webHidden/>
              </w:rPr>
              <w:instrText xml:space="preserve"> PAGEREF _Toc127003420 \h </w:instrText>
            </w:r>
            <w:r>
              <w:rPr>
                <w:noProof/>
                <w:webHidden/>
              </w:rPr>
            </w:r>
          </w:ins>
          <w:r>
            <w:rPr>
              <w:noProof/>
              <w:webHidden/>
            </w:rPr>
            <w:fldChar w:fldCharType="separate"/>
          </w:r>
          <w:ins w:id="242" w:author="ilham.nur@office.ui.ac.id" w:date="2023-02-11T10:22:00Z">
            <w:r>
              <w:rPr>
                <w:noProof/>
                <w:webHidden/>
              </w:rPr>
              <w:t>83</w:t>
            </w:r>
            <w:r>
              <w:rPr>
                <w:noProof/>
                <w:webHidden/>
              </w:rPr>
              <w:fldChar w:fldCharType="end"/>
            </w:r>
            <w:r w:rsidRPr="00BD2F4B">
              <w:rPr>
                <w:rStyle w:val="Hyperlink"/>
                <w:noProof/>
              </w:rPr>
              <w:fldChar w:fldCharType="end"/>
            </w:r>
          </w:ins>
        </w:p>
        <w:p w14:paraId="4ECE6617" w14:textId="5127F7D2" w:rsidR="00A47A89" w:rsidRDefault="00A47A89">
          <w:pPr>
            <w:pStyle w:val="TOC2"/>
            <w:tabs>
              <w:tab w:val="left" w:pos="880"/>
              <w:tab w:val="right" w:leader="dot" w:pos="8494"/>
            </w:tabs>
            <w:rPr>
              <w:ins w:id="243" w:author="ilham.nur@office.ui.ac.id" w:date="2023-02-11T10:22:00Z"/>
              <w:rFonts w:asciiTheme="minorHAnsi" w:hAnsiTheme="minorHAnsi" w:cstheme="minorBidi"/>
              <w:noProof/>
              <w:sz w:val="22"/>
            </w:rPr>
          </w:pPr>
          <w:ins w:id="244"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21"</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6</w:t>
            </w:r>
            <w:r>
              <w:rPr>
                <w:rFonts w:asciiTheme="minorHAnsi" w:hAnsiTheme="minorHAnsi" w:cstheme="minorBidi"/>
                <w:noProof/>
                <w:sz w:val="22"/>
              </w:rPr>
              <w:tab/>
            </w:r>
            <w:r w:rsidRPr="00BD2F4B">
              <w:rPr>
                <w:rStyle w:val="Hyperlink"/>
                <w:noProof/>
              </w:rPr>
              <w:t xml:space="preserve">Pemodelan Bisnis </w:t>
            </w:r>
            <w:r w:rsidRPr="00BD2F4B">
              <w:rPr>
                <w:rStyle w:val="Hyperlink"/>
                <w:i/>
                <w:iCs/>
                <w:noProof/>
              </w:rPr>
              <w:t>To Be</w:t>
            </w:r>
            <w:r>
              <w:rPr>
                <w:noProof/>
                <w:webHidden/>
              </w:rPr>
              <w:tab/>
            </w:r>
            <w:r>
              <w:rPr>
                <w:noProof/>
                <w:webHidden/>
              </w:rPr>
              <w:fldChar w:fldCharType="begin"/>
            </w:r>
            <w:r>
              <w:rPr>
                <w:noProof/>
                <w:webHidden/>
              </w:rPr>
              <w:instrText xml:space="preserve"> PAGEREF _Toc127003421 \h </w:instrText>
            </w:r>
            <w:r>
              <w:rPr>
                <w:noProof/>
                <w:webHidden/>
              </w:rPr>
            </w:r>
          </w:ins>
          <w:r>
            <w:rPr>
              <w:noProof/>
              <w:webHidden/>
            </w:rPr>
            <w:fldChar w:fldCharType="separate"/>
          </w:r>
          <w:ins w:id="245" w:author="ilham.nur@office.ui.ac.id" w:date="2023-02-11T10:22:00Z">
            <w:r>
              <w:rPr>
                <w:noProof/>
                <w:webHidden/>
              </w:rPr>
              <w:t>83</w:t>
            </w:r>
            <w:r>
              <w:rPr>
                <w:noProof/>
                <w:webHidden/>
              </w:rPr>
              <w:fldChar w:fldCharType="end"/>
            </w:r>
            <w:r w:rsidRPr="00BD2F4B">
              <w:rPr>
                <w:rStyle w:val="Hyperlink"/>
                <w:noProof/>
              </w:rPr>
              <w:fldChar w:fldCharType="end"/>
            </w:r>
          </w:ins>
        </w:p>
        <w:p w14:paraId="5F2F7072" w14:textId="2559137C" w:rsidR="00A47A89" w:rsidRDefault="00A47A89">
          <w:pPr>
            <w:pStyle w:val="TOC2"/>
            <w:tabs>
              <w:tab w:val="left" w:pos="880"/>
              <w:tab w:val="right" w:leader="dot" w:pos="8494"/>
            </w:tabs>
            <w:rPr>
              <w:ins w:id="246" w:author="ilham.nur@office.ui.ac.id" w:date="2023-02-11T10:22:00Z"/>
              <w:rFonts w:asciiTheme="minorHAnsi" w:hAnsiTheme="minorHAnsi" w:cstheme="minorBidi"/>
              <w:noProof/>
              <w:sz w:val="22"/>
            </w:rPr>
          </w:pPr>
          <w:ins w:id="247"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22"</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7</w:t>
            </w:r>
            <w:r>
              <w:rPr>
                <w:rFonts w:asciiTheme="minorHAnsi" w:hAnsiTheme="minorHAnsi" w:cstheme="minorBidi"/>
                <w:noProof/>
                <w:sz w:val="22"/>
              </w:rPr>
              <w:tab/>
            </w:r>
            <w:r w:rsidRPr="00BD2F4B">
              <w:rPr>
                <w:rStyle w:val="Hyperlink"/>
                <w:noProof/>
              </w:rPr>
              <w:t>Uji dan Analisis Hasil</w:t>
            </w:r>
            <w:r>
              <w:rPr>
                <w:noProof/>
                <w:webHidden/>
              </w:rPr>
              <w:tab/>
            </w:r>
            <w:r>
              <w:rPr>
                <w:noProof/>
                <w:webHidden/>
              </w:rPr>
              <w:fldChar w:fldCharType="begin"/>
            </w:r>
            <w:r>
              <w:rPr>
                <w:noProof/>
                <w:webHidden/>
              </w:rPr>
              <w:instrText xml:space="preserve"> PAGEREF _Toc127003422 \h </w:instrText>
            </w:r>
            <w:r>
              <w:rPr>
                <w:noProof/>
                <w:webHidden/>
              </w:rPr>
            </w:r>
          </w:ins>
          <w:r>
            <w:rPr>
              <w:noProof/>
              <w:webHidden/>
            </w:rPr>
            <w:fldChar w:fldCharType="separate"/>
          </w:r>
          <w:ins w:id="248" w:author="ilham.nur@office.ui.ac.id" w:date="2023-02-11T10:22:00Z">
            <w:r>
              <w:rPr>
                <w:noProof/>
                <w:webHidden/>
              </w:rPr>
              <w:t>83</w:t>
            </w:r>
            <w:r>
              <w:rPr>
                <w:noProof/>
                <w:webHidden/>
              </w:rPr>
              <w:fldChar w:fldCharType="end"/>
            </w:r>
            <w:r w:rsidRPr="00BD2F4B">
              <w:rPr>
                <w:rStyle w:val="Hyperlink"/>
                <w:noProof/>
              </w:rPr>
              <w:fldChar w:fldCharType="end"/>
            </w:r>
          </w:ins>
        </w:p>
        <w:p w14:paraId="39F9BB6D" w14:textId="48C7637B" w:rsidR="00A47A89" w:rsidRDefault="00A47A89">
          <w:pPr>
            <w:pStyle w:val="TOC3"/>
            <w:rPr>
              <w:ins w:id="249" w:author="ilham.nur@office.ui.ac.id" w:date="2023-02-11T10:22:00Z"/>
              <w:rFonts w:asciiTheme="minorHAnsi" w:hAnsiTheme="minorHAnsi" w:cstheme="minorBidi"/>
              <w:noProof/>
              <w:sz w:val="22"/>
            </w:rPr>
          </w:pPr>
          <w:ins w:id="250"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23"</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7.1</w:t>
            </w:r>
            <w:r>
              <w:rPr>
                <w:rFonts w:asciiTheme="minorHAnsi" w:hAnsiTheme="minorHAnsi" w:cstheme="minorBidi"/>
                <w:noProof/>
                <w:sz w:val="22"/>
              </w:rPr>
              <w:tab/>
            </w:r>
            <w:r w:rsidRPr="00BD2F4B">
              <w:rPr>
                <w:rStyle w:val="Hyperlink"/>
                <w:noProof/>
              </w:rPr>
              <w:t xml:space="preserve">Perbandingan Alur Bisnis </w:t>
            </w:r>
            <w:r w:rsidRPr="00BD2F4B">
              <w:rPr>
                <w:rStyle w:val="Hyperlink"/>
                <w:i/>
                <w:iCs/>
                <w:noProof/>
              </w:rPr>
              <w:t xml:space="preserve">As Is </w:t>
            </w:r>
            <w:r w:rsidRPr="00BD2F4B">
              <w:rPr>
                <w:rStyle w:val="Hyperlink"/>
                <w:noProof/>
              </w:rPr>
              <w:t xml:space="preserve">dengan </w:t>
            </w:r>
            <w:r w:rsidRPr="00BD2F4B">
              <w:rPr>
                <w:rStyle w:val="Hyperlink"/>
                <w:i/>
                <w:iCs/>
                <w:noProof/>
              </w:rPr>
              <w:t>To Be</w:t>
            </w:r>
            <w:r>
              <w:rPr>
                <w:noProof/>
                <w:webHidden/>
              </w:rPr>
              <w:tab/>
            </w:r>
            <w:r>
              <w:rPr>
                <w:noProof/>
                <w:webHidden/>
              </w:rPr>
              <w:fldChar w:fldCharType="begin"/>
            </w:r>
            <w:r>
              <w:rPr>
                <w:noProof/>
                <w:webHidden/>
              </w:rPr>
              <w:instrText xml:space="preserve"> PAGEREF _Toc127003423 \h </w:instrText>
            </w:r>
            <w:r>
              <w:rPr>
                <w:noProof/>
                <w:webHidden/>
              </w:rPr>
            </w:r>
          </w:ins>
          <w:r>
            <w:rPr>
              <w:noProof/>
              <w:webHidden/>
            </w:rPr>
            <w:fldChar w:fldCharType="separate"/>
          </w:r>
          <w:ins w:id="251" w:author="ilham.nur@office.ui.ac.id" w:date="2023-02-11T10:22:00Z">
            <w:r>
              <w:rPr>
                <w:noProof/>
                <w:webHidden/>
              </w:rPr>
              <w:t>83</w:t>
            </w:r>
            <w:r>
              <w:rPr>
                <w:noProof/>
                <w:webHidden/>
              </w:rPr>
              <w:fldChar w:fldCharType="end"/>
            </w:r>
            <w:r w:rsidRPr="00BD2F4B">
              <w:rPr>
                <w:rStyle w:val="Hyperlink"/>
                <w:noProof/>
              </w:rPr>
              <w:fldChar w:fldCharType="end"/>
            </w:r>
          </w:ins>
        </w:p>
        <w:p w14:paraId="3C9821A9" w14:textId="301B6FFF" w:rsidR="00A47A89" w:rsidRDefault="00A47A89">
          <w:pPr>
            <w:pStyle w:val="TOC3"/>
            <w:rPr>
              <w:ins w:id="252" w:author="ilham.nur@office.ui.ac.id" w:date="2023-02-11T10:22:00Z"/>
              <w:rFonts w:asciiTheme="minorHAnsi" w:hAnsiTheme="minorHAnsi" w:cstheme="minorBidi"/>
              <w:noProof/>
              <w:sz w:val="22"/>
            </w:rPr>
          </w:pPr>
          <w:ins w:id="253"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24"</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7.2</w:t>
            </w:r>
            <w:r>
              <w:rPr>
                <w:rFonts w:asciiTheme="minorHAnsi" w:hAnsiTheme="minorHAnsi" w:cstheme="minorBidi"/>
                <w:noProof/>
                <w:sz w:val="22"/>
              </w:rPr>
              <w:tab/>
            </w:r>
            <w:r w:rsidRPr="00BD2F4B">
              <w:rPr>
                <w:rStyle w:val="Hyperlink"/>
                <w:noProof/>
              </w:rPr>
              <w:t>Pemodelan Penyelesaian Proyek</w:t>
            </w:r>
            <w:r>
              <w:rPr>
                <w:noProof/>
                <w:webHidden/>
              </w:rPr>
              <w:tab/>
            </w:r>
            <w:r>
              <w:rPr>
                <w:noProof/>
                <w:webHidden/>
              </w:rPr>
              <w:fldChar w:fldCharType="begin"/>
            </w:r>
            <w:r>
              <w:rPr>
                <w:noProof/>
                <w:webHidden/>
              </w:rPr>
              <w:instrText xml:space="preserve"> PAGEREF _Toc127003424 \h </w:instrText>
            </w:r>
            <w:r>
              <w:rPr>
                <w:noProof/>
                <w:webHidden/>
              </w:rPr>
            </w:r>
          </w:ins>
          <w:r>
            <w:rPr>
              <w:noProof/>
              <w:webHidden/>
            </w:rPr>
            <w:fldChar w:fldCharType="separate"/>
          </w:r>
          <w:ins w:id="254" w:author="ilham.nur@office.ui.ac.id" w:date="2023-02-11T10:22:00Z">
            <w:r>
              <w:rPr>
                <w:noProof/>
                <w:webHidden/>
              </w:rPr>
              <w:t>83</w:t>
            </w:r>
            <w:r>
              <w:rPr>
                <w:noProof/>
                <w:webHidden/>
              </w:rPr>
              <w:fldChar w:fldCharType="end"/>
            </w:r>
            <w:r w:rsidRPr="00BD2F4B">
              <w:rPr>
                <w:rStyle w:val="Hyperlink"/>
                <w:noProof/>
              </w:rPr>
              <w:fldChar w:fldCharType="end"/>
            </w:r>
          </w:ins>
        </w:p>
        <w:p w14:paraId="33501ACD" w14:textId="55B13D26" w:rsidR="00A47A89" w:rsidRDefault="00A47A89">
          <w:pPr>
            <w:pStyle w:val="TOC3"/>
            <w:rPr>
              <w:ins w:id="255" w:author="ilham.nur@office.ui.ac.id" w:date="2023-02-11T10:22:00Z"/>
              <w:rFonts w:asciiTheme="minorHAnsi" w:hAnsiTheme="minorHAnsi" w:cstheme="minorBidi"/>
              <w:noProof/>
              <w:sz w:val="22"/>
            </w:rPr>
          </w:pPr>
          <w:ins w:id="256"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25"</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4.7.3</w:t>
            </w:r>
            <w:r>
              <w:rPr>
                <w:rFonts w:asciiTheme="minorHAnsi" w:hAnsiTheme="minorHAnsi" w:cstheme="minorBidi"/>
                <w:noProof/>
                <w:sz w:val="22"/>
              </w:rPr>
              <w:tab/>
            </w:r>
            <w:r w:rsidRPr="00BD2F4B">
              <w:rPr>
                <w:rStyle w:val="Hyperlink"/>
                <w:noProof/>
              </w:rPr>
              <w:t>Hasil Komparasi Waktu Penyelesaian Proyek Sebelum</w:t>
            </w:r>
            <w:r>
              <w:rPr>
                <w:noProof/>
                <w:webHidden/>
              </w:rPr>
              <w:tab/>
            </w:r>
            <w:r>
              <w:rPr>
                <w:noProof/>
                <w:webHidden/>
              </w:rPr>
              <w:fldChar w:fldCharType="begin"/>
            </w:r>
            <w:r>
              <w:rPr>
                <w:noProof/>
                <w:webHidden/>
              </w:rPr>
              <w:instrText xml:space="preserve"> PAGEREF _Toc127003425 \h </w:instrText>
            </w:r>
            <w:r>
              <w:rPr>
                <w:noProof/>
                <w:webHidden/>
              </w:rPr>
            </w:r>
          </w:ins>
          <w:r>
            <w:rPr>
              <w:noProof/>
              <w:webHidden/>
            </w:rPr>
            <w:fldChar w:fldCharType="separate"/>
          </w:r>
          <w:ins w:id="257" w:author="ilham.nur@office.ui.ac.id" w:date="2023-02-11T10:22:00Z">
            <w:r>
              <w:rPr>
                <w:noProof/>
                <w:webHidden/>
              </w:rPr>
              <w:t>83</w:t>
            </w:r>
            <w:r>
              <w:rPr>
                <w:noProof/>
                <w:webHidden/>
              </w:rPr>
              <w:fldChar w:fldCharType="end"/>
            </w:r>
            <w:r w:rsidRPr="00BD2F4B">
              <w:rPr>
                <w:rStyle w:val="Hyperlink"/>
                <w:noProof/>
              </w:rPr>
              <w:fldChar w:fldCharType="end"/>
            </w:r>
          </w:ins>
        </w:p>
        <w:p w14:paraId="2320EC1D" w14:textId="61B5A7CC" w:rsidR="00A47A89" w:rsidRDefault="00A47A89">
          <w:pPr>
            <w:pStyle w:val="TOC1"/>
            <w:tabs>
              <w:tab w:val="left" w:pos="1100"/>
            </w:tabs>
            <w:rPr>
              <w:ins w:id="258" w:author="ilham.nur@office.ui.ac.id" w:date="2023-02-11T10:22:00Z"/>
              <w:rFonts w:asciiTheme="minorHAnsi" w:hAnsiTheme="minorHAnsi" w:cstheme="minorBidi"/>
              <w:b w:val="0"/>
              <w:noProof/>
              <w:sz w:val="22"/>
            </w:rPr>
          </w:pPr>
          <w:ins w:id="259"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26"</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BAB 5</w:t>
            </w:r>
            <w:r>
              <w:rPr>
                <w:rFonts w:asciiTheme="minorHAnsi" w:hAnsiTheme="minorHAnsi" w:cstheme="minorBidi"/>
                <w:b w:val="0"/>
                <w:noProof/>
                <w:sz w:val="22"/>
              </w:rPr>
              <w:tab/>
            </w:r>
            <w:r w:rsidRPr="00BD2F4B">
              <w:rPr>
                <w:rStyle w:val="Hyperlink"/>
                <w:noProof/>
              </w:rPr>
              <w:t>KESIMPULAN</w:t>
            </w:r>
            <w:r>
              <w:rPr>
                <w:noProof/>
                <w:webHidden/>
              </w:rPr>
              <w:tab/>
            </w:r>
            <w:r>
              <w:rPr>
                <w:noProof/>
                <w:webHidden/>
              </w:rPr>
              <w:fldChar w:fldCharType="begin"/>
            </w:r>
            <w:r>
              <w:rPr>
                <w:noProof/>
                <w:webHidden/>
              </w:rPr>
              <w:instrText xml:space="preserve"> PAGEREF _Toc127003426 \h </w:instrText>
            </w:r>
            <w:r>
              <w:rPr>
                <w:noProof/>
                <w:webHidden/>
              </w:rPr>
            </w:r>
          </w:ins>
          <w:r>
            <w:rPr>
              <w:noProof/>
              <w:webHidden/>
            </w:rPr>
            <w:fldChar w:fldCharType="separate"/>
          </w:r>
          <w:ins w:id="260" w:author="ilham.nur@office.ui.ac.id" w:date="2023-02-11T10:22:00Z">
            <w:r>
              <w:rPr>
                <w:noProof/>
                <w:webHidden/>
              </w:rPr>
              <w:t>84</w:t>
            </w:r>
            <w:r>
              <w:rPr>
                <w:noProof/>
                <w:webHidden/>
              </w:rPr>
              <w:fldChar w:fldCharType="end"/>
            </w:r>
            <w:r w:rsidRPr="00BD2F4B">
              <w:rPr>
                <w:rStyle w:val="Hyperlink"/>
                <w:noProof/>
              </w:rPr>
              <w:fldChar w:fldCharType="end"/>
            </w:r>
          </w:ins>
        </w:p>
        <w:p w14:paraId="410ECC82" w14:textId="1C1EE981" w:rsidR="00A47A89" w:rsidRDefault="00A47A89">
          <w:pPr>
            <w:pStyle w:val="TOC1"/>
            <w:rPr>
              <w:ins w:id="261" w:author="ilham.nur@office.ui.ac.id" w:date="2023-02-11T10:22:00Z"/>
              <w:rFonts w:asciiTheme="minorHAnsi" w:hAnsiTheme="minorHAnsi" w:cstheme="minorBidi"/>
              <w:b w:val="0"/>
              <w:noProof/>
              <w:sz w:val="22"/>
            </w:rPr>
          </w:pPr>
          <w:ins w:id="262" w:author="ilham.nur@office.ui.ac.id" w:date="2023-02-11T10:22:00Z">
            <w:r w:rsidRPr="00BD2F4B">
              <w:rPr>
                <w:rStyle w:val="Hyperlink"/>
                <w:noProof/>
              </w:rPr>
              <w:fldChar w:fldCharType="begin"/>
            </w:r>
            <w:r w:rsidRPr="00BD2F4B">
              <w:rPr>
                <w:rStyle w:val="Hyperlink"/>
                <w:noProof/>
              </w:rPr>
              <w:instrText xml:space="preserve"> </w:instrText>
            </w:r>
            <w:r>
              <w:rPr>
                <w:noProof/>
              </w:rPr>
              <w:instrText>HYPERLINK \l "_Toc127003427"</w:instrText>
            </w:r>
            <w:r w:rsidRPr="00BD2F4B">
              <w:rPr>
                <w:rStyle w:val="Hyperlink"/>
                <w:noProof/>
              </w:rPr>
              <w:instrText xml:space="preserve"> </w:instrText>
            </w:r>
            <w:r w:rsidRPr="00BD2F4B">
              <w:rPr>
                <w:rStyle w:val="Hyperlink"/>
                <w:noProof/>
              </w:rPr>
            </w:r>
            <w:r w:rsidRPr="00BD2F4B">
              <w:rPr>
                <w:rStyle w:val="Hyperlink"/>
                <w:noProof/>
              </w:rPr>
              <w:fldChar w:fldCharType="separate"/>
            </w:r>
            <w:r w:rsidRPr="00BD2F4B">
              <w:rPr>
                <w:rStyle w:val="Hyperlink"/>
                <w:noProof/>
              </w:rPr>
              <w:t>DAFTAR REFERENSI</w:t>
            </w:r>
            <w:r>
              <w:rPr>
                <w:noProof/>
                <w:webHidden/>
              </w:rPr>
              <w:tab/>
            </w:r>
            <w:r>
              <w:rPr>
                <w:noProof/>
                <w:webHidden/>
              </w:rPr>
              <w:fldChar w:fldCharType="begin"/>
            </w:r>
            <w:r>
              <w:rPr>
                <w:noProof/>
                <w:webHidden/>
              </w:rPr>
              <w:instrText xml:space="preserve"> PAGEREF _Toc127003427 \h </w:instrText>
            </w:r>
            <w:r>
              <w:rPr>
                <w:noProof/>
                <w:webHidden/>
              </w:rPr>
            </w:r>
          </w:ins>
          <w:r>
            <w:rPr>
              <w:noProof/>
              <w:webHidden/>
            </w:rPr>
            <w:fldChar w:fldCharType="separate"/>
          </w:r>
          <w:ins w:id="263" w:author="ilham.nur@office.ui.ac.id" w:date="2023-02-11T10:22:00Z">
            <w:r>
              <w:rPr>
                <w:noProof/>
                <w:webHidden/>
              </w:rPr>
              <w:t>85</w:t>
            </w:r>
            <w:r>
              <w:rPr>
                <w:noProof/>
                <w:webHidden/>
              </w:rPr>
              <w:fldChar w:fldCharType="end"/>
            </w:r>
            <w:r w:rsidRPr="00BD2F4B">
              <w:rPr>
                <w:rStyle w:val="Hyperlink"/>
                <w:noProof/>
              </w:rPr>
              <w:fldChar w:fldCharType="end"/>
            </w:r>
          </w:ins>
        </w:p>
        <w:p w14:paraId="7B1C4430" w14:textId="6FC86500" w:rsidR="00032BC4" w:rsidDel="00CA2078" w:rsidRDefault="00032BC4">
          <w:pPr>
            <w:pStyle w:val="TOC1"/>
            <w:rPr>
              <w:ins w:id="264" w:author="ilham.nur@office.ui.ac.id [2]" w:date="2023-01-29T12:12:00Z"/>
              <w:del w:id="265" w:author="ilham.nur@office.ui.ac.id" w:date="2023-01-31T22:33:00Z"/>
              <w:rFonts w:asciiTheme="minorHAnsi" w:hAnsiTheme="minorHAnsi" w:cstheme="minorBidi"/>
              <w:b w:val="0"/>
              <w:noProof/>
              <w:sz w:val="22"/>
            </w:rPr>
          </w:pPr>
          <w:ins w:id="266" w:author="ilham.nur@office.ui.ac.id [2]" w:date="2023-01-29T12:12:00Z">
            <w:del w:id="267" w:author="ilham.nur@office.ui.ac.id" w:date="2023-01-31T22:33:00Z">
              <w:r w:rsidRPr="00CA2078" w:rsidDel="00CA2078">
                <w:rPr>
                  <w:rStyle w:val="Hyperlink"/>
                  <w:noProof/>
                </w:rPr>
                <w:delText>HALAMAN JUDUL</w:delText>
              </w:r>
              <w:r w:rsidDel="00CA2078">
                <w:rPr>
                  <w:noProof/>
                  <w:webHidden/>
                </w:rPr>
                <w:tab/>
                <w:delText>i</w:delText>
              </w:r>
            </w:del>
          </w:ins>
        </w:p>
        <w:p w14:paraId="0670D2B0" w14:textId="606364B1" w:rsidR="00032BC4" w:rsidDel="00CA2078" w:rsidRDefault="00032BC4">
          <w:pPr>
            <w:pStyle w:val="TOC1"/>
            <w:rPr>
              <w:ins w:id="268" w:author="ilham.nur@office.ui.ac.id [2]" w:date="2023-01-29T12:12:00Z"/>
              <w:del w:id="269" w:author="ilham.nur@office.ui.ac.id" w:date="2023-01-31T22:33:00Z"/>
              <w:rFonts w:asciiTheme="minorHAnsi" w:hAnsiTheme="minorHAnsi" w:cstheme="minorBidi"/>
              <w:b w:val="0"/>
              <w:noProof/>
              <w:sz w:val="22"/>
            </w:rPr>
          </w:pPr>
          <w:ins w:id="270" w:author="ilham.nur@office.ui.ac.id [2]" w:date="2023-01-29T12:12:00Z">
            <w:del w:id="271" w:author="ilham.nur@office.ui.ac.id" w:date="2023-01-31T22:33:00Z">
              <w:r w:rsidRPr="00CA2078" w:rsidDel="00CA2078">
                <w:rPr>
                  <w:rStyle w:val="Hyperlink"/>
                  <w:noProof/>
                </w:rPr>
                <w:delText>HALAMAN PERNYATAAN ORISINALITAS</w:delText>
              </w:r>
              <w:r w:rsidDel="00CA2078">
                <w:rPr>
                  <w:noProof/>
                  <w:webHidden/>
                </w:rPr>
                <w:tab/>
                <w:delText>ii</w:delText>
              </w:r>
            </w:del>
          </w:ins>
        </w:p>
        <w:p w14:paraId="314F571F" w14:textId="7B2FF32D" w:rsidR="00032BC4" w:rsidDel="00CA2078" w:rsidRDefault="00032BC4">
          <w:pPr>
            <w:pStyle w:val="TOC1"/>
            <w:rPr>
              <w:ins w:id="272" w:author="ilham.nur@office.ui.ac.id [2]" w:date="2023-01-29T12:12:00Z"/>
              <w:del w:id="273" w:author="ilham.nur@office.ui.ac.id" w:date="2023-01-31T22:33:00Z"/>
              <w:rFonts w:asciiTheme="minorHAnsi" w:hAnsiTheme="minorHAnsi" w:cstheme="minorBidi"/>
              <w:b w:val="0"/>
              <w:noProof/>
              <w:sz w:val="22"/>
            </w:rPr>
          </w:pPr>
          <w:ins w:id="274" w:author="ilham.nur@office.ui.ac.id [2]" w:date="2023-01-29T12:12:00Z">
            <w:del w:id="275" w:author="ilham.nur@office.ui.ac.id" w:date="2023-01-31T22:33:00Z">
              <w:r w:rsidRPr="00CA2078" w:rsidDel="00CA2078">
                <w:rPr>
                  <w:rStyle w:val="Hyperlink"/>
                  <w:noProof/>
                </w:rPr>
                <w:delText>HALAMAN PENGESAHAN</w:delText>
              </w:r>
              <w:r w:rsidDel="00CA2078">
                <w:rPr>
                  <w:noProof/>
                  <w:webHidden/>
                </w:rPr>
                <w:tab/>
                <w:delText>iii</w:delText>
              </w:r>
            </w:del>
          </w:ins>
        </w:p>
        <w:p w14:paraId="4BCE080B" w14:textId="58A8FAF2" w:rsidR="00032BC4" w:rsidDel="00CA2078" w:rsidRDefault="00032BC4">
          <w:pPr>
            <w:pStyle w:val="TOC1"/>
            <w:rPr>
              <w:ins w:id="276" w:author="ilham.nur@office.ui.ac.id [2]" w:date="2023-01-29T12:12:00Z"/>
              <w:del w:id="277" w:author="ilham.nur@office.ui.ac.id" w:date="2023-01-31T22:33:00Z"/>
              <w:rFonts w:asciiTheme="minorHAnsi" w:hAnsiTheme="minorHAnsi" w:cstheme="minorBidi"/>
              <w:b w:val="0"/>
              <w:noProof/>
              <w:sz w:val="22"/>
            </w:rPr>
          </w:pPr>
          <w:ins w:id="278" w:author="ilham.nur@office.ui.ac.id [2]" w:date="2023-01-29T12:12:00Z">
            <w:del w:id="279" w:author="ilham.nur@office.ui.ac.id" w:date="2023-01-31T22:33:00Z">
              <w:r w:rsidRPr="00CA2078" w:rsidDel="00CA2078">
                <w:rPr>
                  <w:rStyle w:val="Hyperlink"/>
                  <w:noProof/>
                </w:rPr>
                <w:delText>UCAPAN TERIMA KASIH</w:delText>
              </w:r>
              <w:r w:rsidDel="00CA2078">
                <w:rPr>
                  <w:noProof/>
                  <w:webHidden/>
                </w:rPr>
                <w:tab/>
                <w:delText>iv</w:delText>
              </w:r>
            </w:del>
          </w:ins>
        </w:p>
        <w:p w14:paraId="3A176849" w14:textId="04D11EE0" w:rsidR="00032BC4" w:rsidDel="00CA2078" w:rsidRDefault="00032BC4">
          <w:pPr>
            <w:pStyle w:val="TOC1"/>
            <w:rPr>
              <w:ins w:id="280" w:author="ilham.nur@office.ui.ac.id [2]" w:date="2023-01-29T12:12:00Z"/>
              <w:del w:id="281" w:author="ilham.nur@office.ui.ac.id" w:date="2023-01-31T22:33:00Z"/>
              <w:rFonts w:asciiTheme="minorHAnsi" w:hAnsiTheme="minorHAnsi" w:cstheme="minorBidi"/>
              <w:b w:val="0"/>
              <w:noProof/>
              <w:sz w:val="22"/>
            </w:rPr>
          </w:pPr>
          <w:ins w:id="282" w:author="ilham.nur@office.ui.ac.id [2]" w:date="2023-01-29T12:12:00Z">
            <w:del w:id="283" w:author="ilham.nur@office.ui.ac.id" w:date="2023-01-31T22:33:00Z">
              <w:r w:rsidRPr="00CA2078" w:rsidDel="00CA2078">
                <w:rPr>
                  <w:rStyle w:val="Hyperlink"/>
                  <w:noProof/>
                </w:rPr>
                <w:delText>HALAMAN PERNYATAAN PERSETUJUAN PUBLIKASI  TUGAS AKHIR UNTUK KEPENTINGAN AKADEMIS</w:delText>
              </w:r>
              <w:r w:rsidDel="00CA2078">
                <w:rPr>
                  <w:noProof/>
                  <w:webHidden/>
                </w:rPr>
                <w:tab/>
                <w:delText>v</w:delText>
              </w:r>
            </w:del>
          </w:ins>
        </w:p>
        <w:p w14:paraId="2F088DA4" w14:textId="5C7C1AF4" w:rsidR="00032BC4" w:rsidDel="00CA2078" w:rsidRDefault="00032BC4">
          <w:pPr>
            <w:pStyle w:val="TOC1"/>
            <w:rPr>
              <w:ins w:id="284" w:author="ilham.nur@office.ui.ac.id [2]" w:date="2023-01-29T12:12:00Z"/>
              <w:del w:id="285" w:author="ilham.nur@office.ui.ac.id" w:date="2023-01-31T22:33:00Z"/>
              <w:rFonts w:asciiTheme="minorHAnsi" w:hAnsiTheme="minorHAnsi" w:cstheme="minorBidi"/>
              <w:b w:val="0"/>
              <w:noProof/>
              <w:sz w:val="22"/>
            </w:rPr>
          </w:pPr>
          <w:ins w:id="286" w:author="ilham.nur@office.ui.ac.id [2]" w:date="2023-01-29T12:12:00Z">
            <w:del w:id="287" w:author="ilham.nur@office.ui.ac.id" w:date="2023-01-31T22:33:00Z">
              <w:r w:rsidRPr="00CA2078" w:rsidDel="00CA2078">
                <w:rPr>
                  <w:rStyle w:val="Hyperlink"/>
                  <w:noProof/>
                </w:rPr>
                <w:delText>ABSTRAK</w:delText>
              </w:r>
              <w:r w:rsidDel="00CA2078">
                <w:rPr>
                  <w:noProof/>
                  <w:webHidden/>
                </w:rPr>
                <w:tab/>
                <w:delText>vi</w:delText>
              </w:r>
            </w:del>
          </w:ins>
        </w:p>
        <w:p w14:paraId="762E8D3D" w14:textId="592747CB" w:rsidR="00032BC4" w:rsidDel="00CA2078" w:rsidRDefault="00032BC4">
          <w:pPr>
            <w:pStyle w:val="TOC1"/>
            <w:rPr>
              <w:ins w:id="288" w:author="ilham.nur@office.ui.ac.id [2]" w:date="2023-01-29T12:12:00Z"/>
              <w:del w:id="289" w:author="ilham.nur@office.ui.ac.id" w:date="2023-01-31T22:33:00Z"/>
              <w:rFonts w:asciiTheme="minorHAnsi" w:hAnsiTheme="minorHAnsi" w:cstheme="minorBidi"/>
              <w:b w:val="0"/>
              <w:noProof/>
              <w:sz w:val="22"/>
            </w:rPr>
          </w:pPr>
          <w:ins w:id="290" w:author="ilham.nur@office.ui.ac.id [2]" w:date="2023-01-29T12:12:00Z">
            <w:del w:id="291" w:author="ilham.nur@office.ui.ac.id" w:date="2023-01-31T22:33:00Z">
              <w:r w:rsidRPr="00CA2078" w:rsidDel="00CA2078">
                <w:rPr>
                  <w:rStyle w:val="Hyperlink"/>
                  <w:noProof/>
                </w:rPr>
                <w:delText>ABSTRACT</w:delText>
              </w:r>
              <w:r w:rsidDel="00CA2078">
                <w:rPr>
                  <w:noProof/>
                  <w:webHidden/>
                </w:rPr>
                <w:tab/>
                <w:delText>vii</w:delText>
              </w:r>
            </w:del>
          </w:ins>
        </w:p>
        <w:p w14:paraId="72ED53FE" w14:textId="428B5939" w:rsidR="00032BC4" w:rsidDel="00CA2078" w:rsidRDefault="00032BC4">
          <w:pPr>
            <w:pStyle w:val="TOC1"/>
            <w:rPr>
              <w:ins w:id="292" w:author="ilham.nur@office.ui.ac.id [2]" w:date="2023-01-29T12:12:00Z"/>
              <w:del w:id="293" w:author="ilham.nur@office.ui.ac.id" w:date="2023-01-31T22:33:00Z"/>
              <w:rFonts w:asciiTheme="minorHAnsi" w:hAnsiTheme="minorHAnsi" w:cstheme="minorBidi"/>
              <w:b w:val="0"/>
              <w:noProof/>
              <w:sz w:val="22"/>
            </w:rPr>
          </w:pPr>
          <w:ins w:id="294" w:author="ilham.nur@office.ui.ac.id [2]" w:date="2023-01-29T12:12:00Z">
            <w:del w:id="295" w:author="ilham.nur@office.ui.ac.id" w:date="2023-01-31T22:33:00Z">
              <w:r w:rsidRPr="00CA2078" w:rsidDel="00CA2078">
                <w:rPr>
                  <w:rStyle w:val="Hyperlink"/>
                  <w:noProof/>
                </w:rPr>
                <w:delText>DAFTAR ISI</w:delText>
              </w:r>
              <w:r w:rsidDel="00CA2078">
                <w:rPr>
                  <w:noProof/>
                  <w:webHidden/>
                </w:rPr>
                <w:tab/>
                <w:delText>viii</w:delText>
              </w:r>
            </w:del>
          </w:ins>
        </w:p>
        <w:p w14:paraId="15BC3AC7" w14:textId="48148658" w:rsidR="00032BC4" w:rsidDel="00CA2078" w:rsidRDefault="00032BC4">
          <w:pPr>
            <w:pStyle w:val="TOC1"/>
            <w:rPr>
              <w:ins w:id="296" w:author="ilham.nur@office.ui.ac.id [2]" w:date="2023-01-29T12:12:00Z"/>
              <w:del w:id="297" w:author="ilham.nur@office.ui.ac.id" w:date="2023-01-31T22:33:00Z"/>
              <w:rFonts w:asciiTheme="minorHAnsi" w:hAnsiTheme="minorHAnsi" w:cstheme="minorBidi"/>
              <w:b w:val="0"/>
              <w:noProof/>
              <w:sz w:val="22"/>
            </w:rPr>
          </w:pPr>
          <w:ins w:id="298" w:author="ilham.nur@office.ui.ac.id [2]" w:date="2023-01-29T12:12:00Z">
            <w:del w:id="299" w:author="ilham.nur@office.ui.ac.id" w:date="2023-01-31T22:33:00Z">
              <w:r w:rsidRPr="00CA2078" w:rsidDel="00CA2078">
                <w:rPr>
                  <w:rStyle w:val="Hyperlink"/>
                  <w:noProof/>
                </w:rPr>
                <w:delText>DAFTAR GAMBAR</w:delText>
              </w:r>
              <w:r w:rsidDel="00CA2078">
                <w:rPr>
                  <w:noProof/>
                  <w:webHidden/>
                </w:rPr>
                <w:tab/>
                <w:delText>xi</w:delText>
              </w:r>
            </w:del>
          </w:ins>
        </w:p>
        <w:p w14:paraId="71278F60" w14:textId="2AAF02CF" w:rsidR="00032BC4" w:rsidDel="00CA2078" w:rsidRDefault="00032BC4">
          <w:pPr>
            <w:pStyle w:val="TOC1"/>
            <w:rPr>
              <w:ins w:id="300" w:author="ilham.nur@office.ui.ac.id [2]" w:date="2023-01-29T12:12:00Z"/>
              <w:del w:id="301" w:author="ilham.nur@office.ui.ac.id" w:date="2023-01-31T22:33:00Z"/>
              <w:rFonts w:asciiTheme="minorHAnsi" w:hAnsiTheme="minorHAnsi" w:cstheme="minorBidi"/>
              <w:b w:val="0"/>
              <w:noProof/>
              <w:sz w:val="22"/>
            </w:rPr>
          </w:pPr>
          <w:ins w:id="302" w:author="ilham.nur@office.ui.ac.id [2]" w:date="2023-01-29T12:12:00Z">
            <w:del w:id="303" w:author="ilham.nur@office.ui.ac.id" w:date="2023-01-31T22:33:00Z">
              <w:r w:rsidRPr="00CA2078" w:rsidDel="00CA2078">
                <w:rPr>
                  <w:rStyle w:val="Hyperlink"/>
                  <w:noProof/>
                </w:rPr>
                <w:delText>DAFTAR TABEL</w:delText>
              </w:r>
              <w:r w:rsidDel="00CA2078">
                <w:rPr>
                  <w:noProof/>
                  <w:webHidden/>
                </w:rPr>
                <w:tab/>
                <w:delText>xii</w:delText>
              </w:r>
            </w:del>
          </w:ins>
        </w:p>
        <w:p w14:paraId="15B440BA" w14:textId="3DDCF144" w:rsidR="00032BC4" w:rsidDel="00CA2078" w:rsidRDefault="00032BC4">
          <w:pPr>
            <w:pStyle w:val="TOC1"/>
            <w:tabs>
              <w:tab w:val="left" w:pos="1100"/>
            </w:tabs>
            <w:rPr>
              <w:ins w:id="304" w:author="ilham.nur@office.ui.ac.id [2]" w:date="2023-01-29T12:12:00Z"/>
              <w:del w:id="305" w:author="ilham.nur@office.ui.ac.id" w:date="2023-01-31T22:33:00Z"/>
              <w:rFonts w:asciiTheme="minorHAnsi" w:hAnsiTheme="minorHAnsi" w:cstheme="minorBidi"/>
              <w:b w:val="0"/>
              <w:noProof/>
              <w:sz w:val="22"/>
            </w:rPr>
          </w:pPr>
          <w:ins w:id="306" w:author="ilham.nur@office.ui.ac.id [2]" w:date="2023-01-29T12:12:00Z">
            <w:del w:id="307" w:author="ilham.nur@office.ui.ac.id" w:date="2023-01-31T22:33:00Z">
              <w:r w:rsidRPr="00CA2078" w:rsidDel="00CA2078">
                <w:rPr>
                  <w:rStyle w:val="Hyperlink"/>
                  <w:noProof/>
                </w:rPr>
                <w:delText>BAB 1</w:delText>
              </w:r>
              <w:r w:rsidDel="00CA2078">
                <w:rPr>
                  <w:rFonts w:asciiTheme="minorHAnsi" w:hAnsiTheme="minorHAnsi" w:cstheme="minorBidi"/>
                  <w:b w:val="0"/>
                  <w:noProof/>
                  <w:sz w:val="22"/>
                </w:rPr>
                <w:tab/>
              </w:r>
              <w:r w:rsidRPr="00CA2078" w:rsidDel="00CA2078">
                <w:rPr>
                  <w:rStyle w:val="Hyperlink"/>
                  <w:noProof/>
                </w:rPr>
                <w:delText>PENDAHULUAN</w:delText>
              </w:r>
              <w:r w:rsidDel="00CA2078">
                <w:rPr>
                  <w:noProof/>
                  <w:webHidden/>
                </w:rPr>
                <w:tab/>
                <w:delText>1</w:delText>
              </w:r>
            </w:del>
          </w:ins>
        </w:p>
        <w:p w14:paraId="3F23D3F2" w14:textId="386F797D" w:rsidR="00032BC4" w:rsidDel="00CA2078" w:rsidRDefault="00032BC4">
          <w:pPr>
            <w:pStyle w:val="TOC2"/>
            <w:tabs>
              <w:tab w:val="left" w:pos="880"/>
              <w:tab w:val="right" w:leader="dot" w:pos="8494"/>
            </w:tabs>
            <w:rPr>
              <w:ins w:id="308" w:author="ilham.nur@office.ui.ac.id [2]" w:date="2023-01-29T12:12:00Z"/>
              <w:del w:id="309" w:author="ilham.nur@office.ui.ac.id" w:date="2023-01-31T22:33:00Z"/>
              <w:rFonts w:asciiTheme="minorHAnsi" w:hAnsiTheme="minorHAnsi" w:cstheme="minorBidi"/>
              <w:noProof/>
              <w:sz w:val="22"/>
            </w:rPr>
          </w:pPr>
          <w:ins w:id="310" w:author="ilham.nur@office.ui.ac.id [2]" w:date="2023-01-29T12:12:00Z">
            <w:del w:id="311" w:author="ilham.nur@office.ui.ac.id" w:date="2023-01-31T22:33:00Z">
              <w:r w:rsidRPr="00CA2078" w:rsidDel="00CA2078">
                <w:rPr>
                  <w:rStyle w:val="Hyperlink"/>
                  <w:noProof/>
                </w:rPr>
                <w:delText>1.1</w:delText>
              </w:r>
              <w:r w:rsidDel="00CA2078">
                <w:rPr>
                  <w:rFonts w:asciiTheme="minorHAnsi" w:hAnsiTheme="minorHAnsi" w:cstheme="minorBidi"/>
                  <w:noProof/>
                  <w:sz w:val="22"/>
                </w:rPr>
                <w:tab/>
              </w:r>
              <w:r w:rsidRPr="00CA2078" w:rsidDel="00CA2078">
                <w:rPr>
                  <w:rStyle w:val="Hyperlink"/>
                  <w:noProof/>
                </w:rPr>
                <w:delText>Latar Belakang</w:delText>
              </w:r>
              <w:r w:rsidDel="00CA2078">
                <w:rPr>
                  <w:noProof/>
                  <w:webHidden/>
                </w:rPr>
                <w:tab/>
                <w:delText>1</w:delText>
              </w:r>
            </w:del>
          </w:ins>
        </w:p>
        <w:p w14:paraId="5C86C37A" w14:textId="0356DE61" w:rsidR="00032BC4" w:rsidDel="00CA2078" w:rsidRDefault="00032BC4">
          <w:pPr>
            <w:pStyle w:val="TOC2"/>
            <w:tabs>
              <w:tab w:val="left" w:pos="880"/>
              <w:tab w:val="right" w:leader="dot" w:pos="8494"/>
            </w:tabs>
            <w:rPr>
              <w:ins w:id="312" w:author="ilham.nur@office.ui.ac.id [2]" w:date="2023-01-29T12:12:00Z"/>
              <w:del w:id="313" w:author="ilham.nur@office.ui.ac.id" w:date="2023-01-31T22:33:00Z"/>
              <w:rFonts w:asciiTheme="minorHAnsi" w:hAnsiTheme="minorHAnsi" w:cstheme="minorBidi"/>
              <w:noProof/>
              <w:sz w:val="22"/>
            </w:rPr>
          </w:pPr>
          <w:ins w:id="314" w:author="ilham.nur@office.ui.ac.id [2]" w:date="2023-01-29T12:12:00Z">
            <w:del w:id="315" w:author="ilham.nur@office.ui.ac.id" w:date="2023-01-31T22:33:00Z">
              <w:r w:rsidRPr="00CA2078" w:rsidDel="00CA2078">
                <w:rPr>
                  <w:rStyle w:val="Hyperlink"/>
                  <w:noProof/>
                </w:rPr>
                <w:delText>1.2</w:delText>
              </w:r>
              <w:r w:rsidDel="00CA2078">
                <w:rPr>
                  <w:rFonts w:asciiTheme="minorHAnsi" w:hAnsiTheme="minorHAnsi" w:cstheme="minorBidi"/>
                  <w:noProof/>
                  <w:sz w:val="22"/>
                </w:rPr>
                <w:tab/>
              </w:r>
              <w:r w:rsidRPr="00CA2078" w:rsidDel="00CA2078">
                <w:rPr>
                  <w:rStyle w:val="Hyperlink"/>
                  <w:noProof/>
                </w:rPr>
                <w:delText>Perumusan Masalah</w:delText>
              </w:r>
              <w:r w:rsidDel="00CA2078">
                <w:rPr>
                  <w:noProof/>
                  <w:webHidden/>
                </w:rPr>
                <w:tab/>
                <w:delText>7</w:delText>
              </w:r>
            </w:del>
          </w:ins>
        </w:p>
        <w:p w14:paraId="390613FC" w14:textId="272CEBC2" w:rsidR="00032BC4" w:rsidDel="00CA2078" w:rsidRDefault="00032BC4">
          <w:pPr>
            <w:pStyle w:val="TOC2"/>
            <w:tabs>
              <w:tab w:val="left" w:pos="880"/>
              <w:tab w:val="right" w:leader="dot" w:pos="8494"/>
            </w:tabs>
            <w:rPr>
              <w:ins w:id="316" w:author="ilham.nur@office.ui.ac.id [2]" w:date="2023-01-29T12:12:00Z"/>
              <w:del w:id="317" w:author="ilham.nur@office.ui.ac.id" w:date="2023-01-31T22:33:00Z"/>
              <w:rFonts w:asciiTheme="minorHAnsi" w:hAnsiTheme="minorHAnsi" w:cstheme="minorBidi"/>
              <w:noProof/>
              <w:sz w:val="22"/>
            </w:rPr>
          </w:pPr>
          <w:ins w:id="318" w:author="ilham.nur@office.ui.ac.id [2]" w:date="2023-01-29T12:12:00Z">
            <w:del w:id="319" w:author="ilham.nur@office.ui.ac.id" w:date="2023-01-31T22:33:00Z">
              <w:r w:rsidRPr="00CA2078" w:rsidDel="00CA2078">
                <w:rPr>
                  <w:rStyle w:val="Hyperlink"/>
                  <w:noProof/>
                </w:rPr>
                <w:delText>1.3</w:delText>
              </w:r>
              <w:r w:rsidDel="00CA2078">
                <w:rPr>
                  <w:rFonts w:asciiTheme="minorHAnsi" w:hAnsiTheme="minorHAnsi" w:cstheme="minorBidi"/>
                  <w:noProof/>
                  <w:sz w:val="22"/>
                </w:rPr>
                <w:tab/>
              </w:r>
              <w:r w:rsidRPr="00CA2078" w:rsidDel="00CA2078">
                <w:rPr>
                  <w:rStyle w:val="Hyperlink"/>
                  <w:noProof/>
                </w:rPr>
                <w:delText>Penelitian Terdahulu</w:delText>
              </w:r>
              <w:r w:rsidDel="00CA2078">
                <w:rPr>
                  <w:noProof/>
                  <w:webHidden/>
                </w:rPr>
                <w:tab/>
                <w:delText>7</w:delText>
              </w:r>
            </w:del>
          </w:ins>
        </w:p>
        <w:p w14:paraId="39397D45" w14:textId="2D733263" w:rsidR="00032BC4" w:rsidDel="00CA2078" w:rsidRDefault="00032BC4">
          <w:pPr>
            <w:pStyle w:val="TOC2"/>
            <w:tabs>
              <w:tab w:val="left" w:pos="880"/>
              <w:tab w:val="right" w:leader="dot" w:pos="8494"/>
            </w:tabs>
            <w:rPr>
              <w:ins w:id="320" w:author="ilham.nur@office.ui.ac.id [2]" w:date="2023-01-29T12:12:00Z"/>
              <w:del w:id="321" w:author="ilham.nur@office.ui.ac.id" w:date="2023-01-31T22:33:00Z"/>
              <w:rFonts w:asciiTheme="minorHAnsi" w:hAnsiTheme="minorHAnsi" w:cstheme="minorBidi"/>
              <w:noProof/>
              <w:sz w:val="22"/>
            </w:rPr>
          </w:pPr>
          <w:ins w:id="322" w:author="ilham.nur@office.ui.ac.id [2]" w:date="2023-01-29T12:12:00Z">
            <w:del w:id="323" w:author="ilham.nur@office.ui.ac.id" w:date="2023-01-31T22:33:00Z">
              <w:r w:rsidRPr="00CA2078" w:rsidDel="00CA2078">
                <w:rPr>
                  <w:rStyle w:val="Hyperlink"/>
                  <w:noProof/>
                </w:rPr>
                <w:delText>1.4</w:delText>
              </w:r>
              <w:r w:rsidDel="00CA2078">
                <w:rPr>
                  <w:rFonts w:asciiTheme="minorHAnsi" w:hAnsiTheme="minorHAnsi" w:cstheme="minorBidi"/>
                  <w:noProof/>
                  <w:sz w:val="22"/>
                </w:rPr>
                <w:tab/>
              </w:r>
              <w:r w:rsidRPr="00CA2078" w:rsidDel="00CA2078">
                <w:rPr>
                  <w:rStyle w:val="Hyperlink"/>
                  <w:noProof/>
                </w:rPr>
                <w:delText>Celah Penelitian dan Kebaruan Penelitian</w:delText>
              </w:r>
              <w:r w:rsidDel="00CA2078">
                <w:rPr>
                  <w:noProof/>
                  <w:webHidden/>
                </w:rPr>
                <w:tab/>
                <w:delText>16</w:delText>
              </w:r>
            </w:del>
          </w:ins>
        </w:p>
        <w:p w14:paraId="6D8787EC" w14:textId="67E7E7CE" w:rsidR="00032BC4" w:rsidDel="00CA2078" w:rsidRDefault="00032BC4">
          <w:pPr>
            <w:pStyle w:val="TOC2"/>
            <w:tabs>
              <w:tab w:val="left" w:pos="880"/>
              <w:tab w:val="right" w:leader="dot" w:pos="8494"/>
            </w:tabs>
            <w:rPr>
              <w:ins w:id="324" w:author="ilham.nur@office.ui.ac.id [2]" w:date="2023-01-29T12:12:00Z"/>
              <w:del w:id="325" w:author="ilham.nur@office.ui.ac.id" w:date="2023-01-31T22:33:00Z"/>
              <w:rFonts w:asciiTheme="minorHAnsi" w:hAnsiTheme="minorHAnsi" w:cstheme="minorBidi"/>
              <w:noProof/>
              <w:sz w:val="22"/>
            </w:rPr>
          </w:pPr>
          <w:ins w:id="326" w:author="ilham.nur@office.ui.ac.id [2]" w:date="2023-01-29T12:12:00Z">
            <w:del w:id="327" w:author="ilham.nur@office.ui.ac.id" w:date="2023-01-31T22:33:00Z">
              <w:r w:rsidRPr="00CA2078" w:rsidDel="00CA2078">
                <w:rPr>
                  <w:rStyle w:val="Hyperlink"/>
                  <w:noProof/>
                </w:rPr>
                <w:delText>1.5</w:delText>
              </w:r>
              <w:r w:rsidDel="00CA2078">
                <w:rPr>
                  <w:rFonts w:asciiTheme="minorHAnsi" w:hAnsiTheme="minorHAnsi" w:cstheme="minorBidi"/>
                  <w:noProof/>
                  <w:sz w:val="22"/>
                </w:rPr>
                <w:tab/>
              </w:r>
              <w:r w:rsidRPr="00CA2078" w:rsidDel="00CA2078">
                <w:rPr>
                  <w:rStyle w:val="Hyperlink"/>
                  <w:noProof/>
                </w:rPr>
                <w:delText>Tujuan Penelitian</w:delText>
              </w:r>
              <w:r w:rsidDel="00CA2078">
                <w:rPr>
                  <w:noProof/>
                  <w:webHidden/>
                </w:rPr>
                <w:tab/>
                <w:delText>17</w:delText>
              </w:r>
            </w:del>
          </w:ins>
        </w:p>
        <w:p w14:paraId="037649FF" w14:textId="07CF773C" w:rsidR="00032BC4" w:rsidDel="00CA2078" w:rsidRDefault="00032BC4">
          <w:pPr>
            <w:pStyle w:val="TOC2"/>
            <w:tabs>
              <w:tab w:val="left" w:pos="880"/>
              <w:tab w:val="right" w:leader="dot" w:pos="8494"/>
            </w:tabs>
            <w:rPr>
              <w:ins w:id="328" w:author="ilham.nur@office.ui.ac.id [2]" w:date="2023-01-29T12:12:00Z"/>
              <w:del w:id="329" w:author="ilham.nur@office.ui.ac.id" w:date="2023-01-31T22:33:00Z"/>
              <w:rFonts w:asciiTheme="minorHAnsi" w:hAnsiTheme="minorHAnsi" w:cstheme="minorBidi"/>
              <w:noProof/>
              <w:sz w:val="22"/>
            </w:rPr>
          </w:pPr>
          <w:ins w:id="330" w:author="ilham.nur@office.ui.ac.id [2]" w:date="2023-01-29T12:12:00Z">
            <w:del w:id="331" w:author="ilham.nur@office.ui.ac.id" w:date="2023-01-31T22:33:00Z">
              <w:r w:rsidRPr="00CA2078" w:rsidDel="00CA2078">
                <w:rPr>
                  <w:rStyle w:val="Hyperlink"/>
                  <w:noProof/>
                </w:rPr>
                <w:delText>1.6</w:delText>
              </w:r>
              <w:r w:rsidDel="00CA2078">
                <w:rPr>
                  <w:rFonts w:asciiTheme="minorHAnsi" w:hAnsiTheme="minorHAnsi" w:cstheme="minorBidi"/>
                  <w:noProof/>
                  <w:sz w:val="22"/>
                </w:rPr>
                <w:tab/>
              </w:r>
              <w:r w:rsidRPr="00CA2078" w:rsidDel="00CA2078">
                <w:rPr>
                  <w:rStyle w:val="Hyperlink"/>
                  <w:noProof/>
                </w:rPr>
                <w:delText>Manfaat Penelitian</w:delText>
              </w:r>
              <w:r w:rsidDel="00CA2078">
                <w:rPr>
                  <w:noProof/>
                  <w:webHidden/>
                </w:rPr>
                <w:tab/>
                <w:delText>17</w:delText>
              </w:r>
            </w:del>
          </w:ins>
        </w:p>
        <w:p w14:paraId="6C01666B" w14:textId="1CF43A3B" w:rsidR="00032BC4" w:rsidDel="00CA2078" w:rsidRDefault="00032BC4">
          <w:pPr>
            <w:pStyle w:val="TOC2"/>
            <w:tabs>
              <w:tab w:val="left" w:pos="880"/>
              <w:tab w:val="right" w:leader="dot" w:pos="8494"/>
            </w:tabs>
            <w:rPr>
              <w:ins w:id="332" w:author="ilham.nur@office.ui.ac.id [2]" w:date="2023-01-29T12:12:00Z"/>
              <w:del w:id="333" w:author="ilham.nur@office.ui.ac.id" w:date="2023-01-31T22:33:00Z"/>
              <w:rFonts w:asciiTheme="minorHAnsi" w:hAnsiTheme="minorHAnsi" w:cstheme="minorBidi"/>
              <w:noProof/>
              <w:sz w:val="22"/>
            </w:rPr>
          </w:pPr>
          <w:ins w:id="334" w:author="ilham.nur@office.ui.ac.id [2]" w:date="2023-01-29T12:12:00Z">
            <w:del w:id="335" w:author="ilham.nur@office.ui.ac.id" w:date="2023-01-31T22:33:00Z">
              <w:r w:rsidRPr="00CA2078" w:rsidDel="00CA2078">
                <w:rPr>
                  <w:rStyle w:val="Hyperlink"/>
                  <w:noProof/>
                </w:rPr>
                <w:delText>1.7</w:delText>
              </w:r>
              <w:r w:rsidDel="00CA2078">
                <w:rPr>
                  <w:rFonts w:asciiTheme="minorHAnsi" w:hAnsiTheme="minorHAnsi" w:cstheme="minorBidi"/>
                  <w:noProof/>
                  <w:sz w:val="22"/>
                </w:rPr>
                <w:tab/>
              </w:r>
              <w:r w:rsidRPr="00CA2078" w:rsidDel="00CA2078">
                <w:rPr>
                  <w:rStyle w:val="Hyperlink"/>
                  <w:noProof/>
                </w:rPr>
                <w:delText>Batasan Penelitian</w:delText>
              </w:r>
              <w:r w:rsidDel="00CA2078">
                <w:rPr>
                  <w:noProof/>
                  <w:webHidden/>
                </w:rPr>
                <w:tab/>
                <w:delText>17</w:delText>
              </w:r>
            </w:del>
          </w:ins>
        </w:p>
        <w:p w14:paraId="0CC30C36" w14:textId="7FE3A508" w:rsidR="00032BC4" w:rsidDel="00CA2078" w:rsidRDefault="00032BC4">
          <w:pPr>
            <w:pStyle w:val="TOC2"/>
            <w:tabs>
              <w:tab w:val="left" w:pos="880"/>
              <w:tab w:val="right" w:leader="dot" w:pos="8494"/>
            </w:tabs>
            <w:rPr>
              <w:ins w:id="336" w:author="ilham.nur@office.ui.ac.id [2]" w:date="2023-01-29T12:12:00Z"/>
              <w:del w:id="337" w:author="ilham.nur@office.ui.ac.id" w:date="2023-01-31T22:33:00Z"/>
              <w:rFonts w:asciiTheme="minorHAnsi" w:hAnsiTheme="minorHAnsi" w:cstheme="minorBidi"/>
              <w:noProof/>
              <w:sz w:val="22"/>
            </w:rPr>
          </w:pPr>
          <w:ins w:id="338" w:author="ilham.nur@office.ui.ac.id [2]" w:date="2023-01-29T12:12:00Z">
            <w:del w:id="339" w:author="ilham.nur@office.ui.ac.id" w:date="2023-01-31T22:33:00Z">
              <w:r w:rsidRPr="00CA2078" w:rsidDel="00CA2078">
                <w:rPr>
                  <w:rStyle w:val="Hyperlink"/>
                  <w:noProof/>
                </w:rPr>
                <w:delText>1.8</w:delText>
              </w:r>
              <w:r w:rsidDel="00CA2078">
                <w:rPr>
                  <w:rFonts w:asciiTheme="minorHAnsi" w:hAnsiTheme="minorHAnsi" w:cstheme="minorBidi"/>
                  <w:noProof/>
                  <w:sz w:val="22"/>
                </w:rPr>
                <w:tab/>
              </w:r>
              <w:r w:rsidRPr="00CA2078" w:rsidDel="00CA2078">
                <w:rPr>
                  <w:rStyle w:val="Hyperlink"/>
                  <w:noProof/>
                </w:rPr>
                <w:delText>Ringkasan Metodologi Penelitian</w:delText>
              </w:r>
              <w:r w:rsidDel="00CA2078">
                <w:rPr>
                  <w:noProof/>
                  <w:webHidden/>
                </w:rPr>
                <w:tab/>
                <w:delText>18</w:delText>
              </w:r>
            </w:del>
          </w:ins>
        </w:p>
        <w:p w14:paraId="31B8387A" w14:textId="0E700ACD" w:rsidR="00032BC4" w:rsidDel="00CA2078" w:rsidRDefault="00032BC4">
          <w:pPr>
            <w:pStyle w:val="TOC1"/>
            <w:tabs>
              <w:tab w:val="left" w:pos="1100"/>
            </w:tabs>
            <w:rPr>
              <w:ins w:id="340" w:author="ilham.nur@office.ui.ac.id [2]" w:date="2023-01-29T12:12:00Z"/>
              <w:del w:id="341" w:author="ilham.nur@office.ui.ac.id" w:date="2023-01-31T22:33:00Z"/>
              <w:rFonts w:asciiTheme="minorHAnsi" w:hAnsiTheme="minorHAnsi" w:cstheme="minorBidi"/>
              <w:b w:val="0"/>
              <w:noProof/>
              <w:sz w:val="22"/>
            </w:rPr>
          </w:pPr>
          <w:ins w:id="342" w:author="ilham.nur@office.ui.ac.id [2]" w:date="2023-01-29T12:12:00Z">
            <w:del w:id="343" w:author="ilham.nur@office.ui.ac.id" w:date="2023-01-31T22:33:00Z">
              <w:r w:rsidRPr="00CA2078" w:rsidDel="00CA2078">
                <w:rPr>
                  <w:rStyle w:val="Hyperlink"/>
                  <w:noProof/>
                </w:rPr>
                <w:delText>BAB 2</w:delText>
              </w:r>
              <w:r w:rsidDel="00CA2078">
                <w:rPr>
                  <w:rFonts w:asciiTheme="minorHAnsi" w:hAnsiTheme="minorHAnsi" w:cstheme="minorBidi"/>
                  <w:b w:val="0"/>
                  <w:noProof/>
                  <w:sz w:val="22"/>
                </w:rPr>
                <w:tab/>
              </w:r>
              <w:r w:rsidRPr="00CA2078" w:rsidDel="00CA2078">
                <w:rPr>
                  <w:rStyle w:val="Hyperlink"/>
                  <w:noProof/>
                </w:rPr>
                <w:delText>TINJAUAN PUSTAKA</w:delText>
              </w:r>
              <w:r w:rsidDel="00CA2078">
                <w:rPr>
                  <w:noProof/>
                  <w:webHidden/>
                </w:rPr>
                <w:tab/>
                <w:delText>20</w:delText>
              </w:r>
            </w:del>
          </w:ins>
        </w:p>
        <w:p w14:paraId="035B7764" w14:textId="2B82D8E8" w:rsidR="00032BC4" w:rsidDel="00CA2078" w:rsidRDefault="00032BC4">
          <w:pPr>
            <w:pStyle w:val="TOC2"/>
            <w:tabs>
              <w:tab w:val="left" w:pos="880"/>
              <w:tab w:val="right" w:leader="dot" w:pos="8494"/>
            </w:tabs>
            <w:rPr>
              <w:ins w:id="344" w:author="ilham.nur@office.ui.ac.id [2]" w:date="2023-01-29T12:12:00Z"/>
              <w:del w:id="345" w:author="ilham.nur@office.ui.ac.id" w:date="2023-01-31T22:33:00Z"/>
              <w:rFonts w:asciiTheme="minorHAnsi" w:hAnsiTheme="minorHAnsi" w:cstheme="minorBidi"/>
              <w:noProof/>
              <w:sz w:val="22"/>
            </w:rPr>
          </w:pPr>
          <w:ins w:id="346" w:author="ilham.nur@office.ui.ac.id [2]" w:date="2023-01-29T12:12:00Z">
            <w:del w:id="347" w:author="ilham.nur@office.ui.ac.id" w:date="2023-01-31T22:33:00Z">
              <w:r w:rsidRPr="00CA2078" w:rsidDel="00CA2078">
                <w:rPr>
                  <w:rStyle w:val="Hyperlink"/>
                  <w:noProof/>
                </w:rPr>
                <w:delText>2.1</w:delText>
              </w:r>
              <w:r w:rsidDel="00CA2078">
                <w:rPr>
                  <w:rFonts w:asciiTheme="minorHAnsi" w:hAnsiTheme="minorHAnsi" w:cstheme="minorBidi"/>
                  <w:noProof/>
                  <w:sz w:val="22"/>
                </w:rPr>
                <w:tab/>
              </w:r>
              <w:r w:rsidRPr="00CA2078" w:rsidDel="00CA2078">
                <w:rPr>
                  <w:rStyle w:val="Hyperlink"/>
                  <w:noProof/>
                </w:rPr>
                <w:delText>Transformasi Digital pada Industri Teknologi Informasi</w:delText>
              </w:r>
              <w:r w:rsidDel="00CA2078">
                <w:rPr>
                  <w:noProof/>
                  <w:webHidden/>
                </w:rPr>
                <w:tab/>
                <w:delText>20</w:delText>
              </w:r>
            </w:del>
          </w:ins>
        </w:p>
        <w:p w14:paraId="66FFED59" w14:textId="673531A3" w:rsidR="00032BC4" w:rsidDel="00CA2078" w:rsidRDefault="00032BC4">
          <w:pPr>
            <w:pStyle w:val="TOC3"/>
            <w:rPr>
              <w:ins w:id="348" w:author="ilham.nur@office.ui.ac.id [2]" w:date="2023-01-29T12:12:00Z"/>
              <w:del w:id="349" w:author="ilham.nur@office.ui.ac.id" w:date="2023-01-31T22:33:00Z"/>
              <w:rFonts w:asciiTheme="minorHAnsi" w:hAnsiTheme="minorHAnsi" w:cstheme="minorBidi"/>
              <w:noProof/>
              <w:sz w:val="22"/>
            </w:rPr>
          </w:pPr>
          <w:ins w:id="350" w:author="ilham.nur@office.ui.ac.id [2]" w:date="2023-01-29T12:12:00Z">
            <w:del w:id="351" w:author="ilham.nur@office.ui.ac.id" w:date="2023-01-31T22:33:00Z">
              <w:r w:rsidRPr="00CA2078" w:rsidDel="00CA2078">
                <w:rPr>
                  <w:rStyle w:val="Hyperlink"/>
                  <w:noProof/>
                </w:rPr>
                <w:delText>2.1.1</w:delText>
              </w:r>
              <w:r w:rsidDel="00CA2078">
                <w:rPr>
                  <w:rFonts w:asciiTheme="minorHAnsi" w:hAnsiTheme="minorHAnsi" w:cstheme="minorBidi"/>
                  <w:noProof/>
                  <w:sz w:val="22"/>
                </w:rPr>
                <w:tab/>
              </w:r>
              <w:r w:rsidRPr="00CA2078" w:rsidDel="00CA2078">
                <w:rPr>
                  <w:rStyle w:val="Hyperlink"/>
                  <w:noProof/>
                </w:rPr>
                <w:delText>Manfaat Transformasi Digital</w:delText>
              </w:r>
              <w:r w:rsidDel="00CA2078">
                <w:rPr>
                  <w:noProof/>
                  <w:webHidden/>
                </w:rPr>
                <w:tab/>
                <w:delText>20</w:delText>
              </w:r>
            </w:del>
          </w:ins>
        </w:p>
        <w:p w14:paraId="03416E1D" w14:textId="468D6DEB" w:rsidR="00032BC4" w:rsidDel="00CA2078" w:rsidRDefault="00032BC4">
          <w:pPr>
            <w:pStyle w:val="TOC3"/>
            <w:rPr>
              <w:ins w:id="352" w:author="ilham.nur@office.ui.ac.id [2]" w:date="2023-01-29T12:12:00Z"/>
              <w:del w:id="353" w:author="ilham.nur@office.ui.ac.id" w:date="2023-01-31T22:33:00Z"/>
              <w:rFonts w:asciiTheme="minorHAnsi" w:hAnsiTheme="minorHAnsi" w:cstheme="minorBidi"/>
              <w:noProof/>
              <w:sz w:val="22"/>
            </w:rPr>
          </w:pPr>
          <w:ins w:id="354" w:author="ilham.nur@office.ui.ac.id [2]" w:date="2023-01-29T12:12:00Z">
            <w:del w:id="355" w:author="ilham.nur@office.ui.ac.id" w:date="2023-01-31T22:33:00Z">
              <w:r w:rsidRPr="00CA2078" w:rsidDel="00CA2078">
                <w:rPr>
                  <w:rStyle w:val="Hyperlink"/>
                  <w:noProof/>
                </w:rPr>
                <w:delText>2.1.2</w:delText>
              </w:r>
              <w:r w:rsidDel="00CA2078">
                <w:rPr>
                  <w:rFonts w:asciiTheme="minorHAnsi" w:hAnsiTheme="minorHAnsi" w:cstheme="minorBidi"/>
                  <w:noProof/>
                  <w:sz w:val="22"/>
                </w:rPr>
                <w:tab/>
              </w:r>
              <w:r w:rsidRPr="00CA2078" w:rsidDel="00CA2078">
                <w:rPr>
                  <w:rStyle w:val="Hyperlink"/>
                  <w:noProof/>
                </w:rPr>
                <w:delText>Kekurangan Transformasi Digital</w:delText>
              </w:r>
              <w:r w:rsidDel="00CA2078">
                <w:rPr>
                  <w:noProof/>
                  <w:webHidden/>
                </w:rPr>
                <w:tab/>
                <w:delText>20</w:delText>
              </w:r>
            </w:del>
          </w:ins>
        </w:p>
        <w:p w14:paraId="002A0EE7" w14:textId="4AE4F45A" w:rsidR="00032BC4" w:rsidDel="00CA2078" w:rsidRDefault="00032BC4">
          <w:pPr>
            <w:pStyle w:val="TOC2"/>
            <w:tabs>
              <w:tab w:val="left" w:pos="880"/>
              <w:tab w:val="right" w:leader="dot" w:pos="8494"/>
            </w:tabs>
            <w:rPr>
              <w:ins w:id="356" w:author="ilham.nur@office.ui.ac.id [2]" w:date="2023-01-29T12:12:00Z"/>
              <w:del w:id="357" w:author="ilham.nur@office.ui.ac.id" w:date="2023-01-31T22:33:00Z"/>
              <w:rFonts w:asciiTheme="minorHAnsi" w:hAnsiTheme="minorHAnsi" w:cstheme="minorBidi"/>
              <w:noProof/>
              <w:sz w:val="22"/>
            </w:rPr>
          </w:pPr>
          <w:ins w:id="358" w:author="ilham.nur@office.ui.ac.id [2]" w:date="2023-01-29T12:12:00Z">
            <w:del w:id="359" w:author="ilham.nur@office.ui.ac.id" w:date="2023-01-31T22:33:00Z">
              <w:r w:rsidRPr="00CA2078" w:rsidDel="00CA2078">
                <w:rPr>
                  <w:rStyle w:val="Hyperlink"/>
                  <w:noProof/>
                </w:rPr>
                <w:delText>2.2</w:delText>
              </w:r>
              <w:r w:rsidDel="00CA2078">
                <w:rPr>
                  <w:rFonts w:asciiTheme="minorHAnsi" w:hAnsiTheme="minorHAnsi" w:cstheme="minorBidi"/>
                  <w:noProof/>
                  <w:sz w:val="22"/>
                </w:rPr>
                <w:tab/>
              </w:r>
              <w:r w:rsidRPr="00CA2078" w:rsidDel="00CA2078">
                <w:rPr>
                  <w:rStyle w:val="Hyperlink"/>
                  <w:noProof/>
                </w:rPr>
                <w:delText>Manajemen Proyek</w:delText>
              </w:r>
              <w:r w:rsidDel="00CA2078">
                <w:rPr>
                  <w:noProof/>
                  <w:webHidden/>
                </w:rPr>
                <w:tab/>
                <w:delText>21</w:delText>
              </w:r>
            </w:del>
          </w:ins>
        </w:p>
        <w:p w14:paraId="688A6885" w14:textId="51AA672F" w:rsidR="00032BC4" w:rsidDel="00CA2078" w:rsidRDefault="00032BC4">
          <w:pPr>
            <w:pStyle w:val="TOC2"/>
            <w:tabs>
              <w:tab w:val="left" w:pos="880"/>
              <w:tab w:val="right" w:leader="dot" w:pos="8494"/>
            </w:tabs>
            <w:rPr>
              <w:ins w:id="360" w:author="ilham.nur@office.ui.ac.id [2]" w:date="2023-01-29T12:12:00Z"/>
              <w:del w:id="361" w:author="ilham.nur@office.ui.ac.id" w:date="2023-01-31T22:33:00Z"/>
              <w:rFonts w:asciiTheme="minorHAnsi" w:hAnsiTheme="minorHAnsi" w:cstheme="minorBidi"/>
              <w:noProof/>
              <w:sz w:val="22"/>
            </w:rPr>
          </w:pPr>
          <w:ins w:id="362" w:author="ilham.nur@office.ui.ac.id [2]" w:date="2023-01-29T12:12:00Z">
            <w:del w:id="363" w:author="ilham.nur@office.ui.ac.id" w:date="2023-01-31T22:33:00Z">
              <w:r w:rsidRPr="00CA2078" w:rsidDel="00CA2078">
                <w:rPr>
                  <w:rStyle w:val="Hyperlink"/>
                  <w:noProof/>
                </w:rPr>
                <w:delText>2.3</w:delText>
              </w:r>
              <w:r w:rsidDel="00CA2078">
                <w:rPr>
                  <w:rFonts w:asciiTheme="minorHAnsi" w:hAnsiTheme="minorHAnsi" w:cstheme="minorBidi"/>
                  <w:noProof/>
                  <w:sz w:val="22"/>
                </w:rPr>
                <w:tab/>
              </w:r>
              <w:r w:rsidRPr="00CA2078" w:rsidDel="00CA2078">
                <w:rPr>
                  <w:rStyle w:val="Hyperlink"/>
                  <w:noProof/>
                </w:rPr>
                <w:delText>Pendekatan Manajemen Proyek</w:delText>
              </w:r>
              <w:r w:rsidDel="00CA2078">
                <w:rPr>
                  <w:noProof/>
                  <w:webHidden/>
                </w:rPr>
                <w:tab/>
                <w:delText>22</w:delText>
              </w:r>
            </w:del>
          </w:ins>
        </w:p>
        <w:p w14:paraId="20D8946C" w14:textId="631A724A" w:rsidR="00032BC4" w:rsidDel="00CA2078" w:rsidRDefault="00032BC4">
          <w:pPr>
            <w:pStyle w:val="TOC2"/>
            <w:tabs>
              <w:tab w:val="left" w:pos="880"/>
              <w:tab w:val="right" w:leader="dot" w:pos="8494"/>
            </w:tabs>
            <w:rPr>
              <w:ins w:id="364" w:author="ilham.nur@office.ui.ac.id [2]" w:date="2023-01-29T12:12:00Z"/>
              <w:del w:id="365" w:author="ilham.nur@office.ui.ac.id" w:date="2023-01-31T22:33:00Z"/>
              <w:rFonts w:asciiTheme="minorHAnsi" w:hAnsiTheme="minorHAnsi" w:cstheme="minorBidi"/>
              <w:noProof/>
              <w:sz w:val="22"/>
            </w:rPr>
          </w:pPr>
          <w:ins w:id="366" w:author="ilham.nur@office.ui.ac.id [2]" w:date="2023-01-29T12:12:00Z">
            <w:del w:id="367" w:author="ilham.nur@office.ui.ac.id" w:date="2023-01-31T22:33:00Z">
              <w:r w:rsidRPr="00CA2078" w:rsidDel="00CA2078">
                <w:rPr>
                  <w:rStyle w:val="Hyperlink"/>
                  <w:noProof/>
                </w:rPr>
                <w:delText>2.4</w:delText>
              </w:r>
              <w:r w:rsidDel="00CA2078">
                <w:rPr>
                  <w:rFonts w:asciiTheme="minorHAnsi" w:hAnsiTheme="minorHAnsi" w:cstheme="minorBidi"/>
                  <w:noProof/>
                  <w:sz w:val="22"/>
                </w:rPr>
                <w:tab/>
              </w:r>
              <w:r w:rsidRPr="00CA2078" w:rsidDel="00CA2078">
                <w:rPr>
                  <w:rStyle w:val="Hyperlink"/>
                  <w:noProof/>
                </w:rPr>
                <w:delText>Kriteria Kesuksesan Proyek</w:delText>
              </w:r>
              <w:r w:rsidDel="00CA2078">
                <w:rPr>
                  <w:noProof/>
                  <w:webHidden/>
                </w:rPr>
                <w:tab/>
                <w:delText>24</w:delText>
              </w:r>
            </w:del>
          </w:ins>
        </w:p>
        <w:p w14:paraId="2FC2C236" w14:textId="3C5E969C" w:rsidR="00032BC4" w:rsidDel="00CA2078" w:rsidRDefault="00032BC4">
          <w:pPr>
            <w:pStyle w:val="TOC2"/>
            <w:tabs>
              <w:tab w:val="left" w:pos="880"/>
              <w:tab w:val="right" w:leader="dot" w:pos="8494"/>
            </w:tabs>
            <w:rPr>
              <w:ins w:id="368" w:author="ilham.nur@office.ui.ac.id [2]" w:date="2023-01-29T12:12:00Z"/>
              <w:del w:id="369" w:author="ilham.nur@office.ui.ac.id" w:date="2023-01-31T22:33:00Z"/>
              <w:rFonts w:asciiTheme="minorHAnsi" w:hAnsiTheme="minorHAnsi" w:cstheme="minorBidi"/>
              <w:noProof/>
              <w:sz w:val="22"/>
            </w:rPr>
          </w:pPr>
          <w:ins w:id="370" w:author="ilham.nur@office.ui.ac.id [2]" w:date="2023-01-29T12:12:00Z">
            <w:del w:id="371" w:author="ilham.nur@office.ui.ac.id" w:date="2023-01-31T22:33:00Z">
              <w:r w:rsidRPr="00CA2078" w:rsidDel="00CA2078">
                <w:rPr>
                  <w:rStyle w:val="Hyperlink"/>
                  <w:noProof/>
                </w:rPr>
                <w:delText>2.5</w:delText>
              </w:r>
              <w:r w:rsidDel="00CA2078">
                <w:rPr>
                  <w:rFonts w:asciiTheme="minorHAnsi" w:hAnsiTheme="minorHAnsi" w:cstheme="minorBidi"/>
                  <w:noProof/>
                  <w:sz w:val="22"/>
                </w:rPr>
                <w:tab/>
              </w:r>
              <w:r w:rsidRPr="00CA2078" w:rsidDel="00CA2078">
                <w:rPr>
                  <w:rStyle w:val="Hyperlink"/>
                  <w:noProof/>
                </w:rPr>
                <w:delText>Sistem Informasi Manajemen Proyek</w:delText>
              </w:r>
              <w:r w:rsidDel="00CA2078">
                <w:rPr>
                  <w:noProof/>
                  <w:webHidden/>
                </w:rPr>
                <w:tab/>
                <w:delText>24</w:delText>
              </w:r>
            </w:del>
          </w:ins>
        </w:p>
        <w:p w14:paraId="5DA15653" w14:textId="02F8ABD1" w:rsidR="00032BC4" w:rsidDel="00CA2078" w:rsidRDefault="00032BC4">
          <w:pPr>
            <w:pStyle w:val="TOC3"/>
            <w:rPr>
              <w:ins w:id="372" w:author="ilham.nur@office.ui.ac.id [2]" w:date="2023-01-29T12:12:00Z"/>
              <w:del w:id="373" w:author="ilham.nur@office.ui.ac.id" w:date="2023-01-31T22:33:00Z"/>
              <w:rFonts w:asciiTheme="minorHAnsi" w:hAnsiTheme="minorHAnsi" w:cstheme="minorBidi"/>
              <w:noProof/>
              <w:sz w:val="22"/>
            </w:rPr>
          </w:pPr>
          <w:ins w:id="374" w:author="ilham.nur@office.ui.ac.id [2]" w:date="2023-01-29T12:12:00Z">
            <w:del w:id="375" w:author="ilham.nur@office.ui.ac.id" w:date="2023-01-31T22:33:00Z">
              <w:r w:rsidRPr="00CA2078" w:rsidDel="00CA2078">
                <w:rPr>
                  <w:rStyle w:val="Hyperlink"/>
                  <w:noProof/>
                </w:rPr>
                <w:delText>2.5.1</w:delText>
              </w:r>
              <w:r w:rsidDel="00CA2078">
                <w:rPr>
                  <w:rFonts w:asciiTheme="minorHAnsi" w:hAnsiTheme="minorHAnsi" w:cstheme="minorBidi"/>
                  <w:noProof/>
                  <w:sz w:val="22"/>
                </w:rPr>
                <w:tab/>
              </w:r>
              <w:r w:rsidRPr="00CA2078" w:rsidDel="00CA2078">
                <w:rPr>
                  <w:rStyle w:val="Hyperlink"/>
                  <w:noProof/>
                </w:rPr>
                <w:delText>Pengolahan Jadwal</w:delText>
              </w:r>
              <w:r w:rsidDel="00CA2078">
                <w:rPr>
                  <w:noProof/>
                  <w:webHidden/>
                </w:rPr>
                <w:tab/>
                <w:delText>26</w:delText>
              </w:r>
            </w:del>
          </w:ins>
        </w:p>
        <w:p w14:paraId="11799DA6" w14:textId="70A87CB8" w:rsidR="00032BC4" w:rsidDel="00CA2078" w:rsidRDefault="00032BC4">
          <w:pPr>
            <w:pStyle w:val="TOC3"/>
            <w:rPr>
              <w:ins w:id="376" w:author="ilham.nur@office.ui.ac.id [2]" w:date="2023-01-29T12:12:00Z"/>
              <w:del w:id="377" w:author="ilham.nur@office.ui.ac.id" w:date="2023-01-31T22:33:00Z"/>
              <w:rFonts w:asciiTheme="minorHAnsi" w:hAnsiTheme="minorHAnsi" w:cstheme="minorBidi"/>
              <w:noProof/>
              <w:sz w:val="22"/>
            </w:rPr>
          </w:pPr>
          <w:ins w:id="378" w:author="ilham.nur@office.ui.ac.id [2]" w:date="2023-01-29T12:12:00Z">
            <w:del w:id="379" w:author="ilham.nur@office.ui.ac.id" w:date="2023-01-31T22:33:00Z">
              <w:r w:rsidRPr="00CA2078" w:rsidDel="00CA2078">
                <w:rPr>
                  <w:rStyle w:val="Hyperlink"/>
                  <w:noProof/>
                </w:rPr>
                <w:delText>2.5.2</w:delText>
              </w:r>
              <w:r w:rsidDel="00CA2078">
                <w:rPr>
                  <w:rFonts w:asciiTheme="minorHAnsi" w:hAnsiTheme="minorHAnsi" w:cstheme="minorBidi"/>
                  <w:noProof/>
                  <w:sz w:val="22"/>
                </w:rPr>
                <w:tab/>
              </w:r>
              <w:r w:rsidRPr="00CA2078" w:rsidDel="00CA2078">
                <w:rPr>
                  <w:rStyle w:val="Hyperlink"/>
                  <w:noProof/>
                </w:rPr>
                <w:delText>Pengendali Pengeluaran Proyek</w:delText>
              </w:r>
              <w:r w:rsidDel="00CA2078">
                <w:rPr>
                  <w:noProof/>
                  <w:webHidden/>
                </w:rPr>
                <w:tab/>
                <w:delText>27</w:delText>
              </w:r>
            </w:del>
          </w:ins>
        </w:p>
        <w:p w14:paraId="01A1A793" w14:textId="0AF76EE9" w:rsidR="00032BC4" w:rsidDel="00CA2078" w:rsidRDefault="00032BC4">
          <w:pPr>
            <w:pStyle w:val="TOC3"/>
            <w:rPr>
              <w:ins w:id="380" w:author="ilham.nur@office.ui.ac.id [2]" w:date="2023-01-29T12:12:00Z"/>
              <w:del w:id="381" w:author="ilham.nur@office.ui.ac.id" w:date="2023-01-31T22:33:00Z"/>
              <w:rFonts w:asciiTheme="minorHAnsi" w:hAnsiTheme="minorHAnsi" w:cstheme="minorBidi"/>
              <w:noProof/>
              <w:sz w:val="22"/>
            </w:rPr>
          </w:pPr>
          <w:ins w:id="382" w:author="ilham.nur@office.ui.ac.id [2]" w:date="2023-01-29T12:12:00Z">
            <w:del w:id="383" w:author="ilham.nur@office.ui.ac.id" w:date="2023-01-31T22:33:00Z">
              <w:r w:rsidRPr="00CA2078" w:rsidDel="00CA2078">
                <w:rPr>
                  <w:rStyle w:val="Hyperlink"/>
                  <w:noProof/>
                </w:rPr>
                <w:delText>2.5.3</w:delText>
              </w:r>
              <w:r w:rsidDel="00CA2078">
                <w:rPr>
                  <w:rFonts w:asciiTheme="minorHAnsi" w:hAnsiTheme="minorHAnsi" w:cstheme="minorBidi"/>
                  <w:noProof/>
                  <w:sz w:val="22"/>
                </w:rPr>
                <w:tab/>
              </w:r>
              <w:r w:rsidRPr="00CA2078" w:rsidDel="00CA2078">
                <w:rPr>
                  <w:rStyle w:val="Hyperlink"/>
                  <w:noProof/>
                </w:rPr>
                <w:delText>Sistem Pengendali Sumber Daya Proyek</w:delText>
              </w:r>
              <w:r w:rsidDel="00CA2078">
                <w:rPr>
                  <w:noProof/>
                  <w:webHidden/>
                </w:rPr>
                <w:tab/>
                <w:delText>27</w:delText>
              </w:r>
            </w:del>
          </w:ins>
        </w:p>
        <w:p w14:paraId="31A663B5" w14:textId="4AE9CF8D" w:rsidR="00032BC4" w:rsidDel="00CA2078" w:rsidRDefault="00032BC4">
          <w:pPr>
            <w:pStyle w:val="TOC3"/>
            <w:rPr>
              <w:ins w:id="384" w:author="ilham.nur@office.ui.ac.id [2]" w:date="2023-01-29T12:12:00Z"/>
              <w:del w:id="385" w:author="ilham.nur@office.ui.ac.id" w:date="2023-01-31T22:33:00Z"/>
              <w:rFonts w:asciiTheme="minorHAnsi" w:hAnsiTheme="minorHAnsi" w:cstheme="minorBidi"/>
              <w:noProof/>
              <w:sz w:val="22"/>
            </w:rPr>
          </w:pPr>
          <w:ins w:id="386" w:author="ilham.nur@office.ui.ac.id [2]" w:date="2023-01-29T12:12:00Z">
            <w:del w:id="387" w:author="ilham.nur@office.ui.ac.id" w:date="2023-01-31T22:33:00Z">
              <w:r w:rsidRPr="00CA2078" w:rsidDel="00CA2078">
                <w:rPr>
                  <w:rStyle w:val="Hyperlink"/>
                  <w:noProof/>
                </w:rPr>
                <w:delText>2.5.4</w:delText>
              </w:r>
              <w:r w:rsidDel="00CA2078">
                <w:rPr>
                  <w:rFonts w:asciiTheme="minorHAnsi" w:hAnsiTheme="minorHAnsi" w:cstheme="minorBidi"/>
                  <w:noProof/>
                  <w:sz w:val="22"/>
                </w:rPr>
                <w:tab/>
              </w:r>
              <w:r w:rsidRPr="00CA2078" w:rsidDel="00CA2078">
                <w:rPr>
                  <w:rStyle w:val="Hyperlink"/>
                  <w:noProof/>
                </w:rPr>
                <w:delText>Sistem Kontrol Dokumen Proyek</w:delText>
              </w:r>
              <w:r w:rsidDel="00CA2078">
                <w:rPr>
                  <w:noProof/>
                  <w:webHidden/>
                </w:rPr>
                <w:tab/>
                <w:delText>28</w:delText>
              </w:r>
            </w:del>
          </w:ins>
        </w:p>
        <w:p w14:paraId="574BDE29" w14:textId="5596C3BD" w:rsidR="00032BC4" w:rsidDel="00CA2078" w:rsidRDefault="00032BC4">
          <w:pPr>
            <w:pStyle w:val="TOC2"/>
            <w:tabs>
              <w:tab w:val="left" w:pos="880"/>
              <w:tab w:val="right" w:leader="dot" w:pos="8494"/>
            </w:tabs>
            <w:rPr>
              <w:ins w:id="388" w:author="ilham.nur@office.ui.ac.id [2]" w:date="2023-01-29T12:12:00Z"/>
              <w:del w:id="389" w:author="ilham.nur@office.ui.ac.id" w:date="2023-01-31T22:33:00Z"/>
              <w:rFonts w:asciiTheme="minorHAnsi" w:hAnsiTheme="minorHAnsi" w:cstheme="minorBidi"/>
              <w:noProof/>
              <w:sz w:val="22"/>
            </w:rPr>
          </w:pPr>
          <w:ins w:id="390" w:author="ilham.nur@office.ui.ac.id [2]" w:date="2023-01-29T12:12:00Z">
            <w:del w:id="391" w:author="ilham.nur@office.ui.ac.id" w:date="2023-01-31T22:33:00Z">
              <w:r w:rsidRPr="00CA2078" w:rsidDel="00CA2078">
                <w:rPr>
                  <w:rStyle w:val="Hyperlink"/>
                  <w:noProof/>
                </w:rPr>
                <w:delText>2.6</w:delText>
              </w:r>
              <w:r w:rsidDel="00CA2078">
                <w:rPr>
                  <w:rFonts w:asciiTheme="minorHAnsi" w:hAnsiTheme="minorHAnsi" w:cstheme="minorBidi"/>
                  <w:noProof/>
                  <w:sz w:val="22"/>
                </w:rPr>
                <w:tab/>
              </w:r>
              <w:r w:rsidRPr="00CA2078" w:rsidDel="00CA2078">
                <w:rPr>
                  <w:rStyle w:val="Hyperlink"/>
                  <w:i/>
                  <w:iCs/>
                  <w:noProof/>
                </w:rPr>
                <w:delText>Enterprise Architecture</w:delText>
              </w:r>
              <w:r w:rsidDel="00CA2078">
                <w:rPr>
                  <w:noProof/>
                  <w:webHidden/>
                </w:rPr>
                <w:tab/>
                <w:delText>29</w:delText>
              </w:r>
            </w:del>
          </w:ins>
        </w:p>
        <w:p w14:paraId="1496B436" w14:textId="7D6427FA" w:rsidR="00032BC4" w:rsidDel="00CA2078" w:rsidRDefault="00032BC4">
          <w:pPr>
            <w:pStyle w:val="TOC3"/>
            <w:rPr>
              <w:ins w:id="392" w:author="ilham.nur@office.ui.ac.id [2]" w:date="2023-01-29T12:12:00Z"/>
              <w:del w:id="393" w:author="ilham.nur@office.ui.ac.id" w:date="2023-01-31T22:33:00Z"/>
              <w:rFonts w:asciiTheme="minorHAnsi" w:hAnsiTheme="minorHAnsi" w:cstheme="minorBidi"/>
              <w:noProof/>
              <w:sz w:val="22"/>
            </w:rPr>
          </w:pPr>
          <w:ins w:id="394" w:author="ilham.nur@office.ui.ac.id [2]" w:date="2023-01-29T12:12:00Z">
            <w:del w:id="395" w:author="ilham.nur@office.ui.ac.id" w:date="2023-01-31T22:33:00Z">
              <w:r w:rsidRPr="00CA2078" w:rsidDel="00CA2078">
                <w:rPr>
                  <w:rStyle w:val="Hyperlink"/>
                  <w:i/>
                  <w:iCs/>
                  <w:noProof/>
                </w:rPr>
                <w:delText>2.6.1</w:delText>
              </w:r>
              <w:r w:rsidDel="00CA2078">
                <w:rPr>
                  <w:rFonts w:asciiTheme="minorHAnsi" w:hAnsiTheme="minorHAnsi" w:cstheme="minorBidi"/>
                  <w:noProof/>
                  <w:sz w:val="22"/>
                </w:rPr>
                <w:tab/>
              </w:r>
              <w:r w:rsidRPr="00CA2078" w:rsidDel="00CA2078">
                <w:rPr>
                  <w:rStyle w:val="Hyperlink"/>
                  <w:i/>
                  <w:iCs/>
                  <w:noProof/>
                </w:rPr>
                <w:delText>Zachman Framework</w:delText>
              </w:r>
              <w:r w:rsidDel="00CA2078">
                <w:rPr>
                  <w:noProof/>
                  <w:webHidden/>
                </w:rPr>
                <w:tab/>
                <w:delText>30</w:delText>
              </w:r>
            </w:del>
          </w:ins>
        </w:p>
        <w:p w14:paraId="748C2739" w14:textId="1BE826AE" w:rsidR="00032BC4" w:rsidDel="00CA2078" w:rsidRDefault="00032BC4">
          <w:pPr>
            <w:pStyle w:val="TOC3"/>
            <w:rPr>
              <w:ins w:id="396" w:author="ilham.nur@office.ui.ac.id [2]" w:date="2023-01-29T12:12:00Z"/>
              <w:del w:id="397" w:author="ilham.nur@office.ui.ac.id" w:date="2023-01-31T22:33:00Z"/>
              <w:rFonts w:asciiTheme="minorHAnsi" w:hAnsiTheme="minorHAnsi" w:cstheme="minorBidi"/>
              <w:noProof/>
              <w:sz w:val="22"/>
            </w:rPr>
          </w:pPr>
          <w:ins w:id="398" w:author="ilham.nur@office.ui.ac.id [2]" w:date="2023-01-29T12:12:00Z">
            <w:del w:id="399" w:author="ilham.nur@office.ui.ac.id" w:date="2023-01-31T22:33:00Z">
              <w:r w:rsidRPr="00CA2078" w:rsidDel="00CA2078">
                <w:rPr>
                  <w:rStyle w:val="Hyperlink"/>
                  <w:i/>
                  <w:iCs/>
                  <w:noProof/>
                </w:rPr>
                <w:delText>2.6.2</w:delText>
              </w:r>
              <w:r w:rsidDel="00CA2078">
                <w:rPr>
                  <w:rFonts w:asciiTheme="minorHAnsi" w:hAnsiTheme="minorHAnsi" w:cstheme="minorBidi"/>
                  <w:noProof/>
                  <w:sz w:val="22"/>
                </w:rPr>
                <w:tab/>
              </w:r>
              <w:r w:rsidRPr="00CA2078" w:rsidDel="00CA2078">
                <w:rPr>
                  <w:rStyle w:val="Hyperlink"/>
                  <w:i/>
                  <w:iCs/>
                  <w:noProof/>
                </w:rPr>
                <w:delText>Gartner Framework</w:delText>
              </w:r>
              <w:r w:rsidDel="00CA2078">
                <w:rPr>
                  <w:noProof/>
                  <w:webHidden/>
                </w:rPr>
                <w:tab/>
                <w:delText>30</w:delText>
              </w:r>
            </w:del>
          </w:ins>
        </w:p>
        <w:p w14:paraId="3FC9AAF8" w14:textId="1B19544A" w:rsidR="00032BC4" w:rsidDel="00CA2078" w:rsidRDefault="00032BC4">
          <w:pPr>
            <w:pStyle w:val="TOC3"/>
            <w:rPr>
              <w:ins w:id="400" w:author="ilham.nur@office.ui.ac.id [2]" w:date="2023-01-29T12:12:00Z"/>
              <w:del w:id="401" w:author="ilham.nur@office.ui.ac.id" w:date="2023-01-31T22:33:00Z"/>
              <w:rFonts w:asciiTheme="minorHAnsi" w:hAnsiTheme="minorHAnsi" w:cstheme="minorBidi"/>
              <w:noProof/>
              <w:sz w:val="22"/>
            </w:rPr>
          </w:pPr>
          <w:ins w:id="402" w:author="ilham.nur@office.ui.ac.id [2]" w:date="2023-01-29T12:12:00Z">
            <w:del w:id="403" w:author="ilham.nur@office.ui.ac.id" w:date="2023-01-31T22:33:00Z">
              <w:r w:rsidRPr="00CA2078" w:rsidDel="00CA2078">
                <w:rPr>
                  <w:rStyle w:val="Hyperlink"/>
                  <w:i/>
                  <w:iCs/>
                  <w:noProof/>
                </w:rPr>
                <w:delText>2.6.3</w:delText>
              </w:r>
              <w:r w:rsidDel="00CA2078">
                <w:rPr>
                  <w:rFonts w:asciiTheme="minorHAnsi" w:hAnsiTheme="minorHAnsi" w:cstheme="minorBidi"/>
                  <w:noProof/>
                  <w:sz w:val="22"/>
                </w:rPr>
                <w:tab/>
              </w:r>
              <w:r w:rsidRPr="00CA2078" w:rsidDel="00CA2078">
                <w:rPr>
                  <w:rStyle w:val="Hyperlink"/>
                  <w:i/>
                  <w:iCs/>
                  <w:noProof/>
                </w:rPr>
                <w:delText>Federal Enterprise Architecture Framework</w:delText>
              </w:r>
              <w:r w:rsidDel="00CA2078">
                <w:rPr>
                  <w:noProof/>
                  <w:webHidden/>
                </w:rPr>
                <w:tab/>
                <w:delText>31</w:delText>
              </w:r>
            </w:del>
          </w:ins>
        </w:p>
        <w:p w14:paraId="36B0D046" w14:textId="25725B24" w:rsidR="00032BC4" w:rsidDel="00CA2078" w:rsidRDefault="00032BC4">
          <w:pPr>
            <w:pStyle w:val="TOC3"/>
            <w:rPr>
              <w:ins w:id="404" w:author="ilham.nur@office.ui.ac.id [2]" w:date="2023-01-29T12:12:00Z"/>
              <w:del w:id="405" w:author="ilham.nur@office.ui.ac.id" w:date="2023-01-31T22:33:00Z"/>
              <w:rFonts w:asciiTheme="minorHAnsi" w:hAnsiTheme="minorHAnsi" w:cstheme="minorBidi"/>
              <w:noProof/>
              <w:sz w:val="22"/>
            </w:rPr>
          </w:pPr>
          <w:ins w:id="406" w:author="ilham.nur@office.ui.ac.id [2]" w:date="2023-01-29T12:12:00Z">
            <w:del w:id="407" w:author="ilham.nur@office.ui.ac.id" w:date="2023-01-31T22:33:00Z">
              <w:r w:rsidRPr="00CA2078" w:rsidDel="00CA2078">
                <w:rPr>
                  <w:rStyle w:val="Hyperlink"/>
                  <w:i/>
                  <w:iCs/>
                  <w:noProof/>
                </w:rPr>
                <w:delText>2.6.4</w:delText>
              </w:r>
              <w:r w:rsidDel="00CA2078">
                <w:rPr>
                  <w:rFonts w:asciiTheme="minorHAnsi" w:hAnsiTheme="minorHAnsi" w:cstheme="minorBidi"/>
                  <w:noProof/>
                  <w:sz w:val="22"/>
                </w:rPr>
                <w:tab/>
              </w:r>
              <w:r w:rsidRPr="00CA2078" w:rsidDel="00CA2078">
                <w:rPr>
                  <w:rStyle w:val="Hyperlink"/>
                  <w:i/>
                  <w:iCs/>
                  <w:noProof/>
                </w:rPr>
                <w:delText>The Open Group Architecture Framework</w:delText>
              </w:r>
              <w:r w:rsidDel="00CA2078">
                <w:rPr>
                  <w:noProof/>
                  <w:webHidden/>
                </w:rPr>
                <w:tab/>
                <w:delText>32</w:delText>
              </w:r>
            </w:del>
          </w:ins>
        </w:p>
        <w:p w14:paraId="3832E1A6" w14:textId="5884A79A" w:rsidR="00032BC4" w:rsidDel="00CA2078" w:rsidRDefault="00032BC4">
          <w:pPr>
            <w:pStyle w:val="TOC2"/>
            <w:tabs>
              <w:tab w:val="left" w:pos="880"/>
              <w:tab w:val="right" w:leader="dot" w:pos="8494"/>
            </w:tabs>
            <w:rPr>
              <w:ins w:id="408" w:author="ilham.nur@office.ui.ac.id [2]" w:date="2023-01-29T12:12:00Z"/>
              <w:del w:id="409" w:author="ilham.nur@office.ui.ac.id" w:date="2023-01-31T22:33:00Z"/>
              <w:rFonts w:asciiTheme="minorHAnsi" w:hAnsiTheme="minorHAnsi" w:cstheme="minorBidi"/>
              <w:noProof/>
              <w:sz w:val="22"/>
            </w:rPr>
          </w:pPr>
          <w:ins w:id="410" w:author="ilham.nur@office.ui.ac.id [2]" w:date="2023-01-29T12:12:00Z">
            <w:del w:id="411" w:author="ilham.nur@office.ui.ac.id" w:date="2023-01-31T22:33:00Z">
              <w:r w:rsidRPr="00CA2078" w:rsidDel="00CA2078">
                <w:rPr>
                  <w:rStyle w:val="Hyperlink"/>
                  <w:i/>
                  <w:iCs/>
                  <w:noProof/>
                </w:rPr>
                <w:delText>2.7</w:delText>
              </w:r>
              <w:r w:rsidDel="00CA2078">
                <w:rPr>
                  <w:rFonts w:asciiTheme="minorHAnsi" w:hAnsiTheme="minorHAnsi" w:cstheme="minorBidi"/>
                  <w:noProof/>
                  <w:sz w:val="22"/>
                </w:rPr>
                <w:tab/>
              </w:r>
              <w:r w:rsidRPr="00CA2078" w:rsidDel="00CA2078">
                <w:rPr>
                  <w:rStyle w:val="Hyperlink"/>
                  <w:i/>
                  <w:iCs/>
                  <w:noProof/>
                </w:rPr>
                <w:delText>Business Process</w:delText>
              </w:r>
              <w:r w:rsidDel="00CA2078">
                <w:rPr>
                  <w:noProof/>
                  <w:webHidden/>
                </w:rPr>
                <w:tab/>
                <w:delText>33</w:delText>
              </w:r>
            </w:del>
          </w:ins>
        </w:p>
        <w:p w14:paraId="13077D71" w14:textId="0389B5AD" w:rsidR="00032BC4" w:rsidDel="00CA2078" w:rsidRDefault="00032BC4">
          <w:pPr>
            <w:pStyle w:val="TOC3"/>
            <w:rPr>
              <w:ins w:id="412" w:author="ilham.nur@office.ui.ac.id [2]" w:date="2023-01-29T12:12:00Z"/>
              <w:del w:id="413" w:author="ilham.nur@office.ui.ac.id" w:date="2023-01-31T22:33:00Z"/>
              <w:rFonts w:asciiTheme="minorHAnsi" w:hAnsiTheme="minorHAnsi" w:cstheme="minorBidi"/>
              <w:noProof/>
              <w:sz w:val="22"/>
            </w:rPr>
          </w:pPr>
          <w:ins w:id="414" w:author="ilham.nur@office.ui.ac.id [2]" w:date="2023-01-29T12:12:00Z">
            <w:del w:id="415" w:author="ilham.nur@office.ui.ac.id" w:date="2023-01-31T22:33:00Z">
              <w:r w:rsidRPr="00CA2078" w:rsidDel="00CA2078">
                <w:rPr>
                  <w:rStyle w:val="Hyperlink"/>
                  <w:i/>
                  <w:iCs/>
                  <w:noProof/>
                </w:rPr>
                <w:delText>2.7.1</w:delText>
              </w:r>
              <w:r w:rsidDel="00CA2078">
                <w:rPr>
                  <w:rFonts w:asciiTheme="minorHAnsi" w:hAnsiTheme="minorHAnsi" w:cstheme="minorBidi"/>
                  <w:noProof/>
                  <w:sz w:val="22"/>
                </w:rPr>
                <w:tab/>
              </w:r>
              <w:r w:rsidRPr="00CA2078" w:rsidDel="00CA2078">
                <w:rPr>
                  <w:rStyle w:val="Hyperlink"/>
                  <w:i/>
                  <w:iCs/>
                  <w:noProof/>
                </w:rPr>
                <w:delText>Business Process Modelling Notation</w:delText>
              </w:r>
              <w:r w:rsidDel="00CA2078">
                <w:rPr>
                  <w:noProof/>
                  <w:webHidden/>
                </w:rPr>
                <w:tab/>
                <w:delText>34</w:delText>
              </w:r>
            </w:del>
          </w:ins>
        </w:p>
        <w:p w14:paraId="21640D41" w14:textId="06371D4F" w:rsidR="00032BC4" w:rsidDel="00CA2078" w:rsidRDefault="00032BC4">
          <w:pPr>
            <w:pStyle w:val="TOC2"/>
            <w:tabs>
              <w:tab w:val="left" w:pos="880"/>
              <w:tab w:val="right" w:leader="dot" w:pos="8494"/>
            </w:tabs>
            <w:rPr>
              <w:ins w:id="416" w:author="ilham.nur@office.ui.ac.id [2]" w:date="2023-01-29T12:12:00Z"/>
              <w:del w:id="417" w:author="ilham.nur@office.ui.ac.id" w:date="2023-01-31T22:33:00Z"/>
              <w:rFonts w:asciiTheme="minorHAnsi" w:hAnsiTheme="minorHAnsi" w:cstheme="minorBidi"/>
              <w:noProof/>
              <w:sz w:val="22"/>
            </w:rPr>
          </w:pPr>
          <w:ins w:id="418" w:author="ilham.nur@office.ui.ac.id [2]" w:date="2023-01-29T12:12:00Z">
            <w:del w:id="419" w:author="ilham.nur@office.ui.ac.id" w:date="2023-01-31T22:33:00Z">
              <w:r w:rsidRPr="00CA2078" w:rsidDel="00CA2078">
                <w:rPr>
                  <w:rStyle w:val="Hyperlink"/>
                  <w:noProof/>
                </w:rPr>
                <w:delText>2.8</w:delText>
              </w:r>
              <w:r w:rsidDel="00CA2078">
                <w:rPr>
                  <w:rFonts w:asciiTheme="minorHAnsi" w:hAnsiTheme="minorHAnsi" w:cstheme="minorBidi"/>
                  <w:noProof/>
                  <w:sz w:val="22"/>
                </w:rPr>
                <w:tab/>
              </w:r>
              <w:r w:rsidRPr="00CA2078" w:rsidDel="00CA2078">
                <w:rPr>
                  <w:rStyle w:val="Hyperlink"/>
                  <w:noProof/>
                </w:rPr>
                <w:delText>Teori Pengambilan Keputusan</w:delText>
              </w:r>
              <w:r w:rsidDel="00CA2078">
                <w:rPr>
                  <w:noProof/>
                  <w:webHidden/>
                </w:rPr>
                <w:tab/>
                <w:delText>34</w:delText>
              </w:r>
            </w:del>
          </w:ins>
        </w:p>
        <w:p w14:paraId="165D28BE" w14:textId="65ACD5B1" w:rsidR="00032BC4" w:rsidDel="00CA2078" w:rsidRDefault="00032BC4">
          <w:pPr>
            <w:pStyle w:val="TOC3"/>
            <w:rPr>
              <w:ins w:id="420" w:author="ilham.nur@office.ui.ac.id [2]" w:date="2023-01-29T12:12:00Z"/>
              <w:del w:id="421" w:author="ilham.nur@office.ui.ac.id" w:date="2023-01-31T22:33:00Z"/>
              <w:rFonts w:asciiTheme="minorHAnsi" w:hAnsiTheme="minorHAnsi" w:cstheme="minorBidi"/>
              <w:noProof/>
              <w:sz w:val="22"/>
            </w:rPr>
          </w:pPr>
          <w:ins w:id="422" w:author="ilham.nur@office.ui.ac.id [2]" w:date="2023-01-29T12:12:00Z">
            <w:del w:id="423" w:author="ilham.nur@office.ui.ac.id" w:date="2023-01-31T22:33:00Z">
              <w:r w:rsidRPr="00CA2078" w:rsidDel="00CA2078">
                <w:rPr>
                  <w:rStyle w:val="Hyperlink"/>
                  <w:noProof/>
                </w:rPr>
                <w:delText>2.8.1</w:delText>
              </w:r>
              <w:r w:rsidDel="00CA2078">
                <w:rPr>
                  <w:rFonts w:asciiTheme="minorHAnsi" w:hAnsiTheme="minorHAnsi" w:cstheme="minorBidi"/>
                  <w:noProof/>
                  <w:sz w:val="22"/>
                </w:rPr>
                <w:tab/>
              </w:r>
              <w:r w:rsidRPr="00CA2078" w:rsidDel="00CA2078">
                <w:rPr>
                  <w:rStyle w:val="Hyperlink"/>
                  <w:noProof/>
                </w:rPr>
                <w:delText>Multi Criteria Decision Making</w:delText>
              </w:r>
              <w:r w:rsidDel="00CA2078">
                <w:rPr>
                  <w:noProof/>
                  <w:webHidden/>
                </w:rPr>
                <w:tab/>
                <w:delText>35</w:delText>
              </w:r>
            </w:del>
          </w:ins>
        </w:p>
        <w:p w14:paraId="0EF0C85C" w14:textId="3D6DCF5D" w:rsidR="00032BC4" w:rsidDel="00CA2078" w:rsidRDefault="00032BC4">
          <w:pPr>
            <w:pStyle w:val="TOC3"/>
            <w:rPr>
              <w:ins w:id="424" w:author="ilham.nur@office.ui.ac.id [2]" w:date="2023-01-29T12:12:00Z"/>
              <w:del w:id="425" w:author="ilham.nur@office.ui.ac.id" w:date="2023-01-31T22:33:00Z"/>
              <w:rFonts w:asciiTheme="minorHAnsi" w:hAnsiTheme="minorHAnsi" w:cstheme="minorBidi"/>
              <w:noProof/>
              <w:sz w:val="22"/>
            </w:rPr>
          </w:pPr>
          <w:ins w:id="426" w:author="ilham.nur@office.ui.ac.id [2]" w:date="2023-01-29T12:12:00Z">
            <w:del w:id="427" w:author="ilham.nur@office.ui.ac.id" w:date="2023-01-31T22:33:00Z">
              <w:r w:rsidRPr="00CA2078" w:rsidDel="00CA2078">
                <w:rPr>
                  <w:rStyle w:val="Hyperlink"/>
                  <w:i/>
                  <w:iCs/>
                  <w:noProof/>
                </w:rPr>
                <w:delText>2.8.2</w:delText>
              </w:r>
              <w:r w:rsidDel="00CA2078">
                <w:rPr>
                  <w:rFonts w:asciiTheme="minorHAnsi" w:hAnsiTheme="minorHAnsi" w:cstheme="minorBidi"/>
                  <w:noProof/>
                  <w:sz w:val="22"/>
                </w:rPr>
                <w:tab/>
              </w:r>
              <w:r w:rsidRPr="00CA2078" w:rsidDel="00CA2078">
                <w:rPr>
                  <w:rStyle w:val="Hyperlink"/>
                  <w:noProof/>
                </w:rPr>
                <w:delText xml:space="preserve">Kecerdasan Buatan dan </w:delText>
              </w:r>
              <w:r w:rsidRPr="00CA2078" w:rsidDel="00CA2078">
                <w:rPr>
                  <w:rStyle w:val="Hyperlink"/>
                  <w:i/>
                  <w:iCs/>
                  <w:noProof/>
                </w:rPr>
                <w:delText>Machine Learning</w:delText>
              </w:r>
              <w:r w:rsidDel="00CA2078">
                <w:rPr>
                  <w:noProof/>
                  <w:webHidden/>
                </w:rPr>
                <w:tab/>
                <w:delText>41</w:delText>
              </w:r>
            </w:del>
          </w:ins>
        </w:p>
        <w:p w14:paraId="464321E7" w14:textId="19485916" w:rsidR="00032BC4" w:rsidDel="00CA2078" w:rsidRDefault="00032BC4">
          <w:pPr>
            <w:pStyle w:val="TOC2"/>
            <w:tabs>
              <w:tab w:val="left" w:pos="880"/>
              <w:tab w:val="right" w:leader="dot" w:pos="8494"/>
            </w:tabs>
            <w:rPr>
              <w:ins w:id="428" w:author="ilham.nur@office.ui.ac.id [2]" w:date="2023-01-29T12:12:00Z"/>
              <w:del w:id="429" w:author="ilham.nur@office.ui.ac.id" w:date="2023-01-31T22:33:00Z"/>
              <w:rFonts w:asciiTheme="minorHAnsi" w:hAnsiTheme="minorHAnsi" w:cstheme="minorBidi"/>
              <w:noProof/>
              <w:sz w:val="22"/>
            </w:rPr>
          </w:pPr>
          <w:ins w:id="430" w:author="ilham.nur@office.ui.ac.id [2]" w:date="2023-01-29T12:12:00Z">
            <w:del w:id="431" w:author="ilham.nur@office.ui.ac.id" w:date="2023-01-31T22:33:00Z">
              <w:r w:rsidRPr="00CA2078" w:rsidDel="00CA2078">
                <w:rPr>
                  <w:rStyle w:val="Hyperlink"/>
                  <w:noProof/>
                </w:rPr>
                <w:delText>2.9</w:delText>
              </w:r>
              <w:r w:rsidDel="00CA2078">
                <w:rPr>
                  <w:rFonts w:asciiTheme="minorHAnsi" w:hAnsiTheme="minorHAnsi" w:cstheme="minorBidi"/>
                  <w:noProof/>
                  <w:sz w:val="22"/>
                </w:rPr>
                <w:tab/>
              </w:r>
              <w:r w:rsidRPr="00CA2078" w:rsidDel="00CA2078">
                <w:rPr>
                  <w:rStyle w:val="Hyperlink"/>
                  <w:noProof/>
                </w:rPr>
                <w:delText>Pemilihan Proyek</w:delText>
              </w:r>
              <w:r w:rsidDel="00CA2078">
                <w:rPr>
                  <w:noProof/>
                  <w:webHidden/>
                </w:rPr>
                <w:tab/>
                <w:delText>46</w:delText>
              </w:r>
            </w:del>
          </w:ins>
        </w:p>
        <w:p w14:paraId="18786267" w14:textId="49D41901" w:rsidR="00032BC4" w:rsidDel="00CA2078" w:rsidRDefault="00032BC4">
          <w:pPr>
            <w:pStyle w:val="TOC2"/>
            <w:tabs>
              <w:tab w:val="left" w:pos="880"/>
              <w:tab w:val="right" w:leader="dot" w:pos="8494"/>
            </w:tabs>
            <w:rPr>
              <w:ins w:id="432" w:author="ilham.nur@office.ui.ac.id [2]" w:date="2023-01-29T12:12:00Z"/>
              <w:del w:id="433" w:author="ilham.nur@office.ui.ac.id" w:date="2023-01-31T22:33:00Z"/>
              <w:rFonts w:asciiTheme="minorHAnsi" w:hAnsiTheme="minorHAnsi" w:cstheme="minorBidi"/>
              <w:noProof/>
              <w:sz w:val="22"/>
            </w:rPr>
          </w:pPr>
          <w:ins w:id="434" w:author="ilham.nur@office.ui.ac.id [2]" w:date="2023-01-29T12:12:00Z">
            <w:del w:id="435" w:author="ilham.nur@office.ui.ac.id" w:date="2023-01-31T22:33:00Z">
              <w:r w:rsidRPr="00CA2078" w:rsidDel="00CA2078">
                <w:rPr>
                  <w:rStyle w:val="Hyperlink"/>
                  <w:noProof/>
                </w:rPr>
                <w:delText>2.10</w:delText>
              </w:r>
              <w:r w:rsidDel="00CA2078">
                <w:rPr>
                  <w:rFonts w:asciiTheme="minorHAnsi" w:hAnsiTheme="minorHAnsi" w:cstheme="minorBidi"/>
                  <w:noProof/>
                  <w:sz w:val="22"/>
                </w:rPr>
                <w:tab/>
              </w:r>
              <w:r w:rsidRPr="00CA2078" w:rsidDel="00CA2078">
                <w:rPr>
                  <w:rStyle w:val="Hyperlink"/>
                  <w:noProof/>
                </w:rPr>
                <w:delText>Analisis Statistik</w:delText>
              </w:r>
              <w:r w:rsidDel="00CA2078">
                <w:rPr>
                  <w:noProof/>
                  <w:webHidden/>
                </w:rPr>
                <w:tab/>
                <w:delText>47</w:delText>
              </w:r>
            </w:del>
          </w:ins>
        </w:p>
        <w:p w14:paraId="5D63C7D5" w14:textId="39F03755" w:rsidR="00032BC4" w:rsidDel="00CA2078" w:rsidRDefault="00032BC4">
          <w:pPr>
            <w:pStyle w:val="TOC1"/>
            <w:tabs>
              <w:tab w:val="left" w:pos="1100"/>
            </w:tabs>
            <w:rPr>
              <w:ins w:id="436" w:author="ilham.nur@office.ui.ac.id [2]" w:date="2023-01-29T12:12:00Z"/>
              <w:del w:id="437" w:author="ilham.nur@office.ui.ac.id" w:date="2023-01-31T22:33:00Z"/>
              <w:rFonts w:asciiTheme="minorHAnsi" w:hAnsiTheme="minorHAnsi" w:cstheme="minorBidi"/>
              <w:b w:val="0"/>
              <w:noProof/>
              <w:sz w:val="22"/>
            </w:rPr>
          </w:pPr>
          <w:ins w:id="438" w:author="ilham.nur@office.ui.ac.id [2]" w:date="2023-01-29T12:12:00Z">
            <w:del w:id="439" w:author="ilham.nur@office.ui.ac.id" w:date="2023-01-31T22:33:00Z">
              <w:r w:rsidRPr="00CA2078" w:rsidDel="00CA2078">
                <w:rPr>
                  <w:rStyle w:val="Hyperlink"/>
                  <w:noProof/>
                </w:rPr>
                <w:delText>BAB 3</w:delText>
              </w:r>
              <w:r w:rsidDel="00CA2078">
                <w:rPr>
                  <w:rFonts w:asciiTheme="minorHAnsi" w:hAnsiTheme="minorHAnsi" w:cstheme="minorBidi"/>
                  <w:b w:val="0"/>
                  <w:noProof/>
                  <w:sz w:val="22"/>
                </w:rPr>
                <w:tab/>
              </w:r>
              <w:r w:rsidRPr="00CA2078" w:rsidDel="00CA2078">
                <w:rPr>
                  <w:rStyle w:val="Hyperlink"/>
                  <w:noProof/>
                </w:rPr>
                <w:delText xml:space="preserve"> METODOLOGI DAN PELAKSANAAN RISET</w:delText>
              </w:r>
              <w:r w:rsidDel="00CA2078">
                <w:rPr>
                  <w:noProof/>
                  <w:webHidden/>
                </w:rPr>
                <w:tab/>
                <w:delText>48</w:delText>
              </w:r>
            </w:del>
          </w:ins>
        </w:p>
        <w:p w14:paraId="57F61BFB" w14:textId="3B5C79AF" w:rsidR="00032BC4" w:rsidDel="00CA2078" w:rsidRDefault="00032BC4">
          <w:pPr>
            <w:pStyle w:val="TOC2"/>
            <w:tabs>
              <w:tab w:val="left" w:pos="880"/>
              <w:tab w:val="right" w:leader="dot" w:pos="8494"/>
            </w:tabs>
            <w:rPr>
              <w:ins w:id="440" w:author="ilham.nur@office.ui.ac.id [2]" w:date="2023-01-29T12:12:00Z"/>
              <w:del w:id="441" w:author="ilham.nur@office.ui.ac.id" w:date="2023-01-31T22:33:00Z"/>
              <w:rFonts w:asciiTheme="minorHAnsi" w:hAnsiTheme="minorHAnsi" w:cstheme="minorBidi"/>
              <w:noProof/>
              <w:sz w:val="22"/>
            </w:rPr>
          </w:pPr>
          <w:ins w:id="442" w:author="ilham.nur@office.ui.ac.id [2]" w:date="2023-01-29T12:12:00Z">
            <w:del w:id="443" w:author="ilham.nur@office.ui.ac.id" w:date="2023-01-31T22:33:00Z">
              <w:r w:rsidRPr="00CA2078" w:rsidDel="00CA2078">
                <w:rPr>
                  <w:rStyle w:val="Hyperlink"/>
                  <w:noProof/>
                </w:rPr>
                <w:delText>3.1</w:delText>
              </w:r>
              <w:r w:rsidDel="00CA2078">
                <w:rPr>
                  <w:rFonts w:asciiTheme="minorHAnsi" w:hAnsiTheme="minorHAnsi" w:cstheme="minorBidi"/>
                  <w:noProof/>
                  <w:sz w:val="22"/>
                </w:rPr>
                <w:tab/>
              </w:r>
              <w:r w:rsidRPr="00CA2078" w:rsidDel="00CA2078">
                <w:rPr>
                  <w:rStyle w:val="Hyperlink"/>
                  <w:noProof/>
                </w:rPr>
                <w:delText>Profil Perusahaan</w:delText>
              </w:r>
              <w:r w:rsidDel="00CA2078">
                <w:rPr>
                  <w:noProof/>
                  <w:webHidden/>
                </w:rPr>
                <w:tab/>
                <w:delText>48</w:delText>
              </w:r>
            </w:del>
          </w:ins>
        </w:p>
        <w:p w14:paraId="179C51B7" w14:textId="63E8955C" w:rsidR="00032BC4" w:rsidDel="00CA2078" w:rsidRDefault="00032BC4">
          <w:pPr>
            <w:pStyle w:val="TOC2"/>
            <w:tabs>
              <w:tab w:val="left" w:pos="880"/>
              <w:tab w:val="right" w:leader="dot" w:pos="8494"/>
            </w:tabs>
            <w:rPr>
              <w:ins w:id="444" w:author="ilham.nur@office.ui.ac.id [2]" w:date="2023-01-29T12:12:00Z"/>
              <w:del w:id="445" w:author="ilham.nur@office.ui.ac.id" w:date="2023-01-31T22:33:00Z"/>
              <w:rFonts w:asciiTheme="minorHAnsi" w:hAnsiTheme="minorHAnsi" w:cstheme="minorBidi"/>
              <w:noProof/>
              <w:sz w:val="22"/>
            </w:rPr>
          </w:pPr>
          <w:ins w:id="446" w:author="ilham.nur@office.ui.ac.id [2]" w:date="2023-01-29T12:12:00Z">
            <w:del w:id="447" w:author="ilham.nur@office.ui.ac.id" w:date="2023-01-31T22:33:00Z">
              <w:r w:rsidRPr="00CA2078" w:rsidDel="00CA2078">
                <w:rPr>
                  <w:rStyle w:val="Hyperlink"/>
                  <w:noProof/>
                </w:rPr>
                <w:delText>3.2</w:delText>
              </w:r>
              <w:r w:rsidDel="00CA2078">
                <w:rPr>
                  <w:rFonts w:asciiTheme="minorHAnsi" w:hAnsiTheme="minorHAnsi" w:cstheme="minorBidi"/>
                  <w:noProof/>
                  <w:sz w:val="22"/>
                </w:rPr>
                <w:tab/>
              </w:r>
              <w:r w:rsidRPr="00CA2078" w:rsidDel="00CA2078">
                <w:rPr>
                  <w:rStyle w:val="Hyperlink"/>
                  <w:noProof/>
                </w:rPr>
                <w:delText>Metodologi Riset</w:delText>
              </w:r>
              <w:r w:rsidDel="00CA2078">
                <w:rPr>
                  <w:noProof/>
                  <w:webHidden/>
                </w:rPr>
                <w:tab/>
                <w:delText>50</w:delText>
              </w:r>
            </w:del>
          </w:ins>
        </w:p>
        <w:p w14:paraId="62F791AD" w14:textId="59C03D81" w:rsidR="00032BC4" w:rsidDel="00CA2078" w:rsidRDefault="00032BC4">
          <w:pPr>
            <w:pStyle w:val="TOC3"/>
            <w:rPr>
              <w:ins w:id="448" w:author="ilham.nur@office.ui.ac.id [2]" w:date="2023-01-29T12:12:00Z"/>
              <w:del w:id="449" w:author="ilham.nur@office.ui.ac.id" w:date="2023-01-31T22:33:00Z"/>
              <w:rFonts w:asciiTheme="minorHAnsi" w:hAnsiTheme="minorHAnsi" w:cstheme="minorBidi"/>
              <w:noProof/>
              <w:sz w:val="22"/>
            </w:rPr>
          </w:pPr>
          <w:ins w:id="450" w:author="ilham.nur@office.ui.ac.id [2]" w:date="2023-01-29T12:12:00Z">
            <w:del w:id="451" w:author="ilham.nur@office.ui.ac.id" w:date="2023-01-31T22:33:00Z">
              <w:r w:rsidRPr="00CA2078" w:rsidDel="00CA2078">
                <w:rPr>
                  <w:rStyle w:val="Hyperlink"/>
                  <w:noProof/>
                </w:rPr>
                <w:delText>3.2.1</w:delText>
              </w:r>
              <w:r w:rsidDel="00CA2078">
                <w:rPr>
                  <w:rFonts w:asciiTheme="minorHAnsi" w:hAnsiTheme="minorHAnsi" w:cstheme="minorBidi"/>
                  <w:noProof/>
                  <w:sz w:val="22"/>
                </w:rPr>
                <w:tab/>
              </w:r>
              <w:r w:rsidRPr="00CA2078" w:rsidDel="00CA2078">
                <w:rPr>
                  <w:rStyle w:val="Hyperlink"/>
                  <w:noProof/>
                </w:rPr>
                <w:delText>Studi Literatur</w:delText>
              </w:r>
              <w:r w:rsidDel="00CA2078">
                <w:rPr>
                  <w:noProof/>
                  <w:webHidden/>
                </w:rPr>
                <w:tab/>
                <w:delText>50</w:delText>
              </w:r>
            </w:del>
          </w:ins>
        </w:p>
        <w:p w14:paraId="4E9C7C87" w14:textId="1686AD7D" w:rsidR="00032BC4" w:rsidDel="00CA2078" w:rsidRDefault="00032BC4">
          <w:pPr>
            <w:pStyle w:val="TOC3"/>
            <w:rPr>
              <w:ins w:id="452" w:author="ilham.nur@office.ui.ac.id [2]" w:date="2023-01-29T12:12:00Z"/>
              <w:del w:id="453" w:author="ilham.nur@office.ui.ac.id" w:date="2023-01-31T22:33:00Z"/>
              <w:rFonts w:asciiTheme="minorHAnsi" w:hAnsiTheme="minorHAnsi" w:cstheme="minorBidi"/>
              <w:noProof/>
              <w:sz w:val="22"/>
            </w:rPr>
          </w:pPr>
          <w:ins w:id="454" w:author="ilham.nur@office.ui.ac.id [2]" w:date="2023-01-29T12:12:00Z">
            <w:del w:id="455" w:author="ilham.nur@office.ui.ac.id" w:date="2023-01-31T22:33:00Z">
              <w:r w:rsidRPr="00CA2078" w:rsidDel="00CA2078">
                <w:rPr>
                  <w:rStyle w:val="Hyperlink"/>
                  <w:noProof/>
                </w:rPr>
                <w:delText>3.2.2</w:delText>
              </w:r>
              <w:r w:rsidDel="00CA2078">
                <w:rPr>
                  <w:rFonts w:asciiTheme="minorHAnsi" w:hAnsiTheme="minorHAnsi" w:cstheme="minorBidi"/>
                  <w:noProof/>
                  <w:sz w:val="22"/>
                </w:rPr>
                <w:tab/>
              </w:r>
              <w:r w:rsidRPr="00CA2078" w:rsidDel="00CA2078">
                <w:rPr>
                  <w:rStyle w:val="Hyperlink"/>
                  <w:noProof/>
                </w:rPr>
                <w:delText>Keselarasan dengan Ilmu Teknik Industri</w:delText>
              </w:r>
              <w:r w:rsidDel="00CA2078">
                <w:rPr>
                  <w:noProof/>
                  <w:webHidden/>
                </w:rPr>
                <w:tab/>
                <w:delText>51</w:delText>
              </w:r>
            </w:del>
          </w:ins>
        </w:p>
        <w:p w14:paraId="64622959" w14:textId="3A696F58" w:rsidR="00032BC4" w:rsidDel="00CA2078" w:rsidRDefault="00032BC4">
          <w:pPr>
            <w:pStyle w:val="TOC3"/>
            <w:rPr>
              <w:ins w:id="456" w:author="ilham.nur@office.ui.ac.id [2]" w:date="2023-01-29T12:12:00Z"/>
              <w:del w:id="457" w:author="ilham.nur@office.ui.ac.id" w:date="2023-01-31T22:33:00Z"/>
              <w:rFonts w:asciiTheme="minorHAnsi" w:hAnsiTheme="minorHAnsi" w:cstheme="minorBidi"/>
              <w:noProof/>
              <w:sz w:val="22"/>
            </w:rPr>
          </w:pPr>
          <w:ins w:id="458" w:author="ilham.nur@office.ui.ac.id [2]" w:date="2023-01-29T12:12:00Z">
            <w:del w:id="459" w:author="ilham.nur@office.ui.ac.id" w:date="2023-01-31T22:33:00Z">
              <w:r w:rsidRPr="00CA2078" w:rsidDel="00CA2078">
                <w:rPr>
                  <w:rStyle w:val="Hyperlink"/>
                  <w:noProof/>
                </w:rPr>
                <w:delText>3.2.1</w:delText>
              </w:r>
              <w:r w:rsidDel="00CA2078">
                <w:rPr>
                  <w:rFonts w:asciiTheme="minorHAnsi" w:hAnsiTheme="minorHAnsi" w:cstheme="minorBidi"/>
                  <w:noProof/>
                  <w:sz w:val="22"/>
                </w:rPr>
                <w:tab/>
              </w:r>
              <w:r w:rsidRPr="00CA2078" w:rsidDel="00CA2078">
                <w:rPr>
                  <w:rStyle w:val="Hyperlink"/>
                  <w:noProof/>
                </w:rPr>
                <w:delText>Mencari dan Menentukan Celah Penelitian</w:delText>
              </w:r>
              <w:r w:rsidDel="00CA2078">
                <w:rPr>
                  <w:noProof/>
                  <w:webHidden/>
                </w:rPr>
                <w:tab/>
                <w:delText>53</w:delText>
              </w:r>
            </w:del>
          </w:ins>
        </w:p>
        <w:p w14:paraId="24D92129" w14:textId="3E91E6D5" w:rsidR="00032BC4" w:rsidDel="00CA2078" w:rsidRDefault="00032BC4">
          <w:pPr>
            <w:pStyle w:val="TOC3"/>
            <w:rPr>
              <w:ins w:id="460" w:author="ilham.nur@office.ui.ac.id [2]" w:date="2023-01-29T12:12:00Z"/>
              <w:del w:id="461" w:author="ilham.nur@office.ui.ac.id" w:date="2023-01-31T22:33:00Z"/>
              <w:rFonts w:asciiTheme="minorHAnsi" w:hAnsiTheme="minorHAnsi" w:cstheme="minorBidi"/>
              <w:noProof/>
              <w:sz w:val="22"/>
            </w:rPr>
          </w:pPr>
          <w:ins w:id="462" w:author="ilham.nur@office.ui.ac.id [2]" w:date="2023-01-29T12:12:00Z">
            <w:del w:id="463" w:author="ilham.nur@office.ui.ac.id" w:date="2023-01-31T22:33:00Z">
              <w:r w:rsidRPr="00CA2078" w:rsidDel="00CA2078">
                <w:rPr>
                  <w:rStyle w:val="Hyperlink"/>
                  <w:noProof/>
                </w:rPr>
                <w:delText>3.2.2</w:delText>
              </w:r>
              <w:r w:rsidDel="00CA2078">
                <w:rPr>
                  <w:rFonts w:asciiTheme="minorHAnsi" w:hAnsiTheme="minorHAnsi" w:cstheme="minorBidi"/>
                  <w:noProof/>
                  <w:sz w:val="22"/>
                </w:rPr>
                <w:tab/>
              </w:r>
              <w:r w:rsidRPr="00CA2078" w:rsidDel="00CA2078">
                <w:rPr>
                  <w:rStyle w:val="Hyperlink"/>
                  <w:noProof/>
                </w:rPr>
                <w:delText>Penentuan Sumber dan Pakar</w:delText>
              </w:r>
              <w:r w:rsidDel="00CA2078">
                <w:rPr>
                  <w:noProof/>
                  <w:webHidden/>
                </w:rPr>
                <w:tab/>
                <w:delText>54</w:delText>
              </w:r>
            </w:del>
          </w:ins>
        </w:p>
        <w:p w14:paraId="38D9F5F7" w14:textId="3B2C05DD" w:rsidR="00032BC4" w:rsidDel="00CA2078" w:rsidRDefault="00032BC4">
          <w:pPr>
            <w:pStyle w:val="TOC3"/>
            <w:rPr>
              <w:ins w:id="464" w:author="ilham.nur@office.ui.ac.id [2]" w:date="2023-01-29T12:12:00Z"/>
              <w:del w:id="465" w:author="ilham.nur@office.ui.ac.id" w:date="2023-01-31T22:33:00Z"/>
              <w:rFonts w:asciiTheme="minorHAnsi" w:hAnsiTheme="minorHAnsi" w:cstheme="minorBidi"/>
              <w:noProof/>
              <w:sz w:val="22"/>
            </w:rPr>
          </w:pPr>
          <w:ins w:id="466" w:author="ilham.nur@office.ui.ac.id [2]" w:date="2023-01-29T12:12:00Z">
            <w:del w:id="467" w:author="ilham.nur@office.ui.ac.id" w:date="2023-01-31T22:33:00Z">
              <w:r w:rsidRPr="00CA2078" w:rsidDel="00CA2078">
                <w:rPr>
                  <w:rStyle w:val="Hyperlink"/>
                  <w:noProof/>
                </w:rPr>
                <w:delText>3.2.3</w:delText>
              </w:r>
              <w:r w:rsidDel="00CA2078">
                <w:rPr>
                  <w:rFonts w:asciiTheme="minorHAnsi" w:hAnsiTheme="minorHAnsi" w:cstheme="minorBidi"/>
                  <w:noProof/>
                  <w:sz w:val="22"/>
                </w:rPr>
                <w:tab/>
              </w:r>
              <w:r w:rsidRPr="00CA2078" w:rsidDel="00CA2078">
                <w:rPr>
                  <w:rStyle w:val="Hyperlink"/>
                  <w:noProof/>
                </w:rPr>
                <w:delText>Melakukan Penyusunan Kuesioner</w:delText>
              </w:r>
              <w:r w:rsidDel="00CA2078">
                <w:rPr>
                  <w:noProof/>
                  <w:webHidden/>
                </w:rPr>
                <w:tab/>
                <w:delText>57</w:delText>
              </w:r>
            </w:del>
          </w:ins>
        </w:p>
        <w:p w14:paraId="1CBDD6EE" w14:textId="0F43F1EC" w:rsidR="00032BC4" w:rsidDel="00CA2078" w:rsidRDefault="00032BC4">
          <w:pPr>
            <w:pStyle w:val="TOC3"/>
            <w:rPr>
              <w:ins w:id="468" w:author="ilham.nur@office.ui.ac.id [2]" w:date="2023-01-29T12:12:00Z"/>
              <w:del w:id="469" w:author="ilham.nur@office.ui.ac.id" w:date="2023-01-31T22:33:00Z"/>
              <w:rFonts w:asciiTheme="minorHAnsi" w:hAnsiTheme="minorHAnsi" w:cstheme="minorBidi"/>
              <w:noProof/>
              <w:sz w:val="22"/>
            </w:rPr>
          </w:pPr>
          <w:ins w:id="470" w:author="ilham.nur@office.ui.ac.id [2]" w:date="2023-01-29T12:12:00Z">
            <w:del w:id="471" w:author="ilham.nur@office.ui.ac.id" w:date="2023-01-31T22:33:00Z">
              <w:r w:rsidRPr="00CA2078" w:rsidDel="00CA2078">
                <w:rPr>
                  <w:rStyle w:val="Hyperlink"/>
                  <w:noProof/>
                </w:rPr>
                <w:delText>1.</w:delText>
              </w:r>
              <w:r w:rsidDel="00CA2078">
                <w:rPr>
                  <w:rFonts w:asciiTheme="minorHAnsi" w:hAnsiTheme="minorHAnsi" w:cstheme="minorBidi"/>
                  <w:noProof/>
                  <w:sz w:val="22"/>
                </w:rPr>
                <w:tab/>
              </w:r>
              <w:r w:rsidRPr="00CA2078" w:rsidDel="00CA2078">
                <w:rPr>
                  <w:rStyle w:val="Hyperlink"/>
                  <w:noProof/>
                </w:rPr>
                <w:delText>Resource allocation in IT projects: using schedule optimization – Chilton, 2014</w:delText>
              </w:r>
              <w:r w:rsidDel="00CA2078">
                <w:rPr>
                  <w:noProof/>
                  <w:webHidden/>
                </w:rPr>
                <w:tab/>
                <w:delText>58</w:delText>
              </w:r>
            </w:del>
          </w:ins>
        </w:p>
        <w:p w14:paraId="39EB25E7" w14:textId="69C0BD09" w:rsidR="00032BC4" w:rsidDel="00CA2078" w:rsidRDefault="00032BC4">
          <w:pPr>
            <w:pStyle w:val="TOC3"/>
            <w:rPr>
              <w:ins w:id="472" w:author="ilham.nur@office.ui.ac.id [2]" w:date="2023-01-29T12:12:00Z"/>
              <w:del w:id="473" w:author="ilham.nur@office.ui.ac.id" w:date="2023-01-31T22:33:00Z"/>
              <w:rFonts w:asciiTheme="minorHAnsi" w:hAnsiTheme="minorHAnsi" w:cstheme="minorBidi"/>
              <w:noProof/>
              <w:sz w:val="22"/>
            </w:rPr>
          </w:pPr>
          <w:ins w:id="474" w:author="ilham.nur@office.ui.ac.id [2]" w:date="2023-01-29T12:12:00Z">
            <w:del w:id="475" w:author="ilham.nur@office.ui.ac.id" w:date="2023-01-31T22:33:00Z">
              <w:r w:rsidRPr="00CA2078" w:rsidDel="00CA2078">
                <w:rPr>
                  <w:rStyle w:val="Hyperlink"/>
                  <w:noProof/>
                </w:rPr>
                <w:delText>1.</w:delText>
              </w:r>
              <w:r w:rsidDel="00CA2078">
                <w:rPr>
                  <w:rFonts w:asciiTheme="minorHAnsi" w:hAnsiTheme="minorHAnsi" w:cstheme="minorBidi"/>
                  <w:noProof/>
                  <w:sz w:val="22"/>
                </w:rPr>
                <w:tab/>
              </w:r>
              <w:r w:rsidRPr="00CA2078" w:rsidDel="00CA2078">
                <w:rPr>
                  <w:rStyle w:val="Hyperlink"/>
                  <w:noProof/>
                </w:rPr>
                <w:delText>Using AI to develop a framework to prevent employees from missing project deadlines in software projects - case study of a global human capital management (HCM) software company, -Sheoraj, 2022.</w:delText>
              </w:r>
              <w:r w:rsidDel="00CA2078">
                <w:rPr>
                  <w:noProof/>
                  <w:webHidden/>
                </w:rPr>
                <w:tab/>
                <w:delText>58</w:delText>
              </w:r>
            </w:del>
          </w:ins>
        </w:p>
        <w:p w14:paraId="0D19E6AA" w14:textId="35F25CF7" w:rsidR="00032BC4" w:rsidDel="00CA2078" w:rsidRDefault="00032BC4">
          <w:pPr>
            <w:pStyle w:val="TOC3"/>
            <w:rPr>
              <w:ins w:id="476" w:author="ilham.nur@office.ui.ac.id [2]" w:date="2023-01-29T12:12:00Z"/>
              <w:del w:id="477" w:author="ilham.nur@office.ui.ac.id" w:date="2023-01-31T22:33:00Z"/>
              <w:rFonts w:asciiTheme="minorHAnsi" w:hAnsiTheme="minorHAnsi" w:cstheme="minorBidi"/>
              <w:noProof/>
              <w:sz w:val="22"/>
            </w:rPr>
          </w:pPr>
          <w:ins w:id="478" w:author="ilham.nur@office.ui.ac.id [2]" w:date="2023-01-29T12:12:00Z">
            <w:del w:id="479" w:author="ilham.nur@office.ui.ac.id" w:date="2023-01-31T22:33:00Z">
              <w:r w:rsidRPr="00CA2078" w:rsidDel="00CA2078">
                <w:rPr>
                  <w:rStyle w:val="Hyperlink"/>
                  <w:noProof/>
                </w:rPr>
                <w:delText>1.</w:delText>
              </w:r>
              <w:r w:rsidDel="00CA2078">
                <w:rPr>
                  <w:rFonts w:asciiTheme="minorHAnsi" w:hAnsiTheme="minorHAnsi" w:cstheme="minorBidi"/>
                  <w:noProof/>
                  <w:sz w:val="22"/>
                </w:rPr>
                <w:tab/>
              </w:r>
              <w:r w:rsidRPr="00CA2078" w:rsidDel="00CA2078">
                <w:rPr>
                  <w:rStyle w:val="Hyperlink"/>
                  <w:noProof/>
                </w:rPr>
                <w:delText>Resource allocation in IT projects: using schedule optimization – Chilton,2014</w:delText>
              </w:r>
              <w:r w:rsidDel="00CA2078">
                <w:rPr>
                  <w:noProof/>
                  <w:webHidden/>
                </w:rPr>
                <w:tab/>
                <w:delText>59</w:delText>
              </w:r>
            </w:del>
          </w:ins>
        </w:p>
        <w:p w14:paraId="35B2AFC5" w14:textId="395ADE24" w:rsidR="00032BC4" w:rsidDel="00CA2078" w:rsidRDefault="00032BC4">
          <w:pPr>
            <w:pStyle w:val="TOC3"/>
            <w:rPr>
              <w:ins w:id="480" w:author="ilham.nur@office.ui.ac.id [2]" w:date="2023-01-29T12:12:00Z"/>
              <w:del w:id="481" w:author="ilham.nur@office.ui.ac.id" w:date="2023-01-31T22:33:00Z"/>
              <w:rFonts w:asciiTheme="minorHAnsi" w:hAnsiTheme="minorHAnsi" w:cstheme="minorBidi"/>
              <w:noProof/>
              <w:sz w:val="22"/>
            </w:rPr>
          </w:pPr>
          <w:ins w:id="482" w:author="ilham.nur@office.ui.ac.id [2]" w:date="2023-01-29T12:12:00Z">
            <w:del w:id="483" w:author="ilham.nur@office.ui.ac.id" w:date="2023-01-31T22:33:00Z">
              <w:r w:rsidRPr="00CA2078" w:rsidDel="00CA2078">
                <w:rPr>
                  <w:rStyle w:val="Hyperlink"/>
                  <w:noProof/>
                </w:rPr>
                <w:delText>2.</w:delText>
              </w:r>
              <w:r w:rsidDel="00CA2078">
                <w:rPr>
                  <w:rFonts w:asciiTheme="minorHAnsi" w:hAnsiTheme="minorHAnsi" w:cstheme="minorBidi"/>
                  <w:noProof/>
                  <w:sz w:val="22"/>
                </w:rPr>
                <w:tab/>
              </w:r>
              <w:r w:rsidRPr="00CA2078" w:rsidDel="00CA2078">
                <w:rPr>
                  <w:rStyle w:val="Hyperlink"/>
                  <w:noProof/>
                </w:rPr>
                <w:delText>A review of machine learning applications in human resource management – Garg, 2022</w:delText>
              </w:r>
              <w:r w:rsidDel="00CA2078">
                <w:rPr>
                  <w:noProof/>
                  <w:webHidden/>
                </w:rPr>
                <w:tab/>
                <w:delText>59</w:delText>
              </w:r>
            </w:del>
          </w:ins>
        </w:p>
        <w:p w14:paraId="230DF242" w14:textId="137EF221" w:rsidR="00032BC4" w:rsidDel="00CA2078" w:rsidRDefault="00032BC4">
          <w:pPr>
            <w:pStyle w:val="TOC3"/>
            <w:rPr>
              <w:ins w:id="484" w:author="ilham.nur@office.ui.ac.id [2]" w:date="2023-01-29T12:12:00Z"/>
              <w:del w:id="485" w:author="ilham.nur@office.ui.ac.id" w:date="2023-01-31T22:33:00Z"/>
              <w:rFonts w:asciiTheme="minorHAnsi" w:hAnsiTheme="minorHAnsi" w:cstheme="minorBidi"/>
              <w:noProof/>
              <w:sz w:val="22"/>
            </w:rPr>
          </w:pPr>
          <w:ins w:id="486" w:author="ilham.nur@office.ui.ac.id [2]" w:date="2023-01-29T12:12:00Z">
            <w:del w:id="487" w:author="ilham.nur@office.ui.ac.id" w:date="2023-01-31T22:33:00Z">
              <w:r w:rsidRPr="00CA2078" w:rsidDel="00CA2078">
                <w:rPr>
                  <w:rStyle w:val="Hyperlink"/>
                  <w:noProof/>
                </w:rPr>
                <w:delText>3.2.4</w:delText>
              </w:r>
              <w:r w:rsidDel="00CA2078">
                <w:rPr>
                  <w:rFonts w:asciiTheme="minorHAnsi" w:hAnsiTheme="minorHAnsi" w:cstheme="minorBidi"/>
                  <w:noProof/>
                  <w:sz w:val="22"/>
                </w:rPr>
                <w:tab/>
              </w:r>
              <w:r w:rsidRPr="00CA2078" w:rsidDel="00CA2078">
                <w:rPr>
                  <w:rStyle w:val="Hyperlink"/>
                  <w:noProof/>
                </w:rPr>
                <w:delText>Perancangan Arsitektur Sistem</w:delText>
              </w:r>
              <w:r w:rsidDel="00CA2078">
                <w:rPr>
                  <w:noProof/>
                  <w:webHidden/>
                </w:rPr>
                <w:tab/>
                <w:delText>60</w:delText>
              </w:r>
            </w:del>
          </w:ins>
        </w:p>
        <w:p w14:paraId="691391B6" w14:textId="21A87AFA" w:rsidR="00032BC4" w:rsidDel="00CA2078" w:rsidRDefault="00032BC4">
          <w:pPr>
            <w:pStyle w:val="TOC3"/>
            <w:rPr>
              <w:ins w:id="488" w:author="ilham.nur@office.ui.ac.id [2]" w:date="2023-01-29T12:12:00Z"/>
              <w:del w:id="489" w:author="ilham.nur@office.ui.ac.id" w:date="2023-01-31T22:33:00Z"/>
              <w:rFonts w:asciiTheme="minorHAnsi" w:hAnsiTheme="minorHAnsi" w:cstheme="minorBidi"/>
              <w:noProof/>
              <w:sz w:val="22"/>
            </w:rPr>
          </w:pPr>
          <w:ins w:id="490" w:author="ilham.nur@office.ui.ac.id [2]" w:date="2023-01-29T12:12:00Z">
            <w:del w:id="491" w:author="ilham.nur@office.ui.ac.id" w:date="2023-01-31T22:33:00Z">
              <w:r w:rsidRPr="00CA2078" w:rsidDel="00CA2078">
                <w:rPr>
                  <w:rStyle w:val="Hyperlink"/>
                  <w:noProof/>
                </w:rPr>
                <w:delText>3.2.5</w:delText>
              </w:r>
              <w:r w:rsidDel="00CA2078">
                <w:rPr>
                  <w:rFonts w:asciiTheme="minorHAnsi" w:hAnsiTheme="minorHAnsi" w:cstheme="minorBidi"/>
                  <w:noProof/>
                  <w:sz w:val="22"/>
                </w:rPr>
                <w:tab/>
              </w:r>
              <w:r w:rsidRPr="00CA2078" w:rsidDel="00CA2078">
                <w:rPr>
                  <w:rStyle w:val="Hyperlink"/>
                  <w:noProof/>
                </w:rPr>
                <w:delText>Melakukan Pengumpulan Data</w:delText>
              </w:r>
              <w:r w:rsidDel="00CA2078">
                <w:rPr>
                  <w:noProof/>
                  <w:webHidden/>
                </w:rPr>
                <w:tab/>
                <w:delText>61</w:delText>
              </w:r>
            </w:del>
          </w:ins>
        </w:p>
        <w:p w14:paraId="2EC9D4C0" w14:textId="553DBF1F" w:rsidR="00032BC4" w:rsidDel="00CA2078" w:rsidRDefault="00032BC4">
          <w:pPr>
            <w:pStyle w:val="TOC3"/>
            <w:rPr>
              <w:ins w:id="492" w:author="ilham.nur@office.ui.ac.id [2]" w:date="2023-01-29T12:12:00Z"/>
              <w:del w:id="493" w:author="ilham.nur@office.ui.ac.id" w:date="2023-01-31T22:33:00Z"/>
              <w:rFonts w:asciiTheme="minorHAnsi" w:hAnsiTheme="minorHAnsi" w:cstheme="minorBidi"/>
              <w:noProof/>
              <w:sz w:val="22"/>
            </w:rPr>
          </w:pPr>
          <w:ins w:id="494" w:author="ilham.nur@office.ui.ac.id [2]" w:date="2023-01-29T12:12:00Z">
            <w:del w:id="495" w:author="ilham.nur@office.ui.ac.id" w:date="2023-01-31T22:33:00Z">
              <w:r w:rsidRPr="00CA2078" w:rsidDel="00CA2078">
                <w:rPr>
                  <w:rStyle w:val="Hyperlink"/>
                  <w:noProof/>
                </w:rPr>
                <w:delText>3.2.6</w:delText>
              </w:r>
              <w:r w:rsidDel="00CA2078">
                <w:rPr>
                  <w:rFonts w:asciiTheme="minorHAnsi" w:hAnsiTheme="minorHAnsi" w:cstheme="minorBidi"/>
                  <w:noProof/>
                  <w:sz w:val="22"/>
                </w:rPr>
                <w:tab/>
              </w:r>
              <w:r w:rsidRPr="00CA2078" w:rsidDel="00CA2078">
                <w:rPr>
                  <w:rStyle w:val="Hyperlink"/>
                  <w:noProof/>
                </w:rPr>
                <w:delText>Melakukan Pembangunan Basis Data</w:delText>
              </w:r>
              <w:r w:rsidDel="00CA2078">
                <w:rPr>
                  <w:noProof/>
                  <w:webHidden/>
                </w:rPr>
                <w:tab/>
                <w:delText>62</w:delText>
              </w:r>
            </w:del>
          </w:ins>
        </w:p>
        <w:p w14:paraId="0FF3973B" w14:textId="4F6E8B50" w:rsidR="00032BC4" w:rsidDel="00CA2078" w:rsidRDefault="00032BC4">
          <w:pPr>
            <w:pStyle w:val="TOC3"/>
            <w:rPr>
              <w:ins w:id="496" w:author="ilham.nur@office.ui.ac.id [2]" w:date="2023-01-29T12:12:00Z"/>
              <w:del w:id="497" w:author="ilham.nur@office.ui.ac.id" w:date="2023-01-31T22:33:00Z"/>
              <w:rFonts w:asciiTheme="minorHAnsi" w:hAnsiTheme="minorHAnsi" w:cstheme="minorBidi"/>
              <w:noProof/>
              <w:sz w:val="22"/>
            </w:rPr>
          </w:pPr>
          <w:ins w:id="498" w:author="ilham.nur@office.ui.ac.id [2]" w:date="2023-01-29T12:12:00Z">
            <w:del w:id="499" w:author="ilham.nur@office.ui.ac.id" w:date="2023-01-31T22:33:00Z">
              <w:r w:rsidRPr="00CA2078" w:rsidDel="00CA2078">
                <w:rPr>
                  <w:rStyle w:val="Hyperlink"/>
                  <w:noProof/>
                </w:rPr>
                <w:delText>3.2.7</w:delText>
              </w:r>
              <w:r w:rsidDel="00CA2078">
                <w:rPr>
                  <w:rFonts w:asciiTheme="minorHAnsi" w:hAnsiTheme="minorHAnsi" w:cstheme="minorBidi"/>
                  <w:noProof/>
                  <w:sz w:val="22"/>
                </w:rPr>
                <w:tab/>
              </w:r>
              <w:r w:rsidRPr="00CA2078" w:rsidDel="00CA2078">
                <w:rPr>
                  <w:rStyle w:val="Hyperlink"/>
                  <w:noProof/>
                </w:rPr>
                <w:delText>Perancangan Model Random Forest untuk Identifikasi Pekerjaan</w:delText>
              </w:r>
              <w:r w:rsidDel="00CA2078">
                <w:rPr>
                  <w:noProof/>
                  <w:webHidden/>
                </w:rPr>
                <w:tab/>
                <w:delText>63</w:delText>
              </w:r>
            </w:del>
          </w:ins>
        </w:p>
        <w:p w14:paraId="0EFD5EDF" w14:textId="4732EF5B" w:rsidR="00032BC4" w:rsidDel="00CA2078" w:rsidRDefault="00032BC4">
          <w:pPr>
            <w:pStyle w:val="TOC3"/>
            <w:rPr>
              <w:ins w:id="500" w:author="ilham.nur@office.ui.ac.id [2]" w:date="2023-01-29T12:12:00Z"/>
              <w:del w:id="501" w:author="ilham.nur@office.ui.ac.id" w:date="2023-01-31T22:33:00Z"/>
              <w:rFonts w:asciiTheme="minorHAnsi" w:hAnsiTheme="minorHAnsi" w:cstheme="minorBidi"/>
              <w:noProof/>
              <w:sz w:val="22"/>
            </w:rPr>
          </w:pPr>
          <w:ins w:id="502" w:author="ilham.nur@office.ui.ac.id [2]" w:date="2023-01-29T12:12:00Z">
            <w:del w:id="503" w:author="ilham.nur@office.ui.ac.id" w:date="2023-01-31T22:33:00Z">
              <w:r w:rsidRPr="00CA2078" w:rsidDel="00CA2078">
                <w:rPr>
                  <w:rStyle w:val="Hyperlink"/>
                  <w:noProof/>
                </w:rPr>
                <w:delText>3.2.8</w:delText>
              </w:r>
              <w:r w:rsidDel="00CA2078">
                <w:rPr>
                  <w:rFonts w:asciiTheme="minorHAnsi" w:hAnsiTheme="minorHAnsi" w:cstheme="minorBidi"/>
                  <w:noProof/>
                  <w:sz w:val="22"/>
                </w:rPr>
                <w:tab/>
              </w:r>
              <w:r w:rsidRPr="00CA2078" w:rsidDel="00CA2078">
                <w:rPr>
                  <w:rStyle w:val="Hyperlink"/>
                  <w:noProof/>
                </w:rPr>
                <w:delText xml:space="preserve">Pemodelan Proses Bisnis </w:delText>
              </w:r>
              <w:r w:rsidRPr="00CA2078" w:rsidDel="00CA2078">
                <w:rPr>
                  <w:rStyle w:val="Hyperlink"/>
                  <w:i/>
                  <w:iCs/>
                  <w:noProof/>
                </w:rPr>
                <w:delText xml:space="preserve">as is </w:delText>
              </w:r>
              <w:r w:rsidRPr="00CA2078" w:rsidDel="00CA2078">
                <w:rPr>
                  <w:rStyle w:val="Hyperlink"/>
                  <w:noProof/>
                </w:rPr>
                <w:delText>untuk Proses Alokasi Pekerjaan dan Sumber Daya</w:delText>
              </w:r>
              <w:r w:rsidDel="00CA2078">
                <w:rPr>
                  <w:noProof/>
                  <w:webHidden/>
                </w:rPr>
                <w:tab/>
                <w:delText>63</w:delText>
              </w:r>
            </w:del>
          </w:ins>
        </w:p>
        <w:p w14:paraId="292D397A" w14:textId="3C701FAE" w:rsidR="00032BC4" w:rsidDel="00CA2078" w:rsidRDefault="00032BC4">
          <w:pPr>
            <w:pStyle w:val="TOC3"/>
            <w:rPr>
              <w:ins w:id="504" w:author="ilham.nur@office.ui.ac.id [2]" w:date="2023-01-29T12:12:00Z"/>
              <w:del w:id="505" w:author="ilham.nur@office.ui.ac.id" w:date="2023-01-31T22:33:00Z"/>
              <w:rFonts w:asciiTheme="minorHAnsi" w:hAnsiTheme="minorHAnsi" w:cstheme="minorBidi"/>
              <w:noProof/>
              <w:sz w:val="22"/>
            </w:rPr>
          </w:pPr>
          <w:ins w:id="506" w:author="ilham.nur@office.ui.ac.id [2]" w:date="2023-01-29T12:12:00Z">
            <w:del w:id="507" w:author="ilham.nur@office.ui.ac.id" w:date="2023-01-31T22:33:00Z">
              <w:r w:rsidRPr="00CA2078" w:rsidDel="00CA2078">
                <w:rPr>
                  <w:rStyle w:val="Hyperlink"/>
                  <w:noProof/>
                </w:rPr>
                <w:delText>3.2.9</w:delText>
              </w:r>
              <w:r w:rsidDel="00CA2078">
                <w:rPr>
                  <w:rFonts w:asciiTheme="minorHAnsi" w:hAnsiTheme="minorHAnsi" w:cstheme="minorBidi"/>
                  <w:noProof/>
                  <w:sz w:val="22"/>
                </w:rPr>
                <w:tab/>
              </w:r>
              <w:r w:rsidRPr="00CA2078" w:rsidDel="00CA2078">
                <w:rPr>
                  <w:rStyle w:val="Hyperlink"/>
                  <w:noProof/>
                </w:rPr>
                <w:delText>Simulasi Sistem Optimasi Alokasi Pekerjaan dan Sumber Daya</w:delText>
              </w:r>
              <w:r w:rsidDel="00CA2078">
                <w:rPr>
                  <w:noProof/>
                  <w:webHidden/>
                </w:rPr>
                <w:tab/>
                <w:delText>66</w:delText>
              </w:r>
            </w:del>
          </w:ins>
        </w:p>
        <w:p w14:paraId="4702B418" w14:textId="7F5874F0" w:rsidR="00032BC4" w:rsidDel="00CA2078" w:rsidRDefault="00032BC4">
          <w:pPr>
            <w:pStyle w:val="TOC3"/>
            <w:rPr>
              <w:ins w:id="508" w:author="ilham.nur@office.ui.ac.id [2]" w:date="2023-01-29T12:12:00Z"/>
              <w:del w:id="509" w:author="ilham.nur@office.ui.ac.id" w:date="2023-01-31T22:33:00Z"/>
              <w:rFonts w:asciiTheme="minorHAnsi" w:hAnsiTheme="minorHAnsi" w:cstheme="minorBidi"/>
              <w:noProof/>
              <w:sz w:val="22"/>
            </w:rPr>
          </w:pPr>
          <w:ins w:id="510" w:author="ilham.nur@office.ui.ac.id [2]" w:date="2023-01-29T12:12:00Z">
            <w:del w:id="511" w:author="ilham.nur@office.ui.ac.id" w:date="2023-01-31T22:33:00Z">
              <w:r w:rsidRPr="00CA2078" w:rsidDel="00CA2078">
                <w:rPr>
                  <w:rStyle w:val="Hyperlink"/>
                  <w:noProof/>
                </w:rPr>
                <w:delText>3.2.10</w:delText>
              </w:r>
              <w:r w:rsidDel="00CA2078">
                <w:rPr>
                  <w:rFonts w:asciiTheme="minorHAnsi" w:hAnsiTheme="minorHAnsi" w:cstheme="minorBidi"/>
                  <w:noProof/>
                  <w:sz w:val="22"/>
                </w:rPr>
                <w:tab/>
              </w:r>
              <w:r w:rsidRPr="00CA2078" w:rsidDel="00CA2078">
                <w:rPr>
                  <w:rStyle w:val="Hyperlink"/>
                  <w:noProof/>
                </w:rPr>
                <w:delText xml:space="preserve">Pemodelan Proses Bisnis </w:delText>
              </w:r>
              <w:r w:rsidRPr="00CA2078" w:rsidDel="00CA2078">
                <w:rPr>
                  <w:rStyle w:val="Hyperlink"/>
                  <w:i/>
                  <w:iCs/>
                  <w:noProof/>
                </w:rPr>
                <w:delText>To Be</w:delText>
              </w:r>
              <w:r w:rsidRPr="00CA2078" w:rsidDel="00CA2078">
                <w:rPr>
                  <w:rStyle w:val="Hyperlink"/>
                  <w:noProof/>
                </w:rPr>
                <w:delText xml:space="preserve"> untuk Proses Alokasi Pekerjaan dan Sumber Daya</w:delText>
              </w:r>
              <w:r w:rsidDel="00CA2078">
                <w:rPr>
                  <w:noProof/>
                  <w:webHidden/>
                </w:rPr>
                <w:tab/>
                <w:delText>66</w:delText>
              </w:r>
            </w:del>
          </w:ins>
        </w:p>
        <w:p w14:paraId="4DC3CE17" w14:textId="1E08253C" w:rsidR="00032BC4" w:rsidDel="00CA2078" w:rsidRDefault="00032BC4">
          <w:pPr>
            <w:pStyle w:val="TOC3"/>
            <w:rPr>
              <w:ins w:id="512" w:author="ilham.nur@office.ui.ac.id [2]" w:date="2023-01-29T12:12:00Z"/>
              <w:del w:id="513" w:author="ilham.nur@office.ui.ac.id" w:date="2023-01-31T22:33:00Z"/>
              <w:rFonts w:asciiTheme="minorHAnsi" w:hAnsiTheme="minorHAnsi" w:cstheme="minorBidi"/>
              <w:noProof/>
              <w:sz w:val="22"/>
            </w:rPr>
          </w:pPr>
          <w:ins w:id="514" w:author="ilham.nur@office.ui.ac.id [2]" w:date="2023-01-29T12:12:00Z">
            <w:del w:id="515" w:author="ilham.nur@office.ui.ac.id" w:date="2023-01-31T22:33:00Z">
              <w:r w:rsidRPr="00CA2078" w:rsidDel="00CA2078">
                <w:rPr>
                  <w:rStyle w:val="Hyperlink"/>
                  <w:noProof/>
                </w:rPr>
                <w:delText>3.2.11</w:delText>
              </w:r>
              <w:r w:rsidDel="00CA2078">
                <w:rPr>
                  <w:rFonts w:asciiTheme="minorHAnsi" w:hAnsiTheme="minorHAnsi" w:cstheme="minorBidi"/>
                  <w:noProof/>
                  <w:sz w:val="22"/>
                </w:rPr>
                <w:tab/>
              </w:r>
              <w:r w:rsidRPr="00CA2078" w:rsidDel="00CA2078">
                <w:rPr>
                  <w:rStyle w:val="Hyperlink"/>
                  <w:noProof/>
                </w:rPr>
                <w:delText>Optimasi Sistem</w:delText>
              </w:r>
              <w:r w:rsidDel="00CA2078">
                <w:rPr>
                  <w:noProof/>
                  <w:webHidden/>
                </w:rPr>
                <w:tab/>
                <w:delText>66</w:delText>
              </w:r>
            </w:del>
          </w:ins>
        </w:p>
        <w:p w14:paraId="6BC62C3C" w14:textId="01DA93D6" w:rsidR="00032BC4" w:rsidDel="00CA2078" w:rsidRDefault="00032BC4">
          <w:pPr>
            <w:pStyle w:val="TOC3"/>
            <w:rPr>
              <w:ins w:id="516" w:author="ilham.nur@office.ui.ac.id [2]" w:date="2023-01-29T12:12:00Z"/>
              <w:del w:id="517" w:author="ilham.nur@office.ui.ac.id" w:date="2023-01-31T22:33:00Z"/>
              <w:rFonts w:asciiTheme="minorHAnsi" w:hAnsiTheme="minorHAnsi" w:cstheme="minorBidi"/>
              <w:noProof/>
              <w:sz w:val="22"/>
            </w:rPr>
          </w:pPr>
          <w:ins w:id="518" w:author="ilham.nur@office.ui.ac.id [2]" w:date="2023-01-29T12:12:00Z">
            <w:del w:id="519" w:author="ilham.nur@office.ui.ac.id" w:date="2023-01-31T22:33:00Z">
              <w:r w:rsidRPr="00CA2078" w:rsidDel="00CA2078">
                <w:rPr>
                  <w:rStyle w:val="Hyperlink"/>
                  <w:noProof/>
                </w:rPr>
                <w:delText>3.2.12</w:delText>
              </w:r>
              <w:r w:rsidDel="00CA2078">
                <w:rPr>
                  <w:rFonts w:asciiTheme="minorHAnsi" w:hAnsiTheme="minorHAnsi" w:cstheme="minorBidi"/>
                  <w:noProof/>
                  <w:sz w:val="22"/>
                </w:rPr>
                <w:tab/>
              </w:r>
              <w:r w:rsidRPr="00CA2078" w:rsidDel="00CA2078">
                <w:rPr>
                  <w:rStyle w:val="Hyperlink"/>
                  <w:noProof/>
                </w:rPr>
                <w:delText>Analisis dan Kesimpulan</w:delText>
              </w:r>
              <w:r w:rsidDel="00CA2078">
                <w:rPr>
                  <w:noProof/>
                  <w:webHidden/>
                </w:rPr>
                <w:tab/>
                <w:delText>67</w:delText>
              </w:r>
            </w:del>
          </w:ins>
        </w:p>
        <w:p w14:paraId="2C9BD882" w14:textId="3AF23539" w:rsidR="00032BC4" w:rsidDel="00CA2078" w:rsidRDefault="00032BC4">
          <w:pPr>
            <w:pStyle w:val="TOC1"/>
            <w:tabs>
              <w:tab w:val="left" w:pos="1100"/>
            </w:tabs>
            <w:rPr>
              <w:ins w:id="520" w:author="ilham.nur@office.ui.ac.id [2]" w:date="2023-01-29T12:12:00Z"/>
              <w:del w:id="521" w:author="ilham.nur@office.ui.ac.id" w:date="2023-01-31T22:33:00Z"/>
              <w:rFonts w:asciiTheme="minorHAnsi" w:hAnsiTheme="minorHAnsi" w:cstheme="minorBidi"/>
              <w:b w:val="0"/>
              <w:noProof/>
              <w:sz w:val="22"/>
            </w:rPr>
          </w:pPr>
          <w:ins w:id="522" w:author="ilham.nur@office.ui.ac.id [2]" w:date="2023-01-29T12:12:00Z">
            <w:del w:id="523" w:author="ilham.nur@office.ui.ac.id" w:date="2023-01-31T22:33:00Z">
              <w:r w:rsidRPr="00CA2078" w:rsidDel="00CA2078">
                <w:rPr>
                  <w:rStyle w:val="Hyperlink"/>
                  <w:noProof/>
                </w:rPr>
                <w:delText>BAB 4</w:delText>
              </w:r>
              <w:r w:rsidDel="00CA2078">
                <w:rPr>
                  <w:rFonts w:asciiTheme="minorHAnsi" w:hAnsiTheme="minorHAnsi" w:cstheme="minorBidi"/>
                  <w:b w:val="0"/>
                  <w:noProof/>
                  <w:sz w:val="22"/>
                </w:rPr>
                <w:tab/>
              </w:r>
              <w:r w:rsidRPr="00CA2078" w:rsidDel="00CA2078">
                <w:rPr>
                  <w:rStyle w:val="Hyperlink"/>
                  <w:noProof/>
                </w:rPr>
                <w:delText>ANALISIS DAN PEMBAHASAN HASIL RISET</w:delText>
              </w:r>
              <w:r w:rsidDel="00CA2078">
                <w:rPr>
                  <w:noProof/>
                  <w:webHidden/>
                </w:rPr>
                <w:tab/>
                <w:delText>68</w:delText>
              </w:r>
            </w:del>
          </w:ins>
        </w:p>
        <w:p w14:paraId="71CDBD7A" w14:textId="0DD35A4C" w:rsidR="00032BC4" w:rsidDel="00CA2078" w:rsidRDefault="00032BC4">
          <w:pPr>
            <w:pStyle w:val="TOC2"/>
            <w:tabs>
              <w:tab w:val="left" w:pos="880"/>
              <w:tab w:val="right" w:leader="dot" w:pos="8494"/>
            </w:tabs>
            <w:rPr>
              <w:ins w:id="524" w:author="ilham.nur@office.ui.ac.id [2]" w:date="2023-01-29T12:12:00Z"/>
              <w:del w:id="525" w:author="ilham.nur@office.ui.ac.id" w:date="2023-01-31T22:33:00Z"/>
              <w:rFonts w:asciiTheme="minorHAnsi" w:hAnsiTheme="minorHAnsi" w:cstheme="minorBidi"/>
              <w:noProof/>
              <w:sz w:val="22"/>
            </w:rPr>
          </w:pPr>
          <w:ins w:id="526" w:author="ilham.nur@office.ui.ac.id [2]" w:date="2023-01-29T12:12:00Z">
            <w:del w:id="527" w:author="ilham.nur@office.ui.ac.id" w:date="2023-01-31T22:33:00Z">
              <w:r w:rsidRPr="00CA2078" w:rsidDel="00CA2078">
                <w:rPr>
                  <w:rStyle w:val="Hyperlink"/>
                  <w:noProof/>
                </w:rPr>
                <w:delText>4.1</w:delText>
              </w:r>
              <w:r w:rsidDel="00CA2078">
                <w:rPr>
                  <w:rFonts w:asciiTheme="minorHAnsi" w:hAnsiTheme="minorHAnsi" w:cstheme="minorBidi"/>
                  <w:noProof/>
                  <w:sz w:val="22"/>
                </w:rPr>
                <w:tab/>
              </w:r>
              <w:r w:rsidRPr="00CA2078" w:rsidDel="00CA2078">
                <w:rPr>
                  <w:rStyle w:val="Hyperlink"/>
                  <w:noProof/>
                </w:rPr>
                <w:delText>Arsitektur Sistem</w:delText>
              </w:r>
              <w:r w:rsidDel="00CA2078">
                <w:rPr>
                  <w:noProof/>
                  <w:webHidden/>
                </w:rPr>
                <w:tab/>
                <w:delText>68</w:delText>
              </w:r>
            </w:del>
          </w:ins>
        </w:p>
        <w:p w14:paraId="7CEAF1BE" w14:textId="0194EE1C" w:rsidR="00032BC4" w:rsidDel="00CA2078" w:rsidRDefault="00032BC4">
          <w:pPr>
            <w:pStyle w:val="TOC2"/>
            <w:tabs>
              <w:tab w:val="left" w:pos="880"/>
              <w:tab w:val="right" w:leader="dot" w:pos="8494"/>
            </w:tabs>
            <w:rPr>
              <w:ins w:id="528" w:author="ilham.nur@office.ui.ac.id [2]" w:date="2023-01-29T12:12:00Z"/>
              <w:del w:id="529" w:author="ilham.nur@office.ui.ac.id" w:date="2023-01-31T22:33:00Z"/>
              <w:rFonts w:asciiTheme="minorHAnsi" w:hAnsiTheme="minorHAnsi" w:cstheme="minorBidi"/>
              <w:noProof/>
              <w:sz w:val="22"/>
            </w:rPr>
          </w:pPr>
          <w:ins w:id="530" w:author="ilham.nur@office.ui.ac.id [2]" w:date="2023-01-29T12:12:00Z">
            <w:del w:id="531" w:author="ilham.nur@office.ui.ac.id" w:date="2023-01-31T22:33:00Z">
              <w:r w:rsidRPr="00CA2078" w:rsidDel="00CA2078">
                <w:rPr>
                  <w:rStyle w:val="Hyperlink"/>
                  <w:noProof/>
                </w:rPr>
                <w:delText>4.2</w:delText>
              </w:r>
              <w:r w:rsidDel="00CA2078">
                <w:rPr>
                  <w:rFonts w:asciiTheme="minorHAnsi" w:hAnsiTheme="minorHAnsi" w:cstheme="minorBidi"/>
                  <w:noProof/>
                  <w:sz w:val="22"/>
                </w:rPr>
                <w:tab/>
              </w:r>
              <w:r w:rsidRPr="00CA2078" w:rsidDel="00CA2078">
                <w:rPr>
                  <w:rStyle w:val="Hyperlink"/>
                  <w:noProof/>
                </w:rPr>
                <w:delText>Struktur Basis Data</w:delText>
              </w:r>
              <w:r w:rsidDel="00CA2078">
                <w:rPr>
                  <w:noProof/>
                  <w:webHidden/>
                </w:rPr>
                <w:tab/>
                <w:delText>73</w:delText>
              </w:r>
            </w:del>
          </w:ins>
        </w:p>
        <w:p w14:paraId="5C49131D" w14:textId="30D8D5A2" w:rsidR="00032BC4" w:rsidDel="00CA2078" w:rsidRDefault="00032BC4">
          <w:pPr>
            <w:pStyle w:val="TOC2"/>
            <w:tabs>
              <w:tab w:val="left" w:pos="880"/>
              <w:tab w:val="right" w:leader="dot" w:pos="8494"/>
            </w:tabs>
            <w:rPr>
              <w:ins w:id="532" w:author="ilham.nur@office.ui.ac.id [2]" w:date="2023-01-29T12:12:00Z"/>
              <w:del w:id="533" w:author="ilham.nur@office.ui.ac.id" w:date="2023-01-31T22:33:00Z"/>
              <w:rFonts w:asciiTheme="minorHAnsi" w:hAnsiTheme="minorHAnsi" w:cstheme="minorBidi"/>
              <w:noProof/>
              <w:sz w:val="22"/>
            </w:rPr>
          </w:pPr>
          <w:ins w:id="534" w:author="ilham.nur@office.ui.ac.id [2]" w:date="2023-01-29T12:12:00Z">
            <w:del w:id="535" w:author="ilham.nur@office.ui.ac.id" w:date="2023-01-31T22:33:00Z">
              <w:r w:rsidRPr="00CA2078" w:rsidDel="00CA2078">
                <w:rPr>
                  <w:rStyle w:val="Hyperlink"/>
                  <w:noProof/>
                </w:rPr>
                <w:delText>4.3</w:delText>
              </w:r>
              <w:r w:rsidDel="00CA2078">
                <w:rPr>
                  <w:rFonts w:asciiTheme="minorHAnsi" w:hAnsiTheme="minorHAnsi" w:cstheme="minorBidi"/>
                  <w:noProof/>
                  <w:sz w:val="22"/>
                </w:rPr>
                <w:tab/>
              </w:r>
              <w:r w:rsidRPr="00CA2078" w:rsidDel="00CA2078">
                <w:rPr>
                  <w:rStyle w:val="Hyperlink"/>
                  <w:noProof/>
                </w:rPr>
                <w:delText>Pembangunan Sistem Optimasi Alokasi Pekerjaan dan Sumber Daya</w:delText>
              </w:r>
              <w:r w:rsidDel="00CA2078">
                <w:rPr>
                  <w:noProof/>
                  <w:webHidden/>
                </w:rPr>
                <w:tab/>
                <w:delText>77</w:delText>
              </w:r>
            </w:del>
          </w:ins>
        </w:p>
        <w:p w14:paraId="7A6F1A92" w14:textId="77135753" w:rsidR="00032BC4" w:rsidDel="00CA2078" w:rsidRDefault="00032BC4">
          <w:pPr>
            <w:pStyle w:val="TOC2"/>
            <w:tabs>
              <w:tab w:val="left" w:pos="880"/>
              <w:tab w:val="right" w:leader="dot" w:pos="8494"/>
            </w:tabs>
            <w:rPr>
              <w:ins w:id="536" w:author="ilham.nur@office.ui.ac.id [2]" w:date="2023-01-29T12:12:00Z"/>
              <w:del w:id="537" w:author="ilham.nur@office.ui.ac.id" w:date="2023-01-31T22:33:00Z"/>
              <w:rFonts w:asciiTheme="minorHAnsi" w:hAnsiTheme="minorHAnsi" w:cstheme="minorBidi"/>
              <w:noProof/>
              <w:sz w:val="22"/>
            </w:rPr>
          </w:pPr>
          <w:ins w:id="538" w:author="ilham.nur@office.ui.ac.id [2]" w:date="2023-01-29T12:12:00Z">
            <w:del w:id="539" w:author="ilham.nur@office.ui.ac.id" w:date="2023-01-31T22:33:00Z">
              <w:r w:rsidRPr="00CA2078" w:rsidDel="00CA2078">
                <w:rPr>
                  <w:rStyle w:val="Hyperlink"/>
                  <w:noProof/>
                </w:rPr>
                <w:delText>4.4</w:delText>
              </w:r>
              <w:r w:rsidDel="00CA2078">
                <w:rPr>
                  <w:rFonts w:asciiTheme="minorHAnsi" w:hAnsiTheme="minorHAnsi" w:cstheme="minorBidi"/>
                  <w:noProof/>
                  <w:sz w:val="22"/>
                </w:rPr>
                <w:tab/>
              </w:r>
              <w:r w:rsidRPr="00CA2078" w:rsidDel="00CA2078">
                <w:rPr>
                  <w:rStyle w:val="Hyperlink"/>
                  <w:noProof/>
                </w:rPr>
                <w:delText xml:space="preserve">Pemodelan Proses Bisnis kondisi </w:delText>
              </w:r>
              <w:r w:rsidRPr="00CA2078" w:rsidDel="00CA2078">
                <w:rPr>
                  <w:rStyle w:val="Hyperlink"/>
                  <w:i/>
                  <w:iCs/>
                  <w:noProof/>
                </w:rPr>
                <w:delText>As Is</w:delText>
              </w:r>
              <w:r w:rsidDel="00CA2078">
                <w:rPr>
                  <w:noProof/>
                  <w:webHidden/>
                </w:rPr>
                <w:tab/>
                <w:delText>77</w:delText>
              </w:r>
            </w:del>
          </w:ins>
        </w:p>
        <w:p w14:paraId="135B477B" w14:textId="7E70067F" w:rsidR="00032BC4" w:rsidDel="00CA2078" w:rsidRDefault="00032BC4">
          <w:pPr>
            <w:pStyle w:val="TOC2"/>
            <w:tabs>
              <w:tab w:val="left" w:pos="880"/>
              <w:tab w:val="right" w:leader="dot" w:pos="8494"/>
            </w:tabs>
            <w:rPr>
              <w:ins w:id="540" w:author="ilham.nur@office.ui.ac.id [2]" w:date="2023-01-29T12:12:00Z"/>
              <w:del w:id="541" w:author="ilham.nur@office.ui.ac.id" w:date="2023-01-31T22:33:00Z"/>
              <w:rFonts w:asciiTheme="minorHAnsi" w:hAnsiTheme="minorHAnsi" w:cstheme="minorBidi"/>
              <w:noProof/>
              <w:sz w:val="22"/>
            </w:rPr>
          </w:pPr>
          <w:ins w:id="542" w:author="ilham.nur@office.ui.ac.id [2]" w:date="2023-01-29T12:12:00Z">
            <w:del w:id="543" w:author="ilham.nur@office.ui.ac.id" w:date="2023-01-31T22:33:00Z">
              <w:r w:rsidRPr="00CA2078" w:rsidDel="00CA2078">
                <w:rPr>
                  <w:rStyle w:val="Hyperlink"/>
                  <w:noProof/>
                </w:rPr>
                <w:delText>4.5</w:delText>
              </w:r>
              <w:r w:rsidDel="00CA2078">
                <w:rPr>
                  <w:rFonts w:asciiTheme="minorHAnsi" w:hAnsiTheme="minorHAnsi" w:cstheme="minorBidi"/>
                  <w:noProof/>
                  <w:sz w:val="22"/>
                </w:rPr>
                <w:tab/>
              </w:r>
              <w:r w:rsidRPr="00CA2078" w:rsidDel="00CA2078">
                <w:rPr>
                  <w:rStyle w:val="Hyperlink"/>
                  <w:noProof/>
                </w:rPr>
                <w:delText>Simulasi Sistem Optimasi Alokasi Pekerjaan dan Sumber Daya</w:delText>
              </w:r>
              <w:r w:rsidDel="00CA2078">
                <w:rPr>
                  <w:noProof/>
                  <w:webHidden/>
                </w:rPr>
                <w:tab/>
                <w:delText>77</w:delText>
              </w:r>
            </w:del>
          </w:ins>
        </w:p>
        <w:p w14:paraId="2FD1F7A7" w14:textId="56D41101" w:rsidR="00032BC4" w:rsidDel="00CA2078" w:rsidRDefault="00032BC4">
          <w:pPr>
            <w:pStyle w:val="TOC3"/>
            <w:rPr>
              <w:ins w:id="544" w:author="ilham.nur@office.ui.ac.id [2]" w:date="2023-01-29T12:12:00Z"/>
              <w:del w:id="545" w:author="ilham.nur@office.ui.ac.id" w:date="2023-01-31T22:33:00Z"/>
              <w:rFonts w:asciiTheme="minorHAnsi" w:hAnsiTheme="minorHAnsi" w:cstheme="minorBidi"/>
              <w:noProof/>
              <w:sz w:val="22"/>
            </w:rPr>
          </w:pPr>
          <w:ins w:id="546" w:author="ilham.nur@office.ui.ac.id [2]" w:date="2023-01-29T12:12:00Z">
            <w:del w:id="547" w:author="ilham.nur@office.ui.ac.id" w:date="2023-01-31T22:33:00Z">
              <w:r w:rsidRPr="00CA2078" w:rsidDel="00CA2078">
                <w:rPr>
                  <w:rStyle w:val="Hyperlink"/>
                  <w:noProof/>
                </w:rPr>
                <w:delText>4.5.1</w:delText>
              </w:r>
              <w:r w:rsidDel="00CA2078">
                <w:rPr>
                  <w:rFonts w:asciiTheme="minorHAnsi" w:hAnsiTheme="minorHAnsi" w:cstheme="minorBidi"/>
                  <w:noProof/>
                  <w:sz w:val="22"/>
                </w:rPr>
                <w:tab/>
              </w:r>
              <w:r w:rsidRPr="00CA2078" w:rsidDel="00CA2078">
                <w:rPr>
                  <w:rStyle w:val="Hyperlink"/>
                  <w:noProof/>
                </w:rPr>
                <w:delText>Simulasi Sistem</w:delText>
              </w:r>
              <w:r w:rsidDel="00CA2078">
                <w:rPr>
                  <w:noProof/>
                  <w:webHidden/>
                </w:rPr>
                <w:tab/>
                <w:delText>77</w:delText>
              </w:r>
            </w:del>
          </w:ins>
        </w:p>
        <w:p w14:paraId="25167D76" w14:textId="77D26218" w:rsidR="00032BC4" w:rsidDel="00CA2078" w:rsidRDefault="00032BC4">
          <w:pPr>
            <w:pStyle w:val="TOC3"/>
            <w:rPr>
              <w:ins w:id="548" w:author="ilham.nur@office.ui.ac.id [2]" w:date="2023-01-29T12:12:00Z"/>
              <w:del w:id="549" w:author="ilham.nur@office.ui.ac.id" w:date="2023-01-31T22:33:00Z"/>
              <w:rFonts w:asciiTheme="minorHAnsi" w:hAnsiTheme="minorHAnsi" w:cstheme="minorBidi"/>
              <w:noProof/>
              <w:sz w:val="22"/>
            </w:rPr>
          </w:pPr>
          <w:ins w:id="550" w:author="ilham.nur@office.ui.ac.id [2]" w:date="2023-01-29T12:12:00Z">
            <w:del w:id="551" w:author="ilham.nur@office.ui.ac.id" w:date="2023-01-31T22:33:00Z">
              <w:r w:rsidRPr="00CA2078" w:rsidDel="00CA2078">
                <w:rPr>
                  <w:rStyle w:val="Hyperlink"/>
                  <w:noProof/>
                </w:rPr>
                <w:delText>4.5.2</w:delText>
              </w:r>
              <w:r w:rsidDel="00CA2078">
                <w:rPr>
                  <w:rFonts w:asciiTheme="minorHAnsi" w:hAnsiTheme="minorHAnsi" w:cstheme="minorBidi"/>
                  <w:noProof/>
                  <w:sz w:val="22"/>
                </w:rPr>
                <w:tab/>
              </w:r>
              <w:r w:rsidRPr="00CA2078" w:rsidDel="00CA2078">
                <w:rPr>
                  <w:rStyle w:val="Hyperlink"/>
                  <w:noProof/>
                </w:rPr>
                <w:delText>Optimasi Sistem</w:delText>
              </w:r>
              <w:r w:rsidDel="00CA2078">
                <w:rPr>
                  <w:noProof/>
                  <w:webHidden/>
                </w:rPr>
                <w:tab/>
                <w:delText>78</w:delText>
              </w:r>
            </w:del>
          </w:ins>
        </w:p>
        <w:p w14:paraId="6AD7EFC1" w14:textId="5DD50D65" w:rsidR="00032BC4" w:rsidDel="00CA2078" w:rsidRDefault="00032BC4">
          <w:pPr>
            <w:pStyle w:val="TOC2"/>
            <w:tabs>
              <w:tab w:val="left" w:pos="880"/>
              <w:tab w:val="right" w:leader="dot" w:pos="8494"/>
            </w:tabs>
            <w:rPr>
              <w:ins w:id="552" w:author="ilham.nur@office.ui.ac.id [2]" w:date="2023-01-29T12:12:00Z"/>
              <w:del w:id="553" w:author="ilham.nur@office.ui.ac.id" w:date="2023-01-31T22:33:00Z"/>
              <w:rFonts w:asciiTheme="minorHAnsi" w:hAnsiTheme="minorHAnsi" w:cstheme="minorBidi"/>
              <w:noProof/>
              <w:sz w:val="22"/>
            </w:rPr>
          </w:pPr>
          <w:ins w:id="554" w:author="ilham.nur@office.ui.ac.id [2]" w:date="2023-01-29T12:12:00Z">
            <w:del w:id="555" w:author="ilham.nur@office.ui.ac.id" w:date="2023-01-31T22:33:00Z">
              <w:r w:rsidRPr="00CA2078" w:rsidDel="00CA2078">
                <w:rPr>
                  <w:rStyle w:val="Hyperlink"/>
                  <w:noProof/>
                </w:rPr>
                <w:delText>4.6</w:delText>
              </w:r>
              <w:r w:rsidDel="00CA2078">
                <w:rPr>
                  <w:rFonts w:asciiTheme="minorHAnsi" w:hAnsiTheme="minorHAnsi" w:cstheme="minorBidi"/>
                  <w:noProof/>
                  <w:sz w:val="22"/>
                </w:rPr>
                <w:tab/>
              </w:r>
              <w:r w:rsidRPr="00CA2078" w:rsidDel="00CA2078">
                <w:rPr>
                  <w:rStyle w:val="Hyperlink"/>
                  <w:noProof/>
                </w:rPr>
                <w:delText xml:space="preserve">Pemodelan Bisnis </w:delText>
              </w:r>
              <w:r w:rsidRPr="00CA2078" w:rsidDel="00CA2078">
                <w:rPr>
                  <w:rStyle w:val="Hyperlink"/>
                  <w:i/>
                  <w:iCs/>
                  <w:noProof/>
                </w:rPr>
                <w:delText>To Be</w:delText>
              </w:r>
              <w:r w:rsidDel="00CA2078">
                <w:rPr>
                  <w:noProof/>
                  <w:webHidden/>
                </w:rPr>
                <w:tab/>
                <w:delText>78</w:delText>
              </w:r>
            </w:del>
          </w:ins>
        </w:p>
        <w:p w14:paraId="7915C1C9" w14:textId="39D16BF3" w:rsidR="00032BC4" w:rsidDel="00CA2078" w:rsidRDefault="00032BC4">
          <w:pPr>
            <w:pStyle w:val="TOC2"/>
            <w:tabs>
              <w:tab w:val="left" w:pos="880"/>
              <w:tab w:val="right" w:leader="dot" w:pos="8494"/>
            </w:tabs>
            <w:rPr>
              <w:ins w:id="556" w:author="ilham.nur@office.ui.ac.id [2]" w:date="2023-01-29T12:12:00Z"/>
              <w:del w:id="557" w:author="ilham.nur@office.ui.ac.id" w:date="2023-01-31T22:33:00Z"/>
              <w:rFonts w:asciiTheme="minorHAnsi" w:hAnsiTheme="minorHAnsi" w:cstheme="minorBidi"/>
              <w:noProof/>
              <w:sz w:val="22"/>
            </w:rPr>
          </w:pPr>
          <w:ins w:id="558" w:author="ilham.nur@office.ui.ac.id [2]" w:date="2023-01-29T12:12:00Z">
            <w:del w:id="559" w:author="ilham.nur@office.ui.ac.id" w:date="2023-01-31T22:33:00Z">
              <w:r w:rsidRPr="00CA2078" w:rsidDel="00CA2078">
                <w:rPr>
                  <w:rStyle w:val="Hyperlink"/>
                  <w:noProof/>
                </w:rPr>
                <w:delText>4.7</w:delText>
              </w:r>
              <w:r w:rsidDel="00CA2078">
                <w:rPr>
                  <w:rFonts w:asciiTheme="minorHAnsi" w:hAnsiTheme="minorHAnsi" w:cstheme="minorBidi"/>
                  <w:noProof/>
                  <w:sz w:val="22"/>
                </w:rPr>
                <w:tab/>
              </w:r>
              <w:r w:rsidRPr="00CA2078" w:rsidDel="00CA2078">
                <w:rPr>
                  <w:rStyle w:val="Hyperlink"/>
                  <w:noProof/>
                </w:rPr>
                <w:delText>Uji dan Analisis Hasil</w:delText>
              </w:r>
              <w:r w:rsidDel="00CA2078">
                <w:rPr>
                  <w:noProof/>
                  <w:webHidden/>
                </w:rPr>
                <w:tab/>
                <w:delText>78</w:delText>
              </w:r>
            </w:del>
          </w:ins>
        </w:p>
        <w:p w14:paraId="52B833D4" w14:textId="25AF1B4E" w:rsidR="00032BC4" w:rsidDel="00CA2078" w:rsidRDefault="00032BC4">
          <w:pPr>
            <w:pStyle w:val="TOC1"/>
            <w:tabs>
              <w:tab w:val="left" w:pos="1100"/>
            </w:tabs>
            <w:rPr>
              <w:ins w:id="560" w:author="ilham.nur@office.ui.ac.id [2]" w:date="2023-01-29T12:12:00Z"/>
              <w:del w:id="561" w:author="ilham.nur@office.ui.ac.id" w:date="2023-01-31T22:33:00Z"/>
              <w:rFonts w:asciiTheme="minorHAnsi" w:hAnsiTheme="minorHAnsi" w:cstheme="minorBidi"/>
              <w:b w:val="0"/>
              <w:noProof/>
              <w:sz w:val="22"/>
            </w:rPr>
          </w:pPr>
          <w:ins w:id="562" w:author="ilham.nur@office.ui.ac.id [2]" w:date="2023-01-29T12:12:00Z">
            <w:del w:id="563" w:author="ilham.nur@office.ui.ac.id" w:date="2023-01-31T22:33:00Z">
              <w:r w:rsidRPr="00CA2078" w:rsidDel="00CA2078">
                <w:rPr>
                  <w:rStyle w:val="Hyperlink"/>
                  <w:noProof/>
                </w:rPr>
                <w:delText>BAB 5</w:delText>
              </w:r>
              <w:r w:rsidDel="00CA2078">
                <w:rPr>
                  <w:rFonts w:asciiTheme="minorHAnsi" w:hAnsiTheme="minorHAnsi" w:cstheme="minorBidi"/>
                  <w:b w:val="0"/>
                  <w:noProof/>
                  <w:sz w:val="22"/>
                </w:rPr>
                <w:tab/>
              </w:r>
              <w:r w:rsidRPr="00CA2078" w:rsidDel="00CA2078">
                <w:rPr>
                  <w:rStyle w:val="Hyperlink"/>
                  <w:noProof/>
                </w:rPr>
                <w:delText>KESIMPULAN</w:delText>
              </w:r>
              <w:r w:rsidDel="00CA2078">
                <w:rPr>
                  <w:noProof/>
                  <w:webHidden/>
                </w:rPr>
                <w:tab/>
                <w:delText>79</w:delText>
              </w:r>
            </w:del>
          </w:ins>
        </w:p>
        <w:p w14:paraId="7FA936EF" w14:textId="5DEA6E36" w:rsidR="00032BC4" w:rsidDel="00CA2078" w:rsidRDefault="00032BC4">
          <w:pPr>
            <w:pStyle w:val="TOC1"/>
            <w:rPr>
              <w:ins w:id="564" w:author="ilham.nur@office.ui.ac.id [2]" w:date="2023-01-29T12:12:00Z"/>
              <w:del w:id="565" w:author="ilham.nur@office.ui.ac.id" w:date="2023-01-31T22:33:00Z"/>
              <w:rFonts w:asciiTheme="minorHAnsi" w:hAnsiTheme="minorHAnsi" w:cstheme="minorBidi"/>
              <w:b w:val="0"/>
              <w:noProof/>
              <w:sz w:val="22"/>
            </w:rPr>
          </w:pPr>
          <w:ins w:id="566" w:author="ilham.nur@office.ui.ac.id [2]" w:date="2023-01-29T12:12:00Z">
            <w:del w:id="567" w:author="ilham.nur@office.ui.ac.id" w:date="2023-01-31T22:33:00Z">
              <w:r w:rsidRPr="00CA2078" w:rsidDel="00CA2078">
                <w:rPr>
                  <w:rStyle w:val="Hyperlink"/>
                  <w:noProof/>
                </w:rPr>
                <w:delText>DAFTAR REFERENSI</w:delText>
              </w:r>
              <w:r w:rsidDel="00CA2078">
                <w:rPr>
                  <w:noProof/>
                  <w:webHidden/>
                </w:rPr>
                <w:tab/>
                <w:delText>80</w:delText>
              </w:r>
            </w:del>
          </w:ins>
        </w:p>
        <w:p w14:paraId="6AB50156" w14:textId="19AD76BF" w:rsidR="00987C24" w:rsidDel="00CA2078" w:rsidRDefault="00987C24">
          <w:pPr>
            <w:pStyle w:val="TOC1"/>
            <w:rPr>
              <w:del w:id="568" w:author="ilham.nur@office.ui.ac.id" w:date="2023-01-31T22:33:00Z"/>
              <w:rFonts w:asciiTheme="minorHAnsi" w:hAnsiTheme="minorHAnsi" w:cstheme="minorBidi"/>
              <w:b w:val="0"/>
              <w:noProof/>
              <w:sz w:val="22"/>
            </w:rPr>
          </w:pPr>
          <w:del w:id="569" w:author="ilham.nur@office.ui.ac.id" w:date="2023-01-31T22:33:00Z">
            <w:r w:rsidRPr="00AF75ED" w:rsidDel="00CA2078">
              <w:rPr>
                <w:noProof/>
                <w:rPrChange w:id="570" w:author="ilham.nur@office.ui.ac.id [2]" w:date="2023-01-17T21:41:00Z">
                  <w:rPr>
                    <w:rStyle w:val="Hyperlink"/>
                    <w:noProof/>
                  </w:rPr>
                </w:rPrChange>
              </w:rPr>
              <w:delText>HALAMAN JUDUL</w:delText>
            </w:r>
            <w:r w:rsidDel="00CA2078">
              <w:rPr>
                <w:noProof/>
                <w:webHidden/>
              </w:rPr>
              <w:tab/>
              <w:delText>i</w:delText>
            </w:r>
          </w:del>
        </w:p>
        <w:p w14:paraId="3D012C84" w14:textId="69A03AD8" w:rsidR="00987C24" w:rsidDel="00CA2078" w:rsidRDefault="00987C24">
          <w:pPr>
            <w:pStyle w:val="TOC1"/>
            <w:rPr>
              <w:del w:id="571" w:author="ilham.nur@office.ui.ac.id" w:date="2023-01-31T22:33:00Z"/>
              <w:rFonts w:asciiTheme="minorHAnsi" w:hAnsiTheme="minorHAnsi" w:cstheme="minorBidi"/>
              <w:b w:val="0"/>
              <w:noProof/>
              <w:sz w:val="22"/>
            </w:rPr>
          </w:pPr>
          <w:del w:id="572" w:author="ilham.nur@office.ui.ac.id" w:date="2023-01-31T22:33:00Z">
            <w:r w:rsidRPr="00AF75ED" w:rsidDel="00CA2078">
              <w:rPr>
                <w:noProof/>
                <w:rPrChange w:id="573" w:author="ilham.nur@office.ui.ac.id [2]" w:date="2023-01-17T21:41:00Z">
                  <w:rPr>
                    <w:rStyle w:val="Hyperlink"/>
                    <w:noProof/>
                  </w:rPr>
                </w:rPrChange>
              </w:rPr>
              <w:delText>HALAMAN PERNYATAAN ORISINALITAS</w:delText>
            </w:r>
            <w:r w:rsidDel="00CA2078">
              <w:rPr>
                <w:noProof/>
                <w:webHidden/>
              </w:rPr>
              <w:tab/>
              <w:delText>ii</w:delText>
            </w:r>
          </w:del>
        </w:p>
        <w:p w14:paraId="7115897C" w14:textId="1070AE92" w:rsidR="00987C24" w:rsidDel="00CA2078" w:rsidRDefault="00987C24">
          <w:pPr>
            <w:pStyle w:val="TOC1"/>
            <w:rPr>
              <w:del w:id="574" w:author="ilham.nur@office.ui.ac.id" w:date="2023-01-31T22:33:00Z"/>
              <w:rFonts w:asciiTheme="minorHAnsi" w:hAnsiTheme="minorHAnsi" w:cstheme="minorBidi"/>
              <w:b w:val="0"/>
              <w:noProof/>
              <w:sz w:val="22"/>
            </w:rPr>
          </w:pPr>
          <w:del w:id="575" w:author="ilham.nur@office.ui.ac.id" w:date="2023-01-31T22:33:00Z">
            <w:r w:rsidRPr="00AF75ED" w:rsidDel="00CA2078">
              <w:rPr>
                <w:noProof/>
                <w:rPrChange w:id="576" w:author="ilham.nur@office.ui.ac.id [2]" w:date="2023-01-17T21:41:00Z">
                  <w:rPr>
                    <w:rStyle w:val="Hyperlink"/>
                    <w:noProof/>
                  </w:rPr>
                </w:rPrChange>
              </w:rPr>
              <w:delText>HALAMAN PENGESAHAN</w:delText>
            </w:r>
            <w:r w:rsidDel="00CA2078">
              <w:rPr>
                <w:noProof/>
                <w:webHidden/>
              </w:rPr>
              <w:tab/>
              <w:delText>iii</w:delText>
            </w:r>
          </w:del>
        </w:p>
        <w:p w14:paraId="62484977" w14:textId="70F4B421" w:rsidR="00987C24" w:rsidDel="00CA2078" w:rsidRDefault="00987C24">
          <w:pPr>
            <w:pStyle w:val="TOC1"/>
            <w:rPr>
              <w:del w:id="577" w:author="ilham.nur@office.ui.ac.id" w:date="2023-01-31T22:33:00Z"/>
              <w:rFonts w:asciiTheme="minorHAnsi" w:hAnsiTheme="minorHAnsi" w:cstheme="minorBidi"/>
              <w:b w:val="0"/>
              <w:noProof/>
              <w:sz w:val="22"/>
            </w:rPr>
          </w:pPr>
          <w:del w:id="578" w:author="ilham.nur@office.ui.ac.id" w:date="2023-01-31T22:33:00Z">
            <w:r w:rsidRPr="00AF75ED" w:rsidDel="00CA2078">
              <w:rPr>
                <w:noProof/>
                <w:rPrChange w:id="579" w:author="ilham.nur@office.ui.ac.id [2]" w:date="2023-01-17T21:41:00Z">
                  <w:rPr>
                    <w:rStyle w:val="Hyperlink"/>
                    <w:noProof/>
                  </w:rPr>
                </w:rPrChange>
              </w:rPr>
              <w:delText>UCAPAN TERIMA KASIH</w:delText>
            </w:r>
            <w:r w:rsidDel="00CA2078">
              <w:rPr>
                <w:noProof/>
                <w:webHidden/>
              </w:rPr>
              <w:tab/>
              <w:delText>iv</w:delText>
            </w:r>
          </w:del>
        </w:p>
        <w:p w14:paraId="0A3737F8" w14:textId="5C23D15A" w:rsidR="00987C24" w:rsidDel="00CA2078" w:rsidRDefault="00987C24">
          <w:pPr>
            <w:pStyle w:val="TOC1"/>
            <w:rPr>
              <w:del w:id="580" w:author="ilham.nur@office.ui.ac.id" w:date="2023-01-31T22:33:00Z"/>
              <w:rFonts w:asciiTheme="minorHAnsi" w:hAnsiTheme="minorHAnsi" w:cstheme="minorBidi"/>
              <w:b w:val="0"/>
              <w:noProof/>
              <w:sz w:val="22"/>
            </w:rPr>
          </w:pPr>
          <w:del w:id="581" w:author="ilham.nur@office.ui.ac.id" w:date="2023-01-31T22:33:00Z">
            <w:r w:rsidRPr="00AF75ED" w:rsidDel="00CA2078">
              <w:rPr>
                <w:noProof/>
                <w:rPrChange w:id="582" w:author="ilham.nur@office.ui.ac.id [2]" w:date="2023-01-17T21:41:00Z">
                  <w:rPr>
                    <w:rStyle w:val="Hyperlink"/>
                    <w:noProof/>
                  </w:rPr>
                </w:rPrChange>
              </w:rPr>
              <w:delText>HALAMAN PERNYATAAN PERSETUJUAN PUBLIKASI  TUGAS AKHIR UNTUK KEPENTINGAN AKADEMIS</w:delText>
            </w:r>
            <w:r w:rsidDel="00CA2078">
              <w:rPr>
                <w:noProof/>
                <w:webHidden/>
              </w:rPr>
              <w:tab/>
              <w:delText>v</w:delText>
            </w:r>
          </w:del>
        </w:p>
        <w:p w14:paraId="036AE17D" w14:textId="167E8DF6" w:rsidR="00987C24" w:rsidDel="00CA2078" w:rsidRDefault="00987C24">
          <w:pPr>
            <w:pStyle w:val="TOC1"/>
            <w:rPr>
              <w:del w:id="583" w:author="ilham.nur@office.ui.ac.id" w:date="2023-01-31T22:33:00Z"/>
              <w:rFonts w:asciiTheme="minorHAnsi" w:hAnsiTheme="minorHAnsi" w:cstheme="minorBidi"/>
              <w:b w:val="0"/>
              <w:noProof/>
              <w:sz w:val="22"/>
            </w:rPr>
          </w:pPr>
          <w:del w:id="584" w:author="ilham.nur@office.ui.ac.id" w:date="2023-01-31T22:33:00Z">
            <w:r w:rsidRPr="00AF75ED" w:rsidDel="00CA2078">
              <w:rPr>
                <w:noProof/>
                <w:rPrChange w:id="585" w:author="ilham.nur@office.ui.ac.id [2]" w:date="2023-01-17T21:41:00Z">
                  <w:rPr>
                    <w:rStyle w:val="Hyperlink"/>
                    <w:noProof/>
                  </w:rPr>
                </w:rPrChange>
              </w:rPr>
              <w:delText>ABSTRAK</w:delText>
            </w:r>
            <w:r w:rsidDel="00CA2078">
              <w:rPr>
                <w:noProof/>
                <w:webHidden/>
              </w:rPr>
              <w:tab/>
              <w:delText>vi</w:delText>
            </w:r>
          </w:del>
        </w:p>
        <w:p w14:paraId="36593B52" w14:textId="6ADB62AC" w:rsidR="00987C24" w:rsidDel="00CA2078" w:rsidRDefault="00987C24">
          <w:pPr>
            <w:pStyle w:val="TOC1"/>
            <w:rPr>
              <w:del w:id="586" w:author="ilham.nur@office.ui.ac.id" w:date="2023-01-31T22:33:00Z"/>
              <w:rFonts w:asciiTheme="minorHAnsi" w:hAnsiTheme="minorHAnsi" w:cstheme="minorBidi"/>
              <w:b w:val="0"/>
              <w:noProof/>
              <w:sz w:val="22"/>
            </w:rPr>
          </w:pPr>
          <w:del w:id="587" w:author="ilham.nur@office.ui.ac.id" w:date="2023-01-31T22:33:00Z">
            <w:r w:rsidRPr="00AF75ED" w:rsidDel="00CA2078">
              <w:rPr>
                <w:noProof/>
                <w:rPrChange w:id="588" w:author="ilham.nur@office.ui.ac.id [2]" w:date="2023-01-17T21:41:00Z">
                  <w:rPr>
                    <w:rStyle w:val="Hyperlink"/>
                    <w:noProof/>
                  </w:rPr>
                </w:rPrChange>
              </w:rPr>
              <w:delText>ABSTRACT</w:delText>
            </w:r>
            <w:r w:rsidDel="00CA2078">
              <w:rPr>
                <w:noProof/>
                <w:webHidden/>
              </w:rPr>
              <w:tab/>
              <w:delText>vii</w:delText>
            </w:r>
          </w:del>
        </w:p>
        <w:p w14:paraId="18459A80" w14:textId="354D9A68" w:rsidR="00987C24" w:rsidDel="00CA2078" w:rsidRDefault="00987C24">
          <w:pPr>
            <w:pStyle w:val="TOC1"/>
            <w:rPr>
              <w:del w:id="589" w:author="ilham.nur@office.ui.ac.id" w:date="2023-01-31T22:33:00Z"/>
              <w:rFonts w:asciiTheme="minorHAnsi" w:hAnsiTheme="minorHAnsi" w:cstheme="minorBidi"/>
              <w:b w:val="0"/>
              <w:noProof/>
              <w:sz w:val="22"/>
            </w:rPr>
          </w:pPr>
          <w:del w:id="590" w:author="ilham.nur@office.ui.ac.id" w:date="2023-01-31T22:33:00Z">
            <w:r w:rsidRPr="00AF75ED" w:rsidDel="00CA2078">
              <w:rPr>
                <w:noProof/>
                <w:rPrChange w:id="591" w:author="ilham.nur@office.ui.ac.id [2]" w:date="2023-01-17T21:41:00Z">
                  <w:rPr>
                    <w:rStyle w:val="Hyperlink"/>
                    <w:noProof/>
                  </w:rPr>
                </w:rPrChange>
              </w:rPr>
              <w:delText>DAFTAR ISI</w:delText>
            </w:r>
            <w:r w:rsidDel="00CA2078">
              <w:rPr>
                <w:noProof/>
                <w:webHidden/>
              </w:rPr>
              <w:tab/>
              <w:delText>viii</w:delText>
            </w:r>
          </w:del>
        </w:p>
        <w:p w14:paraId="4144CE95" w14:textId="391AA514" w:rsidR="00987C24" w:rsidDel="00CA2078" w:rsidRDefault="00987C24">
          <w:pPr>
            <w:pStyle w:val="TOC1"/>
            <w:rPr>
              <w:del w:id="592" w:author="ilham.nur@office.ui.ac.id" w:date="2023-01-31T22:33:00Z"/>
              <w:rFonts w:asciiTheme="minorHAnsi" w:hAnsiTheme="minorHAnsi" w:cstheme="minorBidi"/>
              <w:b w:val="0"/>
              <w:noProof/>
              <w:sz w:val="22"/>
            </w:rPr>
          </w:pPr>
          <w:del w:id="593" w:author="ilham.nur@office.ui.ac.id" w:date="2023-01-31T22:33:00Z">
            <w:r w:rsidRPr="00AF75ED" w:rsidDel="00CA2078">
              <w:rPr>
                <w:noProof/>
                <w:rPrChange w:id="594" w:author="ilham.nur@office.ui.ac.id [2]" w:date="2023-01-17T21:41:00Z">
                  <w:rPr>
                    <w:rStyle w:val="Hyperlink"/>
                    <w:noProof/>
                  </w:rPr>
                </w:rPrChange>
              </w:rPr>
              <w:delText>DAFTAR GAMBAR</w:delText>
            </w:r>
            <w:r w:rsidDel="00CA2078">
              <w:rPr>
                <w:noProof/>
                <w:webHidden/>
              </w:rPr>
              <w:tab/>
              <w:delText>x</w:delText>
            </w:r>
          </w:del>
        </w:p>
        <w:p w14:paraId="07B5F8CF" w14:textId="2E7E9243" w:rsidR="00987C24" w:rsidDel="00CA2078" w:rsidRDefault="00987C24">
          <w:pPr>
            <w:pStyle w:val="TOC1"/>
            <w:rPr>
              <w:del w:id="595" w:author="ilham.nur@office.ui.ac.id" w:date="2023-01-31T22:33:00Z"/>
              <w:rFonts w:asciiTheme="minorHAnsi" w:hAnsiTheme="minorHAnsi" w:cstheme="minorBidi"/>
              <w:b w:val="0"/>
              <w:noProof/>
              <w:sz w:val="22"/>
            </w:rPr>
          </w:pPr>
          <w:del w:id="596" w:author="ilham.nur@office.ui.ac.id" w:date="2023-01-31T22:33:00Z">
            <w:r w:rsidRPr="00AF75ED" w:rsidDel="00CA2078">
              <w:rPr>
                <w:noProof/>
                <w:rPrChange w:id="597" w:author="ilham.nur@office.ui.ac.id [2]" w:date="2023-01-17T21:41:00Z">
                  <w:rPr>
                    <w:rStyle w:val="Hyperlink"/>
                    <w:noProof/>
                  </w:rPr>
                </w:rPrChange>
              </w:rPr>
              <w:delText>DAFTAR TABEL</w:delText>
            </w:r>
            <w:r w:rsidDel="00CA2078">
              <w:rPr>
                <w:noProof/>
                <w:webHidden/>
              </w:rPr>
              <w:tab/>
              <w:delText>xi</w:delText>
            </w:r>
          </w:del>
        </w:p>
        <w:p w14:paraId="6B16C608" w14:textId="6893BDE0" w:rsidR="00987C24" w:rsidDel="00CA2078" w:rsidRDefault="00987C24">
          <w:pPr>
            <w:pStyle w:val="TOC1"/>
            <w:tabs>
              <w:tab w:val="left" w:pos="1100"/>
            </w:tabs>
            <w:rPr>
              <w:del w:id="598" w:author="ilham.nur@office.ui.ac.id" w:date="2023-01-31T22:33:00Z"/>
              <w:rFonts w:asciiTheme="minorHAnsi" w:hAnsiTheme="minorHAnsi" w:cstheme="minorBidi"/>
              <w:b w:val="0"/>
              <w:noProof/>
              <w:sz w:val="22"/>
            </w:rPr>
          </w:pPr>
          <w:del w:id="599" w:author="ilham.nur@office.ui.ac.id" w:date="2023-01-31T22:33:00Z">
            <w:r w:rsidRPr="00AF75ED" w:rsidDel="00CA2078">
              <w:rPr>
                <w:noProof/>
                <w:rPrChange w:id="600" w:author="ilham.nur@office.ui.ac.id [2]" w:date="2023-01-17T21:41:00Z">
                  <w:rPr>
                    <w:rStyle w:val="Hyperlink"/>
                    <w:noProof/>
                  </w:rPr>
                </w:rPrChange>
              </w:rPr>
              <w:delText>BAB 1</w:delText>
            </w:r>
            <w:r w:rsidDel="00CA2078">
              <w:rPr>
                <w:rFonts w:asciiTheme="minorHAnsi" w:hAnsiTheme="minorHAnsi" w:cstheme="minorBidi"/>
                <w:b w:val="0"/>
                <w:noProof/>
                <w:sz w:val="22"/>
              </w:rPr>
              <w:tab/>
            </w:r>
            <w:r w:rsidRPr="00AF75ED" w:rsidDel="00CA2078">
              <w:rPr>
                <w:noProof/>
                <w:rPrChange w:id="601" w:author="ilham.nur@office.ui.ac.id [2]" w:date="2023-01-17T21:41:00Z">
                  <w:rPr>
                    <w:rStyle w:val="Hyperlink"/>
                    <w:noProof/>
                  </w:rPr>
                </w:rPrChange>
              </w:rPr>
              <w:delText>PENDAHULUAN</w:delText>
            </w:r>
            <w:r w:rsidDel="00CA2078">
              <w:rPr>
                <w:noProof/>
                <w:webHidden/>
              </w:rPr>
              <w:tab/>
              <w:delText>1</w:delText>
            </w:r>
          </w:del>
        </w:p>
        <w:p w14:paraId="63B820E2" w14:textId="6CB89016" w:rsidR="00987C24" w:rsidDel="00CA2078" w:rsidRDefault="00987C24">
          <w:pPr>
            <w:pStyle w:val="TOC2"/>
            <w:tabs>
              <w:tab w:val="left" w:pos="880"/>
              <w:tab w:val="right" w:leader="dot" w:pos="8494"/>
            </w:tabs>
            <w:rPr>
              <w:del w:id="602" w:author="ilham.nur@office.ui.ac.id" w:date="2023-01-31T22:33:00Z"/>
              <w:rFonts w:asciiTheme="minorHAnsi" w:hAnsiTheme="minorHAnsi" w:cstheme="minorBidi"/>
              <w:noProof/>
              <w:sz w:val="22"/>
            </w:rPr>
          </w:pPr>
          <w:del w:id="603" w:author="ilham.nur@office.ui.ac.id" w:date="2023-01-31T22:33:00Z">
            <w:r w:rsidRPr="00AF75ED" w:rsidDel="00CA2078">
              <w:rPr>
                <w:noProof/>
                <w:rPrChange w:id="604" w:author="ilham.nur@office.ui.ac.id [2]" w:date="2023-01-17T21:41:00Z">
                  <w:rPr>
                    <w:rStyle w:val="Hyperlink"/>
                    <w:noProof/>
                  </w:rPr>
                </w:rPrChange>
              </w:rPr>
              <w:delText>1.1</w:delText>
            </w:r>
            <w:r w:rsidDel="00CA2078">
              <w:rPr>
                <w:rFonts w:asciiTheme="minorHAnsi" w:hAnsiTheme="minorHAnsi" w:cstheme="minorBidi"/>
                <w:noProof/>
                <w:sz w:val="22"/>
              </w:rPr>
              <w:tab/>
            </w:r>
            <w:r w:rsidRPr="00AF75ED" w:rsidDel="00CA2078">
              <w:rPr>
                <w:noProof/>
                <w:rPrChange w:id="605" w:author="ilham.nur@office.ui.ac.id [2]" w:date="2023-01-17T21:41:00Z">
                  <w:rPr>
                    <w:rStyle w:val="Hyperlink"/>
                    <w:noProof/>
                  </w:rPr>
                </w:rPrChange>
              </w:rPr>
              <w:delText>Latar Belakang</w:delText>
            </w:r>
            <w:r w:rsidDel="00CA2078">
              <w:rPr>
                <w:noProof/>
                <w:webHidden/>
              </w:rPr>
              <w:tab/>
              <w:delText>1</w:delText>
            </w:r>
          </w:del>
        </w:p>
        <w:p w14:paraId="29D2613C" w14:textId="114E46FD" w:rsidR="00987C24" w:rsidDel="00CA2078" w:rsidRDefault="00987C24">
          <w:pPr>
            <w:pStyle w:val="TOC2"/>
            <w:tabs>
              <w:tab w:val="left" w:pos="880"/>
              <w:tab w:val="right" w:leader="dot" w:pos="8494"/>
            </w:tabs>
            <w:rPr>
              <w:del w:id="606" w:author="ilham.nur@office.ui.ac.id" w:date="2023-01-31T22:33:00Z"/>
              <w:rFonts w:asciiTheme="minorHAnsi" w:hAnsiTheme="minorHAnsi" w:cstheme="minorBidi"/>
              <w:noProof/>
              <w:sz w:val="22"/>
            </w:rPr>
          </w:pPr>
          <w:del w:id="607" w:author="ilham.nur@office.ui.ac.id" w:date="2023-01-31T22:33:00Z">
            <w:r w:rsidRPr="00AF75ED" w:rsidDel="00CA2078">
              <w:rPr>
                <w:noProof/>
                <w:rPrChange w:id="608" w:author="ilham.nur@office.ui.ac.id [2]" w:date="2023-01-17T21:41:00Z">
                  <w:rPr>
                    <w:rStyle w:val="Hyperlink"/>
                    <w:noProof/>
                  </w:rPr>
                </w:rPrChange>
              </w:rPr>
              <w:delText>1.2</w:delText>
            </w:r>
            <w:r w:rsidDel="00CA2078">
              <w:rPr>
                <w:rFonts w:asciiTheme="minorHAnsi" w:hAnsiTheme="minorHAnsi" w:cstheme="minorBidi"/>
                <w:noProof/>
                <w:sz w:val="22"/>
              </w:rPr>
              <w:tab/>
            </w:r>
            <w:r w:rsidRPr="00AF75ED" w:rsidDel="00CA2078">
              <w:rPr>
                <w:noProof/>
                <w:rPrChange w:id="609" w:author="ilham.nur@office.ui.ac.id [2]" w:date="2023-01-17T21:41:00Z">
                  <w:rPr>
                    <w:rStyle w:val="Hyperlink"/>
                    <w:noProof/>
                  </w:rPr>
                </w:rPrChange>
              </w:rPr>
              <w:delText>Perumusan Masalah</w:delText>
            </w:r>
            <w:r w:rsidDel="00CA2078">
              <w:rPr>
                <w:noProof/>
                <w:webHidden/>
              </w:rPr>
              <w:tab/>
              <w:delText>6</w:delText>
            </w:r>
          </w:del>
        </w:p>
        <w:p w14:paraId="06E8FA31" w14:textId="1D97B59D" w:rsidR="00987C24" w:rsidDel="00CA2078" w:rsidRDefault="00987C24">
          <w:pPr>
            <w:pStyle w:val="TOC2"/>
            <w:tabs>
              <w:tab w:val="left" w:pos="880"/>
              <w:tab w:val="right" w:leader="dot" w:pos="8494"/>
            </w:tabs>
            <w:rPr>
              <w:del w:id="610" w:author="ilham.nur@office.ui.ac.id" w:date="2023-01-31T22:33:00Z"/>
              <w:rFonts w:asciiTheme="minorHAnsi" w:hAnsiTheme="minorHAnsi" w:cstheme="minorBidi"/>
              <w:noProof/>
              <w:sz w:val="22"/>
            </w:rPr>
          </w:pPr>
          <w:del w:id="611" w:author="ilham.nur@office.ui.ac.id" w:date="2023-01-31T22:33:00Z">
            <w:r w:rsidRPr="00AF75ED" w:rsidDel="00CA2078">
              <w:rPr>
                <w:noProof/>
                <w:rPrChange w:id="612" w:author="ilham.nur@office.ui.ac.id [2]" w:date="2023-01-17T21:41:00Z">
                  <w:rPr>
                    <w:rStyle w:val="Hyperlink"/>
                    <w:noProof/>
                  </w:rPr>
                </w:rPrChange>
              </w:rPr>
              <w:delText>1.3</w:delText>
            </w:r>
            <w:r w:rsidDel="00CA2078">
              <w:rPr>
                <w:rFonts w:asciiTheme="minorHAnsi" w:hAnsiTheme="minorHAnsi" w:cstheme="minorBidi"/>
                <w:noProof/>
                <w:sz w:val="22"/>
              </w:rPr>
              <w:tab/>
            </w:r>
            <w:r w:rsidRPr="00AF75ED" w:rsidDel="00CA2078">
              <w:rPr>
                <w:noProof/>
                <w:rPrChange w:id="613" w:author="ilham.nur@office.ui.ac.id [2]" w:date="2023-01-17T21:41:00Z">
                  <w:rPr>
                    <w:rStyle w:val="Hyperlink"/>
                    <w:noProof/>
                  </w:rPr>
                </w:rPrChange>
              </w:rPr>
              <w:delText>Penelitian Terdahulu</w:delText>
            </w:r>
            <w:r w:rsidDel="00CA2078">
              <w:rPr>
                <w:noProof/>
                <w:webHidden/>
              </w:rPr>
              <w:tab/>
              <w:delText>6</w:delText>
            </w:r>
          </w:del>
        </w:p>
        <w:p w14:paraId="32D2D08A" w14:textId="67BA415F" w:rsidR="00987C24" w:rsidDel="00CA2078" w:rsidRDefault="00987C24">
          <w:pPr>
            <w:pStyle w:val="TOC2"/>
            <w:tabs>
              <w:tab w:val="left" w:pos="880"/>
              <w:tab w:val="right" w:leader="dot" w:pos="8494"/>
            </w:tabs>
            <w:rPr>
              <w:del w:id="614" w:author="ilham.nur@office.ui.ac.id" w:date="2023-01-31T22:33:00Z"/>
              <w:rFonts w:asciiTheme="minorHAnsi" w:hAnsiTheme="minorHAnsi" w:cstheme="minorBidi"/>
              <w:noProof/>
              <w:sz w:val="22"/>
            </w:rPr>
          </w:pPr>
          <w:del w:id="615" w:author="ilham.nur@office.ui.ac.id" w:date="2023-01-31T22:33:00Z">
            <w:r w:rsidRPr="00AF75ED" w:rsidDel="00CA2078">
              <w:rPr>
                <w:noProof/>
                <w:rPrChange w:id="616" w:author="ilham.nur@office.ui.ac.id [2]" w:date="2023-01-17T21:41:00Z">
                  <w:rPr>
                    <w:rStyle w:val="Hyperlink"/>
                    <w:noProof/>
                  </w:rPr>
                </w:rPrChange>
              </w:rPr>
              <w:delText>1.4</w:delText>
            </w:r>
            <w:r w:rsidDel="00CA2078">
              <w:rPr>
                <w:rFonts w:asciiTheme="minorHAnsi" w:hAnsiTheme="minorHAnsi" w:cstheme="minorBidi"/>
                <w:noProof/>
                <w:sz w:val="22"/>
              </w:rPr>
              <w:tab/>
            </w:r>
            <w:r w:rsidRPr="00AF75ED" w:rsidDel="00CA2078">
              <w:rPr>
                <w:noProof/>
                <w:rPrChange w:id="617" w:author="ilham.nur@office.ui.ac.id [2]" w:date="2023-01-17T21:41:00Z">
                  <w:rPr>
                    <w:rStyle w:val="Hyperlink"/>
                    <w:noProof/>
                  </w:rPr>
                </w:rPrChange>
              </w:rPr>
              <w:delText>Celah Penelitian dan Kebaruan Penelitian</w:delText>
            </w:r>
            <w:r w:rsidDel="00CA2078">
              <w:rPr>
                <w:noProof/>
                <w:webHidden/>
              </w:rPr>
              <w:tab/>
              <w:delText>15</w:delText>
            </w:r>
          </w:del>
        </w:p>
        <w:p w14:paraId="5C971473" w14:textId="3E34F038" w:rsidR="00987C24" w:rsidDel="00CA2078" w:rsidRDefault="00987C24">
          <w:pPr>
            <w:pStyle w:val="TOC2"/>
            <w:tabs>
              <w:tab w:val="left" w:pos="880"/>
              <w:tab w:val="right" w:leader="dot" w:pos="8494"/>
            </w:tabs>
            <w:rPr>
              <w:del w:id="618" w:author="ilham.nur@office.ui.ac.id" w:date="2023-01-31T22:33:00Z"/>
              <w:rFonts w:asciiTheme="minorHAnsi" w:hAnsiTheme="minorHAnsi" w:cstheme="minorBidi"/>
              <w:noProof/>
              <w:sz w:val="22"/>
            </w:rPr>
          </w:pPr>
          <w:del w:id="619" w:author="ilham.nur@office.ui.ac.id" w:date="2023-01-31T22:33:00Z">
            <w:r w:rsidRPr="00AF75ED" w:rsidDel="00CA2078">
              <w:rPr>
                <w:noProof/>
                <w:rPrChange w:id="620" w:author="ilham.nur@office.ui.ac.id [2]" w:date="2023-01-17T21:41:00Z">
                  <w:rPr>
                    <w:rStyle w:val="Hyperlink"/>
                    <w:noProof/>
                  </w:rPr>
                </w:rPrChange>
              </w:rPr>
              <w:delText>1.5</w:delText>
            </w:r>
            <w:r w:rsidDel="00CA2078">
              <w:rPr>
                <w:rFonts w:asciiTheme="minorHAnsi" w:hAnsiTheme="minorHAnsi" w:cstheme="minorBidi"/>
                <w:noProof/>
                <w:sz w:val="22"/>
              </w:rPr>
              <w:tab/>
            </w:r>
            <w:r w:rsidRPr="00AF75ED" w:rsidDel="00CA2078">
              <w:rPr>
                <w:noProof/>
                <w:rPrChange w:id="621" w:author="ilham.nur@office.ui.ac.id [2]" w:date="2023-01-17T21:41:00Z">
                  <w:rPr>
                    <w:rStyle w:val="Hyperlink"/>
                    <w:noProof/>
                  </w:rPr>
                </w:rPrChange>
              </w:rPr>
              <w:delText>Tujuan Penelitian</w:delText>
            </w:r>
            <w:r w:rsidDel="00CA2078">
              <w:rPr>
                <w:noProof/>
                <w:webHidden/>
              </w:rPr>
              <w:tab/>
              <w:delText>16</w:delText>
            </w:r>
          </w:del>
        </w:p>
        <w:p w14:paraId="2AF86335" w14:textId="0F47E4A2" w:rsidR="00987C24" w:rsidDel="00CA2078" w:rsidRDefault="00987C24">
          <w:pPr>
            <w:pStyle w:val="TOC2"/>
            <w:tabs>
              <w:tab w:val="left" w:pos="880"/>
              <w:tab w:val="right" w:leader="dot" w:pos="8494"/>
            </w:tabs>
            <w:rPr>
              <w:del w:id="622" w:author="ilham.nur@office.ui.ac.id" w:date="2023-01-31T22:33:00Z"/>
              <w:rFonts w:asciiTheme="minorHAnsi" w:hAnsiTheme="minorHAnsi" w:cstheme="minorBidi"/>
              <w:noProof/>
              <w:sz w:val="22"/>
            </w:rPr>
          </w:pPr>
          <w:del w:id="623" w:author="ilham.nur@office.ui.ac.id" w:date="2023-01-31T22:33:00Z">
            <w:r w:rsidRPr="00AF75ED" w:rsidDel="00CA2078">
              <w:rPr>
                <w:noProof/>
                <w:rPrChange w:id="624" w:author="ilham.nur@office.ui.ac.id [2]" w:date="2023-01-17T21:41:00Z">
                  <w:rPr>
                    <w:rStyle w:val="Hyperlink"/>
                    <w:noProof/>
                  </w:rPr>
                </w:rPrChange>
              </w:rPr>
              <w:delText>1.6</w:delText>
            </w:r>
            <w:r w:rsidDel="00CA2078">
              <w:rPr>
                <w:rFonts w:asciiTheme="minorHAnsi" w:hAnsiTheme="minorHAnsi" w:cstheme="minorBidi"/>
                <w:noProof/>
                <w:sz w:val="22"/>
              </w:rPr>
              <w:tab/>
            </w:r>
            <w:r w:rsidRPr="00AF75ED" w:rsidDel="00CA2078">
              <w:rPr>
                <w:noProof/>
                <w:rPrChange w:id="625" w:author="ilham.nur@office.ui.ac.id [2]" w:date="2023-01-17T21:41:00Z">
                  <w:rPr>
                    <w:rStyle w:val="Hyperlink"/>
                    <w:noProof/>
                  </w:rPr>
                </w:rPrChange>
              </w:rPr>
              <w:delText>Manfaat Penelitian</w:delText>
            </w:r>
            <w:r w:rsidDel="00CA2078">
              <w:rPr>
                <w:noProof/>
                <w:webHidden/>
              </w:rPr>
              <w:tab/>
              <w:delText>16</w:delText>
            </w:r>
          </w:del>
        </w:p>
        <w:p w14:paraId="1602C385" w14:textId="07D81D8B" w:rsidR="00987C24" w:rsidDel="00CA2078" w:rsidRDefault="00987C24">
          <w:pPr>
            <w:pStyle w:val="TOC2"/>
            <w:tabs>
              <w:tab w:val="left" w:pos="880"/>
              <w:tab w:val="right" w:leader="dot" w:pos="8494"/>
            </w:tabs>
            <w:rPr>
              <w:del w:id="626" w:author="ilham.nur@office.ui.ac.id" w:date="2023-01-31T22:33:00Z"/>
              <w:rFonts w:asciiTheme="minorHAnsi" w:hAnsiTheme="minorHAnsi" w:cstheme="minorBidi"/>
              <w:noProof/>
              <w:sz w:val="22"/>
            </w:rPr>
          </w:pPr>
          <w:del w:id="627" w:author="ilham.nur@office.ui.ac.id" w:date="2023-01-31T22:33:00Z">
            <w:r w:rsidRPr="00AF75ED" w:rsidDel="00CA2078">
              <w:rPr>
                <w:noProof/>
                <w:rPrChange w:id="628" w:author="ilham.nur@office.ui.ac.id [2]" w:date="2023-01-17T21:41:00Z">
                  <w:rPr>
                    <w:rStyle w:val="Hyperlink"/>
                    <w:noProof/>
                  </w:rPr>
                </w:rPrChange>
              </w:rPr>
              <w:delText>1.7</w:delText>
            </w:r>
            <w:r w:rsidDel="00CA2078">
              <w:rPr>
                <w:rFonts w:asciiTheme="minorHAnsi" w:hAnsiTheme="minorHAnsi" w:cstheme="minorBidi"/>
                <w:noProof/>
                <w:sz w:val="22"/>
              </w:rPr>
              <w:tab/>
            </w:r>
            <w:r w:rsidRPr="00AF75ED" w:rsidDel="00CA2078">
              <w:rPr>
                <w:noProof/>
                <w:rPrChange w:id="629" w:author="ilham.nur@office.ui.ac.id [2]" w:date="2023-01-17T21:41:00Z">
                  <w:rPr>
                    <w:rStyle w:val="Hyperlink"/>
                    <w:noProof/>
                  </w:rPr>
                </w:rPrChange>
              </w:rPr>
              <w:delText>Batasan Penelitian</w:delText>
            </w:r>
            <w:r w:rsidDel="00CA2078">
              <w:rPr>
                <w:noProof/>
                <w:webHidden/>
              </w:rPr>
              <w:tab/>
              <w:delText>16</w:delText>
            </w:r>
          </w:del>
        </w:p>
        <w:p w14:paraId="031381F0" w14:textId="1F2DB481" w:rsidR="00987C24" w:rsidDel="00CA2078" w:rsidRDefault="00987C24">
          <w:pPr>
            <w:pStyle w:val="TOC2"/>
            <w:tabs>
              <w:tab w:val="left" w:pos="880"/>
              <w:tab w:val="right" w:leader="dot" w:pos="8494"/>
            </w:tabs>
            <w:rPr>
              <w:del w:id="630" w:author="ilham.nur@office.ui.ac.id" w:date="2023-01-31T22:33:00Z"/>
              <w:rFonts w:asciiTheme="minorHAnsi" w:hAnsiTheme="minorHAnsi" w:cstheme="minorBidi"/>
              <w:noProof/>
              <w:sz w:val="22"/>
            </w:rPr>
          </w:pPr>
          <w:del w:id="631" w:author="ilham.nur@office.ui.ac.id" w:date="2023-01-31T22:33:00Z">
            <w:r w:rsidRPr="00AF75ED" w:rsidDel="00CA2078">
              <w:rPr>
                <w:noProof/>
                <w:rPrChange w:id="632" w:author="ilham.nur@office.ui.ac.id [2]" w:date="2023-01-17T21:41:00Z">
                  <w:rPr>
                    <w:rStyle w:val="Hyperlink"/>
                    <w:noProof/>
                  </w:rPr>
                </w:rPrChange>
              </w:rPr>
              <w:delText>1.8</w:delText>
            </w:r>
            <w:r w:rsidDel="00CA2078">
              <w:rPr>
                <w:rFonts w:asciiTheme="minorHAnsi" w:hAnsiTheme="minorHAnsi" w:cstheme="minorBidi"/>
                <w:noProof/>
                <w:sz w:val="22"/>
              </w:rPr>
              <w:tab/>
            </w:r>
            <w:r w:rsidRPr="00AF75ED" w:rsidDel="00CA2078">
              <w:rPr>
                <w:noProof/>
                <w:rPrChange w:id="633" w:author="ilham.nur@office.ui.ac.id [2]" w:date="2023-01-17T21:41:00Z">
                  <w:rPr>
                    <w:rStyle w:val="Hyperlink"/>
                    <w:noProof/>
                  </w:rPr>
                </w:rPrChange>
              </w:rPr>
              <w:delText>Ringkasan Metodologi Penelitian</w:delText>
            </w:r>
            <w:r w:rsidDel="00CA2078">
              <w:rPr>
                <w:noProof/>
                <w:webHidden/>
              </w:rPr>
              <w:tab/>
              <w:delText>17</w:delText>
            </w:r>
          </w:del>
        </w:p>
        <w:p w14:paraId="1E6C85A4" w14:textId="54D57BB3" w:rsidR="00987C24" w:rsidDel="00CA2078" w:rsidRDefault="00987C24">
          <w:pPr>
            <w:pStyle w:val="TOC1"/>
            <w:tabs>
              <w:tab w:val="left" w:pos="1100"/>
            </w:tabs>
            <w:rPr>
              <w:del w:id="634" w:author="ilham.nur@office.ui.ac.id" w:date="2023-01-31T22:33:00Z"/>
              <w:rFonts w:asciiTheme="minorHAnsi" w:hAnsiTheme="minorHAnsi" w:cstheme="minorBidi"/>
              <w:b w:val="0"/>
              <w:noProof/>
              <w:sz w:val="22"/>
            </w:rPr>
          </w:pPr>
          <w:del w:id="635" w:author="ilham.nur@office.ui.ac.id" w:date="2023-01-31T22:33:00Z">
            <w:r w:rsidRPr="00AF75ED" w:rsidDel="00CA2078">
              <w:rPr>
                <w:noProof/>
                <w:rPrChange w:id="636" w:author="ilham.nur@office.ui.ac.id [2]" w:date="2023-01-17T21:41:00Z">
                  <w:rPr>
                    <w:rStyle w:val="Hyperlink"/>
                    <w:noProof/>
                  </w:rPr>
                </w:rPrChange>
              </w:rPr>
              <w:delText>BAB 2</w:delText>
            </w:r>
            <w:r w:rsidDel="00CA2078">
              <w:rPr>
                <w:rFonts w:asciiTheme="minorHAnsi" w:hAnsiTheme="minorHAnsi" w:cstheme="minorBidi"/>
                <w:b w:val="0"/>
                <w:noProof/>
                <w:sz w:val="22"/>
              </w:rPr>
              <w:tab/>
            </w:r>
            <w:r w:rsidRPr="00AF75ED" w:rsidDel="00CA2078">
              <w:rPr>
                <w:noProof/>
                <w:rPrChange w:id="637" w:author="ilham.nur@office.ui.ac.id [2]" w:date="2023-01-17T21:41:00Z">
                  <w:rPr>
                    <w:rStyle w:val="Hyperlink"/>
                    <w:noProof/>
                  </w:rPr>
                </w:rPrChange>
              </w:rPr>
              <w:delText>TINJAUAN PUSTAKA</w:delText>
            </w:r>
            <w:r w:rsidDel="00CA2078">
              <w:rPr>
                <w:noProof/>
                <w:webHidden/>
              </w:rPr>
              <w:tab/>
              <w:delText>19</w:delText>
            </w:r>
          </w:del>
        </w:p>
        <w:p w14:paraId="444FB9ED" w14:textId="57633466" w:rsidR="00987C24" w:rsidDel="00CA2078" w:rsidRDefault="00987C24">
          <w:pPr>
            <w:pStyle w:val="TOC2"/>
            <w:tabs>
              <w:tab w:val="left" w:pos="880"/>
              <w:tab w:val="right" w:leader="dot" w:pos="8494"/>
            </w:tabs>
            <w:rPr>
              <w:del w:id="638" w:author="ilham.nur@office.ui.ac.id" w:date="2023-01-31T22:33:00Z"/>
              <w:rFonts w:asciiTheme="minorHAnsi" w:hAnsiTheme="minorHAnsi" w:cstheme="minorBidi"/>
              <w:noProof/>
              <w:sz w:val="22"/>
            </w:rPr>
          </w:pPr>
          <w:del w:id="639" w:author="ilham.nur@office.ui.ac.id" w:date="2023-01-31T22:33:00Z">
            <w:r w:rsidRPr="00AF75ED" w:rsidDel="00CA2078">
              <w:rPr>
                <w:noProof/>
                <w:rPrChange w:id="640" w:author="ilham.nur@office.ui.ac.id [2]" w:date="2023-01-17T21:41:00Z">
                  <w:rPr>
                    <w:rStyle w:val="Hyperlink"/>
                    <w:noProof/>
                  </w:rPr>
                </w:rPrChange>
              </w:rPr>
              <w:delText>2.1</w:delText>
            </w:r>
            <w:r w:rsidDel="00CA2078">
              <w:rPr>
                <w:rFonts w:asciiTheme="minorHAnsi" w:hAnsiTheme="minorHAnsi" w:cstheme="minorBidi"/>
                <w:noProof/>
                <w:sz w:val="22"/>
              </w:rPr>
              <w:tab/>
            </w:r>
            <w:r w:rsidRPr="00AF75ED" w:rsidDel="00CA2078">
              <w:rPr>
                <w:noProof/>
                <w:rPrChange w:id="641" w:author="ilham.nur@office.ui.ac.id [2]" w:date="2023-01-17T21:41:00Z">
                  <w:rPr>
                    <w:rStyle w:val="Hyperlink"/>
                    <w:noProof/>
                  </w:rPr>
                </w:rPrChange>
              </w:rPr>
              <w:delText>Transformasi Digital pada Industri Teknologi Informasi</w:delText>
            </w:r>
            <w:r w:rsidDel="00CA2078">
              <w:rPr>
                <w:noProof/>
                <w:webHidden/>
              </w:rPr>
              <w:tab/>
              <w:delText>19</w:delText>
            </w:r>
          </w:del>
        </w:p>
        <w:p w14:paraId="419C7F4E" w14:textId="4ECBF022" w:rsidR="00987C24" w:rsidDel="00CA2078" w:rsidRDefault="00987C24">
          <w:pPr>
            <w:pStyle w:val="TOC3"/>
            <w:rPr>
              <w:del w:id="642" w:author="ilham.nur@office.ui.ac.id" w:date="2023-01-31T22:33:00Z"/>
              <w:rFonts w:asciiTheme="minorHAnsi" w:hAnsiTheme="minorHAnsi" w:cstheme="minorBidi"/>
              <w:noProof/>
              <w:sz w:val="22"/>
            </w:rPr>
          </w:pPr>
          <w:del w:id="643" w:author="ilham.nur@office.ui.ac.id" w:date="2023-01-31T22:33:00Z">
            <w:r w:rsidRPr="00AF75ED" w:rsidDel="00CA2078">
              <w:rPr>
                <w:noProof/>
                <w:rPrChange w:id="644" w:author="ilham.nur@office.ui.ac.id [2]" w:date="2023-01-17T21:41:00Z">
                  <w:rPr>
                    <w:rStyle w:val="Hyperlink"/>
                    <w:noProof/>
                  </w:rPr>
                </w:rPrChange>
              </w:rPr>
              <w:delText>2.1.1</w:delText>
            </w:r>
            <w:r w:rsidDel="00CA2078">
              <w:rPr>
                <w:rFonts w:asciiTheme="minorHAnsi" w:hAnsiTheme="minorHAnsi" w:cstheme="minorBidi"/>
                <w:noProof/>
                <w:sz w:val="22"/>
              </w:rPr>
              <w:tab/>
            </w:r>
            <w:r w:rsidRPr="00AF75ED" w:rsidDel="00CA2078">
              <w:rPr>
                <w:noProof/>
                <w:rPrChange w:id="645" w:author="ilham.nur@office.ui.ac.id [2]" w:date="2023-01-17T21:41:00Z">
                  <w:rPr>
                    <w:rStyle w:val="Hyperlink"/>
                    <w:noProof/>
                  </w:rPr>
                </w:rPrChange>
              </w:rPr>
              <w:delText>Manfaat Transformasi Digital</w:delText>
            </w:r>
            <w:r w:rsidDel="00CA2078">
              <w:rPr>
                <w:noProof/>
                <w:webHidden/>
              </w:rPr>
              <w:tab/>
              <w:delText>19</w:delText>
            </w:r>
          </w:del>
        </w:p>
        <w:p w14:paraId="2BCCB4BF" w14:textId="18BE8CAC" w:rsidR="00987C24" w:rsidDel="00CA2078" w:rsidRDefault="00987C24">
          <w:pPr>
            <w:pStyle w:val="TOC3"/>
            <w:rPr>
              <w:del w:id="646" w:author="ilham.nur@office.ui.ac.id" w:date="2023-01-31T22:33:00Z"/>
              <w:rFonts w:asciiTheme="minorHAnsi" w:hAnsiTheme="minorHAnsi" w:cstheme="minorBidi"/>
              <w:noProof/>
              <w:sz w:val="22"/>
            </w:rPr>
          </w:pPr>
          <w:del w:id="647" w:author="ilham.nur@office.ui.ac.id" w:date="2023-01-31T22:33:00Z">
            <w:r w:rsidRPr="00AF75ED" w:rsidDel="00CA2078">
              <w:rPr>
                <w:noProof/>
                <w:rPrChange w:id="648" w:author="ilham.nur@office.ui.ac.id [2]" w:date="2023-01-17T21:41:00Z">
                  <w:rPr>
                    <w:rStyle w:val="Hyperlink"/>
                    <w:noProof/>
                  </w:rPr>
                </w:rPrChange>
              </w:rPr>
              <w:delText>2.1.2</w:delText>
            </w:r>
            <w:r w:rsidDel="00CA2078">
              <w:rPr>
                <w:rFonts w:asciiTheme="minorHAnsi" w:hAnsiTheme="minorHAnsi" w:cstheme="minorBidi"/>
                <w:noProof/>
                <w:sz w:val="22"/>
              </w:rPr>
              <w:tab/>
            </w:r>
            <w:r w:rsidRPr="00AF75ED" w:rsidDel="00CA2078">
              <w:rPr>
                <w:noProof/>
                <w:rPrChange w:id="649" w:author="ilham.nur@office.ui.ac.id [2]" w:date="2023-01-17T21:41:00Z">
                  <w:rPr>
                    <w:rStyle w:val="Hyperlink"/>
                    <w:noProof/>
                  </w:rPr>
                </w:rPrChange>
              </w:rPr>
              <w:delText>Kekurangan Transformasi Digital</w:delText>
            </w:r>
            <w:r w:rsidDel="00CA2078">
              <w:rPr>
                <w:noProof/>
                <w:webHidden/>
              </w:rPr>
              <w:tab/>
              <w:delText>19</w:delText>
            </w:r>
          </w:del>
        </w:p>
        <w:p w14:paraId="673EBBF5" w14:textId="3897C418" w:rsidR="00987C24" w:rsidDel="00CA2078" w:rsidRDefault="00987C24">
          <w:pPr>
            <w:pStyle w:val="TOC2"/>
            <w:tabs>
              <w:tab w:val="left" w:pos="880"/>
              <w:tab w:val="right" w:leader="dot" w:pos="8494"/>
            </w:tabs>
            <w:rPr>
              <w:del w:id="650" w:author="ilham.nur@office.ui.ac.id" w:date="2023-01-31T22:33:00Z"/>
              <w:rFonts w:asciiTheme="minorHAnsi" w:hAnsiTheme="minorHAnsi" w:cstheme="minorBidi"/>
              <w:noProof/>
              <w:sz w:val="22"/>
            </w:rPr>
          </w:pPr>
          <w:del w:id="651" w:author="ilham.nur@office.ui.ac.id" w:date="2023-01-31T22:33:00Z">
            <w:r w:rsidRPr="00AF75ED" w:rsidDel="00CA2078">
              <w:rPr>
                <w:noProof/>
                <w:rPrChange w:id="652" w:author="ilham.nur@office.ui.ac.id [2]" w:date="2023-01-17T21:41:00Z">
                  <w:rPr>
                    <w:rStyle w:val="Hyperlink"/>
                    <w:noProof/>
                  </w:rPr>
                </w:rPrChange>
              </w:rPr>
              <w:delText>2.2</w:delText>
            </w:r>
            <w:r w:rsidDel="00CA2078">
              <w:rPr>
                <w:rFonts w:asciiTheme="minorHAnsi" w:hAnsiTheme="minorHAnsi" w:cstheme="minorBidi"/>
                <w:noProof/>
                <w:sz w:val="22"/>
              </w:rPr>
              <w:tab/>
            </w:r>
            <w:r w:rsidRPr="00AF75ED" w:rsidDel="00CA2078">
              <w:rPr>
                <w:noProof/>
                <w:rPrChange w:id="653" w:author="ilham.nur@office.ui.ac.id [2]" w:date="2023-01-17T21:41:00Z">
                  <w:rPr>
                    <w:rStyle w:val="Hyperlink"/>
                    <w:noProof/>
                  </w:rPr>
                </w:rPrChange>
              </w:rPr>
              <w:delText>Manajemen Proyek</w:delText>
            </w:r>
            <w:r w:rsidDel="00CA2078">
              <w:rPr>
                <w:noProof/>
                <w:webHidden/>
              </w:rPr>
              <w:tab/>
              <w:delText>20</w:delText>
            </w:r>
          </w:del>
        </w:p>
        <w:p w14:paraId="6CBD8529" w14:textId="7135ED2E" w:rsidR="00987C24" w:rsidDel="00CA2078" w:rsidRDefault="00987C24">
          <w:pPr>
            <w:pStyle w:val="TOC2"/>
            <w:tabs>
              <w:tab w:val="left" w:pos="880"/>
              <w:tab w:val="right" w:leader="dot" w:pos="8494"/>
            </w:tabs>
            <w:rPr>
              <w:del w:id="654" w:author="ilham.nur@office.ui.ac.id" w:date="2023-01-31T22:33:00Z"/>
              <w:rFonts w:asciiTheme="minorHAnsi" w:hAnsiTheme="minorHAnsi" w:cstheme="minorBidi"/>
              <w:noProof/>
              <w:sz w:val="22"/>
            </w:rPr>
          </w:pPr>
          <w:del w:id="655" w:author="ilham.nur@office.ui.ac.id" w:date="2023-01-31T22:33:00Z">
            <w:r w:rsidRPr="00AF75ED" w:rsidDel="00CA2078">
              <w:rPr>
                <w:noProof/>
                <w:rPrChange w:id="656" w:author="ilham.nur@office.ui.ac.id [2]" w:date="2023-01-17T21:41:00Z">
                  <w:rPr>
                    <w:rStyle w:val="Hyperlink"/>
                    <w:noProof/>
                  </w:rPr>
                </w:rPrChange>
              </w:rPr>
              <w:delText>2.3</w:delText>
            </w:r>
            <w:r w:rsidDel="00CA2078">
              <w:rPr>
                <w:rFonts w:asciiTheme="minorHAnsi" w:hAnsiTheme="minorHAnsi" w:cstheme="minorBidi"/>
                <w:noProof/>
                <w:sz w:val="22"/>
              </w:rPr>
              <w:tab/>
            </w:r>
            <w:r w:rsidRPr="00AF75ED" w:rsidDel="00CA2078">
              <w:rPr>
                <w:noProof/>
                <w:rPrChange w:id="657" w:author="ilham.nur@office.ui.ac.id [2]" w:date="2023-01-17T21:41:00Z">
                  <w:rPr>
                    <w:rStyle w:val="Hyperlink"/>
                    <w:noProof/>
                  </w:rPr>
                </w:rPrChange>
              </w:rPr>
              <w:delText>Pendekatan Manajemen Proyek</w:delText>
            </w:r>
            <w:r w:rsidDel="00CA2078">
              <w:rPr>
                <w:noProof/>
                <w:webHidden/>
              </w:rPr>
              <w:tab/>
              <w:delText>21</w:delText>
            </w:r>
          </w:del>
        </w:p>
        <w:p w14:paraId="3DAA69F5" w14:textId="162DE526" w:rsidR="00987C24" w:rsidDel="00CA2078" w:rsidRDefault="00987C24">
          <w:pPr>
            <w:pStyle w:val="TOC2"/>
            <w:tabs>
              <w:tab w:val="left" w:pos="880"/>
              <w:tab w:val="right" w:leader="dot" w:pos="8494"/>
            </w:tabs>
            <w:rPr>
              <w:del w:id="658" w:author="ilham.nur@office.ui.ac.id" w:date="2023-01-31T22:33:00Z"/>
              <w:rFonts w:asciiTheme="minorHAnsi" w:hAnsiTheme="minorHAnsi" w:cstheme="minorBidi"/>
              <w:noProof/>
              <w:sz w:val="22"/>
            </w:rPr>
          </w:pPr>
          <w:del w:id="659" w:author="ilham.nur@office.ui.ac.id" w:date="2023-01-31T22:33:00Z">
            <w:r w:rsidRPr="00AF75ED" w:rsidDel="00CA2078">
              <w:rPr>
                <w:noProof/>
                <w:rPrChange w:id="660" w:author="ilham.nur@office.ui.ac.id [2]" w:date="2023-01-17T21:41:00Z">
                  <w:rPr>
                    <w:rStyle w:val="Hyperlink"/>
                    <w:noProof/>
                  </w:rPr>
                </w:rPrChange>
              </w:rPr>
              <w:delText>2.4</w:delText>
            </w:r>
            <w:r w:rsidDel="00CA2078">
              <w:rPr>
                <w:rFonts w:asciiTheme="minorHAnsi" w:hAnsiTheme="minorHAnsi" w:cstheme="minorBidi"/>
                <w:noProof/>
                <w:sz w:val="22"/>
              </w:rPr>
              <w:tab/>
            </w:r>
            <w:r w:rsidRPr="00AF75ED" w:rsidDel="00CA2078">
              <w:rPr>
                <w:noProof/>
                <w:rPrChange w:id="661" w:author="ilham.nur@office.ui.ac.id [2]" w:date="2023-01-17T21:41:00Z">
                  <w:rPr>
                    <w:rStyle w:val="Hyperlink"/>
                    <w:noProof/>
                  </w:rPr>
                </w:rPrChange>
              </w:rPr>
              <w:delText>Kriteria Kesuksesan Proyek</w:delText>
            </w:r>
            <w:r w:rsidDel="00CA2078">
              <w:rPr>
                <w:noProof/>
                <w:webHidden/>
              </w:rPr>
              <w:tab/>
              <w:delText>23</w:delText>
            </w:r>
          </w:del>
        </w:p>
        <w:p w14:paraId="4DAFC3C7" w14:textId="1B79A490" w:rsidR="00987C24" w:rsidDel="00CA2078" w:rsidRDefault="00987C24">
          <w:pPr>
            <w:pStyle w:val="TOC2"/>
            <w:tabs>
              <w:tab w:val="left" w:pos="880"/>
              <w:tab w:val="right" w:leader="dot" w:pos="8494"/>
            </w:tabs>
            <w:rPr>
              <w:del w:id="662" w:author="ilham.nur@office.ui.ac.id" w:date="2023-01-31T22:33:00Z"/>
              <w:rFonts w:asciiTheme="minorHAnsi" w:hAnsiTheme="minorHAnsi" w:cstheme="minorBidi"/>
              <w:noProof/>
              <w:sz w:val="22"/>
            </w:rPr>
          </w:pPr>
          <w:del w:id="663" w:author="ilham.nur@office.ui.ac.id" w:date="2023-01-31T22:33:00Z">
            <w:r w:rsidRPr="00AF75ED" w:rsidDel="00CA2078">
              <w:rPr>
                <w:noProof/>
                <w:rPrChange w:id="664" w:author="ilham.nur@office.ui.ac.id [2]" w:date="2023-01-17T21:41:00Z">
                  <w:rPr>
                    <w:rStyle w:val="Hyperlink"/>
                    <w:noProof/>
                  </w:rPr>
                </w:rPrChange>
              </w:rPr>
              <w:delText>2.5</w:delText>
            </w:r>
            <w:r w:rsidDel="00CA2078">
              <w:rPr>
                <w:rFonts w:asciiTheme="minorHAnsi" w:hAnsiTheme="minorHAnsi" w:cstheme="minorBidi"/>
                <w:noProof/>
                <w:sz w:val="22"/>
              </w:rPr>
              <w:tab/>
            </w:r>
            <w:r w:rsidRPr="00AF75ED" w:rsidDel="00CA2078">
              <w:rPr>
                <w:noProof/>
                <w:rPrChange w:id="665" w:author="ilham.nur@office.ui.ac.id [2]" w:date="2023-01-17T21:41:00Z">
                  <w:rPr>
                    <w:rStyle w:val="Hyperlink"/>
                    <w:noProof/>
                  </w:rPr>
                </w:rPrChange>
              </w:rPr>
              <w:delText>Sistem Informasi Manajemen Proyek</w:delText>
            </w:r>
            <w:r w:rsidDel="00CA2078">
              <w:rPr>
                <w:noProof/>
                <w:webHidden/>
              </w:rPr>
              <w:tab/>
              <w:delText>23</w:delText>
            </w:r>
          </w:del>
        </w:p>
        <w:p w14:paraId="6AF69915" w14:textId="01031C3E" w:rsidR="00987C24" w:rsidDel="00CA2078" w:rsidRDefault="00987C24">
          <w:pPr>
            <w:pStyle w:val="TOC3"/>
            <w:rPr>
              <w:del w:id="666" w:author="ilham.nur@office.ui.ac.id" w:date="2023-01-31T22:33:00Z"/>
              <w:rFonts w:asciiTheme="minorHAnsi" w:hAnsiTheme="minorHAnsi" w:cstheme="minorBidi"/>
              <w:noProof/>
              <w:sz w:val="22"/>
            </w:rPr>
          </w:pPr>
          <w:del w:id="667" w:author="ilham.nur@office.ui.ac.id" w:date="2023-01-31T22:33:00Z">
            <w:r w:rsidRPr="00AF75ED" w:rsidDel="00CA2078">
              <w:rPr>
                <w:noProof/>
                <w:rPrChange w:id="668" w:author="ilham.nur@office.ui.ac.id [2]" w:date="2023-01-17T21:41:00Z">
                  <w:rPr>
                    <w:rStyle w:val="Hyperlink"/>
                    <w:noProof/>
                  </w:rPr>
                </w:rPrChange>
              </w:rPr>
              <w:delText>2.5.1</w:delText>
            </w:r>
            <w:r w:rsidDel="00CA2078">
              <w:rPr>
                <w:rFonts w:asciiTheme="minorHAnsi" w:hAnsiTheme="minorHAnsi" w:cstheme="minorBidi"/>
                <w:noProof/>
                <w:sz w:val="22"/>
              </w:rPr>
              <w:tab/>
            </w:r>
            <w:r w:rsidRPr="00AF75ED" w:rsidDel="00CA2078">
              <w:rPr>
                <w:noProof/>
                <w:rPrChange w:id="669" w:author="ilham.nur@office.ui.ac.id [2]" w:date="2023-01-17T21:41:00Z">
                  <w:rPr>
                    <w:rStyle w:val="Hyperlink"/>
                    <w:noProof/>
                  </w:rPr>
                </w:rPrChange>
              </w:rPr>
              <w:delText>Pengolahan Jadwal</w:delText>
            </w:r>
            <w:r w:rsidDel="00CA2078">
              <w:rPr>
                <w:noProof/>
                <w:webHidden/>
              </w:rPr>
              <w:tab/>
              <w:delText>25</w:delText>
            </w:r>
          </w:del>
        </w:p>
        <w:p w14:paraId="115BBB22" w14:textId="33F4800C" w:rsidR="00987C24" w:rsidDel="00CA2078" w:rsidRDefault="00987C24">
          <w:pPr>
            <w:pStyle w:val="TOC3"/>
            <w:rPr>
              <w:del w:id="670" w:author="ilham.nur@office.ui.ac.id" w:date="2023-01-31T22:33:00Z"/>
              <w:rFonts w:asciiTheme="minorHAnsi" w:hAnsiTheme="minorHAnsi" w:cstheme="minorBidi"/>
              <w:noProof/>
              <w:sz w:val="22"/>
            </w:rPr>
          </w:pPr>
          <w:del w:id="671" w:author="ilham.nur@office.ui.ac.id" w:date="2023-01-31T22:33:00Z">
            <w:r w:rsidRPr="00AF75ED" w:rsidDel="00CA2078">
              <w:rPr>
                <w:noProof/>
                <w:rPrChange w:id="672" w:author="ilham.nur@office.ui.ac.id [2]" w:date="2023-01-17T21:41:00Z">
                  <w:rPr>
                    <w:rStyle w:val="Hyperlink"/>
                    <w:noProof/>
                  </w:rPr>
                </w:rPrChange>
              </w:rPr>
              <w:delText>2.5.2</w:delText>
            </w:r>
            <w:r w:rsidDel="00CA2078">
              <w:rPr>
                <w:rFonts w:asciiTheme="minorHAnsi" w:hAnsiTheme="minorHAnsi" w:cstheme="minorBidi"/>
                <w:noProof/>
                <w:sz w:val="22"/>
              </w:rPr>
              <w:tab/>
            </w:r>
            <w:r w:rsidRPr="00AF75ED" w:rsidDel="00CA2078">
              <w:rPr>
                <w:noProof/>
                <w:rPrChange w:id="673" w:author="ilham.nur@office.ui.ac.id [2]" w:date="2023-01-17T21:41:00Z">
                  <w:rPr>
                    <w:rStyle w:val="Hyperlink"/>
                    <w:noProof/>
                  </w:rPr>
                </w:rPrChange>
              </w:rPr>
              <w:delText>Pengendali Pengeluaran Proyek</w:delText>
            </w:r>
            <w:r w:rsidDel="00CA2078">
              <w:rPr>
                <w:noProof/>
                <w:webHidden/>
              </w:rPr>
              <w:tab/>
              <w:delText>26</w:delText>
            </w:r>
          </w:del>
        </w:p>
        <w:p w14:paraId="0726CE9D" w14:textId="4266E48B" w:rsidR="00987C24" w:rsidDel="00CA2078" w:rsidRDefault="00987C24">
          <w:pPr>
            <w:pStyle w:val="TOC3"/>
            <w:rPr>
              <w:del w:id="674" w:author="ilham.nur@office.ui.ac.id" w:date="2023-01-31T22:33:00Z"/>
              <w:rFonts w:asciiTheme="minorHAnsi" w:hAnsiTheme="minorHAnsi" w:cstheme="minorBidi"/>
              <w:noProof/>
              <w:sz w:val="22"/>
            </w:rPr>
          </w:pPr>
          <w:del w:id="675" w:author="ilham.nur@office.ui.ac.id" w:date="2023-01-31T22:33:00Z">
            <w:r w:rsidRPr="00AF75ED" w:rsidDel="00CA2078">
              <w:rPr>
                <w:noProof/>
                <w:rPrChange w:id="676" w:author="ilham.nur@office.ui.ac.id [2]" w:date="2023-01-17T21:41:00Z">
                  <w:rPr>
                    <w:rStyle w:val="Hyperlink"/>
                    <w:noProof/>
                  </w:rPr>
                </w:rPrChange>
              </w:rPr>
              <w:delText>2.5.3</w:delText>
            </w:r>
            <w:r w:rsidDel="00CA2078">
              <w:rPr>
                <w:rFonts w:asciiTheme="minorHAnsi" w:hAnsiTheme="minorHAnsi" w:cstheme="minorBidi"/>
                <w:noProof/>
                <w:sz w:val="22"/>
              </w:rPr>
              <w:tab/>
            </w:r>
            <w:r w:rsidRPr="00AF75ED" w:rsidDel="00CA2078">
              <w:rPr>
                <w:noProof/>
                <w:rPrChange w:id="677" w:author="ilham.nur@office.ui.ac.id [2]" w:date="2023-01-17T21:41:00Z">
                  <w:rPr>
                    <w:rStyle w:val="Hyperlink"/>
                    <w:noProof/>
                  </w:rPr>
                </w:rPrChange>
              </w:rPr>
              <w:delText>Sistem Pengendali Sumber Daya Proyek</w:delText>
            </w:r>
            <w:r w:rsidDel="00CA2078">
              <w:rPr>
                <w:noProof/>
                <w:webHidden/>
              </w:rPr>
              <w:tab/>
              <w:delText>26</w:delText>
            </w:r>
          </w:del>
        </w:p>
        <w:p w14:paraId="76D1068B" w14:textId="7E4793D2" w:rsidR="00987C24" w:rsidDel="00CA2078" w:rsidRDefault="00987C24">
          <w:pPr>
            <w:pStyle w:val="TOC3"/>
            <w:rPr>
              <w:del w:id="678" w:author="ilham.nur@office.ui.ac.id" w:date="2023-01-31T22:33:00Z"/>
              <w:rFonts w:asciiTheme="minorHAnsi" w:hAnsiTheme="minorHAnsi" w:cstheme="minorBidi"/>
              <w:noProof/>
              <w:sz w:val="22"/>
            </w:rPr>
          </w:pPr>
          <w:del w:id="679" w:author="ilham.nur@office.ui.ac.id" w:date="2023-01-31T22:33:00Z">
            <w:r w:rsidRPr="00AF75ED" w:rsidDel="00CA2078">
              <w:rPr>
                <w:noProof/>
                <w:rPrChange w:id="680" w:author="ilham.nur@office.ui.ac.id [2]" w:date="2023-01-17T21:41:00Z">
                  <w:rPr>
                    <w:rStyle w:val="Hyperlink"/>
                    <w:noProof/>
                  </w:rPr>
                </w:rPrChange>
              </w:rPr>
              <w:delText>2.5.4</w:delText>
            </w:r>
            <w:r w:rsidDel="00CA2078">
              <w:rPr>
                <w:rFonts w:asciiTheme="minorHAnsi" w:hAnsiTheme="minorHAnsi" w:cstheme="minorBidi"/>
                <w:noProof/>
                <w:sz w:val="22"/>
              </w:rPr>
              <w:tab/>
            </w:r>
            <w:r w:rsidRPr="00AF75ED" w:rsidDel="00CA2078">
              <w:rPr>
                <w:noProof/>
                <w:rPrChange w:id="681" w:author="ilham.nur@office.ui.ac.id [2]" w:date="2023-01-17T21:41:00Z">
                  <w:rPr>
                    <w:rStyle w:val="Hyperlink"/>
                    <w:noProof/>
                  </w:rPr>
                </w:rPrChange>
              </w:rPr>
              <w:delText>Sistem Kontrol Dokumen Proyek</w:delText>
            </w:r>
            <w:r w:rsidDel="00CA2078">
              <w:rPr>
                <w:noProof/>
                <w:webHidden/>
              </w:rPr>
              <w:tab/>
              <w:delText>27</w:delText>
            </w:r>
          </w:del>
        </w:p>
        <w:p w14:paraId="4BF4F476" w14:textId="06A9E065" w:rsidR="00987C24" w:rsidDel="00CA2078" w:rsidRDefault="00987C24">
          <w:pPr>
            <w:pStyle w:val="TOC2"/>
            <w:tabs>
              <w:tab w:val="left" w:pos="880"/>
              <w:tab w:val="right" w:leader="dot" w:pos="8494"/>
            </w:tabs>
            <w:rPr>
              <w:del w:id="682" w:author="ilham.nur@office.ui.ac.id" w:date="2023-01-31T22:33:00Z"/>
              <w:rFonts w:asciiTheme="minorHAnsi" w:hAnsiTheme="minorHAnsi" w:cstheme="minorBidi"/>
              <w:noProof/>
              <w:sz w:val="22"/>
            </w:rPr>
          </w:pPr>
          <w:del w:id="683" w:author="ilham.nur@office.ui.ac.id" w:date="2023-01-31T22:33:00Z">
            <w:r w:rsidRPr="00AF75ED" w:rsidDel="00CA2078">
              <w:rPr>
                <w:noProof/>
                <w:rPrChange w:id="684" w:author="ilham.nur@office.ui.ac.id [2]" w:date="2023-01-17T21:41:00Z">
                  <w:rPr>
                    <w:rStyle w:val="Hyperlink"/>
                    <w:noProof/>
                  </w:rPr>
                </w:rPrChange>
              </w:rPr>
              <w:delText>2.6</w:delText>
            </w:r>
            <w:r w:rsidDel="00CA2078">
              <w:rPr>
                <w:rFonts w:asciiTheme="minorHAnsi" w:hAnsiTheme="minorHAnsi" w:cstheme="minorBidi"/>
                <w:noProof/>
                <w:sz w:val="22"/>
              </w:rPr>
              <w:tab/>
            </w:r>
            <w:r w:rsidRPr="00AF75ED" w:rsidDel="00CA2078">
              <w:rPr>
                <w:noProof/>
                <w:rPrChange w:id="685" w:author="ilham.nur@office.ui.ac.id [2]" w:date="2023-01-17T21:41:00Z">
                  <w:rPr>
                    <w:rStyle w:val="Hyperlink"/>
                    <w:i/>
                    <w:iCs/>
                    <w:noProof/>
                  </w:rPr>
                </w:rPrChange>
              </w:rPr>
              <w:delText>Enterprise Architecture</w:delText>
            </w:r>
            <w:r w:rsidDel="00CA2078">
              <w:rPr>
                <w:noProof/>
                <w:webHidden/>
              </w:rPr>
              <w:tab/>
              <w:delText>28</w:delText>
            </w:r>
          </w:del>
        </w:p>
        <w:p w14:paraId="0F533759" w14:textId="789E1C44" w:rsidR="00987C24" w:rsidDel="00CA2078" w:rsidRDefault="00987C24">
          <w:pPr>
            <w:pStyle w:val="TOC3"/>
            <w:rPr>
              <w:del w:id="686" w:author="ilham.nur@office.ui.ac.id" w:date="2023-01-31T22:33:00Z"/>
              <w:rFonts w:asciiTheme="minorHAnsi" w:hAnsiTheme="minorHAnsi" w:cstheme="minorBidi"/>
              <w:noProof/>
              <w:sz w:val="22"/>
            </w:rPr>
          </w:pPr>
          <w:del w:id="687" w:author="ilham.nur@office.ui.ac.id" w:date="2023-01-31T22:33:00Z">
            <w:r w:rsidRPr="00AF75ED" w:rsidDel="00CA2078">
              <w:rPr>
                <w:noProof/>
                <w:rPrChange w:id="688" w:author="ilham.nur@office.ui.ac.id [2]" w:date="2023-01-17T21:41:00Z">
                  <w:rPr>
                    <w:rStyle w:val="Hyperlink"/>
                    <w:i/>
                    <w:iCs/>
                    <w:noProof/>
                  </w:rPr>
                </w:rPrChange>
              </w:rPr>
              <w:delText>2.6.1</w:delText>
            </w:r>
            <w:r w:rsidDel="00CA2078">
              <w:rPr>
                <w:rFonts w:asciiTheme="minorHAnsi" w:hAnsiTheme="minorHAnsi" w:cstheme="minorBidi"/>
                <w:noProof/>
                <w:sz w:val="22"/>
              </w:rPr>
              <w:tab/>
            </w:r>
            <w:r w:rsidRPr="00AF75ED" w:rsidDel="00CA2078">
              <w:rPr>
                <w:noProof/>
                <w:rPrChange w:id="689" w:author="ilham.nur@office.ui.ac.id [2]" w:date="2023-01-17T21:41:00Z">
                  <w:rPr>
                    <w:rStyle w:val="Hyperlink"/>
                    <w:i/>
                    <w:iCs/>
                    <w:noProof/>
                  </w:rPr>
                </w:rPrChange>
              </w:rPr>
              <w:delText>Zachman Framework</w:delText>
            </w:r>
            <w:r w:rsidDel="00CA2078">
              <w:rPr>
                <w:noProof/>
                <w:webHidden/>
              </w:rPr>
              <w:tab/>
              <w:delText>29</w:delText>
            </w:r>
          </w:del>
        </w:p>
        <w:p w14:paraId="067F1B11" w14:textId="0C5BBFBB" w:rsidR="00987C24" w:rsidDel="00CA2078" w:rsidRDefault="00987C24">
          <w:pPr>
            <w:pStyle w:val="TOC3"/>
            <w:rPr>
              <w:del w:id="690" w:author="ilham.nur@office.ui.ac.id" w:date="2023-01-31T22:33:00Z"/>
              <w:rFonts w:asciiTheme="minorHAnsi" w:hAnsiTheme="minorHAnsi" w:cstheme="minorBidi"/>
              <w:noProof/>
              <w:sz w:val="22"/>
            </w:rPr>
          </w:pPr>
          <w:del w:id="691" w:author="ilham.nur@office.ui.ac.id" w:date="2023-01-31T22:33:00Z">
            <w:r w:rsidRPr="00AF75ED" w:rsidDel="00CA2078">
              <w:rPr>
                <w:noProof/>
                <w:rPrChange w:id="692" w:author="ilham.nur@office.ui.ac.id [2]" w:date="2023-01-17T21:41:00Z">
                  <w:rPr>
                    <w:rStyle w:val="Hyperlink"/>
                    <w:i/>
                    <w:iCs/>
                    <w:noProof/>
                  </w:rPr>
                </w:rPrChange>
              </w:rPr>
              <w:delText>2.6.2</w:delText>
            </w:r>
            <w:r w:rsidDel="00CA2078">
              <w:rPr>
                <w:rFonts w:asciiTheme="minorHAnsi" w:hAnsiTheme="minorHAnsi" w:cstheme="minorBidi"/>
                <w:noProof/>
                <w:sz w:val="22"/>
              </w:rPr>
              <w:tab/>
            </w:r>
            <w:r w:rsidRPr="00AF75ED" w:rsidDel="00CA2078">
              <w:rPr>
                <w:noProof/>
                <w:rPrChange w:id="693" w:author="ilham.nur@office.ui.ac.id [2]" w:date="2023-01-17T21:41:00Z">
                  <w:rPr>
                    <w:rStyle w:val="Hyperlink"/>
                    <w:i/>
                    <w:iCs/>
                    <w:noProof/>
                  </w:rPr>
                </w:rPrChange>
              </w:rPr>
              <w:delText>Gartner Framework</w:delText>
            </w:r>
            <w:r w:rsidDel="00CA2078">
              <w:rPr>
                <w:noProof/>
                <w:webHidden/>
              </w:rPr>
              <w:tab/>
              <w:delText>29</w:delText>
            </w:r>
          </w:del>
        </w:p>
        <w:p w14:paraId="553E0476" w14:textId="3CD954F6" w:rsidR="00987C24" w:rsidDel="00CA2078" w:rsidRDefault="00987C24">
          <w:pPr>
            <w:pStyle w:val="TOC3"/>
            <w:rPr>
              <w:del w:id="694" w:author="ilham.nur@office.ui.ac.id" w:date="2023-01-31T22:33:00Z"/>
              <w:rFonts w:asciiTheme="minorHAnsi" w:hAnsiTheme="minorHAnsi" w:cstheme="minorBidi"/>
              <w:noProof/>
              <w:sz w:val="22"/>
            </w:rPr>
          </w:pPr>
          <w:del w:id="695" w:author="ilham.nur@office.ui.ac.id" w:date="2023-01-31T22:33:00Z">
            <w:r w:rsidRPr="00AF75ED" w:rsidDel="00CA2078">
              <w:rPr>
                <w:noProof/>
                <w:rPrChange w:id="696" w:author="ilham.nur@office.ui.ac.id [2]" w:date="2023-01-17T21:41:00Z">
                  <w:rPr>
                    <w:rStyle w:val="Hyperlink"/>
                    <w:i/>
                    <w:iCs/>
                    <w:noProof/>
                  </w:rPr>
                </w:rPrChange>
              </w:rPr>
              <w:delText>2.6.3</w:delText>
            </w:r>
            <w:r w:rsidDel="00CA2078">
              <w:rPr>
                <w:rFonts w:asciiTheme="minorHAnsi" w:hAnsiTheme="minorHAnsi" w:cstheme="minorBidi"/>
                <w:noProof/>
                <w:sz w:val="22"/>
              </w:rPr>
              <w:tab/>
            </w:r>
            <w:r w:rsidRPr="00AF75ED" w:rsidDel="00CA2078">
              <w:rPr>
                <w:noProof/>
                <w:rPrChange w:id="697" w:author="ilham.nur@office.ui.ac.id [2]" w:date="2023-01-17T21:41:00Z">
                  <w:rPr>
                    <w:rStyle w:val="Hyperlink"/>
                    <w:i/>
                    <w:iCs/>
                    <w:noProof/>
                  </w:rPr>
                </w:rPrChange>
              </w:rPr>
              <w:delText>Federal Enterprise Architecture Framework</w:delText>
            </w:r>
            <w:r w:rsidDel="00CA2078">
              <w:rPr>
                <w:noProof/>
                <w:webHidden/>
              </w:rPr>
              <w:tab/>
              <w:delText>30</w:delText>
            </w:r>
          </w:del>
        </w:p>
        <w:p w14:paraId="473DFFEE" w14:textId="782291CC" w:rsidR="00987C24" w:rsidDel="00CA2078" w:rsidRDefault="00987C24">
          <w:pPr>
            <w:pStyle w:val="TOC3"/>
            <w:rPr>
              <w:del w:id="698" w:author="ilham.nur@office.ui.ac.id" w:date="2023-01-31T22:33:00Z"/>
              <w:rFonts w:asciiTheme="minorHAnsi" w:hAnsiTheme="minorHAnsi" w:cstheme="minorBidi"/>
              <w:noProof/>
              <w:sz w:val="22"/>
            </w:rPr>
          </w:pPr>
          <w:del w:id="699" w:author="ilham.nur@office.ui.ac.id" w:date="2023-01-31T22:33:00Z">
            <w:r w:rsidRPr="00AF75ED" w:rsidDel="00CA2078">
              <w:rPr>
                <w:noProof/>
                <w:rPrChange w:id="700" w:author="ilham.nur@office.ui.ac.id [2]" w:date="2023-01-17T21:41:00Z">
                  <w:rPr>
                    <w:rStyle w:val="Hyperlink"/>
                    <w:i/>
                    <w:iCs/>
                    <w:noProof/>
                  </w:rPr>
                </w:rPrChange>
              </w:rPr>
              <w:delText>2.6.4</w:delText>
            </w:r>
            <w:r w:rsidDel="00CA2078">
              <w:rPr>
                <w:rFonts w:asciiTheme="minorHAnsi" w:hAnsiTheme="minorHAnsi" w:cstheme="minorBidi"/>
                <w:noProof/>
                <w:sz w:val="22"/>
              </w:rPr>
              <w:tab/>
            </w:r>
            <w:r w:rsidRPr="00AF75ED" w:rsidDel="00CA2078">
              <w:rPr>
                <w:noProof/>
                <w:rPrChange w:id="701" w:author="ilham.nur@office.ui.ac.id [2]" w:date="2023-01-17T21:41:00Z">
                  <w:rPr>
                    <w:rStyle w:val="Hyperlink"/>
                    <w:i/>
                    <w:iCs/>
                    <w:noProof/>
                  </w:rPr>
                </w:rPrChange>
              </w:rPr>
              <w:delText>The Open Group Architecture Framework</w:delText>
            </w:r>
            <w:r w:rsidDel="00CA2078">
              <w:rPr>
                <w:noProof/>
                <w:webHidden/>
              </w:rPr>
              <w:tab/>
              <w:delText>30</w:delText>
            </w:r>
          </w:del>
        </w:p>
        <w:p w14:paraId="309017DE" w14:textId="71F9D201" w:rsidR="00987C24" w:rsidDel="00CA2078" w:rsidRDefault="00987C24">
          <w:pPr>
            <w:pStyle w:val="TOC2"/>
            <w:tabs>
              <w:tab w:val="left" w:pos="880"/>
              <w:tab w:val="right" w:leader="dot" w:pos="8494"/>
            </w:tabs>
            <w:rPr>
              <w:del w:id="702" w:author="ilham.nur@office.ui.ac.id" w:date="2023-01-31T22:33:00Z"/>
              <w:rFonts w:asciiTheme="minorHAnsi" w:hAnsiTheme="minorHAnsi" w:cstheme="minorBidi"/>
              <w:noProof/>
              <w:sz w:val="22"/>
            </w:rPr>
          </w:pPr>
          <w:del w:id="703" w:author="ilham.nur@office.ui.ac.id" w:date="2023-01-31T22:33:00Z">
            <w:r w:rsidRPr="00AF75ED" w:rsidDel="00CA2078">
              <w:rPr>
                <w:noProof/>
                <w:rPrChange w:id="704" w:author="ilham.nur@office.ui.ac.id [2]" w:date="2023-01-17T21:41:00Z">
                  <w:rPr>
                    <w:rStyle w:val="Hyperlink"/>
                    <w:i/>
                    <w:iCs/>
                    <w:noProof/>
                  </w:rPr>
                </w:rPrChange>
              </w:rPr>
              <w:delText>2.7</w:delText>
            </w:r>
            <w:r w:rsidDel="00CA2078">
              <w:rPr>
                <w:rFonts w:asciiTheme="minorHAnsi" w:hAnsiTheme="minorHAnsi" w:cstheme="minorBidi"/>
                <w:noProof/>
                <w:sz w:val="22"/>
              </w:rPr>
              <w:tab/>
            </w:r>
            <w:r w:rsidRPr="00AF75ED" w:rsidDel="00CA2078">
              <w:rPr>
                <w:noProof/>
                <w:rPrChange w:id="705" w:author="ilham.nur@office.ui.ac.id [2]" w:date="2023-01-17T21:41:00Z">
                  <w:rPr>
                    <w:rStyle w:val="Hyperlink"/>
                    <w:i/>
                    <w:iCs/>
                    <w:noProof/>
                  </w:rPr>
                </w:rPrChange>
              </w:rPr>
              <w:delText>Business Process</w:delText>
            </w:r>
            <w:r w:rsidDel="00CA2078">
              <w:rPr>
                <w:noProof/>
                <w:webHidden/>
              </w:rPr>
              <w:tab/>
              <w:delText>32</w:delText>
            </w:r>
          </w:del>
        </w:p>
        <w:p w14:paraId="22F0614A" w14:textId="4E40506E" w:rsidR="00987C24" w:rsidDel="00CA2078" w:rsidRDefault="00987C24">
          <w:pPr>
            <w:pStyle w:val="TOC3"/>
            <w:rPr>
              <w:del w:id="706" w:author="ilham.nur@office.ui.ac.id" w:date="2023-01-31T22:33:00Z"/>
              <w:rFonts w:asciiTheme="minorHAnsi" w:hAnsiTheme="minorHAnsi" w:cstheme="minorBidi"/>
              <w:noProof/>
              <w:sz w:val="22"/>
            </w:rPr>
          </w:pPr>
          <w:del w:id="707" w:author="ilham.nur@office.ui.ac.id" w:date="2023-01-31T22:33:00Z">
            <w:r w:rsidRPr="00AF75ED" w:rsidDel="00CA2078">
              <w:rPr>
                <w:noProof/>
                <w:rPrChange w:id="708" w:author="ilham.nur@office.ui.ac.id [2]" w:date="2023-01-17T21:41:00Z">
                  <w:rPr>
                    <w:rStyle w:val="Hyperlink"/>
                    <w:i/>
                    <w:iCs/>
                    <w:noProof/>
                  </w:rPr>
                </w:rPrChange>
              </w:rPr>
              <w:delText>2.7.1</w:delText>
            </w:r>
            <w:r w:rsidDel="00CA2078">
              <w:rPr>
                <w:rFonts w:asciiTheme="minorHAnsi" w:hAnsiTheme="minorHAnsi" w:cstheme="minorBidi"/>
                <w:noProof/>
                <w:sz w:val="22"/>
              </w:rPr>
              <w:tab/>
            </w:r>
            <w:r w:rsidRPr="00AF75ED" w:rsidDel="00CA2078">
              <w:rPr>
                <w:noProof/>
                <w:rPrChange w:id="709" w:author="ilham.nur@office.ui.ac.id [2]" w:date="2023-01-17T21:41:00Z">
                  <w:rPr>
                    <w:rStyle w:val="Hyperlink"/>
                    <w:i/>
                    <w:iCs/>
                    <w:noProof/>
                  </w:rPr>
                </w:rPrChange>
              </w:rPr>
              <w:delText>Business Process Modelling Notation</w:delText>
            </w:r>
            <w:r w:rsidDel="00CA2078">
              <w:rPr>
                <w:noProof/>
                <w:webHidden/>
              </w:rPr>
              <w:tab/>
              <w:delText>33</w:delText>
            </w:r>
          </w:del>
        </w:p>
        <w:p w14:paraId="7AD10BDA" w14:textId="42A1B7E5" w:rsidR="00987C24" w:rsidDel="00CA2078" w:rsidRDefault="00987C24">
          <w:pPr>
            <w:pStyle w:val="TOC2"/>
            <w:tabs>
              <w:tab w:val="left" w:pos="880"/>
              <w:tab w:val="right" w:leader="dot" w:pos="8494"/>
            </w:tabs>
            <w:rPr>
              <w:del w:id="710" w:author="ilham.nur@office.ui.ac.id" w:date="2023-01-31T22:33:00Z"/>
              <w:rFonts w:asciiTheme="minorHAnsi" w:hAnsiTheme="minorHAnsi" w:cstheme="minorBidi"/>
              <w:noProof/>
              <w:sz w:val="22"/>
            </w:rPr>
          </w:pPr>
          <w:del w:id="711" w:author="ilham.nur@office.ui.ac.id" w:date="2023-01-31T22:33:00Z">
            <w:r w:rsidRPr="00AF75ED" w:rsidDel="00CA2078">
              <w:rPr>
                <w:noProof/>
                <w:rPrChange w:id="712" w:author="ilham.nur@office.ui.ac.id [2]" w:date="2023-01-17T21:41:00Z">
                  <w:rPr>
                    <w:rStyle w:val="Hyperlink"/>
                    <w:noProof/>
                  </w:rPr>
                </w:rPrChange>
              </w:rPr>
              <w:delText>2.8</w:delText>
            </w:r>
            <w:r w:rsidDel="00CA2078">
              <w:rPr>
                <w:rFonts w:asciiTheme="minorHAnsi" w:hAnsiTheme="minorHAnsi" w:cstheme="minorBidi"/>
                <w:noProof/>
                <w:sz w:val="22"/>
              </w:rPr>
              <w:tab/>
            </w:r>
            <w:r w:rsidRPr="00AF75ED" w:rsidDel="00CA2078">
              <w:rPr>
                <w:noProof/>
                <w:rPrChange w:id="713" w:author="ilham.nur@office.ui.ac.id [2]" w:date="2023-01-17T21:41:00Z">
                  <w:rPr>
                    <w:rStyle w:val="Hyperlink"/>
                    <w:noProof/>
                  </w:rPr>
                </w:rPrChange>
              </w:rPr>
              <w:delText>Teori Pengambilan Keputusan</w:delText>
            </w:r>
            <w:r w:rsidDel="00CA2078">
              <w:rPr>
                <w:noProof/>
                <w:webHidden/>
              </w:rPr>
              <w:tab/>
              <w:delText>33</w:delText>
            </w:r>
          </w:del>
        </w:p>
        <w:p w14:paraId="40C09E56" w14:textId="66765B1C" w:rsidR="00987C24" w:rsidDel="00CA2078" w:rsidRDefault="00987C24">
          <w:pPr>
            <w:pStyle w:val="TOC3"/>
            <w:rPr>
              <w:del w:id="714" w:author="ilham.nur@office.ui.ac.id" w:date="2023-01-31T22:33:00Z"/>
              <w:rFonts w:asciiTheme="minorHAnsi" w:hAnsiTheme="minorHAnsi" w:cstheme="minorBidi"/>
              <w:noProof/>
              <w:sz w:val="22"/>
            </w:rPr>
          </w:pPr>
          <w:del w:id="715" w:author="ilham.nur@office.ui.ac.id" w:date="2023-01-31T22:33:00Z">
            <w:r w:rsidRPr="00AF75ED" w:rsidDel="00CA2078">
              <w:rPr>
                <w:noProof/>
                <w:rPrChange w:id="716" w:author="ilham.nur@office.ui.ac.id [2]" w:date="2023-01-17T21:41:00Z">
                  <w:rPr>
                    <w:rStyle w:val="Hyperlink"/>
                    <w:noProof/>
                  </w:rPr>
                </w:rPrChange>
              </w:rPr>
              <w:delText>2.8.1</w:delText>
            </w:r>
            <w:r w:rsidDel="00CA2078">
              <w:rPr>
                <w:rFonts w:asciiTheme="minorHAnsi" w:hAnsiTheme="minorHAnsi" w:cstheme="minorBidi"/>
                <w:noProof/>
                <w:sz w:val="22"/>
              </w:rPr>
              <w:tab/>
            </w:r>
            <w:r w:rsidRPr="00AF75ED" w:rsidDel="00CA2078">
              <w:rPr>
                <w:noProof/>
                <w:rPrChange w:id="717" w:author="ilham.nur@office.ui.ac.id [2]" w:date="2023-01-17T21:41:00Z">
                  <w:rPr>
                    <w:rStyle w:val="Hyperlink"/>
                    <w:noProof/>
                  </w:rPr>
                </w:rPrChange>
              </w:rPr>
              <w:delText>Multi Criteria Decision Making</w:delText>
            </w:r>
            <w:r w:rsidDel="00CA2078">
              <w:rPr>
                <w:noProof/>
                <w:webHidden/>
              </w:rPr>
              <w:tab/>
              <w:delText>33</w:delText>
            </w:r>
          </w:del>
        </w:p>
        <w:p w14:paraId="388711B3" w14:textId="292340D3" w:rsidR="00987C24" w:rsidDel="00CA2078" w:rsidRDefault="00987C24">
          <w:pPr>
            <w:pStyle w:val="TOC3"/>
            <w:rPr>
              <w:del w:id="718" w:author="ilham.nur@office.ui.ac.id" w:date="2023-01-31T22:33:00Z"/>
              <w:rFonts w:asciiTheme="minorHAnsi" w:hAnsiTheme="minorHAnsi" w:cstheme="minorBidi"/>
              <w:noProof/>
              <w:sz w:val="22"/>
            </w:rPr>
          </w:pPr>
          <w:del w:id="719" w:author="ilham.nur@office.ui.ac.id" w:date="2023-01-31T22:33:00Z">
            <w:r w:rsidRPr="00AF75ED" w:rsidDel="00CA2078">
              <w:rPr>
                <w:noProof/>
                <w:rPrChange w:id="720" w:author="ilham.nur@office.ui.ac.id [2]" w:date="2023-01-17T21:41:00Z">
                  <w:rPr>
                    <w:rStyle w:val="Hyperlink"/>
                    <w:i/>
                    <w:iCs/>
                    <w:noProof/>
                  </w:rPr>
                </w:rPrChange>
              </w:rPr>
              <w:delText>2.8.2</w:delText>
            </w:r>
            <w:r w:rsidDel="00CA2078">
              <w:rPr>
                <w:rFonts w:asciiTheme="minorHAnsi" w:hAnsiTheme="minorHAnsi" w:cstheme="minorBidi"/>
                <w:noProof/>
                <w:sz w:val="22"/>
              </w:rPr>
              <w:tab/>
            </w:r>
            <w:r w:rsidRPr="00AF75ED" w:rsidDel="00CA2078">
              <w:rPr>
                <w:noProof/>
                <w:rPrChange w:id="721" w:author="ilham.nur@office.ui.ac.id [2]" w:date="2023-01-17T21:41:00Z">
                  <w:rPr>
                    <w:rStyle w:val="Hyperlink"/>
                    <w:noProof/>
                  </w:rPr>
                </w:rPrChange>
              </w:rPr>
              <w:delText xml:space="preserve">Kecerdasan Buatan dan </w:delText>
            </w:r>
            <w:r w:rsidRPr="00AF75ED" w:rsidDel="00CA2078">
              <w:rPr>
                <w:noProof/>
                <w:rPrChange w:id="722" w:author="ilham.nur@office.ui.ac.id [2]" w:date="2023-01-17T21:41:00Z">
                  <w:rPr>
                    <w:rStyle w:val="Hyperlink"/>
                    <w:i/>
                    <w:iCs/>
                    <w:noProof/>
                  </w:rPr>
                </w:rPrChange>
              </w:rPr>
              <w:delText>Machine Learning</w:delText>
            </w:r>
            <w:r w:rsidDel="00CA2078">
              <w:rPr>
                <w:noProof/>
                <w:webHidden/>
              </w:rPr>
              <w:tab/>
              <w:delText>40</w:delText>
            </w:r>
          </w:del>
        </w:p>
        <w:p w14:paraId="30BECC4E" w14:textId="73866DDF" w:rsidR="00987C24" w:rsidDel="00CA2078" w:rsidRDefault="00987C24">
          <w:pPr>
            <w:pStyle w:val="TOC2"/>
            <w:tabs>
              <w:tab w:val="left" w:pos="880"/>
              <w:tab w:val="right" w:leader="dot" w:pos="8494"/>
            </w:tabs>
            <w:rPr>
              <w:del w:id="723" w:author="ilham.nur@office.ui.ac.id" w:date="2023-01-31T22:33:00Z"/>
              <w:rFonts w:asciiTheme="minorHAnsi" w:hAnsiTheme="minorHAnsi" w:cstheme="minorBidi"/>
              <w:noProof/>
              <w:sz w:val="22"/>
            </w:rPr>
          </w:pPr>
          <w:del w:id="724" w:author="ilham.nur@office.ui.ac.id" w:date="2023-01-31T22:33:00Z">
            <w:r w:rsidRPr="00AF75ED" w:rsidDel="00CA2078">
              <w:rPr>
                <w:noProof/>
                <w:rPrChange w:id="725" w:author="ilham.nur@office.ui.ac.id [2]" w:date="2023-01-17T21:41:00Z">
                  <w:rPr>
                    <w:rStyle w:val="Hyperlink"/>
                    <w:noProof/>
                  </w:rPr>
                </w:rPrChange>
              </w:rPr>
              <w:delText>2.9</w:delText>
            </w:r>
            <w:r w:rsidDel="00CA2078">
              <w:rPr>
                <w:rFonts w:asciiTheme="minorHAnsi" w:hAnsiTheme="minorHAnsi" w:cstheme="minorBidi"/>
                <w:noProof/>
                <w:sz w:val="22"/>
              </w:rPr>
              <w:tab/>
            </w:r>
            <w:r w:rsidRPr="00AF75ED" w:rsidDel="00CA2078">
              <w:rPr>
                <w:noProof/>
                <w:rPrChange w:id="726" w:author="ilham.nur@office.ui.ac.id [2]" w:date="2023-01-17T21:41:00Z">
                  <w:rPr>
                    <w:rStyle w:val="Hyperlink"/>
                    <w:noProof/>
                  </w:rPr>
                </w:rPrChange>
              </w:rPr>
              <w:delText>Pemilihan Proyek</w:delText>
            </w:r>
            <w:r w:rsidDel="00CA2078">
              <w:rPr>
                <w:noProof/>
                <w:webHidden/>
              </w:rPr>
              <w:tab/>
              <w:delText>45</w:delText>
            </w:r>
          </w:del>
        </w:p>
        <w:p w14:paraId="22B0A2BB" w14:textId="6B215D85" w:rsidR="00987C24" w:rsidDel="00CA2078" w:rsidRDefault="00987C24">
          <w:pPr>
            <w:pStyle w:val="TOC2"/>
            <w:tabs>
              <w:tab w:val="left" w:pos="880"/>
              <w:tab w:val="right" w:leader="dot" w:pos="8494"/>
            </w:tabs>
            <w:rPr>
              <w:del w:id="727" w:author="ilham.nur@office.ui.ac.id" w:date="2023-01-31T22:33:00Z"/>
              <w:rFonts w:asciiTheme="minorHAnsi" w:hAnsiTheme="minorHAnsi" w:cstheme="minorBidi"/>
              <w:noProof/>
              <w:sz w:val="22"/>
            </w:rPr>
          </w:pPr>
          <w:del w:id="728" w:author="ilham.nur@office.ui.ac.id" w:date="2023-01-31T22:33:00Z">
            <w:r w:rsidRPr="00AF75ED" w:rsidDel="00CA2078">
              <w:rPr>
                <w:noProof/>
                <w:rPrChange w:id="729" w:author="ilham.nur@office.ui.ac.id [2]" w:date="2023-01-17T21:41:00Z">
                  <w:rPr>
                    <w:rStyle w:val="Hyperlink"/>
                    <w:noProof/>
                  </w:rPr>
                </w:rPrChange>
              </w:rPr>
              <w:delText>2.10</w:delText>
            </w:r>
            <w:r w:rsidDel="00CA2078">
              <w:rPr>
                <w:rFonts w:asciiTheme="minorHAnsi" w:hAnsiTheme="minorHAnsi" w:cstheme="minorBidi"/>
                <w:noProof/>
                <w:sz w:val="22"/>
              </w:rPr>
              <w:tab/>
            </w:r>
            <w:r w:rsidRPr="00AF75ED" w:rsidDel="00CA2078">
              <w:rPr>
                <w:noProof/>
                <w:rPrChange w:id="730" w:author="ilham.nur@office.ui.ac.id [2]" w:date="2023-01-17T21:41:00Z">
                  <w:rPr>
                    <w:rStyle w:val="Hyperlink"/>
                    <w:noProof/>
                  </w:rPr>
                </w:rPrChange>
              </w:rPr>
              <w:delText>Analisis Statistik</w:delText>
            </w:r>
            <w:r w:rsidDel="00CA2078">
              <w:rPr>
                <w:noProof/>
                <w:webHidden/>
              </w:rPr>
              <w:tab/>
              <w:delText>46</w:delText>
            </w:r>
          </w:del>
        </w:p>
        <w:p w14:paraId="6D5FA3F7" w14:textId="3015D032" w:rsidR="00987C24" w:rsidDel="00CA2078" w:rsidRDefault="00987C24">
          <w:pPr>
            <w:pStyle w:val="TOC1"/>
            <w:tabs>
              <w:tab w:val="left" w:pos="1100"/>
            </w:tabs>
            <w:rPr>
              <w:del w:id="731" w:author="ilham.nur@office.ui.ac.id" w:date="2023-01-31T22:33:00Z"/>
              <w:rFonts w:asciiTheme="minorHAnsi" w:hAnsiTheme="minorHAnsi" w:cstheme="minorBidi"/>
              <w:b w:val="0"/>
              <w:noProof/>
              <w:sz w:val="22"/>
            </w:rPr>
          </w:pPr>
          <w:del w:id="732" w:author="ilham.nur@office.ui.ac.id" w:date="2023-01-31T22:33:00Z">
            <w:r w:rsidRPr="00AF75ED" w:rsidDel="00CA2078">
              <w:rPr>
                <w:noProof/>
                <w:rPrChange w:id="733" w:author="ilham.nur@office.ui.ac.id [2]" w:date="2023-01-17T21:41:00Z">
                  <w:rPr>
                    <w:rStyle w:val="Hyperlink"/>
                    <w:noProof/>
                  </w:rPr>
                </w:rPrChange>
              </w:rPr>
              <w:delText>BAB 3</w:delText>
            </w:r>
            <w:r w:rsidDel="00CA2078">
              <w:rPr>
                <w:rFonts w:asciiTheme="minorHAnsi" w:hAnsiTheme="minorHAnsi" w:cstheme="minorBidi"/>
                <w:b w:val="0"/>
                <w:noProof/>
                <w:sz w:val="22"/>
              </w:rPr>
              <w:tab/>
            </w:r>
            <w:r w:rsidRPr="00AF75ED" w:rsidDel="00CA2078">
              <w:rPr>
                <w:noProof/>
                <w:rPrChange w:id="734" w:author="ilham.nur@office.ui.ac.id [2]" w:date="2023-01-17T21:41:00Z">
                  <w:rPr>
                    <w:rStyle w:val="Hyperlink"/>
                    <w:noProof/>
                  </w:rPr>
                </w:rPrChange>
              </w:rPr>
              <w:delText>METODOLOGI DAN PELAKSANAAN RISET</w:delText>
            </w:r>
            <w:r w:rsidDel="00CA2078">
              <w:rPr>
                <w:noProof/>
                <w:webHidden/>
              </w:rPr>
              <w:tab/>
              <w:delText>47</w:delText>
            </w:r>
          </w:del>
        </w:p>
        <w:p w14:paraId="0922383D" w14:textId="4039B70A" w:rsidR="00987C24" w:rsidDel="00CA2078" w:rsidRDefault="00987C24">
          <w:pPr>
            <w:pStyle w:val="TOC2"/>
            <w:tabs>
              <w:tab w:val="left" w:pos="880"/>
              <w:tab w:val="right" w:leader="dot" w:pos="8494"/>
            </w:tabs>
            <w:rPr>
              <w:del w:id="735" w:author="ilham.nur@office.ui.ac.id" w:date="2023-01-31T22:33:00Z"/>
              <w:rFonts w:asciiTheme="minorHAnsi" w:hAnsiTheme="minorHAnsi" w:cstheme="minorBidi"/>
              <w:noProof/>
              <w:sz w:val="22"/>
            </w:rPr>
          </w:pPr>
          <w:del w:id="736" w:author="ilham.nur@office.ui.ac.id" w:date="2023-01-31T22:33:00Z">
            <w:r w:rsidRPr="00AF75ED" w:rsidDel="00CA2078">
              <w:rPr>
                <w:noProof/>
                <w:rPrChange w:id="737" w:author="ilham.nur@office.ui.ac.id [2]" w:date="2023-01-17T21:41:00Z">
                  <w:rPr>
                    <w:rStyle w:val="Hyperlink"/>
                    <w:noProof/>
                  </w:rPr>
                </w:rPrChange>
              </w:rPr>
              <w:delText>3.1</w:delText>
            </w:r>
            <w:r w:rsidDel="00CA2078">
              <w:rPr>
                <w:rFonts w:asciiTheme="minorHAnsi" w:hAnsiTheme="minorHAnsi" w:cstheme="minorBidi"/>
                <w:noProof/>
                <w:sz w:val="22"/>
              </w:rPr>
              <w:tab/>
            </w:r>
            <w:r w:rsidRPr="00AF75ED" w:rsidDel="00CA2078">
              <w:rPr>
                <w:noProof/>
                <w:rPrChange w:id="738" w:author="ilham.nur@office.ui.ac.id [2]" w:date="2023-01-17T21:41:00Z">
                  <w:rPr>
                    <w:rStyle w:val="Hyperlink"/>
                    <w:noProof/>
                  </w:rPr>
                </w:rPrChange>
              </w:rPr>
              <w:delText>Metodologi Riset</w:delText>
            </w:r>
            <w:r w:rsidDel="00CA2078">
              <w:rPr>
                <w:noProof/>
                <w:webHidden/>
              </w:rPr>
              <w:tab/>
              <w:delText>47</w:delText>
            </w:r>
          </w:del>
        </w:p>
        <w:p w14:paraId="00D4393B" w14:textId="24C2075E" w:rsidR="00987C24" w:rsidDel="00CA2078" w:rsidRDefault="00987C24">
          <w:pPr>
            <w:pStyle w:val="TOC3"/>
            <w:rPr>
              <w:del w:id="739" w:author="ilham.nur@office.ui.ac.id" w:date="2023-01-31T22:33:00Z"/>
              <w:rFonts w:asciiTheme="minorHAnsi" w:hAnsiTheme="minorHAnsi" w:cstheme="minorBidi"/>
              <w:noProof/>
              <w:sz w:val="22"/>
            </w:rPr>
          </w:pPr>
          <w:del w:id="740" w:author="ilham.nur@office.ui.ac.id" w:date="2023-01-31T22:33:00Z">
            <w:r w:rsidRPr="00AF75ED" w:rsidDel="00CA2078">
              <w:rPr>
                <w:noProof/>
                <w:rPrChange w:id="741" w:author="ilham.nur@office.ui.ac.id [2]" w:date="2023-01-17T21:41:00Z">
                  <w:rPr>
                    <w:rStyle w:val="Hyperlink"/>
                    <w:noProof/>
                  </w:rPr>
                </w:rPrChange>
              </w:rPr>
              <w:delText>3.1.1</w:delText>
            </w:r>
            <w:r w:rsidDel="00CA2078">
              <w:rPr>
                <w:rFonts w:asciiTheme="minorHAnsi" w:hAnsiTheme="minorHAnsi" w:cstheme="minorBidi"/>
                <w:noProof/>
                <w:sz w:val="22"/>
              </w:rPr>
              <w:tab/>
            </w:r>
            <w:r w:rsidRPr="00AF75ED" w:rsidDel="00CA2078">
              <w:rPr>
                <w:noProof/>
                <w:rPrChange w:id="742" w:author="ilham.nur@office.ui.ac.id [2]" w:date="2023-01-17T21:41:00Z">
                  <w:rPr>
                    <w:rStyle w:val="Hyperlink"/>
                    <w:noProof/>
                  </w:rPr>
                </w:rPrChange>
              </w:rPr>
              <w:delText>Studi Literatur</w:delText>
            </w:r>
            <w:r w:rsidDel="00CA2078">
              <w:rPr>
                <w:noProof/>
                <w:webHidden/>
              </w:rPr>
              <w:tab/>
              <w:delText>48</w:delText>
            </w:r>
          </w:del>
        </w:p>
        <w:p w14:paraId="68A44155" w14:textId="73F81DC2" w:rsidR="00987C24" w:rsidDel="00CA2078" w:rsidRDefault="00987C24">
          <w:pPr>
            <w:pStyle w:val="TOC3"/>
            <w:rPr>
              <w:del w:id="743" w:author="ilham.nur@office.ui.ac.id" w:date="2023-01-31T22:33:00Z"/>
              <w:rFonts w:asciiTheme="minorHAnsi" w:hAnsiTheme="minorHAnsi" w:cstheme="minorBidi"/>
              <w:noProof/>
              <w:sz w:val="22"/>
            </w:rPr>
          </w:pPr>
          <w:del w:id="744" w:author="ilham.nur@office.ui.ac.id" w:date="2023-01-31T22:33:00Z">
            <w:r w:rsidRPr="00AF75ED" w:rsidDel="00CA2078">
              <w:rPr>
                <w:noProof/>
                <w:rPrChange w:id="745" w:author="ilham.nur@office.ui.ac.id [2]" w:date="2023-01-17T21:41:00Z">
                  <w:rPr>
                    <w:rStyle w:val="Hyperlink"/>
                    <w:noProof/>
                  </w:rPr>
                </w:rPrChange>
              </w:rPr>
              <w:delText>3.1.2</w:delText>
            </w:r>
            <w:r w:rsidDel="00CA2078">
              <w:rPr>
                <w:rFonts w:asciiTheme="minorHAnsi" w:hAnsiTheme="minorHAnsi" w:cstheme="minorBidi"/>
                <w:noProof/>
                <w:sz w:val="22"/>
              </w:rPr>
              <w:tab/>
            </w:r>
            <w:r w:rsidRPr="00AF75ED" w:rsidDel="00CA2078">
              <w:rPr>
                <w:noProof/>
                <w:rPrChange w:id="746" w:author="ilham.nur@office.ui.ac.id [2]" w:date="2023-01-17T21:41:00Z">
                  <w:rPr>
                    <w:rStyle w:val="Hyperlink"/>
                    <w:noProof/>
                  </w:rPr>
                </w:rPrChange>
              </w:rPr>
              <w:delText>Keselarasan dengan Ilmu Teknik Industri</w:delText>
            </w:r>
            <w:r w:rsidDel="00CA2078">
              <w:rPr>
                <w:noProof/>
                <w:webHidden/>
              </w:rPr>
              <w:tab/>
              <w:delText>48</w:delText>
            </w:r>
          </w:del>
        </w:p>
        <w:p w14:paraId="006B3CDD" w14:textId="7F646316" w:rsidR="00987C24" w:rsidDel="00CA2078" w:rsidRDefault="00987C24">
          <w:pPr>
            <w:pStyle w:val="TOC3"/>
            <w:rPr>
              <w:del w:id="747" w:author="ilham.nur@office.ui.ac.id" w:date="2023-01-31T22:33:00Z"/>
              <w:rFonts w:asciiTheme="minorHAnsi" w:hAnsiTheme="minorHAnsi" w:cstheme="minorBidi"/>
              <w:noProof/>
              <w:sz w:val="22"/>
            </w:rPr>
          </w:pPr>
          <w:del w:id="748" w:author="ilham.nur@office.ui.ac.id" w:date="2023-01-31T22:33:00Z">
            <w:r w:rsidRPr="00AF75ED" w:rsidDel="00CA2078">
              <w:rPr>
                <w:noProof/>
                <w:rPrChange w:id="749" w:author="ilham.nur@office.ui.ac.id [2]" w:date="2023-01-17T21:41:00Z">
                  <w:rPr>
                    <w:rStyle w:val="Hyperlink"/>
                    <w:noProof/>
                  </w:rPr>
                </w:rPrChange>
              </w:rPr>
              <w:delText>3.1.1</w:delText>
            </w:r>
            <w:r w:rsidDel="00CA2078">
              <w:rPr>
                <w:rFonts w:asciiTheme="minorHAnsi" w:hAnsiTheme="minorHAnsi" w:cstheme="minorBidi"/>
                <w:noProof/>
                <w:sz w:val="22"/>
              </w:rPr>
              <w:tab/>
            </w:r>
            <w:r w:rsidRPr="00AF75ED" w:rsidDel="00CA2078">
              <w:rPr>
                <w:noProof/>
                <w:rPrChange w:id="750" w:author="ilham.nur@office.ui.ac.id [2]" w:date="2023-01-17T21:41:00Z">
                  <w:rPr>
                    <w:rStyle w:val="Hyperlink"/>
                    <w:noProof/>
                  </w:rPr>
                </w:rPrChange>
              </w:rPr>
              <w:delText>Mencari dan Menentukan Celah Penelitian</w:delText>
            </w:r>
            <w:r w:rsidDel="00CA2078">
              <w:rPr>
                <w:noProof/>
                <w:webHidden/>
              </w:rPr>
              <w:tab/>
              <w:delText>50</w:delText>
            </w:r>
          </w:del>
        </w:p>
        <w:p w14:paraId="2D0AA734" w14:textId="377DFEF4" w:rsidR="00987C24" w:rsidDel="00CA2078" w:rsidRDefault="00987C24">
          <w:pPr>
            <w:pStyle w:val="TOC3"/>
            <w:rPr>
              <w:del w:id="751" w:author="ilham.nur@office.ui.ac.id" w:date="2023-01-31T22:33:00Z"/>
              <w:rFonts w:asciiTheme="minorHAnsi" w:hAnsiTheme="minorHAnsi" w:cstheme="minorBidi"/>
              <w:noProof/>
              <w:sz w:val="22"/>
            </w:rPr>
          </w:pPr>
          <w:del w:id="752" w:author="ilham.nur@office.ui.ac.id" w:date="2023-01-31T22:33:00Z">
            <w:r w:rsidRPr="00AF75ED" w:rsidDel="00CA2078">
              <w:rPr>
                <w:noProof/>
                <w:rPrChange w:id="753" w:author="ilham.nur@office.ui.ac.id [2]" w:date="2023-01-17T21:41:00Z">
                  <w:rPr>
                    <w:rStyle w:val="Hyperlink"/>
                    <w:noProof/>
                  </w:rPr>
                </w:rPrChange>
              </w:rPr>
              <w:delText>3.1.2</w:delText>
            </w:r>
            <w:r w:rsidDel="00CA2078">
              <w:rPr>
                <w:rFonts w:asciiTheme="minorHAnsi" w:hAnsiTheme="minorHAnsi" w:cstheme="minorBidi"/>
                <w:noProof/>
                <w:sz w:val="22"/>
              </w:rPr>
              <w:tab/>
            </w:r>
            <w:r w:rsidRPr="00AF75ED" w:rsidDel="00CA2078">
              <w:rPr>
                <w:noProof/>
                <w:rPrChange w:id="754" w:author="ilham.nur@office.ui.ac.id [2]" w:date="2023-01-17T21:41:00Z">
                  <w:rPr>
                    <w:rStyle w:val="Hyperlink"/>
                    <w:noProof/>
                  </w:rPr>
                </w:rPrChange>
              </w:rPr>
              <w:delText>Penentuan Sumber dan Pakar</w:delText>
            </w:r>
            <w:r w:rsidDel="00CA2078">
              <w:rPr>
                <w:noProof/>
                <w:webHidden/>
              </w:rPr>
              <w:tab/>
              <w:delText>50</w:delText>
            </w:r>
          </w:del>
        </w:p>
        <w:p w14:paraId="0CBD4339" w14:textId="10385B4B" w:rsidR="00987C24" w:rsidDel="00CA2078" w:rsidRDefault="00987C24">
          <w:pPr>
            <w:pStyle w:val="TOC3"/>
            <w:rPr>
              <w:del w:id="755" w:author="ilham.nur@office.ui.ac.id" w:date="2023-01-31T22:33:00Z"/>
              <w:rFonts w:asciiTheme="minorHAnsi" w:hAnsiTheme="minorHAnsi" w:cstheme="minorBidi"/>
              <w:noProof/>
              <w:sz w:val="22"/>
            </w:rPr>
          </w:pPr>
          <w:del w:id="756" w:author="ilham.nur@office.ui.ac.id" w:date="2023-01-31T22:33:00Z">
            <w:r w:rsidRPr="00AF75ED" w:rsidDel="00CA2078">
              <w:rPr>
                <w:noProof/>
                <w:rPrChange w:id="757" w:author="ilham.nur@office.ui.ac.id [2]" w:date="2023-01-17T21:41:00Z">
                  <w:rPr>
                    <w:rStyle w:val="Hyperlink"/>
                    <w:noProof/>
                  </w:rPr>
                </w:rPrChange>
              </w:rPr>
              <w:delText>3.1.3</w:delText>
            </w:r>
            <w:r w:rsidDel="00CA2078">
              <w:rPr>
                <w:rFonts w:asciiTheme="minorHAnsi" w:hAnsiTheme="minorHAnsi" w:cstheme="minorBidi"/>
                <w:noProof/>
                <w:sz w:val="22"/>
              </w:rPr>
              <w:tab/>
            </w:r>
            <w:r w:rsidRPr="00AF75ED" w:rsidDel="00CA2078">
              <w:rPr>
                <w:noProof/>
                <w:rPrChange w:id="758" w:author="ilham.nur@office.ui.ac.id [2]" w:date="2023-01-17T21:41:00Z">
                  <w:rPr>
                    <w:rStyle w:val="Hyperlink"/>
                    <w:noProof/>
                  </w:rPr>
                </w:rPrChange>
              </w:rPr>
              <w:delText>Melakukan Penyusunan Kuesioner</w:delText>
            </w:r>
            <w:r w:rsidDel="00CA2078">
              <w:rPr>
                <w:noProof/>
                <w:webHidden/>
              </w:rPr>
              <w:tab/>
              <w:delText>51</w:delText>
            </w:r>
          </w:del>
        </w:p>
        <w:p w14:paraId="53C88BB4" w14:textId="7494C52C" w:rsidR="00987C24" w:rsidDel="00CA2078" w:rsidRDefault="00987C24">
          <w:pPr>
            <w:pStyle w:val="TOC3"/>
            <w:rPr>
              <w:del w:id="759" w:author="ilham.nur@office.ui.ac.id" w:date="2023-01-31T22:33:00Z"/>
              <w:rFonts w:asciiTheme="minorHAnsi" w:hAnsiTheme="minorHAnsi" w:cstheme="minorBidi"/>
              <w:noProof/>
              <w:sz w:val="22"/>
            </w:rPr>
          </w:pPr>
          <w:del w:id="760" w:author="ilham.nur@office.ui.ac.id" w:date="2023-01-31T22:33:00Z">
            <w:r w:rsidRPr="00AF75ED" w:rsidDel="00CA2078">
              <w:rPr>
                <w:noProof/>
                <w:rPrChange w:id="761" w:author="ilham.nur@office.ui.ac.id [2]" w:date="2023-01-17T21:41:00Z">
                  <w:rPr>
                    <w:rStyle w:val="Hyperlink"/>
                    <w:noProof/>
                  </w:rPr>
                </w:rPrChange>
              </w:rPr>
              <w:delText>3.1.4</w:delText>
            </w:r>
            <w:r w:rsidDel="00CA2078">
              <w:rPr>
                <w:rFonts w:asciiTheme="minorHAnsi" w:hAnsiTheme="minorHAnsi" w:cstheme="minorBidi"/>
                <w:noProof/>
                <w:sz w:val="22"/>
              </w:rPr>
              <w:tab/>
            </w:r>
            <w:r w:rsidRPr="00AF75ED" w:rsidDel="00CA2078">
              <w:rPr>
                <w:noProof/>
                <w:rPrChange w:id="762" w:author="ilham.nur@office.ui.ac.id [2]" w:date="2023-01-17T21:41:00Z">
                  <w:rPr>
                    <w:rStyle w:val="Hyperlink"/>
                    <w:noProof/>
                  </w:rPr>
                </w:rPrChange>
              </w:rPr>
              <w:delText>Melakukan Pengumpulan Data</w:delText>
            </w:r>
            <w:r w:rsidDel="00CA2078">
              <w:rPr>
                <w:noProof/>
                <w:webHidden/>
              </w:rPr>
              <w:tab/>
              <w:delText>51</w:delText>
            </w:r>
          </w:del>
        </w:p>
        <w:p w14:paraId="4FA45E1B" w14:textId="26B81C0D" w:rsidR="00987C24" w:rsidDel="00CA2078" w:rsidRDefault="00987C24">
          <w:pPr>
            <w:pStyle w:val="TOC1"/>
            <w:tabs>
              <w:tab w:val="left" w:pos="1100"/>
            </w:tabs>
            <w:rPr>
              <w:del w:id="763" w:author="ilham.nur@office.ui.ac.id" w:date="2023-01-31T22:33:00Z"/>
              <w:rFonts w:asciiTheme="minorHAnsi" w:hAnsiTheme="minorHAnsi" w:cstheme="minorBidi"/>
              <w:b w:val="0"/>
              <w:noProof/>
              <w:sz w:val="22"/>
            </w:rPr>
          </w:pPr>
          <w:del w:id="764" w:author="ilham.nur@office.ui.ac.id" w:date="2023-01-31T22:33:00Z">
            <w:r w:rsidRPr="00AF75ED" w:rsidDel="00CA2078">
              <w:rPr>
                <w:noProof/>
                <w:rPrChange w:id="765" w:author="ilham.nur@office.ui.ac.id [2]" w:date="2023-01-17T21:41:00Z">
                  <w:rPr>
                    <w:rStyle w:val="Hyperlink"/>
                    <w:noProof/>
                  </w:rPr>
                </w:rPrChange>
              </w:rPr>
              <w:delText>BAB 4</w:delText>
            </w:r>
            <w:r w:rsidDel="00CA2078">
              <w:rPr>
                <w:rFonts w:asciiTheme="minorHAnsi" w:hAnsiTheme="minorHAnsi" w:cstheme="minorBidi"/>
                <w:b w:val="0"/>
                <w:noProof/>
                <w:sz w:val="22"/>
              </w:rPr>
              <w:tab/>
            </w:r>
            <w:r w:rsidRPr="00AF75ED" w:rsidDel="00CA2078">
              <w:rPr>
                <w:noProof/>
                <w:rPrChange w:id="766" w:author="ilham.nur@office.ui.ac.id [2]" w:date="2023-01-17T21:41:00Z">
                  <w:rPr>
                    <w:rStyle w:val="Hyperlink"/>
                    <w:noProof/>
                  </w:rPr>
                </w:rPrChange>
              </w:rPr>
              <w:delText>ANALISIS DAN PEMBAHASAN HASIL RISET</w:delText>
            </w:r>
            <w:r w:rsidDel="00CA2078">
              <w:rPr>
                <w:noProof/>
                <w:webHidden/>
              </w:rPr>
              <w:tab/>
              <w:delText>52</w:delText>
            </w:r>
          </w:del>
        </w:p>
        <w:p w14:paraId="6FBB0E91" w14:textId="18BA75E1" w:rsidR="00987C24" w:rsidDel="00CA2078" w:rsidRDefault="00987C24">
          <w:pPr>
            <w:pStyle w:val="TOC1"/>
            <w:tabs>
              <w:tab w:val="left" w:pos="1100"/>
            </w:tabs>
            <w:rPr>
              <w:del w:id="767" w:author="ilham.nur@office.ui.ac.id" w:date="2023-01-31T22:33:00Z"/>
              <w:rFonts w:asciiTheme="minorHAnsi" w:hAnsiTheme="minorHAnsi" w:cstheme="minorBidi"/>
              <w:b w:val="0"/>
              <w:noProof/>
              <w:sz w:val="22"/>
            </w:rPr>
          </w:pPr>
          <w:del w:id="768" w:author="ilham.nur@office.ui.ac.id" w:date="2023-01-31T22:33:00Z">
            <w:r w:rsidRPr="00AF75ED" w:rsidDel="00CA2078">
              <w:rPr>
                <w:noProof/>
                <w:rPrChange w:id="769" w:author="ilham.nur@office.ui.ac.id [2]" w:date="2023-01-17T21:41:00Z">
                  <w:rPr>
                    <w:rStyle w:val="Hyperlink"/>
                    <w:noProof/>
                  </w:rPr>
                </w:rPrChange>
              </w:rPr>
              <w:delText>BAB 5</w:delText>
            </w:r>
            <w:r w:rsidDel="00CA2078">
              <w:rPr>
                <w:rFonts w:asciiTheme="minorHAnsi" w:hAnsiTheme="minorHAnsi" w:cstheme="minorBidi"/>
                <w:b w:val="0"/>
                <w:noProof/>
                <w:sz w:val="22"/>
              </w:rPr>
              <w:tab/>
            </w:r>
            <w:r w:rsidRPr="00AF75ED" w:rsidDel="00CA2078">
              <w:rPr>
                <w:noProof/>
                <w:rPrChange w:id="770" w:author="ilham.nur@office.ui.ac.id [2]" w:date="2023-01-17T21:41:00Z">
                  <w:rPr>
                    <w:rStyle w:val="Hyperlink"/>
                    <w:noProof/>
                  </w:rPr>
                </w:rPrChange>
              </w:rPr>
              <w:delText>KESIMPULAN</w:delText>
            </w:r>
            <w:r w:rsidDel="00CA2078">
              <w:rPr>
                <w:noProof/>
                <w:webHidden/>
              </w:rPr>
              <w:tab/>
              <w:delText>53</w:delText>
            </w:r>
          </w:del>
        </w:p>
        <w:p w14:paraId="762ACBEE" w14:textId="7DF1DE6C" w:rsidR="00987C24" w:rsidDel="00CA2078" w:rsidRDefault="00987C24">
          <w:pPr>
            <w:pStyle w:val="TOC1"/>
            <w:rPr>
              <w:del w:id="771" w:author="ilham.nur@office.ui.ac.id" w:date="2023-01-31T22:33:00Z"/>
              <w:rFonts w:asciiTheme="minorHAnsi" w:hAnsiTheme="minorHAnsi" w:cstheme="minorBidi"/>
              <w:b w:val="0"/>
              <w:noProof/>
              <w:sz w:val="22"/>
            </w:rPr>
          </w:pPr>
          <w:del w:id="772" w:author="ilham.nur@office.ui.ac.id" w:date="2023-01-31T22:33:00Z">
            <w:r w:rsidRPr="00AF75ED" w:rsidDel="00CA2078">
              <w:rPr>
                <w:noProof/>
                <w:rPrChange w:id="773" w:author="ilham.nur@office.ui.ac.id [2]" w:date="2023-01-17T21:41:00Z">
                  <w:rPr>
                    <w:rStyle w:val="Hyperlink"/>
                    <w:noProof/>
                  </w:rPr>
                </w:rPrChange>
              </w:rPr>
              <w:delText>DAFTAR REFERENSI</w:delText>
            </w:r>
            <w:r w:rsidDel="00CA2078">
              <w:rPr>
                <w:noProof/>
                <w:webHidden/>
              </w:rPr>
              <w:tab/>
              <w:delText>54</w:delText>
            </w:r>
          </w:del>
        </w:p>
        <w:p w14:paraId="14E05A2A" w14:textId="58AE120C" w:rsidR="006F5ED2" w:rsidRDefault="006F5ED2">
          <w:r>
            <w:rPr>
              <w:b/>
              <w:bCs/>
              <w:noProof/>
            </w:rPr>
            <w:fldChar w:fldCharType="end"/>
          </w:r>
        </w:p>
      </w:sdtContent>
    </w:sdt>
    <w:p w14:paraId="24FB3B75" w14:textId="77777777" w:rsidR="00E923D8" w:rsidRPr="00E01F98" w:rsidRDefault="00E923D8" w:rsidP="00E01F98"/>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774" w:name="_Toc120139618"/>
      <w:bookmarkStart w:id="775" w:name="_Toc127003359"/>
      <w:r>
        <w:lastRenderedPageBreak/>
        <w:t>DAFTAR GAMBAR</w:t>
      </w:r>
      <w:bookmarkEnd w:id="774"/>
      <w:bookmarkEnd w:id="775"/>
    </w:p>
    <w:p w14:paraId="2B09DF9B" w14:textId="77777777" w:rsidR="00863A40" w:rsidRPr="00863A40" w:rsidRDefault="00863A40" w:rsidP="00863A40"/>
    <w:p w14:paraId="04C9E721" w14:textId="46E72FF2" w:rsidR="00A47A89" w:rsidRDefault="00F5566B">
      <w:pPr>
        <w:pStyle w:val="TableofFigures"/>
        <w:tabs>
          <w:tab w:val="right" w:leader="dot" w:pos="8494"/>
        </w:tabs>
        <w:rPr>
          <w:ins w:id="776" w:author="ilham.nur@office.ui.ac.id" w:date="2023-02-11T10:22:00Z"/>
          <w:rFonts w:asciiTheme="minorHAnsi" w:eastAsiaTheme="minorEastAsia" w:hAnsiTheme="minorHAnsi"/>
          <w:noProof/>
          <w:sz w:val="22"/>
        </w:rPr>
      </w:pPr>
      <w:r>
        <w:fldChar w:fldCharType="begin"/>
      </w:r>
      <w:r>
        <w:instrText xml:space="preserve"> TOC \h \z \c "Gambar" </w:instrText>
      </w:r>
      <w:r>
        <w:fldChar w:fldCharType="separate"/>
      </w:r>
      <w:ins w:id="777" w:author="ilham.nur@office.ui.ac.id" w:date="2023-02-11T10:22:00Z">
        <w:r w:rsidR="00A47A89" w:rsidRPr="0023622D">
          <w:rPr>
            <w:rStyle w:val="Hyperlink"/>
            <w:noProof/>
          </w:rPr>
          <w:fldChar w:fldCharType="begin"/>
        </w:r>
        <w:r w:rsidR="00A47A89" w:rsidRPr="0023622D">
          <w:rPr>
            <w:rStyle w:val="Hyperlink"/>
            <w:noProof/>
          </w:rPr>
          <w:instrText xml:space="preserve"> </w:instrText>
        </w:r>
        <w:r w:rsidR="00A47A89">
          <w:rPr>
            <w:noProof/>
          </w:rPr>
          <w:instrText>HYPERLINK \l "_Toc127003428"</w:instrText>
        </w:r>
        <w:r w:rsidR="00A47A89" w:rsidRPr="0023622D">
          <w:rPr>
            <w:rStyle w:val="Hyperlink"/>
            <w:noProof/>
          </w:rPr>
          <w:instrText xml:space="preserve"> </w:instrText>
        </w:r>
        <w:r w:rsidR="00A47A89" w:rsidRPr="0023622D">
          <w:rPr>
            <w:rStyle w:val="Hyperlink"/>
            <w:noProof/>
          </w:rPr>
        </w:r>
        <w:r w:rsidR="00A47A89" w:rsidRPr="0023622D">
          <w:rPr>
            <w:rStyle w:val="Hyperlink"/>
            <w:noProof/>
          </w:rPr>
          <w:fldChar w:fldCharType="separate"/>
        </w:r>
        <w:r w:rsidR="00A47A89" w:rsidRPr="0023622D">
          <w:rPr>
            <w:rStyle w:val="Hyperlink"/>
            <w:noProof/>
          </w:rPr>
          <w:t>Gambar 1.1 Data performa proyek berdasarkan daerah</w:t>
        </w:r>
        <w:r w:rsidR="00A47A89">
          <w:rPr>
            <w:noProof/>
            <w:webHidden/>
          </w:rPr>
          <w:tab/>
        </w:r>
        <w:r w:rsidR="00A47A89">
          <w:rPr>
            <w:noProof/>
            <w:webHidden/>
          </w:rPr>
          <w:fldChar w:fldCharType="begin"/>
        </w:r>
        <w:r w:rsidR="00A47A89">
          <w:rPr>
            <w:noProof/>
            <w:webHidden/>
          </w:rPr>
          <w:instrText xml:space="preserve"> PAGEREF _Toc127003428 \h </w:instrText>
        </w:r>
        <w:r w:rsidR="00A47A89">
          <w:rPr>
            <w:noProof/>
            <w:webHidden/>
          </w:rPr>
        </w:r>
      </w:ins>
      <w:r w:rsidR="00A47A89">
        <w:rPr>
          <w:noProof/>
          <w:webHidden/>
        </w:rPr>
        <w:fldChar w:fldCharType="separate"/>
      </w:r>
      <w:ins w:id="778" w:author="ilham.nur@office.ui.ac.id" w:date="2023-02-11T10:22:00Z">
        <w:r w:rsidR="00A47A89">
          <w:rPr>
            <w:noProof/>
            <w:webHidden/>
          </w:rPr>
          <w:t>2</w:t>
        </w:r>
        <w:r w:rsidR="00A47A89">
          <w:rPr>
            <w:noProof/>
            <w:webHidden/>
          </w:rPr>
          <w:fldChar w:fldCharType="end"/>
        </w:r>
        <w:r w:rsidR="00A47A89" w:rsidRPr="0023622D">
          <w:rPr>
            <w:rStyle w:val="Hyperlink"/>
            <w:noProof/>
          </w:rPr>
          <w:fldChar w:fldCharType="end"/>
        </w:r>
      </w:ins>
    </w:p>
    <w:p w14:paraId="50B48F1D" w14:textId="24B06D59" w:rsidR="00A47A89" w:rsidRDefault="00A47A89">
      <w:pPr>
        <w:pStyle w:val="TableofFigures"/>
        <w:tabs>
          <w:tab w:val="right" w:leader="dot" w:pos="8494"/>
        </w:tabs>
        <w:rPr>
          <w:ins w:id="779" w:author="ilham.nur@office.ui.ac.id" w:date="2023-02-11T10:22:00Z"/>
          <w:rFonts w:asciiTheme="minorHAnsi" w:eastAsiaTheme="minorEastAsia" w:hAnsiTheme="minorHAnsi"/>
          <w:noProof/>
          <w:sz w:val="22"/>
        </w:rPr>
      </w:pPr>
      <w:ins w:id="780"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29"</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1.2 Kendala yang mengakibatkan keterlambatan proyek menurut Association Project Management</w:t>
        </w:r>
        <w:r>
          <w:rPr>
            <w:noProof/>
            <w:webHidden/>
          </w:rPr>
          <w:tab/>
        </w:r>
        <w:r>
          <w:rPr>
            <w:noProof/>
            <w:webHidden/>
          </w:rPr>
          <w:fldChar w:fldCharType="begin"/>
        </w:r>
        <w:r>
          <w:rPr>
            <w:noProof/>
            <w:webHidden/>
          </w:rPr>
          <w:instrText xml:space="preserve"> PAGEREF _Toc127003429 \h </w:instrText>
        </w:r>
        <w:r>
          <w:rPr>
            <w:noProof/>
            <w:webHidden/>
          </w:rPr>
        </w:r>
      </w:ins>
      <w:r>
        <w:rPr>
          <w:noProof/>
          <w:webHidden/>
        </w:rPr>
        <w:fldChar w:fldCharType="separate"/>
      </w:r>
      <w:ins w:id="781" w:author="ilham.nur@office.ui.ac.id" w:date="2023-02-11T10:22:00Z">
        <w:r>
          <w:rPr>
            <w:noProof/>
            <w:webHidden/>
          </w:rPr>
          <w:t>3</w:t>
        </w:r>
        <w:r>
          <w:rPr>
            <w:noProof/>
            <w:webHidden/>
          </w:rPr>
          <w:fldChar w:fldCharType="end"/>
        </w:r>
        <w:r w:rsidRPr="0023622D">
          <w:rPr>
            <w:rStyle w:val="Hyperlink"/>
            <w:noProof/>
          </w:rPr>
          <w:fldChar w:fldCharType="end"/>
        </w:r>
      </w:ins>
    </w:p>
    <w:p w14:paraId="39E3393B" w14:textId="553E6B0C" w:rsidR="00A47A89" w:rsidRDefault="00A47A89">
      <w:pPr>
        <w:pStyle w:val="TableofFigures"/>
        <w:tabs>
          <w:tab w:val="right" w:leader="dot" w:pos="8494"/>
        </w:tabs>
        <w:rPr>
          <w:ins w:id="782" w:author="ilham.nur@office.ui.ac.id" w:date="2023-02-11T10:22:00Z"/>
          <w:rFonts w:asciiTheme="minorHAnsi" w:eastAsiaTheme="minorEastAsia" w:hAnsiTheme="minorHAnsi"/>
          <w:noProof/>
          <w:sz w:val="22"/>
        </w:rPr>
      </w:pPr>
      <w:ins w:id="783"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0"</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1.3 Diagram Pareto yang menggambarkan kendala keterlambatan proyek PT Pembayaran Digital Indonesia</w:t>
        </w:r>
        <w:r>
          <w:rPr>
            <w:noProof/>
            <w:webHidden/>
          </w:rPr>
          <w:tab/>
        </w:r>
        <w:r>
          <w:rPr>
            <w:noProof/>
            <w:webHidden/>
          </w:rPr>
          <w:fldChar w:fldCharType="begin"/>
        </w:r>
        <w:r>
          <w:rPr>
            <w:noProof/>
            <w:webHidden/>
          </w:rPr>
          <w:instrText xml:space="preserve"> PAGEREF _Toc127003430 \h </w:instrText>
        </w:r>
        <w:r>
          <w:rPr>
            <w:noProof/>
            <w:webHidden/>
          </w:rPr>
        </w:r>
      </w:ins>
      <w:r>
        <w:rPr>
          <w:noProof/>
          <w:webHidden/>
        </w:rPr>
        <w:fldChar w:fldCharType="separate"/>
      </w:r>
      <w:ins w:id="784" w:author="ilham.nur@office.ui.ac.id" w:date="2023-02-11T10:22:00Z">
        <w:r>
          <w:rPr>
            <w:noProof/>
            <w:webHidden/>
          </w:rPr>
          <w:t>5</w:t>
        </w:r>
        <w:r>
          <w:rPr>
            <w:noProof/>
            <w:webHidden/>
          </w:rPr>
          <w:fldChar w:fldCharType="end"/>
        </w:r>
        <w:r w:rsidRPr="0023622D">
          <w:rPr>
            <w:rStyle w:val="Hyperlink"/>
            <w:noProof/>
          </w:rPr>
          <w:fldChar w:fldCharType="end"/>
        </w:r>
      </w:ins>
    </w:p>
    <w:p w14:paraId="5D176346" w14:textId="6ADBF514" w:rsidR="00A47A89" w:rsidRDefault="00A47A89">
      <w:pPr>
        <w:pStyle w:val="TableofFigures"/>
        <w:tabs>
          <w:tab w:val="right" w:leader="dot" w:pos="8494"/>
        </w:tabs>
        <w:rPr>
          <w:ins w:id="785" w:author="ilham.nur@office.ui.ac.id" w:date="2023-02-11T10:22:00Z"/>
          <w:rFonts w:asciiTheme="minorHAnsi" w:eastAsiaTheme="minorEastAsia" w:hAnsiTheme="minorHAnsi"/>
          <w:noProof/>
          <w:sz w:val="22"/>
        </w:rPr>
      </w:pPr>
      <w:ins w:id="786"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1"</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1.4 Performa waktu penyelesaian proyek pada PT.X yang mengalami keterlambatan di tahun 2021</w:t>
        </w:r>
        <w:r>
          <w:rPr>
            <w:noProof/>
            <w:webHidden/>
          </w:rPr>
          <w:tab/>
        </w:r>
        <w:r>
          <w:rPr>
            <w:noProof/>
            <w:webHidden/>
          </w:rPr>
          <w:fldChar w:fldCharType="begin"/>
        </w:r>
        <w:r>
          <w:rPr>
            <w:noProof/>
            <w:webHidden/>
          </w:rPr>
          <w:instrText xml:space="preserve"> PAGEREF _Toc127003431 \h </w:instrText>
        </w:r>
        <w:r>
          <w:rPr>
            <w:noProof/>
            <w:webHidden/>
          </w:rPr>
        </w:r>
      </w:ins>
      <w:r>
        <w:rPr>
          <w:noProof/>
          <w:webHidden/>
        </w:rPr>
        <w:fldChar w:fldCharType="separate"/>
      </w:r>
      <w:ins w:id="787" w:author="ilham.nur@office.ui.ac.id" w:date="2023-02-11T10:22:00Z">
        <w:r>
          <w:rPr>
            <w:noProof/>
            <w:webHidden/>
          </w:rPr>
          <w:t>6</w:t>
        </w:r>
        <w:r>
          <w:rPr>
            <w:noProof/>
            <w:webHidden/>
          </w:rPr>
          <w:fldChar w:fldCharType="end"/>
        </w:r>
        <w:r w:rsidRPr="0023622D">
          <w:rPr>
            <w:rStyle w:val="Hyperlink"/>
            <w:noProof/>
          </w:rPr>
          <w:fldChar w:fldCharType="end"/>
        </w:r>
      </w:ins>
    </w:p>
    <w:p w14:paraId="65486246" w14:textId="4C09FC96" w:rsidR="00A47A89" w:rsidRDefault="00A47A89">
      <w:pPr>
        <w:pStyle w:val="TableofFigures"/>
        <w:tabs>
          <w:tab w:val="right" w:leader="dot" w:pos="8494"/>
        </w:tabs>
        <w:rPr>
          <w:ins w:id="788" w:author="ilham.nur@office.ui.ac.id" w:date="2023-02-11T10:22:00Z"/>
          <w:rFonts w:asciiTheme="minorHAnsi" w:eastAsiaTheme="minorEastAsia" w:hAnsiTheme="minorHAnsi"/>
          <w:noProof/>
          <w:sz w:val="22"/>
        </w:rPr>
      </w:pPr>
      <w:ins w:id="789"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2"</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1.5 Ringkasan Metodologi Penelitian</w:t>
        </w:r>
        <w:r>
          <w:rPr>
            <w:noProof/>
            <w:webHidden/>
          </w:rPr>
          <w:tab/>
        </w:r>
        <w:r>
          <w:rPr>
            <w:noProof/>
            <w:webHidden/>
          </w:rPr>
          <w:fldChar w:fldCharType="begin"/>
        </w:r>
        <w:r>
          <w:rPr>
            <w:noProof/>
            <w:webHidden/>
          </w:rPr>
          <w:instrText xml:space="preserve"> PAGEREF _Toc127003432 \h </w:instrText>
        </w:r>
        <w:r>
          <w:rPr>
            <w:noProof/>
            <w:webHidden/>
          </w:rPr>
        </w:r>
      </w:ins>
      <w:r>
        <w:rPr>
          <w:noProof/>
          <w:webHidden/>
        </w:rPr>
        <w:fldChar w:fldCharType="separate"/>
      </w:r>
      <w:ins w:id="790" w:author="ilham.nur@office.ui.ac.id" w:date="2023-02-11T10:22:00Z">
        <w:r>
          <w:rPr>
            <w:noProof/>
            <w:webHidden/>
          </w:rPr>
          <w:t>18</w:t>
        </w:r>
        <w:r>
          <w:rPr>
            <w:noProof/>
            <w:webHidden/>
          </w:rPr>
          <w:fldChar w:fldCharType="end"/>
        </w:r>
        <w:r w:rsidRPr="0023622D">
          <w:rPr>
            <w:rStyle w:val="Hyperlink"/>
            <w:noProof/>
          </w:rPr>
          <w:fldChar w:fldCharType="end"/>
        </w:r>
      </w:ins>
    </w:p>
    <w:p w14:paraId="24EEFC36" w14:textId="595C5BB3" w:rsidR="00A47A89" w:rsidRDefault="00A47A89">
      <w:pPr>
        <w:pStyle w:val="TableofFigures"/>
        <w:tabs>
          <w:tab w:val="right" w:leader="dot" w:pos="8494"/>
        </w:tabs>
        <w:rPr>
          <w:ins w:id="791" w:author="ilham.nur@office.ui.ac.id" w:date="2023-02-11T10:22:00Z"/>
          <w:rFonts w:asciiTheme="minorHAnsi" w:eastAsiaTheme="minorEastAsia" w:hAnsiTheme="minorHAnsi"/>
          <w:noProof/>
          <w:sz w:val="22"/>
        </w:rPr>
      </w:pPr>
      <w:ins w:id="792"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3"</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2.1 Hubungan kompleksitas proyek dengan bantuan fleksibilitas manajemen proyek dengan hasil akhir proyek</w:t>
        </w:r>
        <w:r>
          <w:rPr>
            <w:noProof/>
            <w:webHidden/>
          </w:rPr>
          <w:tab/>
        </w:r>
        <w:r>
          <w:rPr>
            <w:noProof/>
            <w:webHidden/>
          </w:rPr>
          <w:fldChar w:fldCharType="begin"/>
        </w:r>
        <w:r>
          <w:rPr>
            <w:noProof/>
            <w:webHidden/>
          </w:rPr>
          <w:instrText xml:space="preserve"> PAGEREF _Toc127003433 \h </w:instrText>
        </w:r>
        <w:r>
          <w:rPr>
            <w:noProof/>
            <w:webHidden/>
          </w:rPr>
        </w:r>
      </w:ins>
      <w:r>
        <w:rPr>
          <w:noProof/>
          <w:webHidden/>
        </w:rPr>
        <w:fldChar w:fldCharType="separate"/>
      </w:r>
      <w:ins w:id="793" w:author="ilham.nur@office.ui.ac.id" w:date="2023-02-11T10:22:00Z">
        <w:r>
          <w:rPr>
            <w:noProof/>
            <w:webHidden/>
          </w:rPr>
          <w:t>23</w:t>
        </w:r>
        <w:r>
          <w:rPr>
            <w:noProof/>
            <w:webHidden/>
          </w:rPr>
          <w:fldChar w:fldCharType="end"/>
        </w:r>
        <w:r w:rsidRPr="0023622D">
          <w:rPr>
            <w:rStyle w:val="Hyperlink"/>
            <w:noProof/>
          </w:rPr>
          <w:fldChar w:fldCharType="end"/>
        </w:r>
      </w:ins>
    </w:p>
    <w:p w14:paraId="7F4E62DA" w14:textId="445EFE9B" w:rsidR="00A47A89" w:rsidRDefault="00A47A89">
      <w:pPr>
        <w:pStyle w:val="TableofFigures"/>
        <w:tabs>
          <w:tab w:val="right" w:leader="dot" w:pos="8494"/>
        </w:tabs>
        <w:rPr>
          <w:ins w:id="794" w:author="ilham.nur@office.ui.ac.id" w:date="2023-02-11T10:22:00Z"/>
          <w:rFonts w:asciiTheme="minorHAnsi" w:eastAsiaTheme="minorEastAsia" w:hAnsiTheme="minorHAnsi"/>
          <w:noProof/>
          <w:sz w:val="22"/>
        </w:rPr>
      </w:pPr>
      <w:ins w:id="795"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4"</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 xml:space="preserve">Gambar 2.2 Aspek dan komponen penyusun </w:t>
        </w:r>
        <w:r w:rsidRPr="0023622D">
          <w:rPr>
            <w:rStyle w:val="Hyperlink"/>
            <w:i/>
            <w:noProof/>
          </w:rPr>
          <w:t>Gartner Framework</w:t>
        </w:r>
        <w:r>
          <w:rPr>
            <w:noProof/>
            <w:webHidden/>
          </w:rPr>
          <w:tab/>
        </w:r>
        <w:r>
          <w:rPr>
            <w:noProof/>
            <w:webHidden/>
          </w:rPr>
          <w:fldChar w:fldCharType="begin"/>
        </w:r>
        <w:r>
          <w:rPr>
            <w:noProof/>
            <w:webHidden/>
          </w:rPr>
          <w:instrText xml:space="preserve"> PAGEREF _Toc127003434 \h </w:instrText>
        </w:r>
        <w:r>
          <w:rPr>
            <w:noProof/>
            <w:webHidden/>
          </w:rPr>
        </w:r>
      </w:ins>
      <w:r>
        <w:rPr>
          <w:noProof/>
          <w:webHidden/>
        </w:rPr>
        <w:fldChar w:fldCharType="separate"/>
      </w:r>
      <w:ins w:id="796" w:author="ilham.nur@office.ui.ac.id" w:date="2023-02-11T10:22:00Z">
        <w:r>
          <w:rPr>
            <w:noProof/>
            <w:webHidden/>
          </w:rPr>
          <w:t>31</w:t>
        </w:r>
        <w:r>
          <w:rPr>
            <w:noProof/>
            <w:webHidden/>
          </w:rPr>
          <w:fldChar w:fldCharType="end"/>
        </w:r>
        <w:r w:rsidRPr="0023622D">
          <w:rPr>
            <w:rStyle w:val="Hyperlink"/>
            <w:noProof/>
          </w:rPr>
          <w:fldChar w:fldCharType="end"/>
        </w:r>
      </w:ins>
    </w:p>
    <w:p w14:paraId="7D335115" w14:textId="2B63B1C8" w:rsidR="00A47A89" w:rsidRDefault="00A47A89">
      <w:pPr>
        <w:pStyle w:val="TableofFigures"/>
        <w:tabs>
          <w:tab w:val="right" w:leader="dot" w:pos="8494"/>
        </w:tabs>
        <w:rPr>
          <w:ins w:id="797" w:author="ilham.nur@office.ui.ac.id" w:date="2023-02-11T10:22:00Z"/>
          <w:rFonts w:asciiTheme="minorHAnsi" w:eastAsiaTheme="minorEastAsia" w:hAnsiTheme="minorHAnsi"/>
          <w:noProof/>
          <w:sz w:val="22"/>
        </w:rPr>
      </w:pPr>
      <w:ins w:id="798"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5"</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2.3 Pembagian MCDM berdasarkan data, kriteria yang digunakan, dan jumlah hasil yang dikeluarkan</w:t>
        </w:r>
        <w:r>
          <w:rPr>
            <w:noProof/>
            <w:webHidden/>
          </w:rPr>
          <w:tab/>
        </w:r>
        <w:r>
          <w:rPr>
            <w:noProof/>
            <w:webHidden/>
          </w:rPr>
          <w:fldChar w:fldCharType="begin"/>
        </w:r>
        <w:r>
          <w:rPr>
            <w:noProof/>
            <w:webHidden/>
          </w:rPr>
          <w:instrText xml:space="preserve"> PAGEREF _Toc127003435 \h </w:instrText>
        </w:r>
        <w:r>
          <w:rPr>
            <w:noProof/>
            <w:webHidden/>
          </w:rPr>
        </w:r>
      </w:ins>
      <w:r>
        <w:rPr>
          <w:noProof/>
          <w:webHidden/>
        </w:rPr>
        <w:fldChar w:fldCharType="separate"/>
      </w:r>
      <w:ins w:id="799" w:author="ilham.nur@office.ui.ac.id" w:date="2023-02-11T10:22:00Z">
        <w:r>
          <w:rPr>
            <w:noProof/>
            <w:webHidden/>
          </w:rPr>
          <w:t>36</w:t>
        </w:r>
        <w:r>
          <w:rPr>
            <w:noProof/>
            <w:webHidden/>
          </w:rPr>
          <w:fldChar w:fldCharType="end"/>
        </w:r>
        <w:r w:rsidRPr="0023622D">
          <w:rPr>
            <w:rStyle w:val="Hyperlink"/>
            <w:noProof/>
          </w:rPr>
          <w:fldChar w:fldCharType="end"/>
        </w:r>
      </w:ins>
    </w:p>
    <w:p w14:paraId="34BA97A1" w14:textId="211CE8DB" w:rsidR="00A47A89" w:rsidRDefault="00A47A89">
      <w:pPr>
        <w:pStyle w:val="TableofFigures"/>
        <w:tabs>
          <w:tab w:val="right" w:leader="dot" w:pos="8494"/>
        </w:tabs>
        <w:rPr>
          <w:ins w:id="800" w:author="ilham.nur@office.ui.ac.id" w:date="2023-02-11T10:22:00Z"/>
          <w:rFonts w:asciiTheme="minorHAnsi" w:eastAsiaTheme="minorEastAsia" w:hAnsiTheme="minorHAnsi"/>
          <w:noProof/>
          <w:sz w:val="22"/>
        </w:rPr>
      </w:pPr>
      <w:ins w:id="801"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6"</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2.4 Kombinasi MCDM untuk membentuk sebuah MCDM yang bersifat hybrid</w:t>
        </w:r>
        <w:r>
          <w:rPr>
            <w:noProof/>
            <w:webHidden/>
          </w:rPr>
          <w:tab/>
        </w:r>
        <w:r>
          <w:rPr>
            <w:noProof/>
            <w:webHidden/>
          </w:rPr>
          <w:fldChar w:fldCharType="begin"/>
        </w:r>
        <w:r>
          <w:rPr>
            <w:noProof/>
            <w:webHidden/>
          </w:rPr>
          <w:instrText xml:space="preserve"> PAGEREF _Toc127003436 \h </w:instrText>
        </w:r>
        <w:r>
          <w:rPr>
            <w:noProof/>
            <w:webHidden/>
          </w:rPr>
        </w:r>
      </w:ins>
      <w:r>
        <w:rPr>
          <w:noProof/>
          <w:webHidden/>
        </w:rPr>
        <w:fldChar w:fldCharType="separate"/>
      </w:r>
      <w:ins w:id="802" w:author="ilham.nur@office.ui.ac.id" w:date="2023-02-11T10:22:00Z">
        <w:r>
          <w:rPr>
            <w:noProof/>
            <w:webHidden/>
          </w:rPr>
          <w:t>37</w:t>
        </w:r>
        <w:r>
          <w:rPr>
            <w:noProof/>
            <w:webHidden/>
          </w:rPr>
          <w:fldChar w:fldCharType="end"/>
        </w:r>
        <w:r w:rsidRPr="0023622D">
          <w:rPr>
            <w:rStyle w:val="Hyperlink"/>
            <w:noProof/>
          </w:rPr>
          <w:fldChar w:fldCharType="end"/>
        </w:r>
      </w:ins>
    </w:p>
    <w:p w14:paraId="7557BED9" w14:textId="71E0303A" w:rsidR="00A47A89" w:rsidRDefault="00A47A89">
      <w:pPr>
        <w:pStyle w:val="TableofFigures"/>
        <w:tabs>
          <w:tab w:val="right" w:leader="dot" w:pos="8494"/>
        </w:tabs>
        <w:rPr>
          <w:ins w:id="803" w:author="ilham.nur@office.ui.ac.id" w:date="2023-02-11T10:22:00Z"/>
          <w:rFonts w:asciiTheme="minorHAnsi" w:eastAsiaTheme="minorEastAsia" w:hAnsiTheme="minorHAnsi"/>
          <w:noProof/>
          <w:sz w:val="22"/>
        </w:rPr>
      </w:pPr>
      <w:ins w:id="804"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7"</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2.5 Koneksi hirarki pada teknik penentuan keputusan menggunakan ANP</w:t>
        </w:r>
        <w:r>
          <w:rPr>
            <w:noProof/>
            <w:webHidden/>
          </w:rPr>
          <w:tab/>
        </w:r>
        <w:r>
          <w:rPr>
            <w:noProof/>
            <w:webHidden/>
          </w:rPr>
          <w:fldChar w:fldCharType="begin"/>
        </w:r>
        <w:r>
          <w:rPr>
            <w:noProof/>
            <w:webHidden/>
          </w:rPr>
          <w:instrText xml:space="preserve"> PAGEREF _Toc127003437 \h </w:instrText>
        </w:r>
        <w:r>
          <w:rPr>
            <w:noProof/>
            <w:webHidden/>
          </w:rPr>
        </w:r>
      </w:ins>
      <w:r>
        <w:rPr>
          <w:noProof/>
          <w:webHidden/>
        </w:rPr>
        <w:fldChar w:fldCharType="separate"/>
      </w:r>
      <w:ins w:id="805" w:author="ilham.nur@office.ui.ac.id" w:date="2023-02-11T10:22:00Z">
        <w:r>
          <w:rPr>
            <w:noProof/>
            <w:webHidden/>
          </w:rPr>
          <w:t>39</w:t>
        </w:r>
        <w:r>
          <w:rPr>
            <w:noProof/>
            <w:webHidden/>
          </w:rPr>
          <w:fldChar w:fldCharType="end"/>
        </w:r>
        <w:r w:rsidRPr="0023622D">
          <w:rPr>
            <w:rStyle w:val="Hyperlink"/>
            <w:noProof/>
          </w:rPr>
          <w:fldChar w:fldCharType="end"/>
        </w:r>
      </w:ins>
    </w:p>
    <w:p w14:paraId="42416FFC" w14:textId="3A5F78EC" w:rsidR="00A47A89" w:rsidRDefault="00A47A89">
      <w:pPr>
        <w:pStyle w:val="TableofFigures"/>
        <w:tabs>
          <w:tab w:val="right" w:leader="dot" w:pos="8494"/>
        </w:tabs>
        <w:rPr>
          <w:ins w:id="806" w:author="ilham.nur@office.ui.ac.id" w:date="2023-02-11T10:22:00Z"/>
          <w:rFonts w:asciiTheme="minorHAnsi" w:eastAsiaTheme="minorEastAsia" w:hAnsiTheme="minorHAnsi"/>
          <w:noProof/>
          <w:sz w:val="22"/>
        </w:rPr>
      </w:pPr>
      <w:ins w:id="807"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8"</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2.6 Tata cara MCDM menggunakan metode COPRAS</w:t>
        </w:r>
        <w:r>
          <w:rPr>
            <w:noProof/>
            <w:webHidden/>
          </w:rPr>
          <w:tab/>
        </w:r>
        <w:r>
          <w:rPr>
            <w:noProof/>
            <w:webHidden/>
          </w:rPr>
          <w:fldChar w:fldCharType="begin"/>
        </w:r>
        <w:r>
          <w:rPr>
            <w:noProof/>
            <w:webHidden/>
          </w:rPr>
          <w:instrText xml:space="preserve"> PAGEREF _Toc127003438 \h </w:instrText>
        </w:r>
        <w:r>
          <w:rPr>
            <w:noProof/>
            <w:webHidden/>
          </w:rPr>
        </w:r>
      </w:ins>
      <w:r>
        <w:rPr>
          <w:noProof/>
          <w:webHidden/>
        </w:rPr>
        <w:fldChar w:fldCharType="separate"/>
      </w:r>
      <w:ins w:id="808" w:author="ilham.nur@office.ui.ac.id" w:date="2023-02-11T10:22:00Z">
        <w:r>
          <w:rPr>
            <w:noProof/>
            <w:webHidden/>
          </w:rPr>
          <w:t>41</w:t>
        </w:r>
        <w:r>
          <w:rPr>
            <w:noProof/>
            <w:webHidden/>
          </w:rPr>
          <w:fldChar w:fldCharType="end"/>
        </w:r>
        <w:r w:rsidRPr="0023622D">
          <w:rPr>
            <w:rStyle w:val="Hyperlink"/>
            <w:noProof/>
          </w:rPr>
          <w:fldChar w:fldCharType="end"/>
        </w:r>
      </w:ins>
    </w:p>
    <w:p w14:paraId="6371F8C7" w14:textId="09F46913" w:rsidR="00A47A89" w:rsidRDefault="00A47A89">
      <w:pPr>
        <w:pStyle w:val="TableofFigures"/>
        <w:tabs>
          <w:tab w:val="right" w:leader="dot" w:pos="8494"/>
        </w:tabs>
        <w:rPr>
          <w:ins w:id="809" w:author="ilham.nur@office.ui.ac.id" w:date="2023-02-11T10:22:00Z"/>
          <w:rFonts w:asciiTheme="minorHAnsi" w:eastAsiaTheme="minorEastAsia" w:hAnsiTheme="minorHAnsi"/>
          <w:noProof/>
          <w:sz w:val="22"/>
        </w:rPr>
      </w:pPr>
      <w:ins w:id="810"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39"</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27003439 \h </w:instrText>
        </w:r>
        <w:r>
          <w:rPr>
            <w:noProof/>
            <w:webHidden/>
          </w:rPr>
        </w:r>
      </w:ins>
      <w:r>
        <w:rPr>
          <w:noProof/>
          <w:webHidden/>
        </w:rPr>
        <w:fldChar w:fldCharType="separate"/>
      </w:r>
      <w:ins w:id="811" w:author="ilham.nur@office.ui.ac.id" w:date="2023-02-11T10:22:00Z">
        <w:r>
          <w:rPr>
            <w:noProof/>
            <w:webHidden/>
          </w:rPr>
          <w:t>42</w:t>
        </w:r>
        <w:r>
          <w:rPr>
            <w:noProof/>
            <w:webHidden/>
          </w:rPr>
          <w:fldChar w:fldCharType="end"/>
        </w:r>
        <w:r w:rsidRPr="0023622D">
          <w:rPr>
            <w:rStyle w:val="Hyperlink"/>
            <w:noProof/>
          </w:rPr>
          <w:fldChar w:fldCharType="end"/>
        </w:r>
      </w:ins>
    </w:p>
    <w:p w14:paraId="2661C927" w14:textId="0D0E49CA" w:rsidR="00A47A89" w:rsidRDefault="00A47A89">
      <w:pPr>
        <w:pStyle w:val="TableofFigures"/>
        <w:tabs>
          <w:tab w:val="right" w:leader="dot" w:pos="8494"/>
        </w:tabs>
        <w:rPr>
          <w:ins w:id="812" w:author="ilham.nur@office.ui.ac.id" w:date="2023-02-11T10:22:00Z"/>
          <w:rFonts w:asciiTheme="minorHAnsi" w:eastAsiaTheme="minorEastAsia" w:hAnsiTheme="minorHAnsi"/>
          <w:noProof/>
          <w:sz w:val="22"/>
        </w:rPr>
      </w:pPr>
      <w:ins w:id="813"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40"</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 xml:space="preserve">Gambar 2.8 Contoh Plot </w:t>
        </w:r>
        <w:r w:rsidRPr="0023622D">
          <w:rPr>
            <w:rStyle w:val="Hyperlink"/>
            <w:i/>
            <w:noProof/>
          </w:rPr>
          <w:t xml:space="preserve">Support Vector </w:t>
        </w:r>
        <w:r w:rsidRPr="0023622D">
          <w:rPr>
            <w:rStyle w:val="Hyperlink"/>
            <w:noProof/>
          </w:rPr>
          <w:t>dalam sebuah bidang SVM</w:t>
        </w:r>
        <w:r>
          <w:rPr>
            <w:noProof/>
            <w:webHidden/>
          </w:rPr>
          <w:tab/>
        </w:r>
        <w:r>
          <w:rPr>
            <w:noProof/>
            <w:webHidden/>
          </w:rPr>
          <w:fldChar w:fldCharType="begin"/>
        </w:r>
        <w:r>
          <w:rPr>
            <w:noProof/>
            <w:webHidden/>
          </w:rPr>
          <w:instrText xml:space="preserve"> PAGEREF _Toc127003440 \h </w:instrText>
        </w:r>
        <w:r>
          <w:rPr>
            <w:noProof/>
            <w:webHidden/>
          </w:rPr>
        </w:r>
      </w:ins>
      <w:r>
        <w:rPr>
          <w:noProof/>
          <w:webHidden/>
        </w:rPr>
        <w:fldChar w:fldCharType="separate"/>
      </w:r>
      <w:ins w:id="814" w:author="ilham.nur@office.ui.ac.id" w:date="2023-02-11T10:22:00Z">
        <w:r>
          <w:rPr>
            <w:noProof/>
            <w:webHidden/>
          </w:rPr>
          <w:t>44</w:t>
        </w:r>
        <w:r>
          <w:rPr>
            <w:noProof/>
            <w:webHidden/>
          </w:rPr>
          <w:fldChar w:fldCharType="end"/>
        </w:r>
        <w:r w:rsidRPr="0023622D">
          <w:rPr>
            <w:rStyle w:val="Hyperlink"/>
            <w:noProof/>
          </w:rPr>
          <w:fldChar w:fldCharType="end"/>
        </w:r>
      </w:ins>
    </w:p>
    <w:p w14:paraId="106EB55D" w14:textId="77363C95" w:rsidR="00A47A89" w:rsidRDefault="00A47A89">
      <w:pPr>
        <w:pStyle w:val="TableofFigures"/>
        <w:tabs>
          <w:tab w:val="right" w:leader="dot" w:pos="8494"/>
        </w:tabs>
        <w:rPr>
          <w:ins w:id="815" w:author="ilham.nur@office.ui.ac.id" w:date="2023-02-11T10:22:00Z"/>
          <w:rFonts w:asciiTheme="minorHAnsi" w:eastAsiaTheme="minorEastAsia" w:hAnsiTheme="minorHAnsi"/>
          <w:noProof/>
          <w:sz w:val="22"/>
        </w:rPr>
      </w:pPr>
      <w:ins w:id="816"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41"</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 xml:space="preserve">Gambar 2.9 Ilustrasi struktur </w:t>
        </w:r>
        <w:r w:rsidRPr="0023622D">
          <w:rPr>
            <w:rStyle w:val="Hyperlink"/>
            <w:i/>
            <w:noProof/>
          </w:rPr>
          <w:t>random forest</w:t>
        </w:r>
        <w:r w:rsidRPr="0023622D">
          <w:rPr>
            <w:rStyle w:val="Hyperlink"/>
            <w:noProof/>
          </w:rPr>
          <w:t xml:space="preserve"> dalam menyelesaikan permasalahan</w:t>
        </w:r>
        <w:r>
          <w:rPr>
            <w:noProof/>
            <w:webHidden/>
          </w:rPr>
          <w:tab/>
        </w:r>
        <w:r>
          <w:rPr>
            <w:noProof/>
            <w:webHidden/>
          </w:rPr>
          <w:fldChar w:fldCharType="begin"/>
        </w:r>
        <w:r>
          <w:rPr>
            <w:noProof/>
            <w:webHidden/>
          </w:rPr>
          <w:instrText xml:space="preserve"> PAGEREF _Toc127003441 \h </w:instrText>
        </w:r>
        <w:r>
          <w:rPr>
            <w:noProof/>
            <w:webHidden/>
          </w:rPr>
        </w:r>
      </w:ins>
      <w:r>
        <w:rPr>
          <w:noProof/>
          <w:webHidden/>
        </w:rPr>
        <w:fldChar w:fldCharType="separate"/>
      </w:r>
      <w:ins w:id="817" w:author="ilham.nur@office.ui.ac.id" w:date="2023-02-11T10:22:00Z">
        <w:r>
          <w:rPr>
            <w:noProof/>
            <w:webHidden/>
          </w:rPr>
          <w:t>45</w:t>
        </w:r>
        <w:r>
          <w:rPr>
            <w:noProof/>
            <w:webHidden/>
          </w:rPr>
          <w:fldChar w:fldCharType="end"/>
        </w:r>
        <w:r w:rsidRPr="0023622D">
          <w:rPr>
            <w:rStyle w:val="Hyperlink"/>
            <w:noProof/>
          </w:rPr>
          <w:fldChar w:fldCharType="end"/>
        </w:r>
      </w:ins>
    </w:p>
    <w:p w14:paraId="02305C3F" w14:textId="323AFD3A" w:rsidR="00A47A89" w:rsidRDefault="00A47A89">
      <w:pPr>
        <w:pStyle w:val="TableofFigures"/>
        <w:tabs>
          <w:tab w:val="right" w:leader="dot" w:pos="8494"/>
        </w:tabs>
        <w:rPr>
          <w:ins w:id="818" w:author="ilham.nur@office.ui.ac.id" w:date="2023-02-11T10:22:00Z"/>
          <w:rFonts w:asciiTheme="minorHAnsi" w:eastAsiaTheme="minorEastAsia" w:hAnsiTheme="minorHAnsi"/>
          <w:noProof/>
          <w:sz w:val="22"/>
        </w:rPr>
      </w:pPr>
      <w:ins w:id="819"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42"</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3.1 Diagram alir detil penelitan</w:t>
        </w:r>
        <w:r>
          <w:rPr>
            <w:noProof/>
            <w:webHidden/>
          </w:rPr>
          <w:tab/>
        </w:r>
        <w:r>
          <w:rPr>
            <w:noProof/>
            <w:webHidden/>
          </w:rPr>
          <w:fldChar w:fldCharType="begin"/>
        </w:r>
        <w:r>
          <w:rPr>
            <w:noProof/>
            <w:webHidden/>
          </w:rPr>
          <w:instrText xml:space="preserve"> PAGEREF _Toc127003442 \h </w:instrText>
        </w:r>
        <w:r>
          <w:rPr>
            <w:noProof/>
            <w:webHidden/>
          </w:rPr>
        </w:r>
      </w:ins>
      <w:r>
        <w:rPr>
          <w:noProof/>
          <w:webHidden/>
        </w:rPr>
        <w:fldChar w:fldCharType="separate"/>
      </w:r>
      <w:ins w:id="820" w:author="ilham.nur@office.ui.ac.id" w:date="2023-02-11T10:22:00Z">
        <w:r>
          <w:rPr>
            <w:noProof/>
            <w:webHidden/>
          </w:rPr>
          <w:t>51</w:t>
        </w:r>
        <w:r>
          <w:rPr>
            <w:noProof/>
            <w:webHidden/>
          </w:rPr>
          <w:fldChar w:fldCharType="end"/>
        </w:r>
        <w:r w:rsidRPr="0023622D">
          <w:rPr>
            <w:rStyle w:val="Hyperlink"/>
            <w:noProof/>
          </w:rPr>
          <w:fldChar w:fldCharType="end"/>
        </w:r>
      </w:ins>
    </w:p>
    <w:p w14:paraId="144F9DDA" w14:textId="63C42E9B" w:rsidR="00A47A89" w:rsidRDefault="00A47A89">
      <w:pPr>
        <w:pStyle w:val="TableofFigures"/>
        <w:tabs>
          <w:tab w:val="right" w:leader="dot" w:pos="8494"/>
        </w:tabs>
        <w:rPr>
          <w:ins w:id="821" w:author="ilham.nur@office.ui.ac.id" w:date="2023-02-11T10:22:00Z"/>
          <w:rFonts w:asciiTheme="minorHAnsi" w:eastAsiaTheme="minorEastAsia" w:hAnsiTheme="minorHAnsi"/>
          <w:noProof/>
          <w:sz w:val="22"/>
        </w:rPr>
      </w:pPr>
      <w:ins w:id="822"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43"</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3.2 Area penelitian yang dilakukan yang berhubungan dengan bidak Teknik Industri</w:t>
        </w:r>
        <w:r>
          <w:rPr>
            <w:noProof/>
            <w:webHidden/>
          </w:rPr>
          <w:tab/>
        </w:r>
        <w:r>
          <w:rPr>
            <w:noProof/>
            <w:webHidden/>
          </w:rPr>
          <w:fldChar w:fldCharType="begin"/>
        </w:r>
        <w:r>
          <w:rPr>
            <w:noProof/>
            <w:webHidden/>
          </w:rPr>
          <w:instrText xml:space="preserve"> PAGEREF _Toc127003443 \h </w:instrText>
        </w:r>
        <w:r>
          <w:rPr>
            <w:noProof/>
            <w:webHidden/>
          </w:rPr>
        </w:r>
      </w:ins>
      <w:r>
        <w:rPr>
          <w:noProof/>
          <w:webHidden/>
        </w:rPr>
        <w:fldChar w:fldCharType="separate"/>
      </w:r>
      <w:ins w:id="823" w:author="ilham.nur@office.ui.ac.id" w:date="2023-02-11T10:22:00Z">
        <w:r>
          <w:rPr>
            <w:noProof/>
            <w:webHidden/>
          </w:rPr>
          <w:t>54</w:t>
        </w:r>
        <w:r>
          <w:rPr>
            <w:noProof/>
            <w:webHidden/>
          </w:rPr>
          <w:fldChar w:fldCharType="end"/>
        </w:r>
        <w:r w:rsidRPr="0023622D">
          <w:rPr>
            <w:rStyle w:val="Hyperlink"/>
            <w:noProof/>
          </w:rPr>
          <w:fldChar w:fldCharType="end"/>
        </w:r>
      </w:ins>
    </w:p>
    <w:p w14:paraId="4D677A2E" w14:textId="0544CBD0" w:rsidR="00A47A89" w:rsidRDefault="00A47A89">
      <w:pPr>
        <w:pStyle w:val="TableofFigures"/>
        <w:tabs>
          <w:tab w:val="right" w:leader="dot" w:pos="8494"/>
        </w:tabs>
        <w:rPr>
          <w:ins w:id="824" w:author="ilham.nur@office.ui.ac.id" w:date="2023-02-11T10:22:00Z"/>
          <w:rFonts w:asciiTheme="minorHAnsi" w:eastAsiaTheme="minorEastAsia" w:hAnsiTheme="minorHAnsi"/>
          <w:noProof/>
          <w:sz w:val="22"/>
        </w:rPr>
      </w:pPr>
      <w:ins w:id="825"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44"</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3.3 Sampel VosViewer terkait topik riset yang akan dibahas</w:t>
        </w:r>
        <w:r>
          <w:rPr>
            <w:noProof/>
            <w:webHidden/>
          </w:rPr>
          <w:tab/>
        </w:r>
        <w:r>
          <w:rPr>
            <w:noProof/>
            <w:webHidden/>
          </w:rPr>
          <w:fldChar w:fldCharType="begin"/>
        </w:r>
        <w:r>
          <w:rPr>
            <w:noProof/>
            <w:webHidden/>
          </w:rPr>
          <w:instrText xml:space="preserve"> PAGEREF _Toc127003444 \h </w:instrText>
        </w:r>
        <w:r>
          <w:rPr>
            <w:noProof/>
            <w:webHidden/>
          </w:rPr>
        </w:r>
      </w:ins>
      <w:r>
        <w:rPr>
          <w:noProof/>
          <w:webHidden/>
        </w:rPr>
        <w:fldChar w:fldCharType="separate"/>
      </w:r>
      <w:ins w:id="826" w:author="ilham.nur@office.ui.ac.id" w:date="2023-02-11T10:22:00Z">
        <w:r>
          <w:rPr>
            <w:noProof/>
            <w:webHidden/>
          </w:rPr>
          <w:t>55</w:t>
        </w:r>
        <w:r>
          <w:rPr>
            <w:noProof/>
            <w:webHidden/>
          </w:rPr>
          <w:fldChar w:fldCharType="end"/>
        </w:r>
        <w:r w:rsidRPr="0023622D">
          <w:rPr>
            <w:rStyle w:val="Hyperlink"/>
            <w:noProof/>
          </w:rPr>
          <w:fldChar w:fldCharType="end"/>
        </w:r>
      </w:ins>
    </w:p>
    <w:p w14:paraId="15C71A38" w14:textId="35F5DC05" w:rsidR="00A47A89" w:rsidRDefault="00A47A89">
      <w:pPr>
        <w:pStyle w:val="TableofFigures"/>
        <w:tabs>
          <w:tab w:val="right" w:leader="dot" w:pos="8494"/>
        </w:tabs>
        <w:rPr>
          <w:ins w:id="827" w:author="ilham.nur@office.ui.ac.id" w:date="2023-02-11T10:22:00Z"/>
          <w:rFonts w:asciiTheme="minorHAnsi" w:eastAsiaTheme="minorEastAsia" w:hAnsiTheme="minorHAnsi"/>
          <w:noProof/>
          <w:sz w:val="22"/>
        </w:rPr>
      </w:pPr>
      <w:ins w:id="828"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45"</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3.4 Arsitektur sistem secara garis besar terkait dengan sistem optimasi alokasi pekerjaan dan sumber daya yang akan diintegrasi dengan SIMP</w:t>
        </w:r>
        <w:r>
          <w:rPr>
            <w:noProof/>
            <w:webHidden/>
          </w:rPr>
          <w:tab/>
        </w:r>
        <w:r>
          <w:rPr>
            <w:noProof/>
            <w:webHidden/>
          </w:rPr>
          <w:fldChar w:fldCharType="begin"/>
        </w:r>
        <w:r>
          <w:rPr>
            <w:noProof/>
            <w:webHidden/>
          </w:rPr>
          <w:instrText xml:space="preserve"> PAGEREF _Toc127003445 \h </w:instrText>
        </w:r>
        <w:r>
          <w:rPr>
            <w:noProof/>
            <w:webHidden/>
          </w:rPr>
        </w:r>
      </w:ins>
      <w:r>
        <w:rPr>
          <w:noProof/>
          <w:webHidden/>
        </w:rPr>
        <w:fldChar w:fldCharType="separate"/>
      </w:r>
      <w:ins w:id="829" w:author="ilham.nur@office.ui.ac.id" w:date="2023-02-11T10:22:00Z">
        <w:r>
          <w:rPr>
            <w:noProof/>
            <w:webHidden/>
          </w:rPr>
          <w:t>61</w:t>
        </w:r>
        <w:r>
          <w:rPr>
            <w:noProof/>
            <w:webHidden/>
          </w:rPr>
          <w:fldChar w:fldCharType="end"/>
        </w:r>
        <w:r w:rsidRPr="0023622D">
          <w:rPr>
            <w:rStyle w:val="Hyperlink"/>
            <w:noProof/>
          </w:rPr>
          <w:fldChar w:fldCharType="end"/>
        </w:r>
      </w:ins>
    </w:p>
    <w:p w14:paraId="12459237" w14:textId="35446537" w:rsidR="00A47A89" w:rsidRDefault="00A47A89">
      <w:pPr>
        <w:pStyle w:val="TableofFigures"/>
        <w:tabs>
          <w:tab w:val="right" w:leader="dot" w:pos="8494"/>
        </w:tabs>
        <w:rPr>
          <w:ins w:id="830" w:author="ilham.nur@office.ui.ac.id" w:date="2023-02-11T10:22:00Z"/>
          <w:rFonts w:asciiTheme="minorHAnsi" w:eastAsiaTheme="minorEastAsia" w:hAnsiTheme="minorHAnsi"/>
          <w:noProof/>
          <w:sz w:val="22"/>
        </w:rPr>
      </w:pPr>
      <w:ins w:id="831"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46"</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 xml:space="preserve">Gambar 4.1 </w:t>
        </w:r>
        <w:r w:rsidRPr="0023622D">
          <w:rPr>
            <w:rStyle w:val="Hyperlink"/>
            <w:i/>
            <w:noProof/>
          </w:rPr>
          <w:t xml:space="preserve">Enterprise Architecture </w:t>
        </w:r>
        <w:r w:rsidRPr="0023622D">
          <w:rPr>
            <w:rStyle w:val="Hyperlink"/>
            <w:noProof/>
          </w:rPr>
          <w:t>dari Sistem Optimasi Alokasi Pekerjaan dan Sumber Daya</w:t>
        </w:r>
        <w:r>
          <w:rPr>
            <w:noProof/>
            <w:webHidden/>
          </w:rPr>
          <w:tab/>
        </w:r>
        <w:r>
          <w:rPr>
            <w:noProof/>
            <w:webHidden/>
          </w:rPr>
          <w:fldChar w:fldCharType="begin"/>
        </w:r>
        <w:r>
          <w:rPr>
            <w:noProof/>
            <w:webHidden/>
          </w:rPr>
          <w:instrText xml:space="preserve"> PAGEREF _Toc127003446 \h </w:instrText>
        </w:r>
        <w:r>
          <w:rPr>
            <w:noProof/>
            <w:webHidden/>
          </w:rPr>
        </w:r>
      </w:ins>
      <w:r>
        <w:rPr>
          <w:noProof/>
          <w:webHidden/>
        </w:rPr>
        <w:fldChar w:fldCharType="separate"/>
      </w:r>
      <w:ins w:id="832" w:author="ilham.nur@office.ui.ac.id" w:date="2023-02-11T10:22:00Z">
        <w:r>
          <w:rPr>
            <w:noProof/>
            <w:webHidden/>
          </w:rPr>
          <w:t>70</w:t>
        </w:r>
        <w:r>
          <w:rPr>
            <w:noProof/>
            <w:webHidden/>
          </w:rPr>
          <w:fldChar w:fldCharType="end"/>
        </w:r>
        <w:r w:rsidRPr="0023622D">
          <w:rPr>
            <w:rStyle w:val="Hyperlink"/>
            <w:noProof/>
          </w:rPr>
          <w:fldChar w:fldCharType="end"/>
        </w:r>
      </w:ins>
    </w:p>
    <w:p w14:paraId="1207007B" w14:textId="04D9B5CB" w:rsidR="00A47A89" w:rsidRDefault="00A47A89">
      <w:pPr>
        <w:pStyle w:val="TableofFigures"/>
        <w:tabs>
          <w:tab w:val="right" w:leader="dot" w:pos="8494"/>
        </w:tabs>
        <w:rPr>
          <w:ins w:id="833" w:author="ilham.nur@office.ui.ac.id" w:date="2023-02-11T10:22:00Z"/>
          <w:rFonts w:asciiTheme="minorHAnsi" w:eastAsiaTheme="minorEastAsia" w:hAnsiTheme="minorHAnsi"/>
          <w:noProof/>
          <w:sz w:val="22"/>
        </w:rPr>
      </w:pPr>
      <w:ins w:id="834"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47"</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Gambar 4.2 Model konseptual ERD SOAPSD</w:t>
        </w:r>
        <w:r>
          <w:rPr>
            <w:noProof/>
            <w:webHidden/>
          </w:rPr>
          <w:tab/>
        </w:r>
        <w:r>
          <w:rPr>
            <w:noProof/>
            <w:webHidden/>
          </w:rPr>
          <w:fldChar w:fldCharType="begin"/>
        </w:r>
        <w:r>
          <w:rPr>
            <w:noProof/>
            <w:webHidden/>
          </w:rPr>
          <w:instrText xml:space="preserve"> PAGEREF _Toc127003447 \h </w:instrText>
        </w:r>
        <w:r>
          <w:rPr>
            <w:noProof/>
            <w:webHidden/>
          </w:rPr>
        </w:r>
      </w:ins>
      <w:r>
        <w:rPr>
          <w:noProof/>
          <w:webHidden/>
        </w:rPr>
        <w:fldChar w:fldCharType="separate"/>
      </w:r>
      <w:ins w:id="835" w:author="ilham.nur@office.ui.ac.id" w:date="2023-02-11T10:22:00Z">
        <w:r>
          <w:rPr>
            <w:noProof/>
            <w:webHidden/>
          </w:rPr>
          <w:t>77</w:t>
        </w:r>
        <w:r>
          <w:rPr>
            <w:noProof/>
            <w:webHidden/>
          </w:rPr>
          <w:fldChar w:fldCharType="end"/>
        </w:r>
        <w:r w:rsidRPr="0023622D">
          <w:rPr>
            <w:rStyle w:val="Hyperlink"/>
            <w:noProof/>
          </w:rPr>
          <w:fldChar w:fldCharType="end"/>
        </w:r>
      </w:ins>
    </w:p>
    <w:p w14:paraId="31AA2083" w14:textId="460BCBBC" w:rsidR="00A47A89" w:rsidRDefault="00A47A89">
      <w:pPr>
        <w:pStyle w:val="TableofFigures"/>
        <w:tabs>
          <w:tab w:val="right" w:leader="dot" w:pos="8494"/>
        </w:tabs>
        <w:rPr>
          <w:ins w:id="836" w:author="ilham.nur@office.ui.ac.id" w:date="2023-02-11T10:22:00Z"/>
          <w:rFonts w:asciiTheme="minorHAnsi" w:eastAsiaTheme="minorEastAsia" w:hAnsiTheme="minorHAnsi"/>
          <w:noProof/>
          <w:sz w:val="22"/>
        </w:rPr>
      </w:pPr>
      <w:ins w:id="837" w:author="ilham.nur@office.ui.ac.id" w:date="2023-02-11T10:22:00Z">
        <w:r w:rsidRPr="0023622D">
          <w:rPr>
            <w:rStyle w:val="Hyperlink"/>
            <w:noProof/>
          </w:rPr>
          <w:fldChar w:fldCharType="begin"/>
        </w:r>
        <w:r w:rsidRPr="0023622D">
          <w:rPr>
            <w:rStyle w:val="Hyperlink"/>
            <w:noProof/>
          </w:rPr>
          <w:instrText xml:space="preserve"> </w:instrText>
        </w:r>
        <w:r>
          <w:rPr>
            <w:noProof/>
          </w:rPr>
          <w:instrText>HYPERLINK \l "_Toc127003448"</w:instrText>
        </w:r>
        <w:r w:rsidRPr="0023622D">
          <w:rPr>
            <w:rStyle w:val="Hyperlink"/>
            <w:noProof/>
          </w:rPr>
          <w:instrText xml:space="preserve"> </w:instrText>
        </w:r>
        <w:r w:rsidRPr="0023622D">
          <w:rPr>
            <w:rStyle w:val="Hyperlink"/>
            <w:noProof/>
          </w:rPr>
        </w:r>
        <w:r w:rsidRPr="0023622D">
          <w:rPr>
            <w:rStyle w:val="Hyperlink"/>
            <w:noProof/>
          </w:rPr>
          <w:fldChar w:fldCharType="separate"/>
        </w:r>
        <w:r w:rsidRPr="0023622D">
          <w:rPr>
            <w:rStyle w:val="Hyperlink"/>
            <w:noProof/>
          </w:rPr>
          <w:t xml:space="preserve">Gambar 4.3 </w:t>
        </w:r>
        <w:r w:rsidRPr="0023622D">
          <w:rPr>
            <w:rStyle w:val="Hyperlink"/>
            <w:i/>
            <w:noProof/>
          </w:rPr>
          <w:t>Entity Relational Diagram</w:t>
        </w:r>
        <w:r w:rsidRPr="0023622D">
          <w:rPr>
            <w:rStyle w:val="Hyperlink"/>
            <w:noProof/>
          </w:rPr>
          <w:t xml:space="preserve"> Logikal dari Sistem optimasi Alokasi Pekerjaan dan Sumber Daya</w:t>
        </w:r>
        <w:r>
          <w:rPr>
            <w:noProof/>
            <w:webHidden/>
          </w:rPr>
          <w:tab/>
        </w:r>
        <w:r>
          <w:rPr>
            <w:noProof/>
            <w:webHidden/>
          </w:rPr>
          <w:fldChar w:fldCharType="begin"/>
        </w:r>
        <w:r>
          <w:rPr>
            <w:noProof/>
            <w:webHidden/>
          </w:rPr>
          <w:instrText xml:space="preserve"> PAGEREF _Toc127003448 \h </w:instrText>
        </w:r>
        <w:r>
          <w:rPr>
            <w:noProof/>
            <w:webHidden/>
          </w:rPr>
        </w:r>
      </w:ins>
      <w:r>
        <w:rPr>
          <w:noProof/>
          <w:webHidden/>
        </w:rPr>
        <w:fldChar w:fldCharType="separate"/>
      </w:r>
      <w:ins w:id="838" w:author="ilham.nur@office.ui.ac.id" w:date="2023-02-11T10:22:00Z">
        <w:r>
          <w:rPr>
            <w:noProof/>
            <w:webHidden/>
          </w:rPr>
          <w:t>78</w:t>
        </w:r>
        <w:r>
          <w:rPr>
            <w:noProof/>
            <w:webHidden/>
          </w:rPr>
          <w:fldChar w:fldCharType="end"/>
        </w:r>
        <w:r w:rsidRPr="0023622D">
          <w:rPr>
            <w:rStyle w:val="Hyperlink"/>
            <w:noProof/>
          </w:rPr>
          <w:fldChar w:fldCharType="end"/>
        </w:r>
      </w:ins>
    </w:p>
    <w:p w14:paraId="3F65BA2E" w14:textId="66AE1369" w:rsidR="00032BC4" w:rsidDel="00CA2078" w:rsidRDefault="00032BC4">
      <w:pPr>
        <w:pStyle w:val="TableofFigures"/>
        <w:tabs>
          <w:tab w:val="right" w:leader="dot" w:pos="8494"/>
        </w:tabs>
        <w:rPr>
          <w:ins w:id="839" w:author="ilham.nur@office.ui.ac.id [2]" w:date="2023-01-29T12:12:00Z"/>
          <w:del w:id="840" w:author="ilham.nur@office.ui.ac.id" w:date="2023-01-31T22:33:00Z"/>
          <w:rFonts w:asciiTheme="minorHAnsi" w:eastAsiaTheme="minorEastAsia" w:hAnsiTheme="minorHAnsi"/>
          <w:noProof/>
          <w:sz w:val="22"/>
        </w:rPr>
      </w:pPr>
      <w:ins w:id="841" w:author="ilham.nur@office.ui.ac.id [2]" w:date="2023-01-29T12:12:00Z">
        <w:del w:id="842" w:author="ilham.nur@office.ui.ac.id" w:date="2023-01-31T22:33:00Z">
          <w:r w:rsidRPr="00CA2078" w:rsidDel="00CA2078">
            <w:rPr>
              <w:rStyle w:val="Hyperlink"/>
              <w:noProof/>
            </w:rPr>
            <w:delText>Gambar 1.1 Data performa proyek berdasarkan daerah</w:delText>
          </w:r>
          <w:r w:rsidDel="00CA2078">
            <w:rPr>
              <w:noProof/>
              <w:webHidden/>
            </w:rPr>
            <w:tab/>
            <w:delText>2</w:delText>
          </w:r>
        </w:del>
      </w:ins>
    </w:p>
    <w:p w14:paraId="3CA43A5F" w14:textId="1C5CEB74" w:rsidR="00032BC4" w:rsidDel="00CA2078" w:rsidRDefault="00032BC4">
      <w:pPr>
        <w:pStyle w:val="TableofFigures"/>
        <w:tabs>
          <w:tab w:val="right" w:leader="dot" w:pos="8494"/>
        </w:tabs>
        <w:rPr>
          <w:ins w:id="843" w:author="ilham.nur@office.ui.ac.id [2]" w:date="2023-01-29T12:12:00Z"/>
          <w:del w:id="844" w:author="ilham.nur@office.ui.ac.id" w:date="2023-01-31T22:33:00Z"/>
          <w:rFonts w:asciiTheme="minorHAnsi" w:eastAsiaTheme="minorEastAsia" w:hAnsiTheme="minorHAnsi"/>
          <w:noProof/>
          <w:sz w:val="22"/>
        </w:rPr>
      </w:pPr>
      <w:ins w:id="845" w:author="ilham.nur@office.ui.ac.id [2]" w:date="2023-01-29T12:12:00Z">
        <w:del w:id="846" w:author="ilham.nur@office.ui.ac.id" w:date="2023-01-31T22:33:00Z">
          <w:r w:rsidRPr="00CA2078" w:rsidDel="00CA2078">
            <w:rPr>
              <w:rStyle w:val="Hyperlink"/>
              <w:noProof/>
            </w:rPr>
            <w:delText>Gambar 1.2 Kendala yang mengakibatkan keterlambatan proyek menurut Association Project Management</w:delText>
          </w:r>
          <w:r w:rsidDel="00CA2078">
            <w:rPr>
              <w:noProof/>
              <w:webHidden/>
            </w:rPr>
            <w:tab/>
            <w:delText>3</w:delText>
          </w:r>
        </w:del>
      </w:ins>
    </w:p>
    <w:p w14:paraId="0360292E" w14:textId="0B79D3C9" w:rsidR="00032BC4" w:rsidDel="00CA2078" w:rsidRDefault="00032BC4">
      <w:pPr>
        <w:pStyle w:val="TableofFigures"/>
        <w:tabs>
          <w:tab w:val="right" w:leader="dot" w:pos="8494"/>
        </w:tabs>
        <w:rPr>
          <w:ins w:id="847" w:author="ilham.nur@office.ui.ac.id [2]" w:date="2023-01-29T12:12:00Z"/>
          <w:del w:id="848" w:author="ilham.nur@office.ui.ac.id" w:date="2023-01-31T22:33:00Z"/>
          <w:rFonts w:asciiTheme="minorHAnsi" w:eastAsiaTheme="minorEastAsia" w:hAnsiTheme="minorHAnsi"/>
          <w:noProof/>
          <w:sz w:val="22"/>
        </w:rPr>
      </w:pPr>
      <w:ins w:id="849" w:author="ilham.nur@office.ui.ac.id [2]" w:date="2023-01-29T12:12:00Z">
        <w:del w:id="850" w:author="ilham.nur@office.ui.ac.id" w:date="2023-01-31T22:33:00Z">
          <w:r w:rsidRPr="00CA2078" w:rsidDel="00CA2078">
            <w:rPr>
              <w:rStyle w:val="Hyperlink"/>
              <w:noProof/>
            </w:rPr>
            <w:delText>Gambar 1.3 Diagram Pareto yang menggambarkan kendala keterlambatan proyek PT X</w:delText>
          </w:r>
          <w:r w:rsidDel="00CA2078">
            <w:rPr>
              <w:noProof/>
              <w:webHidden/>
            </w:rPr>
            <w:tab/>
            <w:delText>5</w:delText>
          </w:r>
        </w:del>
      </w:ins>
    </w:p>
    <w:p w14:paraId="1B1874F2" w14:textId="41F39DF1" w:rsidR="00032BC4" w:rsidDel="00CA2078" w:rsidRDefault="00032BC4">
      <w:pPr>
        <w:pStyle w:val="TableofFigures"/>
        <w:tabs>
          <w:tab w:val="right" w:leader="dot" w:pos="8494"/>
        </w:tabs>
        <w:rPr>
          <w:ins w:id="851" w:author="ilham.nur@office.ui.ac.id [2]" w:date="2023-01-29T12:12:00Z"/>
          <w:del w:id="852" w:author="ilham.nur@office.ui.ac.id" w:date="2023-01-31T22:33:00Z"/>
          <w:rFonts w:asciiTheme="minorHAnsi" w:eastAsiaTheme="minorEastAsia" w:hAnsiTheme="minorHAnsi"/>
          <w:noProof/>
          <w:sz w:val="22"/>
        </w:rPr>
      </w:pPr>
      <w:ins w:id="853" w:author="ilham.nur@office.ui.ac.id [2]" w:date="2023-01-29T12:12:00Z">
        <w:del w:id="854" w:author="ilham.nur@office.ui.ac.id" w:date="2023-01-31T22:33:00Z">
          <w:r w:rsidRPr="00CA2078" w:rsidDel="00CA2078">
            <w:rPr>
              <w:rStyle w:val="Hyperlink"/>
              <w:noProof/>
            </w:rPr>
            <w:delText>Gambar 1.4 Performa waktu penyelesaian proyek pada PT.X yang mengalami keterlambatan di tahun 2021</w:delText>
          </w:r>
          <w:r w:rsidDel="00CA2078">
            <w:rPr>
              <w:noProof/>
              <w:webHidden/>
            </w:rPr>
            <w:tab/>
            <w:delText>6</w:delText>
          </w:r>
        </w:del>
      </w:ins>
    </w:p>
    <w:p w14:paraId="144B3A57" w14:textId="1CC0260A" w:rsidR="00032BC4" w:rsidDel="00CA2078" w:rsidRDefault="00032BC4">
      <w:pPr>
        <w:pStyle w:val="TableofFigures"/>
        <w:tabs>
          <w:tab w:val="right" w:leader="dot" w:pos="8494"/>
        </w:tabs>
        <w:rPr>
          <w:ins w:id="855" w:author="ilham.nur@office.ui.ac.id [2]" w:date="2023-01-29T12:12:00Z"/>
          <w:del w:id="856" w:author="ilham.nur@office.ui.ac.id" w:date="2023-01-31T22:33:00Z"/>
          <w:rFonts w:asciiTheme="minorHAnsi" w:eastAsiaTheme="minorEastAsia" w:hAnsiTheme="minorHAnsi"/>
          <w:noProof/>
          <w:sz w:val="22"/>
        </w:rPr>
      </w:pPr>
      <w:ins w:id="857" w:author="ilham.nur@office.ui.ac.id [2]" w:date="2023-01-29T12:12:00Z">
        <w:del w:id="858" w:author="ilham.nur@office.ui.ac.id" w:date="2023-01-31T22:33:00Z">
          <w:r w:rsidRPr="00CA2078" w:rsidDel="00CA2078">
            <w:rPr>
              <w:rStyle w:val="Hyperlink"/>
              <w:noProof/>
            </w:rPr>
            <w:delText>Gambar 1.5 Ringkasan Metodologi Penelitian</w:delText>
          </w:r>
          <w:r w:rsidDel="00CA2078">
            <w:rPr>
              <w:noProof/>
              <w:webHidden/>
            </w:rPr>
            <w:tab/>
            <w:delText>18</w:delText>
          </w:r>
        </w:del>
      </w:ins>
    </w:p>
    <w:p w14:paraId="2509C797" w14:textId="776D8A27" w:rsidR="00032BC4" w:rsidDel="00CA2078" w:rsidRDefault="00032BC4">
      <w:pPr>
        <w:pStyle w:val="TableofFigures"/>
        <w:tabs>
          <w:tab w:val="right" w:leader="dot" w:pos="8494"/>
        </w:tabs>
        <w:rPr>
          <w:ins w:id="859" w:author="ilham.nur@office.ui.ac.id [2]" w:date="2023-01-29T12:12:00Z"/>
          <w:del w:id="860" w:author="ilham.nur@office.ui.ac.id" w:date="2023-01-31T22:33:00Z"/>
          <w:rFonts w:asciiTheme="minorHAnsi" w:eastAsiaTheme="minorEastAsia" w:hAnsiTheme="minorHAnsi"/>
          <w:noProof/>
          <w:sz w:val="22"/>
        </w:rPr>
      </w:pPr>
      <w:ins w:id="861" w:author="ilham.nur@office.ui.ac.id [2]" w:date="2023-01-29T12:12:00Z">
        <w:del w:id="862" w:author="ilham.nur@office.ui.ac.id" w:date="2023-01-31T22:33:00Z">
          <w:r w:rsidRPr="00CA2078" w:rsidDel="00CA2078">
            <w:rPr>
              <w:rStyle w:val="Hyperlink"/>
              <w:noProof/>
            </w:rPr>
            <w:delText>Gambar 2.1 Hubungan kompleksitas proyek dengan bantuan fleksibilitas manajemen proyek dengan hasil akhir proyek</w:delText>
          </w:r>
          <w:r w:rsidDel="00CA2078">
            <w:rPr>
              <w:noProof/>
              <w:webHidden/>
            </w:rPr>
            <w:tab/>
            <w:delText>23</w:delText>
          </w:r>
        </w:del>
      </w:ins>
    </w:p>
    <w:p w14:paraId="033AB73D" w14:textId="405D8D9F" w:rsidR="00032BC4" w:rsidDel="00CA2078" w:rsidRDefault="00032BC4">
      <w:pPr>
        <w:pStyle w:val="TableofFigures"/>
        <w:tabs>
          <w:tab w:val="right" w:leader="dot" w:pos="8494"/>
        </w:tabs>
        <w:rPr>
          <w:ins w:id="863" w:author="ilham.nur@office.ui.ac.id [2]" w:date="2023-01-29T12:12:00Z"/>
          <w:del w:id="864" w:author="ilham.nur@office.ui.ac.id" w:date="2023-01-31T22:33:00Z"/>
          <w:rFonts w:asciiTheme="minorHAnsi" w:eastAsiaTheme="minorEastAsia" w:hAnsiTheme="minorHAnsi"/>
          <w:noProof/>
          <w:sz w:val="22"/>
        </w:rPr>
      </w:pPr>
      <w:ins w:id="865" w:author="ilham.nur@office.ui.ac.id [2]" w:date="2023-01-29T12:12:00Z">
        <w:del w:id="866" w:author="ilham.nur@office.ui.ac.id" w:date="2023-01-31T22:33:00Z">
          <w:r w:rsidRPr="00CA2078" w:rsidDel="00CA2078">
            <w:rPr>
              <w:rStyle w:val="Hyperlink"/>
              <w:noProof/>
            </w:rPr>
            <w:delText xml:space="preserve">Gambar 2.2 Aspek dan komponen penyusun </w:delText>
          </w:r>
          <w:r w:rsidRPr="00CA2078" w:rsidDel="00CA2078">
            <w:rPr>
              <w:rStyle w:val="Hyperlink"/>
              <w:i/>
              <w:noProof/>
            </w:rPr>
            <w:delText>Gartner Framework</w:delText>
          </w:r>
          <w:r w:rsidDel="00CA2078">
            <w:rPr>
              <w:noProof/>
              <w:webHidden/>
            </w:rPr>
            <w:tab/>
            <w:delText>31</w:delText>
          </w:r>
        </w:del>
      </w:ins>
    </w:p>
    <w:p w14:paraId="7E94484B" w14:textId="6B776224" w:rsidR="00032BC4" w:rsidDel="00CA2078" w:rsidRDefault="00032BC4">
      <w:pPr>
        <w:pStyle w:val="TableofFigures"/>
        <w:tabs>
          <w:tab w:val="right" w:leader="dot" w:pos="8494"/>
        </w:tabs>
        <w:rPr>
          <w:ins w:id="867" w:author="ilham.nur@office.ui.ac.id [2]" w:date="2023-01-29T12:12:00Z"/>
          <w:del w:id="868" w:author="ilham.nur@office.ui.ac.id" w:date="2023-01-31T22:33:00Z"/>
          <w:rFonts w:asciiTheme="minorHAnsi" w:eastAsiaTheme="minorEastAsia" w:hAnsiTheme="minorHAnsi"/>
          <w:noProof/>
          <w:sz w:val="22"/>
        </w:rPr>
      </w:pPr>
      <w:ins w:id="869" w:author="ilham.nur@office.ui.ac.id [2]" w:date="2023-01-29T12:12:00Z">
        <w:del w:id="870" w:author="ilham.nur@office.ui.ac.id" w:date="2023-01-31T22:33:00Z">
          <w:r w:rsidRPr="00CA2078" w:rsidDel="00CA2078">
            <w:rPr>
              <w:rStyle w:val="Hyperlink"/>
              <w:noProof/>
            </w:rPr>
            <w:delText>Gambar 2.3 Pembagian MCDM berdasarkan data, kriteria yang digunakan, dan jumlah hasil yang dikeluarkan</w:delText>
          </w:r>
          <w:r w:rsidDel="00CA2078">
            <w:rPr>
              <w:noProof/>
              <w:webHidden/>
            </w:rPr>
            <w:tab/>
            <w:delText>36</w:delText>
          </w:r>
        </w:del>
      </w:ins>
    </w:p>
    <w:p w14:paraId="19A65ABD" w14:textId="2DDED7CD" w:rsidR="00032BC4" w:rsidDel="00CA2078" w:rsidRDefault="00032BC4">
      <w:pPr>
        <w:pStyle w:val="TableofFigures"/>
        <w:tabs>
          <w:tab w:val="right" w:leader="dot" w:pos="8494"/>
        </w:tabs>
        <w:rPr>
          <w:ins w:id="871" w:author="ilham.nur@office.ui.ac.id [2]" w:date="2023-01-29T12:12:00Z"/>
          <w:del w:id="872" w:author="ilham.nur@office.ui.ac.id" w:date="2023-01-31T22:33:00Z"/>
          <w:rFonts w:asciiTheme="minorHAnsi" w:eastAsiaTheme="minorEastAsia" w:hAnsiTheme="minorHAnsi"/>
          <w:noProof/>
          <w:sz w:val="22"/>
        </w:rPr>
      </w:pPr>
      <w:ins w:id="873" w:author="ilham.nur@office.ui.ac.id [2]" w:date="2023-01-29T12:12:00Z">
        <w:del w:id="874" w:author="ilham.nur@office.ui.ac.id" w:date="2023-01-31T22:33:00Z">
          <w:r w:rsidRPr="00CA2078" w:rsidDel="00CA2078">
            <w:rPr>
              <w:rStyle w:val="Hyperlink"/>
              <w:noProof/>
            </w:rPr>
            <w:delText>Gambar 2.4 Kombinasi MCDM untuk membentuk sebuah MCDM yang bersifat hybrid (</w:delText>
          </w:r>
          <w:r w:rsidRPr="00CA2078" w:rsidDel="00CA2078">
            <w:rPr>
              <w:rStyle w:val="Hyperlink"/>
              <w:bCs/>
              <w:noProof/>
            </w:rPr>
            <w:delText>Arslan, 2018)</w:delText>
          </w:r>
          <w:r w:rsidDel="00CA2078">
            <w:rPr>
              <w:noProof/>
              <w:webHidden/>
            </w:rPr>
            <w:tab/>
            <w:delText>37</w:delText>
          </w:r>
        </w:del>
      </w:ins>
    </w:p>
    <w:p w14:paraId="1DF3C806" w14:textId="29FABE37" w:rsidR="00032BC4" w:rsidDel="00CA2078" w:rsidRDefault="00032BC4">
      <w:pPr>
        <w:pStyle w:val="TableofFigures"/>
        <w:tabs>
          <w:tab w:val="right" w:leader="dot" w:pos="8494"/>
        </w:tabs>
        <w:rPr>
          <w:ins w:id="875" w:author="ilham.nur@office.ui.ac.id [2]" w:date="2023-01-29T12:12:00Z"/>
          <w:del w:id="876" w:author="ilham.nur@office.ui.ac.id" w:date="2023-01-31T22:33:00Z"/>
          <w:rFonts w:asciiTheme="minorHAnsi" w:eastAsiaTheme="minorEastAsia" w:hAnsiTheme="minorHAnsi"/>
          <w:noProof/>
          <w:sz w:val="22"/>
        </w:rPr>
      </w:pPr>
      <w:ins w:id="877" w:author="ilham.nur@office.ui.ac.id [2]" w:date="2023-01-29T12:12:00Z">
        <w:del w:id="878" w:author="ilham.nur@office.ui.ac.id" w:date="2023-01-31T22:33:00Z">
          <w:r w:rsidRPr="00CA2078" w:rsidDel="00CA2078">
            <w:rPr>
              <w:rStyle w:val="Hyperlink"/>
              <w:noProof/>
            </w:rPr>
            <w:delText>Gambar 2.5 Koneksi hirarki pada teknik penentuan keputusan menggunakan ANP (Chen et al., 2019b)</w:delText>
          </w:r>
          <w:r w:rsidDel="00CA2078">
            <w:rPr>
              <w:noProof/>
              <w:webHidden/>
            </w:rPr>
            <w:tab/>
            <w:delText>39</w:delText>
          </w:r>
        </w:del>
      </w:ins>
    </w:p>
    <w:p w14:paraId="2C4D4CF9" w14:textId="74195672" w:rsidR="00032BC4" w:rsidDel="00CA2078" w:rsidRDefault="00032BC4">
      <w:pPr>
        <w:pStyle w:val="TableofFigures"/>
        <w:tabs>
          <w:tab w:val="right" w:leader="dot" w:pos="8494"/>
        </w:tabs>
        <w:rPr>
          <w:ins w:id="879" w:author="ilham.nur@office.ui.ac.id [2]" w:date="2023-01-29T12:12:00Z"/>
          <w:del w:id="880" w:author="ilham.nur@office.ui.ac.id" w:date="2023-01-31T22:33:00Z"/>
          <w:rFonts w:asciiTheme="minorHAnsi" w:eastAsiaTheme="minorEastAsia" w:hAnsiTheme="minorHAnsi"/>
          <w:noProof/>
          <w:sz w:val="22"/>
        </w:rPr>
      </w:pPr>
      <w:ins w:id="881" w:author="ilham.nur@office.ui.ac.id [2]" w:date="2023-01-29T12:12:00Z">
        <w:del w:id="882" w:author="ilham.nur@office.ui.ac.id" w:date="2023-01-31T22:33:00Z">
          <w:r w:rsidRPr="00CA2078" w:rsidDel="00CA2078">
            <w:rPr>
              <w:rStyle w:val="Hyperlink"/>
              <w:noProof/>
            </w:rPr>
            <w:delText>Gambar 2.6 Tata cara MCDM menggunakan metode COPRAS (Jain &amp; Chand, 2021)</w:delText>
          </w:r>
          <w:r w:rsidDel="00CA2078">
            <w:rPr>
              <w:noProof/>
              <w:webHidden/>
            </w:rPr>
            <w:tab/>
            <w:delText>41</w:delText>
          </w:r>
        </w:del>
      </w:ins>
    </w:p>
    <w:p w14:paraId="2C8EA82D" w14:textId="305823A9" w:rsidR="00032BC4" w:rsidDel="00CA2078" w:rsidRDefault="00032BC4">
      <w:pPr>
        <w:pStyle w:val="TableofFigures"/>
        <w:tabs>
          <w:tab w:val="right" w:leader="dot" w:pos="8494"/>
        </w:tabs>
        <w:rPr>
          <w:ins w:id="883" w:author="ilham.nur@office.ui.ac.id [2]" w:date="2023-01-29T12:12:00Z"/>
          <w:del w:id="884" w:author="ilham.nur@office.ui.ac.id" w:date="2023-01-31T22:33:00Z"/>
          <w:rFonts w:asciiTheme="minorHAnsi" w:eastAsiaTheme="minorEastAsia" w:hAnsiTheme="minorHAnsi"/>
          <w:noProof/>
          <w:sz w:val="22"/>
        </w:rPr>
      </w:pPr>
      <w:ins w:id="885" w:author="ilham.nur@office.ui.ac.id [2]" w:date="2023-01-29T12:12:00Z">
        <w:del w:id="886" w:author="ilham.nur@office.ui.ac.id" w:date="2023-01-31T22:33:00Z">
          <w:r w:rsidRPr="00CA2078" w:rsidDel="00CA2078">
            <w:rPr>
              <w:rStyle w:val="Hyperlink"/>
              <w:noProof/>
            </w:rPr>
            <w:delText>Gambar 2.7 Jenis kecerdasan buatan dan ML secara lingkup garis besar</w:delText>
          </w:r>
          <w:r w:rsidDel="00CA2078">
            <w:rPr>
              <w:noProof/>
              <w:webHidden/>
            </w:rPr>
            <w:tab/>
            <w:delText>42</w:delText>
          </w:r>
        </w:del>
      </w:ins>
    </w:p>
    <w:p w14:paraId="77D69744" w14:textId="6A87ECE6" w:rsidR="00032BC4" w:rsidDel="00CA2078" w:rsidRDefault="00032BC4">
      <w:pPr>
        <w:pStyle w:val="TableofFigures"/>
        <w:tabs>
          <w:tab w:val="right" w:leader="dot" w:pos="8494"/>
        </w:tabs>
        <w:rPr>
          <w:ins w:id="887" w:author="ilham.nur@office.ui.ac.id [2]" w:date="2023-01-29T12:12:00Z"/>
          <w:del w:id="888" w:author="ilham.nur@office.ui.ac.id" w:date="2023-01-31T22:33:00Z"/>
          <w:rFonts w:asciiTheme="minorHAnsi" w:eastAsiaTheme="minorEastAsia" w:hAnsiTheme="minorHAnsi"/>
          <w:noProof/>
          <w:sz w:val="22"/>
        </w:rPr>
      </w:pPr>
      <w:ins w:id="889" w:author="ilham.nur@office.ui.ac.id [2]" w:date="2023-01-29T12:12:00Z">
        <w:del w:id="890" w:author="ilham.nur@office.ui.ac.id" w:date="2023-01-31T22:33:00Z">
          <w:r w:rsidRPr="00CA2078" w:rsidDel="00CA2078">
            <w:rPr>
              <w:rStyle w:val="Hyperlink"/>
              <w:noProof/>
            </w:rPr>
            <w:delText xml:space="preserve">Gambar 2.8 Contoh Plot </w:delText>
          </w:r>
          <w:r w:rsidRPr="00CA2078" w:rsidDel="00CA2078">
            <w:rPr>
              <w:rStyle w:val="Hyperlink"/>
              <w:i/>
              <w:noProof/>
            </w:rPr>
            <w:delText xml:space="preserve">Support Vector </w:delText>
          </w:r>
          <w:r w:rsidRPr="00CA2078" w:rsidDel="00CA2078">
            <w:rPr>
              <w:rStyle w:val="Hyperlink"/>
              <w:noProof/>
            </w:rPr>
            <w:delText>dalam sebuah bidang SVM (Shetty, 2019)</w:delText>
          </w:r>
          <w:r w:rsidDel="00CA2078">
            <w:rPr>
              <w:noProof/>
              <w:webHidden/>
            </w:rPr>
            <w:tab/>
            <w:delText>44</w:delText>
          </w:r>
        </w:del>
      </w:ins>
    </w:p>
    <w:p w14:paraId="7E76127F" w14:textId="03570F77" w:rsidR="00032BC4" w:rsidDel="00CA2078" w:rsidRDefault="00032BC4">
      <w:pPr>
        <w:pStyle w:val="TableofFigures"/>
        <w:tabs>
          <w:tab w:val="right" w:leader="dot" w:pos="8494"/>
        </w:tabs>
        <w:rPr>
          <w:ins w:id="891" w:author="ilham.nur@office.ui.ac.id [2]" w:date="2023-01-29T12:12:00Z"/>
          <w:del w:id="892" w:author="ilham.nur@office.ui.ac.id" w:date="2023-01-31T22:33:00Z"/>
          <w:rFonts w:asciiTheme="minorHAnsi" w:eastAsiaTheme="minorEastAsia" w:hAnsiTheme="minorHAnsi"/>
          <w:noProof/>
          <w:sz w:val="22"/>
        </w:rPr>
      </w:pPr>
      <w:ins w:id="893" w:author="ilham.nur@office.ui.ac.id [2]" w:date="2023-01-29T12:12:00Z">
        <w:del w:id="894" w:author="ilham.nur@office.ui.ac.id" w:date="2023-01-31T22:33:00Z">
          <w:r w:rsidRPr="00CA2078" w:rsidDel="00CA2078">
            <w:rPr>
              <w:rStyle w:val="Hyperlink"/>
              <w:noProof/>
            </w:rPr>
            <w:delText xml:space="preserve">Gambar 2.9 Ilustrasi struktur </w:delText>
          </w:r>
          <w:r w:rsidRPr="00CA2078" w:rsidDel="00CA2078">
            <w:rPr>
              <w:rStyle w:val="Hyperlink"/>
              <w:i/>
              <w:noProof/>
            </w:rPr>
            <w:delText>random forest</w:delText>
          </w:r>
          <w:r w:rsidRPr="00CA2078" w:rsidDel="00CA2078">
            <w:rPr>
              <w:rStyle w:val="Hyperlink"/>
              <w:noProof/>
            </w:rPr>
            <w:delText xml:space="preserve"> dalam menyelesaikan permasalahan (Onesmus, 2020a)</w:delText>
          </w:r>
          <w:r w:rsidDel="00CA2078">
            <w:rPr>
              <w:noProof/>
              <w:webHidden/>
            </w:rPr>
            <w:tab/>
            <w:delText>45</w:delText>
          </w:r>
        </w:del>
      </w:ins>
    </w:p>
    <w:p w14:paraId="12B089A7" w14:textId="3A003E2F" w:rsidR="00032BC4" w:rsidDel="00CA2078" w:rsidRDefault="00032BC4">
      <w:pPr>
        <w:pStyle w:val="TableofFigures"/>
        <w:tabs>
          <w:tab w:val="right" w:leader="dot" w:pos="8494"/>
        </w:tabs>
        <w:rPr>
          <w:ins w:id="895" w:author="ilham.nur@office.ui.ac.id [2]" w:date="2023-01-29T12:12:00Z"/>
          <w:del w:id="896" w:author="ilham.nur@office.ui.ac.id" w:date="2023-01-31T22:33:00Z"/>
          <w:rFonts w:asciiTheme="minorHAnsi" w:eastAsiaTheme="minorEastAsia" w:hAnsiTheme="minorHAnsi"/>
          <w:noProof/>
          <w:sz w:val="22"/>
        </w:rPr>
      </w:pPr>
      <w:ins w:id="897" w:author="ilham.nur@office.ui.ac.id [2]" w:date="2023-01-29T12:12:00Z">
        <w:del w:id="898" w:author="ilham.nur@office.ui.ac.id" w:date="2023-01-31T22:33:00Z">
          <w:r w:rsidRPr="00CA2078" w:rsidDel="00CA2078">
            <w:rPr>
              <w:rStyle w:val="Hyperlink"/>
              <w:noProof/>
            </w:rPr>
            <w:delText>Gambar 3.1 Diagram alir detil penelitan</w:delText>
          </w:r>
          <w:r w:rsidDel="00CA2078">
            <w:rPr>
              <w:noProof/>
              <w:webHidden/>
            </w:rPr>
            <w:tab/>
            <w:delText>50</w:delText>
          </w:r>
        </w:del>
      </w:ins>
    </w:p>
    <w:p w14:paraId="199D745B" w14:textId="6FB032F6" w:rsidR="00032BC4" w:rsidDel="00CA2078" w:rsidRDefault="00032BC4">
      <w:pPr>
        <w:pStyle w:val="TableofFigures"/>
        <w:tabs>
          <w:tab w:val="right" w:leader="dot" w:pos="8494"/>
        </w:tabs>
        <w:rPr>
          <w:ins w:id="899" w:author="ilham.nur@office.ui.ac.id [2]" w:date="2023-01-29T12:12:00Z"/>
          <w:del w:id="900" w:author="ilham.nur@office.ui.ac.id" w:date="2023-01-31T22:33:00Z"/>
          <w:rFonts w:asciiTheme="minorHAnsi" w:eastAsiaTheme="minorEastAsia" w:hAnsiTheme="minorHAnsi"/>
          <w:noProof/>
          <w:sz w:val="22"/>
        </w:rPr>
      </w:pPr>
      <w:ins w:id="901" w:author="ilham.nur@office.ui.ac.id [2]" w:date="2023-01-29T12:12:00Z">
        <w:del w:id="902" w:author="ilham.nur@office.ui.ac.id" w:date="2023-01-31T22:33:00Z">
          <w:r w:rsidRPr="00CA2078" w:rsidDel="00CA2078">
            <w:rPr>
              <w:rStyle w:val="Hyperlink"/>
              <w:noProof/>
            </w:rPr>
            <w:delText>Gambar 3.2 Area penelitian yang dilakukan yang berhubungan dengan bidak Teknik Industri</w:delText>
          </w:r>
          <w:r w:rsidDel="00CA2078">
            <w:rPr>
              <w:noProof/>
              <w:webHidden/>
            </w:rPr>
            <w:tab/>
            <w:delText>53</w:delText>
          </w:r>
        </w:del>
      </w:ins>
    </w:p>
    <w:p w14:paraId="488592BC" w14:textId="0C80FF13" w:rsidR="00032BC4" w:rsidDel="00CA2078" w:rsidRDefault="00032BC4">
      <w:pPr>
        <w:pStyle w:val="TableofFigures"/>
        <w:tabs>
          <w:tab w:val="right" w:leader="dot" w:pos="8494"/>
        </w:tabs>
        <w:rPr>
          <w:ins w:id="903" w:author="ilham.nur@office.ui.ac.id [2]" w:date="2023-01-29T12:12:00Z"/>
          <w:del w:id="904" w:author="ilham.nur@office.ui.ac.id" w:date="2023-01-31T22:33:00Z"/>
          <w:rFonts w:asciiTheme="minorHAnsi" w:eastAsiaTheme="minorEastAsia" w:hAnsiTheme="minorHAnsi"/>
          <w:noProof/>
          <w:sz w:val="22"/>
        </w:rPr>
      </w:pPr>
      <w:ins w:id="905" w:author="ilham.nur@office.ui.ac.id [2]" w:date="2023-01-29T12:12:00Z">
        <w:del w:id="906" w:author="ilham.nur@office.ui.ac.id" w:date="2023-01-31T22:33:00Z">
          <w:r w:rsidRPr="00CA2078" w:rsidDel="00CA2078">
            <w:rPr>
              <w:rStyle w:val="Hyperlink"/>
              <w:noProof/>
            </w:rPr>
            <w:delText>Gambar 3.3 Sampel VosViewer terkait topik riset yang akan dibahas</w:delText>
          </w:r>
          <w:r w:rsidDel="00CA2078">
            <w:rPr>
              <w:noProof/>
              <w:webHidden/>
            </w:rPr>
            <w:tab/>
            <w:delText>54</w:delText>
          </w:r>
        </w:del>
      </w:ins>
    </w:p>
    <w:p w14:paraId="475B21AB" w14:textId="3EAC9DFA" w:rsidR="00032BC4" w:rsidDel="00CA2078" w:rsidRDefault="00032BC4">
      <w:pPr>
        <w:pStyle w:val="TableofFigures"/>
        <w:tabs>
          <w:tab w:val="right" w:leader="dot" w:pos="8494"/>
        </w:tabs>
        <w:rPr>
          <w:ins w:id="907" w:author="ilham.nur@office.ui.ac.id [2]" w:date="2023-01-29T12:12:00Z"/>
          <w:del w:id="908" w:author="ilham.nur@office.ui.ac.id" w:date="2023-01-31T22:33:00Z"/>
          <w:rFonts w:asciiTheme="minorHAnsi" w:eastAsiaTheme="minorEastAsia" w:hAnsiTheme="minorHAnsi"/>
          <w:noProof/>
          <w:sz w:val="22"/>
        </w:rPr>
      </w:pPr>
      <w:ins w:id="909" w:author="ilham.nur@office.ui.ac.id [2]" w:date="2023-01-29T12:12:00Z">
        <w:del w:id="910" w:author="ilham.nur@office.ui.ac.id" w:date="2023-01-31T22:33:00Z">
          <w:r w:rsidRPr="00CA2078" w:rsidDel="00CA2078">
            <w:rPr>
              <w:rStyle w:val="Hyperlink"/>
              <w:noProof/>
            </w:rPr>
            <w:delText>Gambar 3.4 Arsitektur sistem secara garis besar terkait dengan sistem optimasi alokasi pekerjaan dan sumber daya yang akan diintegrasi dengan SIMP</w:delText>
          </w:r>
          <w:r w:rsidDel="00CA2078">
            <w:rPr>
              <w:noProof/>
              <w:webHidden/>
            </w:rPr>
            <w:tab/>
            <w:delText>61</w:delText>
          </w:r>
        </w:del>
      </w:ins>
    </w:p>
    <w:p w14:paraId="0E278221" w14:textId="3C72B304" w:rsidR="00032BC4" w:rsidDel="00CA2078" w:rsidRDefault="00032BC4">
      <w:pPr>
        <w:pStyle w:val="TableofFigures"/>
        <w:tabs>
          <w:tab w:val="right" w:leader="dot" w:pos="8494"/>
        </w:tabs>
        <w:rPr>
          <w:ins w:id="911" w:author="ilham.nur@office.ui.ac.id [2]" w:date="2023-01-29T12:12:00Z"/>
          <w:del w:id="912" w:author="ilham.nur@office.ui.ac.id" w:date="2023-01-31T22:33:00Z"/>
          <w:rFonts w:asciiTheme="minorHAnsi" w:eastAsiaTheme="minorEastAsia" w:hAnsiTheme="minorHAnsi"/>
          <w:noProof/>
          <w:sz w:val="22"/>
        </w:rPr>
      </w:pPr>
      <w:ins w:id="913" w:author="ilham.nur@office.ui.ac.id [2]" w:date="2023-01-29T12:12:00Z">
        <w:del w:id="914" w:author="ilham.nur@office.ui.ac.id" w:date="2023-01-31T22:33:00Z">
          <w:r w:rsidRPr="00CA2078" w:rsidDel="00CA2078">
            <w:rPr>
              <w:rStyle w:val="Hyperlink"/>
              <w:noProof/>
            </w:rPr>
            <w:delText xml:space="preserve">Gambar 4.1 </w:delText>
          </w:r>
          <w:r w:rsidRPr="00CA2078" w:rsidDel="00CA2078">
            <w:rPr>
              <w:rStyle w:val="Hyperlink"/>
              <w:i/>
              <w:noProof/>
            </w:rPr>
            <w:delText xml:space="preserve">Enterprise Architecture </w:delText>
          </w:r>
          <w:r w:rsidRPr="00CA2078" w:rsidDel="00CA2078">
            <w:rPr>
              <w:rStyle w:val="Hyperlink"/>
              <w:noProof/>
            </w:rPr>
            <w:delText>dari Sistem Optimasi Alokasi Pekerjaan dan Sumber Daya</w:delText>
          </w:r>
          <w:r w:rsidDel="00CA2078">
            <w:rPr>
              <w:noProof/>
              <w:webHidden/>
            </w:rPr>
            <w:tab/>
            <w:delText>69</w:delText>
          </w:r>
        </w:del>
      </w:ins>
    </w:p>
    <w:p w14:paraId="1CB7D9C6" w14:textId="4B18C2C2" w:rsidR="00032BC4" w:rsidDel="00CA2078" w:rsidRDefault="00032BC4">
      <w:pPr>
        <w:pStyle w:val="TableofFigures"/>
        <w:tabs>
          <w:tab w:val="right" w:leader="dot" w:pos="8494"/>
        </w:tabs>
        <w:rPr>
          <w:ins w:id="915" w:author="ilham.nur@office.ui.ac.id [2]" w:date="2023-01-29T12:12:00Z"/>
          <w:del w:id="916" w:author="ilham.nur@office.ui.ac.id" w:date="2023-01-31T22:33:00Z"/>
          <w:rFonts w:asciiTheme="minorHAnsi" w:eastAsiaTheme="minorEastAsia" w:hAnsiTheme="minorHAnsi"/>
          <w:noProof/>
          <w:sz w:val="22"/>
        </w:rPr>
      </w:pPr>
      <w:ins w:id="917" w:author="ilham.nur@office.ui.ac.id [2]" w:date="2023-01-29T12:12:00Z">
        <w:del w:id="918" w:author="ilham.nur@office.ui.ac.id" w:date="2023-01-31T22:33:00Z">
          <w:r w:rsidRPr="00CA2078" w:rsidDel="00CA2078">
            <w:rPr>
              <w:rStyle w:val="Hyperlink"/>
              <w:noProof/>
            </w:rPr>
            <w:delText xml:space="preserve">Gambar 4.2 </w:delText>
          </w:r>
          <w:r w:rsidRPr="00CA2078" w:rsidDel="00CA2078">
            <w:rPr>
              <w:rStyle w:val="Hyperlink"/>
              <w:i/>
              <w:noProof/>
            </w:rPr>
            <w:delText>Entity Relational Diagram</w:delText>
          </w:r>
          <w:r w:rsidRPr="00CA2078" w:rsidDel="00CA2078">
            <w:rPr>
              <w:rStyle w:val="Hyperlink"/>
              <w:noProof/>
            </w:rPr>
            <w:delText xml:space="preserve"> Logikal dari Sistem optimasi Alokasi Pekerjaan dan Sumber Daya</w:delText>
          </w:r>
          <w:r w:rsidDel="00CA2078">
            <w:rPr>
              <w:noProof/>
              <w:webHidden/>
            </w:rPr>
            <w:tab/>
            <w:delText>73</w:delText>
          </w:r>
        </w:del>
      </w:ins>
    </w:p>
    <w:p w14:paraId="4ADE0651" w14:textId="542A33BB" w:rsidR="00987C24" w:rsidDel="00CA2078" w:rsidRDefault="00987C24">
      <w:pPr>
        <w:pStyle w:val="TableofFigures"/>
        <w:tabs>
          <w:tab w:val="right" w:leader="dot" w:pos="8494"/>
        </w:tabs>
        <w:rPr>
          <w:del w:id="919" w:author="ilham.nur@office.ui.ac.id" w:date="2023-01-31T22:33:00Z"/>
          <w:rFonts w:asciiTheme="minorHAnsi" w:eastAsiaTheme="minorEastAsia" w:hAnsiTheme="minorHAnsi"/>
          <w:noProof/>
          <w:sz w:val="22"/>
        </w:rPr>
      </w:pPr>
      <w:del w:id="920" w:author="ilham.nur@office.ui.ac.id" w:date="2023-01-31T22:33:00Z">
        <w:r w:rsidRPr="00AF75ED" w:rsidDel="00CA2078">
          <w:rPr>
            <w:noProof/>
            <w:rPrChange w:id="921" w:author="ilham.nur@office.ui.ac.id [2]" w:date="2023-01-17T21:41:00Z">
              <w:rPr>
                <w:rStyle w:val="Hyperlink"/>
                <w:noProof/>
              </w:rPr>
            </w:rPrChange>
          </w:rPr>
          <w:delText>Gambar 1.1 Data performa proyek berdasarkan daerah (PMI, 2021b)</w:delText>
        </w:r>
        <w:r w:rsidDel="00CA2078">
          <w:rPr>
            <w:noProof/>
            <w:webHidden/>
          </w:rPr>
          <w:tab/>
          <w:delText>2</w:delText>
        </w:r>
      </w:del>
    </w:p>
    <w:p w14:paraId="42A5238C" w14:textId="0FD8912F" w:rsidR="00987C24" w:rsidDel="00CA2078" w:rsidRDefault="00987C24">
      <w:pPr>
        <w:pStyle w:val="TableofFigures"/>
        <w:tabs>
          <w:tab w:val="right" w:leader="dot" w:pos="8494"/>
        </w:tabs>
        <w:rPr>
          <w:del w:id="922" w:author="ilham.nur@office.ui.ac.id" w:date="2023-01-31T22:33:00Z"/>
          <w:rFonts w:asciiTheme="minorHAnsi" w:eastAsiaTheme="minorEastAsia" w:hAnsiTheme="minorHAnsi"/>
          <w:noProof/>
          <w:sz w:val="22"/>
        </w:rPr>
      </w:pPr>
      <w:del w:id="923" w:author="ilham.nur@office.ui.ac.id" w:date="2023-01-31T22:33:00Z">
        <w:r w:rsidRPr="00AF75ED" w:rsidDel="00CA2078">
          <w:rPr>
            <w:noProof/>
            <w:rPrChange w:id="924" w:author="ilham.nur@office.ui.ac.id [2]" w:date="2023-01-17T21:41:00Z">
              <w:rPr>
                <w:rStyle w:val="Hyperlink"/>
                <w:noProof/>
              </w:rPr>
            </w:rPrChange>
          </w:rPr>
          <w:delText>Gambar 1.2 Kendala yang mengakibatkan keterlambatan proyek menurut Association Project Management (Pappas, 2021b)</w:delText>
        </w:r>
        <w:r w:rsidDel="00CA2078">
          <w:rPr>
            <w:noProof/>
            <w:webHidden/>
          </w:rPr>
          <w:tab/>
          <w:delText>3</w:delText>
        </w:r>
      </w:del>
    </w:p>
    <w:p w14:paraId="54518EB2" w14:textId="567EF2FF" w:rsidR="00987C24" w:rsidDel="00CA2078" w:rsidRDefault="00987C24">
      <w:pPr>
        <w:pStyle w:val="TableofFigures"/>
        <w:tabs>
          <w:tab w:val="right" w:leader="dot" w:pos="8494"/>
        </w:tabs>
        <w:rPr>
          <w:del w:id="925" w:author="ilham.nur@office.ui.ac.id" w:date="2023-01-31T22:33:00Z"/>
          <w:rFonts w:asciiTheme="minorHAnsi" w:eastAsiaTheme="minorEastAsia" w:hAnsiTheme="minorHAnsi"/>
          <w:noProof/>
          <w:sz w:val="22"/>
        </w:rPr>
      </w:pPr>
      <w:del w:id="926" w:author="ilham.nur@office.ui.ac.id" w:date="2023-01-31T22:33:00Z">
        <w:r w:rsidRPr="00AF75ED" w:rsidDel="00CA2078">
          <w:rPr>
            <w:noProof/>
            <w:rPrChange w:id="927" w:author="ilham.nur@office.ui.ac.id [2]" w:date="2023-01-17T21:41:00Z">
              <w:rPr>
                <w:rStyle w:val="Hyperlink"/>
                <w:noProof/>
              </w:rPr>
            </w:rPrChange>
          </w:rPr>
          <w:delText>Gambar 1.3 Performa waktu penyelesaian proyek pada PT.X yang mengalami keterlambatan di tahun 2021</w:delText>
        </w:r>
        <w:r w:rsidDel="00CA2078">
          <w:rPr>
            <w:noProof/>
            <w:webHidden/>
          </w:rPr>
          <w:tab/>
          <w:delText>5</w:delText>
        </w:r>
      </w:del>
    </w:p>
    <w:p w14:paraId="57DC1E86" w14:textId="0D42384F" w:rsidR="00987C24" w:rsidDel="00CA2078" w:rsidRDefault="00987C24">
      <w:pPr>
        <w:pStyle w:val="TableofFigures"/>
        <w:tabs>
          <w:tab w:val="right" w:leader="dot" w:pos="8494"/>
        </w:tabs>
        <w:rPr>
          <w:del w:id="928" w:author="ilham.nur@office.ui.ac.id" w:date="2023-01-31T22:33:00Z"/>
          <w:rFonts w:asciiTheme="minorHAnsi" w:eastAsiaTheme="minorEastAsia" w:hAnsiTheme="minorHAnsi"/>
          <w:noProof/>
          <w:sz w:val="22"/>
        </w:rPr>
      </w:pPr>
      <w:del w:id="929" w:author="ilham.nur@office.ui.ac.id" w:date="2023-01-31T22:33:00Z">
        <w:r w:rsidRPr="00AF75ED" w:rsidDel="00CA2078">
          <w:rPr>
            <w:noProof/>
            <w:rPrChange w:id="930" w:author="ilham.nur@office.ui.ac.id [2]" w:date="2023-01-17T21:41:00Z">
              <w:rPr>
                <w:rStyle w:val="Hyperlink"/>
                <w:noProof/>
              </w:rPr>
            </w:rPrChange>
          </w:rPr>
          <w:delText>Gambar 1.4 Ringkasan Metodologi Penelitian</w:delText>
        </w:r>
        <w:r w:rsidDel="00CA2078">
          <w:rPr>
            <w:noProof/>
            <w:webHidden/>
          </w:rPr>
          <w:tab/>
          <w:delText>17</w:delText>
        </w:r>
      </w:del>
    </w:p>
    <w:p w14:paraId="328BEF0B" w14:textId="2725A214" w:rsidR="00987C24" w:rsidDel="00CA2078" w:rsidRDefault="00987C24">
      <w:pPr>
        <w:pStyle w:val="TableofFigures"/>
        <w:tabs>
          <w:tab w:val="right" w:leader="dot" w:pos="8494"/>
        </w:tabs>
        <w:rPr>
          <w:del w:id="931" w:author="ilham.nur@office.ui.ac.id" w:date="2023-01-31T22:33:00Z"/>
          <w:rFonts w:asciiTheme="minorHAnsi" w:eastAsiaTheme="minorEastAsia" w:hAnsiTheme="minorHAnsi"/>
          <w:noProof/>
          <w:sz w:val="22"/>
        </w:rPr>
      </w:pPr>
      <w:del w:id="932" w:author="ilham.nur@office.ui.ac.id" w:date="2023-01-31T22:33:00Z">
        <w:r w:rsidRPr="00AF75ED" w:rsidDel="00CA2078">
          <w:rPr>
            <w:noProof/>
            <w:rPrChange w:id="933" w:author="ilham.nur@office.ui.ac.id [2]" w:date="2023-01-17T21:41:00Z">
              <w:rPr>
                <w:rStyle w:val="Hyperlink"/>
                <w:noProof/>
              </w:rPr>
            </w:rPrChange>
          </w:rPr>
          <w:delText>Gambar 2.1 Hubungan kompleksitas proyek dengan bantuan fleksibilitas manajemen proyek dengan hasil akhir proyek (Jalali Sohi et al., 2020)</w:delText>
        </w:r>
        <w:r w:rsidDel="00CA2078">
          <w:rPr>
            <w:noProof/>
            <w:webHidden/>
          </w:rPr>
          <w:tab/>
          <w:delText>22</w:delText>
        </w:r>
      </w:del>
    </w:p>
    <w:p w14:paraId="3D5E5635" w14:textId="68387563" w:rsidR="00987C24" w:rsidDel="00CA2078" w:rsidRDefault="00987C24">
      <w:pPr>
        <w:pStyle w:val="TableofFigures"/>
        <w:tabs>
          <w:tab w:val="right" w:leader="dot" w:pos="8494"/>
        </w:tabs>
        <w:rPr>
          <w:del w:id="934" w:author="ilham.nur@office.ui.ac.id" w:date="2023-01-31T22:33:00Z"/>
          <w:rFonts w:asciiTheme="minorHAnsi" w:eastAsiaTheme="minorEastAsia" w:hAnsiTheme="minorHAnsi"/>
          <w:noProof/>
          <w:sz w:val="22"/>
        </w:rPr>
      </w:pPr>
      <w:del w:id="935" w:author="ilham.nur@office.ui.ac.id" w:date="2023-01-31T22:33:00Z">
        <w:r w:rsidRPr="00AF75ED" w:rsidDel="00CA2078">
          <w:rPr>
            <w:noProof/>
            <w:rPrChange w:id="936" w:author="ilham.nur@office.ui.ac.id [2]" w:date="2023-01-17T21:41:00Z">
              <w:rPr>
                <w:rStyle w:val="Hyperlink"/>
                <w:noProof/>
              </w:rPr>
            </w:rPrChange>
          </w:rPr>
          <w:delText xml:space="preserve">Gambar 2.2 Aspek dan komponen penyusun </w:delText>
        </w:r>
        <w:r w:rsidRPr="00AF75ED" w:rsidDel="00CA2078">
          <w:rPr>
            <w:noProof/>
            <w:rPrChange w:id="937" w:author="ilham.nur@office.ui.ac.id [2]" w:date="2023-01-17T21:41:00Z">
              <w:rPr>
                <w:rStyle w:val="Hyperlink"/>
                <w:i/>
                <w:noProof/>
              </w:rPr>
            </w:rPrChange>
          </w:rPr>
          <w:delText>Gartner Framework</w:delText>
        </w:r>
        <w:r w:rsidRPr="00AF75ED" w:rsidDel="00CA2078">
          <w:rPr>
            <w:noProof/>
            <w:rPrChange w:id="938" w:author="ilham.nur@office.ui.ac.id [2]" w:date="2023-01-17T21:41:00Z">
              <w:rPr>
                <w:rStyle w:val="Hyperlink"/>
                <w:noProof/>
              </w:rPr>
            </w:rPrChange>
          </w:rPr>
          <w:delText xml:space="preserve"> (Valeev et al., 2021)</w:delText>
        </w:r>
        <w:r w:rsidDel="00CA2078">
          <w:rPr>
            <w:noProof/>
            <w:webHidden/>
          </w:rPr>
          <w:tab/>
          <w:delText>30</w:delText>
        </w:r>
      </w:del>
    </w:p>
    <w:p w14:paraId="671E0798" w14:textId="6E5AF085" w:rsidR="00987C24" w:rsidDel="00CA2078" w:rsidRDefault="00987C24">
      <w:pPr>
        <w:pStyle w:val="TableofFigures"/>
        <w:tabs>
          <w:tab w:val="right" w:leader="dot" w:pos="8494"/>
        </w:tabs>
        <w:rPr>
          <w:del w:id="939" w:author="ilham.nur@office.ui.ac.id" w:date="2023-01-31T22:33:00Z"/>
          <w:rFonts w:asciiTheme="minorHAnsi" w:eastAsiaTheme="minorEastAsia" w:hAnsiTheme="minorHAnsi"/>
          <w:noProof/>
          <w:sz w:val="22"/>
        </w:rPr>
      </w:pPr>
      <w:del w:id="940" w:author="ilham.nur@office.ui.ac.id" w:date="2023-01-31T22:33:00Z">
        <w:r w:rsidRPr="00AF75ED" w:rsidDel="00CA2078">
          <w:rPr>
            <w:noProof/>
            <w:rPrChange w:id="941" w:author="ilham.nur@office.ui.ac.id [2]" w:date="2023-01-17T21:41:00Z">
              <w:rPr>
                <w:rStyle w:val="Hyperlink"/>
                <w:noProof/>
              </w:rPr>
            </w:rPrChange>
          </w:rPr>
          <w:delText>Gambar 2.3 Pembagian MCDM berdasarkan data, kriteria yang digunakan, dan jumlah hasil yang dikeluarkan (Arslan, 2018)</w:delText>
        </w:r>
        <w:r w:rsidDel="00CA2078">
          <w:rPr>
            <w:noProof/>
            <w:webHidden/>
          </w:rPr>
          <w:tab/>
          <w:delText>34</w:delText>
        </w:r>
      </w:del>
    </w:p>
    <w:p w14:paraId="061631FB" w14:textId="0D855974" w:rsidR="00987C24" w:rsidDel="00CA2078" w:rsidRDefault="00987C24">
      <w:pPr>
        <w:pStyle w:val="TableofFigures"/>
        <w:tabs>
          <w:tab w:val="right" w:leader="dot" w:pos="8494"/>
        </w:tabs>
        <w:rPr>
          <w:del w:id="942" w:author="ilham.nur@office.ui.ac.id" w:date="2023-01-31T22:33:00Z"/>
          <w:rFonts w:asciiTheme="minorHAnsi" w:eastAsiaTheme="minorEastAsia" w:hAnsiTheme="minorHAnsi"/>
          <w:noProof/>
          <w:sz w:val="22"/>
        </w:rPr>
      </w:pPr>
      <w:del w:id="943" w:author="ilham.nur@office.ui.ac.id" w:date="2023-01-31T22:33:00Z">
        <w:r w:rsidRPr="00AF75ED" w:rsidDel="00CA2078">
          <w:rPr>
            <w:noProof/>
            <w:rPrChange w:id="944" w:author="ilham.nur@office.ui.ac.id [2]" w:date="2023-01-17T21:41:00Z">
              <w:rPr>
                <w:rStyle w:val="Hyperlink"/>
                <w:noProof/>
              </w:rPr>
            </w:rPrChange>
          </w:rPr>
          <w:delText>Gambar 2.4 Kombinasi MCDM untuk membentuk sebuah MCDM yang bersifat hybrid (</w:delText>
        </w:r>
        <w:r w:rsidRPr="00AF75ED" w:rsidDel="00CA2078">
          <w:rPr>
            <w:noProof/>
            <w:rPrChange w:id="945" w:author="ilham.nur@office.ui.ac.id [2]" w:date="2023-01-17T21:41:00Z">
              <w:rPr>
                <w:rStyle w:val="Hyperlink"/>
                <w:bCs/>
                <w:noProof/>
              </w:rPr>
            </w:rPrChange>
          </w:rPr>
          <w:delText>Arslan, 2018)</w:delText>
        </w:r>
        <w:r w:rsidDel="00CA2078">
          <w:rPr>
            <w:noProof/>
            <w:webHidden/>
          </w:rPr>
          <w:tab/>
          <w:delText>36</w:delText>
        </w:r>
      </w:del>
    </w:p>
    <w:p w14:paraId="1C8822E8" w14:textId="3EB705FC" w:rsidR="00987C24" w:rsidDel="00CA2078" w:rsidRDefault="00987C24">
      <w:pPr>
        <w:pStyle w:val="TableofFigures"/>
        <w:tabs>
          <w:tab w:val="right" w:leader="dot" w:pos="8494"/>
        </w:tabs>
        <w:rPr>
          <w:del w:id="946" w:author="ilham.nur@office.ui.ac.id" w:date="2023-01-31T22:33:00Z"/>
          <w:rFonts w:asciiTheme="minorHAnsi" w:eastAsiaTheme="minorEastAsia" w:hAnsiTheme="minorHAnsi"/>
          <w:noProof/>
          <w:sz w:val="22"/>
        </w:rPr>
      </w:pPr>
      <w:del w:id="947" w:author="ilham.nur@office.ui.ac.id" w:date="2023-01-31T22:33:00Z">
        <w:r w:rsidRPr="00AF75ED" w:rsidDel="00CA2078">
          <w:rPr>
            <w:noProof/>
            <w:rPrChange w:id="948" w:author="ilham.nur@office.ui.ac.id [2]" w:date="2023-01-17T21:41:00Z">
              <w:rPr>
                <w:rStyle w:val="Hyperlink"/>
                <w:noProof/>
              </w:rPr>
            </w:rPrChange>
          </w:rPr>
          <w:delText>Gambar 2.5 Koneksi hirarki pada teknik penentuan keputusan menggunakan ANP (Chen et al., 2019b)</w:delText>
        </w:r>
        <w:r w:rsidDel="00CA2078">
          <w:rPr>
            <w:noProof/>
            <w:webHidden/>
          </w:rPr>
          <w:tab/>
          <w:delText>38</w:delText>
        </w:r>
      </w:del>
    </w:p>
    <w:p w14:paraId="2DAFE504" w14:textId="349EC724" w:rsidR="00987C24" w:rsidDel="00CA2078" w:rsidRDefault="00987C24">
      <w:pPr>
        <w:pStyle w:val="TableofFigures"/>
        <w:tabs>
          <w:tab w:val="right" w:leader="dot" w:pos="8494"/>
        </w:tabs>
        <w:rPr>
          <w:del w:id="949" w:author="ilham.nur@office.ui.ac.id" w:date="2023-01-31T22:33:00Z"/>
          <w:rFonts w:asciiTheme="minorHAnsi" w:eastAsiaTheme="minorEastAsia" w:hAnsiTheme="minorHAnsi"/>
          <w:noProof/>
          <w:sz w:val="22"/>
        </w:rPr>
      </w:pPr>
      <w:del w:id="950" w:author="ilham.nur@office.ui.ac.id" w:date="2023-01-31T22:33:00Z">
        <w:r w:rsidRPr="00AF75ED" w:rsidDel="00CA2078">
          <w:rPr>
            <w:noProof/>
            <w:rPrChange w:id="951" w:author="ilham.nur@office.ui.ac.id [2]" w:date="2023-01-17T21:41:00Z">
              <w:rPr>
                <w:rStyle w:val="Hyperlink"/>
                <w:noProof/>
              </w:rPr>
            </w:rPrChange>
          </w:rPr>
          <w:delText>Gambar 2.6 Tata cara MCDM menggunakan metode COPRAS (Jain &amp; Chand, 2021)</w:delText>
        </w:r>
        <w:r w:rsidDel="00CA2078">
          <w:rPr>
            <w:noProof/>
            <w:webHidden/>
          </w:rPr>
          <w:tab/>
          <w:delText>40</w:delText>
        </w:r>
      </w:del>
    </w:p>
    <w:p w14:paraId="4FF18FE9" w14:textId="6BE78512" w:rsidR="00987C24" w:rsidDel="00CA2078" w:rsidRDefault="00987C24">
      <w:pPr>
        <w:pStyle w:val="TableofFigures"/>
        <w:tabs>
          <w:tab w:val="right" w:leader="dot" w:pos="8494"/>
        </w:tabs>
        <w:rPr>
          <w:del w:id="952" w:author="ilham.nur@office.ui.ac.id" w:date="2023-01-31T22:33:00Z"/>
          <w:rFonts w:asciiTheme="minorHAnsi" w:eastAsiaTheme="minorEastAsia" w:hAnsiTheme="minorHAnsi"/>
          <w:noProof/>
          <w:sz w:val="22"/>
        </w:rPr>
      </w:pPr>
      <w:del w:id="953" w:author="ilham.nur@office.ui.ac.id" w:date="2023-01-31T22:33:00Z">
        <w:r w:rsidRPr="00AF75ED" w:rsidDel="00CA2078">
          <w:rPr>
            <w:noProof/>
            <w:rPrChange w:id="954" w:author="ilham.nur@office.ui.ac.id [2]" w:date="2023-01-17T21:41:00Z">
              <w:rPr>
                <w:rStyle w:val="Hyperlink"/>
                <w:noProof/>
              </w:rPr>
            </w:rPrChange>
          </w:rPr>
          <w:delText>Gambar 2.7 Jenis kecerdasan buatan dan ML secara lingkup garis besar</w:delText>
        </w:r>
        <w:r w:rsidDel="00CA2078">
          <w:rPr>
            <w:noProof/>
            <w:webHidden/>
          </w:rPr>
          <w:tab/>
          <w:delText>41</w:delText>
        </w:r>
      </w:del>
    </w:p>
    <w:p w14:paraId="012AC619" w14:textId="353F942B" w:rsidR="00987C24" w:rsidDel="00CA2078" w:rsidRDefault="00987C24">
      <w:pPr>
        <w:pStyle w:val="TableofFigures"/>
        <w:tabs>
          <w:tab w:val="right" w:leader="dot" w:pos="8494"/>
        </w:tabs>
        <w:rPr>
          <w:del w:id="955" w:author="ilham.nur@office.ui.ac.id" w:date="2023-01-31T22:33:00Z"/>
          <w:rFonts w:asciiTheme="minorHAnsi" w:eastAsiaTheme="minorEastAsia" w:hAnsiTheme="minorHAnsi"/>
          <w:noProof/>
          <w:sz w:val="22"/>
        </w:rPr>
      </w:pPr>
      <w:del w:id="956" w:author="ilham.nur@office.ui.ac.id" w:date="2023-01-31T22:33:00Z">
        <w:r w:rsidRPr="00AF75ED" w:rsidDel="00CA2078">
          <w:rPr>
            <w:noProof/>
            <w:rPrChange w:id="957" w:author="ilham.nur@office.ui.ac.id [2]" w:date="2023-01-17T21:41:00Z">
              <w:rPr>
                <w:rStyle w:val="Hyperlink"/>
                <w:noProof/>
              </w:rPr>
            </w:rPrChange>
          </w:rPr>
          <w:delText xml:space="preserve">Gambar 2.8 Contoh Plot </w:delText>
        </w:r>
        <w:r w:rsidRPr="00AF75ED" w:rsidDel="00CA2078">
          <w:rPr>
            <w:noProof/>
            <w:rPrChange w:id="958" w:author="ilham.nur@office.ui.ac.id [2]" w:date="2023-01-17T21:41:00Z">
              <w:rPr>
                <w:rStyle w:val="Hyperlink"/>
                <w:i/>
                <w:noProof/>
              </w:rPr>
            </w:rPrChange>
          </w:rPr>
          <w:delText xml:space="preserve">Support Vector </w:delText>
        </w:r>
        <w:r w:rsidRPr="00AF75ED" w:rsidDel="00CA2078">
          <w:rPr>
            <w:noProof/>
            <w:rPrChange w:id="959" w:author="ilham.nur@office.ui.ac.id [2]" w:date="2023-01-17T21:41:00Z">
              <w:rPr>
                <w:rStyle w:val="Hyperlink"/>
                <w:noProof/>
              </w:rPr>
            </w:rPrChange>
          </w:rPr>
          <w:delText>dalam sebuah bidang SVM (Shetty, 2019)</w:delText>
        </w:r>
        <w:r w:rsidDel="00CA2078">
          <w:rPr>
            <w:noProof/>
            <w:webHidden/>
          </w:rPr>
          <w:tab/>
          <w:delText>43</w:delText>
        </w:r>
      </w:del>
    </w:p>
    <w:p w14:paraId="60FE6880" w14:textId="22C74E36" w:rsidR="00987C24" w:rsidDel="00CA2078" w:rsidRDefault="00987C24">
      <w:pPr>
        <w:pStyle w:val="TableofFigures"/>
        <w:tabs>
          <w:tab w:val="right" w:leader="dot" w:pos="8494"/>
        </w:tabs>
        <w:rPr>
          <w:del w:id="960" w:author="ilham.nur@office.ui.ac.id" w:date="2023-01-31T22:33:00Z"/>
          <w:rFonts w:asciiTheme="minorHAnsi" w:eastAsiaTheme="minorEastAsia" w:hAnsiTheme="minorHAnsi"/>
          <w:noProof/>
          <w:sz w:val="22"/>
        </w:rPr>
      </w:pPr>
      <w:del w:id="961" w:author="ilham.nur@office.ui.ac.id" w:date="2023-01-31T22:33:00Z">
        <w:r w:rsidRPr="00AF75ED" w:rsidDel="00CA2078">
          <w:rPr>
            <w:noProof/>
            <w:rPrChange w:id="962" w:author="ilham.nur@office.ui.ac.id [2]" w:date="2023-01-17T21:41:00Z">
              <w:rPr>
                <w:rStyle w:val="Hyperlink"/>
                <w:noProof/>
              </w:rPr>
            </w:rPrChange>
          </w:rPr>
          <w:delText xml:space="preserve">Gambar 2.9 Ilustrasi struktur </w:delText>
        </w:r>
        <w:r w:rsidRPr="00AF75ED" w:rsidDel="00CA2078">
          <w:rPr>
            <w:noProof/>
            <w:rPrChange w:id="963" w:author="ilham.nur@office.ui.ac.id [2]" w:date="2023-01-17T21:41:00Z">
              <w:rPr>
                <w:rStyle w:val="Hyperlink"/>
                <w:i/>
                <w:noProof/>
              </w:rPr>
            </w:rPrChange>
          </w:rPr>
          <w:delText>random forest</w:delText>
        </w:r>
        <w:r w:rsidRPr="00AF75ED" w:rsidDel="00CA2078">
          <w:rPr>
            <w:noProof/>
            <w:rPrChange w:id="964" w:author="ilham.nur@office.ui.ac.id [2]" w:date="2023-01-17T21:41:00Z">
              <w:rPr>
                <w:rStyle w:val="Hyperlink"/>
                <w:noProof/>
              </w:rPr>
            </w:rPrChange>
          </w:rPr>
          <w:delText xml:space="preserve"> dalam menyelesaikan permasalahan (Onesmus, 2020a)</w:delText>
        </w:r>
        <w:r w:rsidDel="00CA2078">
          <w:rPr>
            <w:noProof/>
            <w:webHidden/>
          </w:rPr>
          <w:tab/>
          <w:delText>44</w:delText>
        </w:r>
      </w:del>
    </w:p>
    <w:p w14:paraId="1AFBD1EB" w14:textId="12BE5EAF" w:rsidR="00987C24" w:rsidDel="00CA2078" w:rsidRDefault="00987C24">
      <w:pPr>
        <w:pStyle w:val="TableofFigures"/>
        <w:tabs>
          <w:tab w:val="right" w:leader="dot" w:pos="8494"/>
        </w:tabs>
        <w:rPr>
          <w:del w:id="965" w:author="ilham.nur@office.ui.ac.id" w:date="2023-01-31T22:33:00Z"/>
          <w:rFonts w:asciiTheme="minorHAnsi" w:eastAsiaTheme="minorEastAsia" w:hAnsiTheme="minorHAnsi"/>
          <w:noProof/>
          <w:sz w:val="22"/>
        </w:rPr>
      </w:pPr>
      <w:del w:id="966" w:author="ilham.nur@office.ui.ac.id" w:date="2023-01-31T22:33:00Z">
        <w:r w:rsidRPr="00AF75ED" w:rsidDel="00CA2078">
          <w:rPr>
            <w:noProof/>
            <w:rPrChange w:id="967" w:author="ilham.nur@office.ui.ac.id [2]" w:date="2023-01-17T21:41:00Z">
              <w:rPr>
                <w:rStyle w:val="Hyperlink"/>
                <w:noProof/>
              </w:rPr>
            </w:rPrChange>
          </w:rPr>
          <w:delText>Gambar 3.1 Diagram alir detil penelitan</w:delText>
        </w:r>
        <w:r w:rsidDel="00CA2078">
          <w:rPr>
            <w:noProof/>
            <w:webHidden/>
          </w:rPr>
          <w:tab/>
          <w:delText>47</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968" w:name="_Toc120139619"/>
      <w:bookmarkStart w:id="969" w:name="_Toc127003360"/>
      <w:r>
        <w:lastRenderedPageBreak/>
        <w:t>DAFTAR TABEL</w:t>
      </w:r>
      <w:bookmarkEnd w:id="968"/>
      <w:bookmarkEnd w:id="969"/>
    </w:p>
    <w:p w14:paraId="135A4971" w14:textId="77777777" w:rsidR="00863A40" w:rsidRPr="00863A40" w:rsidRDefault="00863A40" w:rsidP="00863A40"/>
    <w:p w14:paraId="2CCE163C" w14:textId="72A7CBC5" w:rsidR="00A47A89" w:rsidRDefault="00F5566B">
      <w:pPr>
        <w:pStyle w:val="TableofFigures"/>
        <w:tabs>
          <w:tab w:val="right" w:leader="dot" w:pos="8494"/>
        </w:tabs>
        <w:rPr>
          <w:ins w:id="970" w:author="ilham.nur@office.ui.ac.id" w:date="2023-02-11T10:22:00Z"/>
          <w:rFonts w:asciiTheme="minorHAnsi" w:eastAsiaTheme="minorEastAsia" w:hAnsiTheme="minorHAnsi"/>
          <w:noProof/>
          <w:sz w:val="22"/>
        </w:rPr>
      </w:pPr>
      <w:r>
        <w:fldChar w:fldCharType="begin"/>
      </w:r>
      <w:r>
        <w:instrText xml:space="preserve"> TOC \h \z \c "Tabel" </w:instrText>
      </w:r>
      <w:r>
        <w:fldChar w:fldCharType="separate"/>
      </w:r>
      <w:ins w:id="971" w:author="ilham.nur@office.ui.ac.id" w:date="2023-02-11T10:22:00Z">
        <w:r w:rsidR="00A47A89" w:rsidRPr="004E5575">
          <w:rPr>
            <w:rStyle w:val="Hyperlink"/>
            <w:noProof/>
          </w:rPr>
          <w:fldChar w:fldCharType="begin"/>
        </w:r>
        <w:r w:rsidR="00A47A89" w:rsidRPr="004E5575">
          <w:rPr>
            <w:rStyle w:val="Hyperlink"/>
            <w:noProof/>
          </w:rPr>
          <w:instrText xml:space="preserve"> </w:instrText>
        </w:r>
        <w:r w:rsidR="00A47A89">
          <w:rPr>
            <w:noProof/>
          </w:rPr>
          <w:instrText>HYPERLINK \l "_Toc127003449"</w:instrText>
        </w:r>
        <w:r w:rsidR="00A47A89" w:rsidRPr="004E5575">
          <w:rPr>
            <w:rStyle w:val="Hyperlink"/>
            <w:noProof/>
          </w:rPr>
          <w:instrText xml:space="preserve"> </w:instrText>
        </w:r>
        <w:r w:rsidR="00A47A89" w:rsidRPr="004E5575">
          <w:rPr>
            <w:rStyle w:val="Hyperlink"/>
            <w:noProof/>
          </w:rPr>
        </w:r>
        <w:r w:rsidR="00A47A89" w:rsidRPr="004E5575">
          <w:rPr>
            <w:rStyle w:val="Hyperlink"/>
            <w:noProof/>
          </w:rPr>
          <w:fldChar w:fldCharType="separate"/>
        </w:r>
        <w:r w:rsidR="00A47A89" w:rsidRPr="004E5575">
          <w:rPr>
            <w:rStyle w:val="Hyperlink"/>
            <w:noProof/>
          </w:rPr>
          <w:t>Tabel 1.1 Penelitian terdahulu terkait dengan manajemen pekerjaan dan sumber daya pada proyek</w:t>
        </w:r>
        <w:r w:rsidR="00A47A89">
          <w:rPr>
            <w:noProof/>
            <w:webHidden/>
          </w:rPr>
          <w:tab/>
        </w:r>
        <w:r w:rsidR="00A47A89">
          <w:rPr>
            <w:noProof/>
            <w:webHidden/>
          </w:rPr>
          <w:fldChar w:fldCharType="begin"/>
        </w:r>
        <w:r w:rsidR="00A47A89">
          <w:rPr>
            <w:noProof/>
            <w:webHidden/>
          </w:rPr>
          <w:instrText xml:space="preserve"> PAGEREF _Toc127003449 \h </w:instrText>
        </w:r>
        <w:r w:rsidR="00A47A89">
          <w:rPr>
            <w:noProof/>
            <w:webHidden/>
          </w:rPr>
        </w:r>
      </w:ins>
      <w:r w:rsidR="00A47A89">
        <w:rPr>
          <w:noProof/>
          <w:webHidden/>
        </w:rPr>
        <w:fldChar w:fldCharType="separate"/>
      </w:r>
      <w:ins w:id="972" w:author="ilham.nur@office.ui.ac.id" w:date="2023-02-11T10:22:00Z">
        <w:r w:rsidR="00A47A89">
          <w:rPr>
            <w:noProof/>
            <w:webHidden/>
          </w:rPr>
          <w:t>8</w:t>
        </w:r>
        <w:r w:rsidR="00A47A89">
          <w:rPr>
            <w:noProof/>
            <w:webHidden/>
          </w:rPr>
          <w:fldChar w:fldCharType="end"/>
        </w:r>
        <w:r w:rsidR="00A47A89" w:rsidRPr="004E5575">
          <w:rPr>
            <w:rStyle w:val="Hyperlink"/>
            <w:noProof/>
          </w:rPr>
          <w:fldChar w:fldCharType="end"/>
        </w:r>
      </w:ins>
    </w:p>
    <w:p w14:paraId="7937CBAB" w14:textId="4D869FF9" w:rsidR="00A47A89" w:rsidRDefault="00A47A89">
      <w:pPr>
        <w:pStyle w:val="TableofFigures"/>
        <w:tabs>
          <w:tab w:val="right" w:leader="dot" w:pos="8494"/>
        </w:tabs>
        <w:rPr>
          <w:ins w:id="973" w:author="ilham.nur@office.ui.ac.id" w:date="2023-02-11T10:22:00Z"/>
          <w:rFonts w:asciiTheme="minorHAnsi" w:eastAsiaTheme="minorEastAsia" w:hAnsiTheme="minorHAnsi"/>
          <w:noProof/>
          <w:sz w:val="22"/>
        </w:rPr>
      </w:pPr>
      <w:ins w:id="974"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0"</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27003450 \h </w:instrText>
        </w:r>
        <w:r>
          <w:rPr>
            <w:noProof/>
            <w:webHidden/>
          </w:rPr>
        </w:r>
      </w:ins>
      <w:r>
        <w:rPr>
          <w:noProof/>
          <w:webHidden/>
        </w:rPr>
        <w:fldChar w:fldCharType="separate"/>
      </w:r>
      <w:ins w:id="975" w:author="ilham.nur@office.ui.ac.id" w:date="2023-02-11T10:22:00Z">
        <w:r>
          <w:rPr>
            <w:noProof/>
            <w:webHidden/>
          </w:rPr>
          <w:t>10</w:t>
        </w:r>
        <w:r>
          <w:rPr>
            <w:noProof/>
            <w:webHidden/>
          </w:rPr>
          <w:fldChar w:fldCharType="end"/>
        </w:r>
        <w:r w:rsidRPr="004E5575">
          <w:rPr>
            <w:rStyle w:val="Hyperlink"/>
            <w:noProof/>
          </w:rPr>
          <w:fldChar w:fldCharType="end"/>
        </w:r>
      </w:ins>
    </w:p>
    <w:p w14:paraId="6C8D5116" w14:textId="6F264654" w:rsidR="00A47A89" w:rsidRDefault="00A47A89">
      <w:pPr>
        <w:pStyle w:val="TableofFigures"/>
        <w:tabs>
          <w:tab w:val="right" w:leader="dot" w:pos="8494"/>
        </w:tabs>
        <w:rPr>
          <w:ins w:id="976" w:author="ilham.nur@office.ui.ac.id" w:date="2023-02-11T10:22:00Z"/>
          <w:rFonts w:asciiTheme="minorHAnsi" w:eastAsiaTheme="minorEastAsia" w:hAnsiTheme="minorHAnsi"/>
          <w:noProof/>
          <w:sz w:val="22"/>
        </w:rPr>
      </w:pPr>
      <w:ins w:id="977"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1"</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27003451 \h </w:instrText>
        </w:r>
        <w:r>
          <w:rPr>
            <w:noProof/>
            <w:webHidden/>
          </w:rPr>
        </w:r>
      </w:ins>
      <w:r>
        <w:rPr>
          <w:noProof/>
          <w:webHidden/>
        </w:rPr>
        <w:fldChar w:fldCharType="separate"/>
      </w:r>
      <w:ins w:id="978" w:author="ilham.nur@office.ui.ac.id" w:date="2023-02-11T10:22:00Z">
        <w:r>
          <w:rPr>
            <w:noProof/>
            <w:webHidden/>
          </w:rPr>
          <w:t>13</w:t>
        </w:r>
        <w:r>
          <w:rPr>
            <w:noProof/>
            <w:webHidden/>
          </w:rPr>
          <w:fldChar w:fldCharType="end"/>
        </w:r>
        <w:r w:rsidRPr="004E5575">
          <w:rPr>
            <w:rStyle w:val="Hyperlink"/>
            <w:noProof/>
          </w:rPr>
          <w:fldChar w:fldCharType="end"/>
        </w:r>
      </w:ins>
    </w:p>
    <w:p w14:paraId="046C9D7A" w14:textId="263D73EF" w:rsidR="00A47A89" w:rsidRDefault="00A47A89">
      <w:pPr>
        <w:pStyle w:val="TableofFigures"/>
        <w:tabs>
          <w:tab w:val="right" w:leader="dot" w:pos="8494"/>
        </w:tabs>
        <w:rPr>
          <w:ins w:id="979" w:author="ilham.nur@office.ui.ac.id" w:date="2023-02-11T10:22:00Z"/>
          <w:rFonts w:asciiTheme="minorHAnsi" w:eastAsiaTheme="minorEastAsia" w:hAnsiTheme="minorHAnsi"/>
          <w:noProof/>
          <w:sz w:val="22"/>
        </w:rPr>
      </w:pPr>
      <w:ins w:id="980"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2"</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27003452 \h </w:instrText>
        </w:r>
        <w:r>
          <w:rPr>
            <w:noProof/>
            <w:webHidden/>
          </w:rPr>
        </w:r>
      </w:ins>
      <w:r>
        <w:rPr>
          <w:noProof/>
          <w:webHidden/>
        </w:rPr>
        <w:fldChar w:fldCharType="separate"/>
      </w:r>
      <w:ins w:id="981" w:author="ilham.nur@office.ui.ac.id" w:date="2023-02-11T10:22:00Z">
        <w:r>
          <w:rPr>
            <w:noProof/>
            <w:webHidden/>
          </w:rPr>
          <w:t>25</w:t>
        </w:r>
        <w:r>
          <w:rPr>
            <w:noProof/>
            <w:webHidden/>
          </w:rPr>
          <w:fldChar w:fldCharType="end"/>
        </w:r>
        <w:r w:rsidRPr="004E5575">
          <w:rPr>
            <w:rStyle w:val="Hyperlink"/>
            <w:noProof/>
          </w:rPr>
          <w:fldChar w:fldCharType="end"/>
        </w:r>
      </w:ins>
    </w:p>
    <w:p w14:paraId="55E1F4C3" w14:textId="5498E265" w:rsidR="00A47A89" w:rsidRDefault="00A47A89">
      <w:pPr>
        <w:pStyle w:val="TableofFigures"/>
        <w:tabs>
          <w:tab w:val="right" w:leader="dot" w:pos="8494"/>
        </w:tabs>
        <w:rPr>
          <w:ins w:id="982" w:author="ilham.nur@office.ui.ac.id" w:date="2023-02-11T10:22:00Z"/>
          <w:rFonts w:asciiTheme="minorHAnsi" w:eastAsiaTheme="minorEastAsia" w:hAnsiTheme="minorHAnsi"/>
          <w:noProof/>
          <w:sz w:val="22"/>
        </w:rPr>
      </w:pPr>
      <w:ins w:id="983"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3"</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27003453 \h </w:instrText>
        </w:r>
        <w:r>
          <w:rPr>
            <w:noProof/>
            <w:webHidden/>
          </w:rPr>
        </w:r>
      </w:ins>
      <w:r>
        <w:rPr>
          <w:noProof/>
          <w:webHidden/>
        </w:rPr>
        <w:fldChar w:fldCharType="separate"/>
      </w:r>
      <w:ins w:id="984" w:author="ilham.nur@office.ui.ac.id" w:date="2023-02-11T10:22:00Z">
        <w:r>
          <w:rPr>
            <w:noProof/>
            <w:webHidden/>
          </w:rPr>
          <w:t>28</w:t>
        </w:r>
        <w:r>
          <w:rPr>
            <w:noProof/>
            <w:webHidden/>
          </w:rPr>
          <w:fldChar w:fldCharType="end"/>
        </w:r>
        <w:r w:rsidRPr="004E5575">
          <w:rPr>
            <w:rStyle w:val="Hyperlink"/>
            <w:noProof/>
          </w:rPr>
          <w:fldChar w:fldCharType="end"/>
        </w:r>
      </w:ins>
    </w:p>
    <w:p w14:paraId="5877B375" w14:textId="542759EF" w:rsidR="00A47A89" w:rsidRDefault="00A47A89">
      <w:pPr>
        <w:pStyle w:val="TableofFigures"/>
        <w:tabs>
          <w:tab w:val="right" w:leader="dot" w:pos="8494"/>
        </w:tabs>
        <w:rPr>
          <w:ins w:id="985" w:author="ilham.nur@office.ui.ac.id" w:date="2023-02-11T10:22:00Z"/>
          <w:rFonts w:asciiTheme="minorHAnsi" w:eastAsiaTheme="minorEastAsia" w:hAnsiTheme="minorHAnsi"/>
          <w:noProof/>
          <w:sz w:val="22"/>
        </w:rPr>
      </w:pPr>
      <w:ins w:id="986"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4"</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27003454 \h </w:instrText>
        </w:r>
        <w:r>
          <w:rPr>
            <w:noProof/>
            <w:webHidden/>
          </w:rPr>
        </w:r>
      </w:ins>
      <w:r>
        <w:rPr>
          <w:noProof/>
          <w:webHidden/>
        </w:rPr>
        <w:fldChar w:fldCharType="separate"/>
      </w:r>
      <w:ins w:id="987" w:author="ilham.nur@office.ui.ac.id" w:date="2023-02-11T10:22:00Z">
        <w:r>
          <w:rPr>
            <w:noProof/>
            <w:webHidden/>
          </w:rPr>
          <w:t>38</w:t>
        </w:r>
        <w:r>
          <w:rPr>
            <w:noProof/>
            <w:webHidden/>
          </w:rPr>
          <w:fldChar w:fldCharType="end"/>
        </w:r>
        <w:r w:rsidRPr="004E5575">
          <w:rPr>
            <w:rStyle w:val="Hyperlink"/>
            <w:noProof/>
          </w:rPr>
          <w:fldChar w:fldCharType="end"/>
        </w:r>
      </w:ins>
    </w:p>
    <w:p w14:paraId="032C6873" w14:textId="2686DBA3" w:rsidR="00A47A89" w:rsidRDefault="00A47A89">
      <w:pPr>
        <w:pStyle w:val="TableofFigures"/>
        <w:tabs>
          <w:tab w:val="right" w:leader="dot" w:pos="8494"/>
        </w:tabs>
        <w:rPr>
          <w:ins w:id="988" w:author="ilham.nur@office.ui.ac.id" w:date="2023-02-11T10:22:00Z"/>
          <w:rFonts w:asciiTheme="minorHAnsi" w:eastAsiaTheme="minorEastAsia" w:hAnsiTheme="minorHAnsi"/>
          <w:noProof/>
          <w:sz w:val="22"/>
        </w:rPr>
      </w:pPr>
      <w:ins w:id="989"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5"</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3.1 Keselarasan bidang ilmu Teknik Industri dengan penelitian</w:t>
        </w:r>
        <w:r>
          <w:rPr>
            <w:noProof/>
            <w:webHidden/>
          </w:rPr>
          <w:tab/>
        </w:r>
        <w:r>
          <w:rPr>
            <w:noProof/>
            <w:webHidden/>
          </w:rPr>
          <w:fldChar w:fldCharType="begin"/>
        </w:r>
        <w:r>
          <w:rPr>
            <w:noProof/>
            <w:webHidden/>
          </w:rPr>
          <w:instrText xml:space="preserve"> PAGEREF _Toc127003455 \h </w:instrText>
        </w:r>
        <w:r>
          <w:rPr>
            <w:noProof/>
            <w:webHidden/>
          </w:rPr>
        </w:r>
      </w:ins>
      <w:r>
        <w:rPr>
          <w:noProof/>
          <w:webHidden/>
        </w:rPr>
        <w:fldChar w:fldCharType="separate"/>
      </w:r>
      <w:ins w:id="990" w:author="ilham.nur@office.ui.ac.id" w:date="2023-02-11T10:22:00Z">
        <w:r>
          <w:rPr>
            <w:noProof/>
            <w:webHidden/>
          </w:rPr>
          <w:t>52</w:t>
        </w:r>
        <w:r>
          <w:rPr>
            <w:noProof/>
            <w:webHidden/>
          </w:rPr>
          <w:fldChar w:fldCharType="end"/>
        </w:r>
        <w:r w:rsidRPr="004E5575">
          <w:rPr>
            <w:rStyle w:val="Hyperlink"/>
            <w:noProof/>
          </w:rPr>
          <w:fldChar w:fldCharType="end"/>
        </w:r>
      </w:ins>
    </w:p>
    <w:p w14:paraId="59AFA831" w14:textId="7B076034" w:rsidR="00A47A89" w:rsidRDefault="00A47A89">
      <w:pPr>
        <w:pStyle w:val="TableofFigures"/>
        <w:tabs>
          <w:tab w:val="right" w:leader="dot" w:pos="8494"/>
        </w:tabs>
        <w:rPr>
          <w:ins w:id="991" w:author="ilham.nur@office.ui.ac.id" w:date="2023-02-11T10:22:00Z"/>
          <w:rFonts w:asciiTheme="minorHAnsi" w:eastAsiaTheme="minorEastAsia" w:hAnsiTheme="minorHAnsi"/>
          <w:noProof/>
          <w:sz w:val="22"/>
        </w:rPr>
      </w:pPr>
      <w:ins w:id="992"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6"</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3.2 Profil Pakar yang memberikan informasi terkait penelitian ini</w:t>
        </w:r>
        <w:r>
          <w:rPr>
            <w:noProof/>
            <w:webHidden/>
          </w:rPr>
          <w:tab/>
        </w:r>
        <w:r>
          <w:rPr>
            <w:noProof/>
            <w:webHidden/>
          </w:rPr>
          <w:fldChar w:fldCharType="begin"/>
        </w:r>
        <w:r>
          <w:rPr>
            <w:noProof/>
            <w:webHidden/>
          </w:rPr>
          <w:instrText xml:space="preserve"> PAGEREF _Toc127003456 \h </w:instrText>
        </w:r>
        <w:r>
          <w:rPr>
            <w:noProof/>
            <w:webHidden/>
          </w:rPr>
        </w:r>
      </w:ins>
      <w:r>
        <w:rPr>
          <w:noProof/>
          <w:webHidden/>
        </w:rPr>
        <w:fldChar w:fldCharType="separate"/>
      </w:r>
      <w:ins w:id="993" w:author="ilham.nur@office.ui.ac.id" w:date="2023-02-11T10:22:00Z">
        <w:r>
          <w:rPr>
            <w:noProof/>
            <w:webHidden/>
          </w:rPr>
          <w:t>57</w:t>
        </w:r>
        <w:r>
          <w:rPr>
            <w:noProof/>
            <w:webHidden/>
          </w:rPr>
          <w:fldChar w:fldCharType="end"/>
        </w:r>
        <w:r w:rsidRPr="004E5575">
          <w:rPr>
            <w:rStyle w:val="Hyperlink"/>
            <w:noProof/>
          </w:rPr>
          <w:fldChar w:fldCharType="end"/>
        </w:r>
      </w:ins>
    </w:p>
    <w:p w14:paraId="42D44448" w14:textId="46276356" w:rsidR="00A47A89" w:rsidRDefault="00A47A89">
      <w:pPr>
        <w:pStyle w:val="TableofFigures"/>
        <w:tabs>
          <w:tab w:val="right" w:leader="dot" w:pos="8494"/>
        </w:tabs>
        <w:rPr>
          <w:ins w:id="994" w:author="ilham.nur@office.ui.ac.id" w:date="2023-02-11T10:22:00Z"/>
          <w:rFonts w:asciiTheme="minorHAnsi" w:eastAsiaTheme="minorEastAsia" w:hAnsiTheme="minorHAnsi"/>
          <w:noProof/>
          <w:sz w:val="22"/>
        </w:rPr>
      </w:pPr>
      <w:ins w:id="995"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7"</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3.3 Acuan penelitian terdahulu terkait komponen kuesioner</w:t>
        </w:r>
        <w:r>
          <w:rPr>
            <w:noProof/>
            <w:webHidden/>
          </w:rPr>
          <w:tab/>
        </w:r>
        <w:r>
          <w:rPr>
            <w:noProof/>
            <w:webHidden/>
          </w:rPr>
          <w:fldChar w:fldCharType="begin"/>
        </w:r>
        <w:r>
          <w:rPr>
            <w:noProof/>
            <w:webHidden/>
          </w:rPr>
          <w:instrText xml:space="preserve"> PAGEREF _Toc127003457 \h </w:instrText>
        </w:r>
        <w:r>
          <w:rPr>
            <w:noProof/>
            <w:webHidden/>
          </w:rPr>
        </w:r>
      </w:ins>
      <w:r>
        <w:rPr>
          <w:noProof/>
          <w:webHidden/>
        </w:rPr>
        <w:fldChar w:fldCharType="separate"/>
      </w:r>
      <w:ins w:id="996" w:author="ilham.nur@office.ui.ac.id" w:date="2023-02-11T10:22:00Z">
        <w:r>
          <w:rPr>
            <w:noProof/>
            <w:webHidden/>
          </w:rPr>
          <w:t>59</w:t>
        </w:r>
        <w:r>
          <w:rPr>
            <w:noProof/>
            <w:webHidden/>
          </w:rPr>
          <w:fldChar w:fldCharType="end"/>
        </w:r>
        <w:r w:rsidRPr="004E5575">
          <w:rPr>
            <w:rStyle w:val="Hyperlink"/>
            <w:noProof/>
          </w:rPr>
          <w:fldChar w:fldCharType="end"/>
        </w:r>
      </w:ins>
    </w:p>
    <w:p w14:paraId="644C5EE3" w14:textId="1F75E914" w:rsidR="00A47A89" w:rsidRDefault="00A47A89">
      <w:pPr>
        <w:pStyle w:val="TableofFigures"/>
        <w:tabs>
          <w:tab w:val="right" w:leader="dot" w:pos="8494"/>
        </w:tabs>
        <w:rPr>
          <w:ins w:id="997" w:author="ilham.nur@office.ui.ac.id" w:date="2023-02-11T10:22:00Z"/>
          <w:rFonts w:asciiTheme="minorHAnsi" w:eastAsiaTheme="minorEastAsia" w:hAnsiTheme="minorHAnsi"/>
          <w:noProof/>
          <w:sz w:val="22"/>
        </w:rPr>
      </w:pPr>
      <w:ins w:id="998"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8"</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 xml:space="preserve">Tabel 3.4 Proses </w:t>
        </w:r>
        <w:r w:rsidRPr="004E5575">
          <w:rPr>
            <w:rStyle w:val="Hyperlink"/>
            <w:i/>
            <w:noProof/>
          </w:rPr>
          <w:t>as is</w:t>
        </w:r>
        <w:r w:rsidRPr="004E5575">
          <w:rPr>
            <w:rStyle w:val="Hyperlink"/>
            <w:noProof/>
          </w:rPr>
          <w:t xml:space="preserve"> berjalan untuk perencanaan proyek menggunakan SIMP</w:t>
        </w:r>
        <w:r>
          <w:rPr>
            <w:noProof/>
            <w:webHidden/>
          </w:rPr>
          <w:tab/>
        </w:r>
        <w:r>
          <w:rPr>
            <w:noProof/>
            <w:webHidden/>
          </w:rPr>
          <w:fldChar w:fldCharType="begin"/>
        </w:r>
        <w:r>
          <w:rPr>
            <w:noProof/>
            <w:webHidden/>
          </w:rPr>
          <w:instrText xml:space="preserve"> PAGEREF _Toc127003458 \h </w:instrText>
        </w:r>
        <w:r>
          <w:rPr>
            <w:noProof/>
            <w:webHidden/>
          </w:rPr>
        </w:r>
      </w:ins>
      <w:r>
        <w:rPr>
          <w:noProof/>
          <w:webHidden/>
        </w:rPr>
        <w:fldChar w:fldCharType="separate"/>
      </w:r>
      <w:ins w:id="999" w:author="ilham.nur@office.ui.ac.id" w:date="2023-02-11T10:22:00Z">
        <w:r>
          <w:rPr>
            <w:noProof/>
            <w:webHidden/>
          </w:rPr>
          <w:t>64</w:t>
        </w:r>
        <w:r>
          <w:rPr>
            <w:noProof/>
            <w:webHidden/>
          </w:rPr>
          <w:fldChar w:fldCharType="end"/>
        </w:r>
        <w:r w:rsidRPr="004E5575">
          <w:rPr>
            <w:rStyle w:val="Hyperlink"/>
            <w:noProof/>
          </w:rPr>
          <w:fldChar w:fldCharType="end"/>
        </w:r>
      </w:ins>
    </w:p>
    <w:p w14:paraId="60E11769" w14:textId="46747B9D" w:rsidR="00A47A89" w:rsidRDefault="00A47A89">
      <w:pPr>
        <w:pStyle w:val="TableofFigures"/>
        <w:tabs>
          <w:tab w:val="right" w:leader="dot" w:pos="8494"/>
        </w:tabs>
        <w:rPr>
          <w:ins w:id="1000" w:author="ilham.nur@office.ui.ac.id" w:date="2023-02-11T10:22:00Z"/>
          <w:rFonts w:asciiTheme="minorHAnsi" w:eastAsiaTheme="minorEastAsia" w:hAnsiTheme="minorHAnsi"/>
          <w:noProof/>
          <w:sz w:val="22"/>
        </w:rPr>
      </w:pPr>
      <w:ins w:id="1001"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59"</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3.5 Biaya proses atau mandays implementasi proyek</w:t>
        </w:r>
        <w:r>
          <w:rPr>
            <w:noProof/>
            <w:webHidden/>
          </w:rPr>
          <w:tab/>
        </w:r>
        <w:r>
          <w:rPr>
            <w:noProof/>
            <w:webHidden/>
          </w:rPr>
          <w:fldChar w:fldCharType="begin"/>
        </w:r>
        <w:r>
          <w:rPr>
            <w:noProof/>
            <w:webHidden/>
          </w:rPr>
          <w:instrText xml:space="preserve"> PAGEREF _Toc127003459 \h </w:instrText>
        </w:r>
        <w:r>
          <w:rPr>
            <w:noProof/>
            <w:webHidden/>
          </w:rPr>
        </w:r>
      </w:ins>
      <w:r>
        <w:rPr>
          <w:noProof/>
          <w:webHidden/>
        </w:rPr>
        <w:fldChar w:fldCharType="separate"/>
      </w:r>
      <w:ins w:id="1002" w:author="ilham.nur@office.ui.ac.id" w:date="2023-02-11T10:22:00Z">
        <w:r>
          <w:rPr>
            <w:noProof/>
            <w:webHidden/>
          </w:rPr>
          <w:t>66</w:t>
        </w:r>
        <w:r>
          <w:rPr>
            <w:noProof/>
            <w:webHidden/>
          </w:rPr>
          <w:fldChar w:fldCharType="end"/>
        </w:r>
        <w:r w:rsidRPr="004E5575">
          <w:rPr>
            <w:rStyle w:val="Hyperlink"/>
            <w:noProof/>
          </w:rPr>
          <w:fldChar w:fldCharType="end"/>
        </w:r>
      </w:ins>
    </w:p>
    <w:p w14:paraId="364BF508" w14:textId="4984C598" w:rsidR="00A47A89" w:rsidRDefault="00A47A89">
      <w:pPr>
        <w:pStyle w:val="TableofFigures"/>
        <w:tabs>
          <w:tab w:val="right" w:leader="dot" w:pos="8494"/>
        </w:tabs>
        <w:rPr>
          <w:ins w:id="1003" w:author="ilham.nur@office.ui.ac.id" w:date="2023-02-11T10:22:00Z"/>
          <w:rFonts w:asciiTheme="minorHAnsi" w:eastAsiaTheme="minorEastAsia" w:hAnsiTheme="minorHAnsi"/>
          <w:noProof/>
          <w:sz w:val="22"/>
        </w:rPr>
      </w:pPr>
      <w:ins w:id="1004"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60"</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4.1 Elemen Bisnis EA SOAPSD</w:t>
        </w:r>
        <w:r>
          <w:rPr>
            <w:noProof/>
            <w:webHidden/>
          </w:rPr>
          <w:tab/>
        </w:r>
        <w:r>
          <w:rPr>
            <w:noProof/>
            <w:webHidden/>
          </w:rPr>
          <w:fldChar w:fldCharType="begin"/>
        </w:r>
        <w:r>
          <w:rPr>
            <w:noProof/>
            <w:webHidden/>
          </w:rPr>
          <w:instrText xml:space="preserve"> PAGEREF _Toc127003460 \h </w:instrText>
        </w:r>
        <w:r>
          <w:rPr>
            <w:noProof/>
            <w:webHidden/>
          </w:rPr>
        </w:r>
      </w:ins>
      <w:r>
        <w:rPr>
          <w:noProof/>
          <w:webHidden/>
        </w:rPr>
        <w:fldChar w:fldCharType="separate"/>
      </w:r>
      <w:ins w:id="1005" w:author="ilham.nur@office.ui.ac.id" w:date="2023-02-11T10:22:00Z">
        <w:r>
          <w:rPr>
            <w:noProof/>
            <w:webHidden/>
          </w:rPr>
          <w:t>71</w:t>
        </w:r>
        <w:r>
          <w:rPr>
            <w:noProof/>
            <w:webHidden/>
          </w:rPr>
          <w:fldChar w:fldCharType="end"/>
        </w:r>
        <w:r w:rsidRPr="004E5575">
          <w:rPr>
            <w:rStyle w:val="Hyperlink"/>
            <w:noProof/>
          </w:rPr>
          <w:fldChar w:fldCharType="end"/>
        </w:r>
      </w:ins>
    </w:p>
    <w:p w14:paraId="1B03FE3D" w14:textId="001A8298" w:rsidR="00A47A89" w:rsidRDefault="00A47A89">
      <w:pPr>
        <w:pStyle w:val="TableofFigures"/>
        <w:tabs>
          <w:tab w:val="right" w:leader="dot" w:pos="8494"/>
        </w:tabs>
        <w:rPr>
          <w:ins w:id="1006" w:author="ilham.nur@office.ui.ac.id" w:date="2023-02-11T10:22:00Z"/>
          <w:rFonts w:asciiTheme="minorHAnsi" w:eastAsiaTheme="minorEastAsia" w:hAnsiTheme="minorHAnsi"/>
          <w:noProof/>
          <w:sz w:val="22"/>
        </w:rPr>
      </w:pPr>
      <w:ins w:id="1007"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61"</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4.2 Elemen aplikasi SOAPSD</w:t>
        </w:r>
        <w:r>
          <w:rPr>
            <w:noProof/>
            <w:webHidden/>
          </w:rPr>
          <w:tab/>
        </w:r>
        <w:r>
          <w:rPr>
            <w:noProof/>
            <w:webHidden/>
          </w:rPr>
          <w:fldChar w:fldCharType="begin"/>
        </w:r>
        <w:r>
          <w:rPr>
            <w:noProof/>
            <w:webHidden/>
          </w:rPr>
          <w:instrText xml:space="preserve"> PAGEREF _Toc127003461 \h </w:instrText>
        </w:r>
        <w:r>
          <w:rPr>
            <w:noProof/>
            <w:webHidden/>
          </w:rPr>
        </w:r>
      </w:ins>
      <w:r>
        <w:rPr>
          <w:noProof/>
          <w:webHidden/>
        </w:rPr>
        <w:fldChar w:fldCharType="separate"/>
      </w:r>
      <w:ins w:id="1008" w:author="ilham.nur@office.ui.ac.id" w:date="2023-02-11T10:22:00Z">
        <w:r>
          <w:rPr>
            <w:noProof/>
            <w:webHidden/>
          </w:rPr>
          <w:t>74</w:t>
        </w:r>
        <w:r>
          <w:rPr>
            <w:noProof/>
            <w:webHidden/>
          </w:rPr>
          <w:fldChar w:fldCharType="end"/>
        </w:r>
        <w:r w:rsidRPr="004E5575">
          <w:rPr>
            <w:rStyle w:val="Hyperlink"/>
            <w:noProof/>
          </w:rPr>
          <w:fldChar w:fldCharType="end"/>
        </w:r>
      </w:ins>
    </w:p>
    <w:p w14:paraId="033D24D5" w14:textId="2F4E1A88" w:rsidR="00A47A89" w:rsidRDefault="00A47A89">
      <w:pPr>
        <w:pStyle w:val="TableofFigures"/>
        <w:tabs>
          <w:tab w:val="right" w:leader="dot" w:pos="8494"/>
        </w:tabs>
        <w:rPr>
          <w:ins w:id="1009" w:author="ilham.nur@office.ui.ac.id" w:date="2023-02-11T10:22:00Z"/>
          <w:rFonts w:asciiTheme="minorHAnsi" w:eastAsiaTheme="minorEastAsia" w:hAnsiTheme="minorHAnsi"/>
          <w:noProof/>
          <w:sz w:val="22"/>
        </w:rPr>
      </w:pPr>
      <w:ins w:id="1010"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62"</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4.3 Struktur dan Tipe Data Sistem</w:t>
        </w:r>
        <w:r>
          <w:rPr>
            <w:noProof/>
            <w:webHidden/>
          </w:rPr>
          <w:tab/>
        </w:r>
        <w:r>
          <w:rPr>
            <w:noProof/>
            <w:webHidden/>
          </w:rPr>
          <w:fldChar w:fldCharType="begin"/>
        </w:r>
        <w:r>
          <w:rPr>
            <w:noProof/>
            <w:webHidden/>
          </w:rPr>
          <w:instrText xml:space="preserve"> PAGEREF _Toc127003462 \h </w:instrText>
        </w:r>
        <w:r>
          <w:rPr>
            <w:noProof/>
            <w:webHidden/>
          </w:rPr>
        </w:r>
      </w:ins>
      <w:r>
        <w:rPr>
          <w:noProof/>
          <w:webHidden/>
        </w:rPr>
        <w:fldChar w:fldCharType="separate"/>
      </w:r>
      <w:ins w:id="1011" w:author="ilham.nur@office.ui.ac.id" w:date="2023-02-11T10:22:00Z">
        <w:r>
          <w:rPr>
            <w:noProof/>
            <w:webHidden/>
          </w:rPr>
          <w:t>79</w:t>
        </w:r>
        <w:r>
          <w:rPr>
            <w:noProof/>
            <w:webHidden/>
          </w:rPr>
          <w:fldChar w:fldCharType="end"/>
        </w:r>
        <w:r w:rsidRPr="004E5575">
          <w:rPr>
            <w:rStyle w:val="Hyperlink"/>
            <w:noProof/>
          </w:rPr>
          <w:fldChar w:fldCharType="end"/>
        </w:r>
      </w:ins>
    </w:p>
    <w:p w14:paraId="5BBABB78" w14:textId="36E4FA75" w:rsidR="00A47A89" w:rsidRDefault="00A47A89">
      <w:pPr>
        <w:pStyle w:val="TableofFigures"/>
        <w:tabs>
          <w:tab w:val="right" w:leader="dot" w:pos="8494"/>
        </w:tabs>
        <w:rPr>
          <w:ins w:id="1012" w:author="ilham.nur@office.ui.ac.id" w:date="2023-02-11T10:22:00Z"/>
          <w:rFonts w:asciiTheme="minorHAnsi" w:eastAsiaTheme="minorEastAsia" w:hAnsiTheme="minorHAnsi"/>
          <w:noProof/>
          <w:sz w:val="22"/>
        </w:rPr>
      </w:pPr>
      <w:ins w:id="1013" w:author="ilham.nur@office.ui.ac.id" w:date="2023-02-11T10:22:00Z">
        <w:r w:rsidRPr="004E5575">
          <w:rPr>
            <w:rStyle w:val="Hyperlink"/>
            <w:noProof/>
          </w:rPr>
          <w:fldChar w:fldCharType="begin"/>
        </w:r>
        <w:r w:rsidRPr="004E5575">
          <w:rPr>
            <w:rStyle w:val="Hyperlink"/>
            <w:noProof/>
          </w:rPr>
          <w:instrText xml:space="preserve"> </w:instrText>
        </w:r>
        <w:r>
          <w:rPr>
            <w:noProof/>
          </w:rPr>
          <w:instrText>HYPERLINK \l "_Toc127003463"</w:instrText>
        </w:r>
        <w:r w:rsidRPr="004E5575">
          <w:rPr>
            <w:rStyle w:val="Hyperlink"/>
            <w:noProof/>
          </w:rPr>
          <w:instrText xml:space="preserve"> </w:instrText>
        </w:r>
        <w:r w:rsidRPr="004E5575">
          <w:rPr>
            <w:rStyle w:val="Hyperlink"/>
            <w:noProof/>
          </w:rPr>
        </w:r>
        <w:r w:rsidRPr="004E5575">
          <w:rPr>
            <w:rStyle w:val="Hyperlink"/>
            <w:noProof/>
          </w:rPr>
          <w:fldChar w:fldCharType="separate"/>
        </w:r>
        <w:r w:rsidRPr="004E5575">
          <w:rPr>
            <w:rStyle w:val="Hyperlink"/>
            <w:noProof/>
          </w:rPr>
          <w:t>Tabel 4.4 Relasi Tabel pada sistem basis data</w:t>
        </w:r>
        <w:r>
          <w:rPr>
            <w:noProof/>
            <w:webHidden/>
          </w:rPr>
          <w:tab/>
        </w:r>
        <w:r>
          <w:rPr>
            <w:noProof/>
            <w:webHidden/>
          </w:rPr>
          <w:fldChar w:fldCharType="begin"/>
        </w:r>
        <w:r>
          <w:rPr>
            <w:noProof/>
            <w:webHidden/>
          </w:rPr>
          <w:instrText xml:space="preserve"> PAGEREF _Toc127003463 \h </w:instrText>
        </w:r>
        <w:r>
          <w:rPr>
            <w:noProof/>
            <w:webHidden/>
          </w:rPr>
        </w:r>
      </w:ins>
      <w:r>
        <w:rPr>
          <w:noProof/>
          <w:webHidden/>
        </w:rPr>
        <w:fldChar w:fldCharType="separate"/>
      </w:r>
      <w:ins w:id="1014" w:author="ilham.nur@office.ui.ac.id" w:date="2023-02-11T10:22:00Z">
        <w:r>
          <w:rPr>
            <w:noProof/>
            <w:webHidden/>
          </w:rPr>
          <w:t>81</w:t>
        </w:r>
        <w:r>
          <w:rPr>
            <w:noProof/>
            <w:webHidden/>
          </w:rPr>
          <w:fldChar w:fldCharType="end"/>
        </w:r>
        <w:r w:rsidRPr="004E5575">
          <w:rPr>
            <w:rStyle w:val="Hyperlink"/>
            <w:noProof/>
          </w:rPr>
          <w:fldChar w:fldCharType="end"/>
        </w:r>
      </w:ins>
    </w:p>
    <w:p w14:paraId="439277C6" w14:textId="25B6DE5D" w:rsidR="00032BC4" w:rsidDel="00CA2078" w:rsidRDefault="00032BC4">
      <w:pPr>
        <w:pStyle w:val="TableofFigures"/>
        <w:tabs>
          <w:tab w:val="right" w:leader="dot" w:pos="8494"/>
        </w:tabs>
        <w:rPr>
          <w:ins w:id="1015" w:author="ilham.nur@office.ui.ac.id [2]" w:date="2023-01-29T12:12:00Z"/>
          <w:del w:id="1016" w:author="ilham.nur@office.ui.ac.id" w:date="2023-01-31T22:33:00Z"/>
          <w:rFonts w:asciiTheme="minorHAnsi" w:eastAsiaTheme="minorEastAsia" w:hAnsiTheme="minorHAnsi"/>
          <w:noProof/>
          <w:sz w:val="22"/>
        </w:rPr>
      </w:pPr>
      <w:ins w:id="1017" w:author="ilham.nur@office.ui.ac.id [2]" w:date="2023-01-29T12:12:00Z">
        <w:del w:id="1018" w:author="ilham.nur@office.ui.ac.id" w:date="2023-01-31T22:33:00Z">
          <w:r w:rsidRPr="00CA2078" w:rsidDel="00CA2078">
            <w:rPr>
              <w:rStyle w:val="Hyperlink"/>
              <w:noProof/>
            </w:rPr>
            <w:delText>Tabel 1.1 Penelitian terdahulu terkait dengan manajemen pekerjaan dan sumber daya pada proyek</w:delText>
          </w:r>
          <w:r w:rsidDel="00CA2078">
            <w:rPr>
              <w:noProof/>
              <w:webHidden/>
            </w:rPr>
            <w:tab/>
            <w:delText>8</w:delText>
          </w:r>
        </w:del>
      </w:ins>
    </w:p>
    <w:p w14:paraId="6509ADA9" w14:textId="5AF11BCC" w:rsidR="00032BC4" w:rsidDel="00CA2078" w:rsidRDefault="00032BC4">
      <w:pPr>
        <w:pStyle w:val="TableofFigures"/>
        <w:tabs>
          <w:tab w:val="right" w:leader="dot" w:pos="8494"/>
        </w:tabs>
        <w:rPr>
          <w:ins w:id="1019" w:author="ilham.nur@office.ui.ac.id [2]" w:date="2023-01-29T12:12:00Z"/>
          <w:del w:id="1020" w:author="ilham.nur@office.ui.ac.id" w:date="2023-01-31T22:33:00Z"/>
          <w:rFonts w:asciiTheme="minorHAnsi" w:eastAsiaTheme="minorEastAsia" w:hAnsiTheme="minorHAnsi"/>
          <w:noProof/>
          <w:sz w:val="22"/>
        </w:rPr>
      </w:pPr>
      <w:ins w:id="1021" w:author="ilham.nur@office.ui.ac.id [2]" w:date="2023-01-29T12:12:00Z">
        <w:del w:id="1022" w:author="ilham.nur@office.ui.ac.id" w:date="2023-01-31T22:33:00Z">
          <w:r w:rsidRPr="00CA2078" w:rsidDel="00CA2078">
            <w:rPr>
              <w:rStyle w:val="Hyperlink"/>
              <w:noProof/>
            </w:rPr>
            <w:delText>Tabel 1.2 Penelitian terdahulu terkait dengan penggunaan Sistem Informasi Manajemen Proyek</w:delText>
          </w:r>
          <w:r w:rsidDel="00CA2078">
            <w:rPr>
              <w:noProof/>
              <w:webHidden/>
            </w:rPr>
            <w:tab/>
            <w:delText>10</w:delText>
          </w:r>
        </w:del>
      </w:ins>
    </w:p>
    <w:p w14:paraId="3F581837" w14:textId="7BA4CCB0" w:rsidR="00032BC4" w:rsidDel="00CA2078" w:rsidRDefault="00032BC4">
      <w:pPr>
        <w:pStyle w:val="TableofFigures"/>
        <w:tabs>
          <w:tab w:val="right" w:leader="dot" w:pos="8494"/>
        </w:tabs>
        <w:rPr>
          <w:ins w:id="1023" w:author="ilham.nur@office.ui.ac.id [2]" w:date="2023-01-29T12:12:00Z"/>
          <w:del w:id="1024" w:author="ilham.nur@office.ui.ac.id" w:date="2023-01-31T22:33:00Z"/>
          <w:rFonts w:asciiTheme="minorHAnsi" w:eastAsiaTheme="minorEastAsia" w:hAnsiTheme="minorHAnsi"/>
          <w:noProof/>
          <w:sz w:val="22"/>
        </w:rPr>
      </w:pPr>
      <w:ins w:id="1025" w:author="ilham.nur@office.ui.ac.id [2]" w:date="2023-01-29T12:12:00Z">
        <w:del w:id="1026" w:author="ilham.nur@office.ui.ac.id" w:date="2023-01-31T22:33:00Z">
          <w:r w:rsidRPr="00CA2078" w:rsidDel="00CA2078">
            <w:rPr>
              <w:rStyle w:val="Hyperlink"/>
              <w:noProof/>
            </w:rPr>
            <w:delText>Tabel 1.3 Penelitian terdahulu terkait pengambilan keputusan dengan alat bantu pengambilan keputusan dalam bidang manajemen proyek</w:delText>
          </w:r>
          <w:r w:rsidDel="00CA2078">
            <w:rPr>
              <w:noProof/>
              <w:webHidden/>
            </w:rPr>
            <w:tab/>
            <w:delText>13</w:delText>
          </w:r>
        </w:del>
      </w:ins>
    </w:p>
    <w:p w14:paraId="31A5DE6F" w14:textId="2B357E11" w:rsidR="00032BC4" w:rsidDel="00CA2078" w:rsidRDefault="00032BC4">
      <w:pPr>
        <w:pStyle w:val="TableofFigures"/>
        <w:tabs>
          <w:tab w:val="right" w:leader="dot" w:pos="8494"/>
        </w:tabs>
        <w:rPr>
          <w:ins w:id="1027" w:author="ilham.nur@office.ui.ac.id [2]" w:date="2023-01-29T12:12:00Z"/>
          <w:del w:id="1028" w:author="ilham.nur@office.ui.ac.id" w:date="2023-01-31T22:33:00Z"/>
          <w:rFonts w:asciiTheme="minorHAnsi" w:eastAsiaTheme="minorEastAsia" w:hAnsiTheme="minorHAnsi"/>
          <w:noProof/>
          <w:sz w:val="22"/>
        </w:rPr>
      </w:pPr>
      <w:ins w:id="1029" w:author="ilham.nur@office.ui.ac.id [2]" w:date="2023-01-29T12:12:00Z">
        <w:del w:id="1030" w:author="ilham.nur@office.ui.ac.id" w:date="2023-01-31T22:33:00Z">
          <w:r w:rsidRPr="00CA2078" w:rsidDel="00CA2078">
            <w:rPr>
              <w:rStyle w:val="Hyperlink"/>
              <w:noProof/>
            </w:rPr>
            <w:delText>Tabel 2.1 Kategori area manajemen proyek yang dijadikan tolok ukur untuk pengukuran performa proyek (van Besouw &amp; Bond-Barnard, 2021)</w:delText>
          </w:r>
          <w:r w:rsidDel="00CA2078">
            <w:rPr>
              <w:noProof/>
              <w:webHidden/>
            </w:rPr>
            <w:tab/>
            <w:delText>25</w:delText>
          </w:r>
        </w:del>
      </w:ins>
    </w:p>
    <w:p w14:paraId="435303BE" w14:textId="4FA32236" w:rsidR="00032BC4" w:rsidDel="00CA2078" w:rsidRDefault="00032BC4">
      <w:pPr>
        <w:pStyle w:val="TableofFigures"/>
        <w:tabs>
          <w:tab w:val="right" w:leader="dot" w:pos="8494"/>
        </w:tabs>
        <w:rPr>
          <w:ins w:id="1031" w:author="ilham.nur@office.ui.ac.id [2]" w:date="2023-01-29T12:12:00Z"/>
          <w:del w:id="1032" w:author="ilham.nur@office.ui.ac.id" w:date="2023-01-31T22:33:00Z"/>
          <w:rFonts w:asciiTheme="minorHAnsi" w:eastAsiaTheme="minorEastAsia" w:hAnsiTheme="minorHAnsi"/>
          <w:noProof/>
          <w:sz w:val="22"/>
        </w:rPr>
      </w:pPr>
      <w:ins w:id="1033" w:author="ilham.nur@office.ui.ac.id [2]" w:date="2023-01-29T12:12:00Z">
        <w:del w:id="1034" w:author="ilham.nur@office.ui.ac.id" w:date="2023-01-31T22:33:00Z">
          <w:r w:rsidRPr="00CA2078" w:rsidDel="00CA2078">
            <w:rPr>
              <w:rStyle w:val="Hyperlink"/>
              <w:noProof/>
            </w:rPr>
            <w:delText>Tabel 2.2 Perbandingan SIMP Komersial berdasarkan kelebihan dan kekurangan (van Besouw &amp; Bond-Barnard, 2021)</w:delText>
          </w:r>
          <w:r w:rsidDel="00CA2078">
            <w:rPr>
              <w:noProof/>
              <w:webHidden/>
            </w:rPr>
            <w:tab/>
            <w:delText>28</w:delText>
          </w:r>
        </w:del>
      </w:ins>
    </w:p>
    <w:p w14:paraId="62C36B6F" w14:textId="6D95F171" w:rsidR="00032BC4" w:rsidDel="00CA2078" w:rsidRDefault="00032BC4">
      <w:pPr>
        <w:pStyle w:val="TableofFigures"/>
        <w:tabs>
          <w:tab w:val="right" w:leader="dot" w:pos="8494"/>
        </w:tabs>
        <w:rPr>
          <w:ins w:id="1035" w:author="ilham.nur@office.ui.ac.id [2]" w:date="2023-01-29T12:12:00Z"/>
          <w:del w:id="1036" w:author="ilham.nur@office.ui.ac.id" w:date="2023-01-31T22:33:00Z"/>
          <w:rFonts w:asciiTheme="minorHAnsi" w:eastAsiaTheme="minorEastAsia" w:hAnsiTheme="minorHAnsi"/>
          <w:noProof/>
          <w:sz w:val="22"/>
        </w:rPr>
      </w:pPr>
      <w:ins w:id="1037" w:author="ilham.nur@office.ui.ac.id [2]" w:date="2023-01-29T12:12:00Z">
        <w:del w:id="1038" w:author="ilham.nur@office.ui.ac.id" w:date="2023-01-31T22:33:00Z">
          <w:r w:rsidRPr="00CA2078" w:rsidDel="00CA2078">
            <w:rPr>
              <w:rStyle w:val="Hyperlink"/>
              <w:noProof/>
            </w:rPr>
            <w:delText>Tabel 2.3 Rangkuman perbandingan metode MCDM yang umum digunakan (Zlaugotne et al., 2020)</w:delText>
          </w:r>
          <w:r w:rsidDel="00CA2078">
            <w:rPr>
              <w:noProof/>
              <w:webHidden/>
            </w:rPr>
            <w:tab/>
            <w:delText>38</w:delText>
          </w:r>
        </w:del>
      </w:ins>
    </w:p>
    <w:p w14:paraId="7DFD723D" w14:textId="603B841A" w:rsidR="00032BC4" w:rsidDel="00CA2078" w:rsidRDefault="00032BC4">
      <w:pPr>
        <w:pStyle w:val="TableofFigures"/>
        <w:tabs>
          <w:tab w:val="right" w:leader="dot" w:pos="8494"/>
        </w:tabs>
        <w:rPr>
          <w:ins w:id="1039" w:author="ilham.nur@office.ui.ac.id [2]" w:date="2023-01-29T12:12:00Z"/>
          <w:del w:id="1040" w:author="ilham.nur@office.ui.ac.id" w:date="2023-01-31T22:33:00Z"/>
          <w:rFonts w:asciiTheme="minorHAnsi" w:eastAsiaTheme="minorEastAsia" w:hAnsiTheme="minorHAnsi"/>
          <w:noProof/>
          <w:sz w:val="22"/>
        </w:rPr>
      </w:pPr>
      <w:ins w:id="1041" w:author="ilham.nur@office.ui.ac.id [2]" w:date="2023-01-29T12:12:00Z">
        <w:del w:id="1042" w:author="ilham.nur@office.ui.ac.id" w:date="2023-01-31T22:33:00Z">
          <w:r w:rsidRPr="00CA2078" w:rsidDel="00CA2078">
            <w:rPr>
              <w:rStyle w:val="Hyperlink"/>
              <w:noProof/>
            </w:rPr>
            <w:delText>Tabel 3.1 Keselarasan bidang ilmu Teknik Industri dengan penelitian</w:delText>
          </w:r>
          <w:r w:rsidDel="00CA2078">
            <w:rPr>
              <w:noProof/>
              <w:webHidden/>
            </w:rPr>
            <w:tab/>
            <w:delText>51</w:delText>
          </w:r>
        </w:del>
      </w:ins>
    </w:p>
    <w:p w14:paraId="7F148418" w14:textId="43AAF612" w:rsidR="00032BC4" w:rsidDel="00CA2078" w:rsidRDefault="00032BC4">
      <w:pPr>
        <w:pStyle w:val="TableofFigures"/>
        <w:tabs>
          <w:tab w:val="right" w:leader="dot" w:pos="8494"/>
        </w:tabs>
        <w:rPr>
          <w:ins w:id="1043" w:author="ilham.nur@office.ui.ac.id [2]" w:date="2023-01-29T12:12:00Z"/>
          <w:del w:id="1044" w:author="ilham.nur@office.ui.ac.id" w:date="2023-01-31T22:33:00Z"/>
          <w:rFonts w:asciiTheme="minorHAnsi" w:eastAsiaTheme="minorEastAsia" w:hAnsiTheme="minorHAnsi"/>
          <w:noProof/>
          <w:sz w:val="22"/>
        </w:rPr>
      </w:pPr>
      <w:ins w:id="1045" w:author="ilham.nur@office.ui.ac.id [2]" w:date="2023-01-29T12:12:00Z">
        <w:del w:id="1046" w:author="ilham.nur@office.ui.ac.id" w:date="2023-01-31T22:33:00Z">
          <w:r w:rsidRPr="00CA2078" w:rsidDel="00CA2078">
            <w:rPr>
              <w:rStyle w:val="Hyperlink"/>
              <w:noProof/>
            </w:rPr>
            <w:delText>Tabel 3.2 Profil Pakar yang memberikan informasi terkait penelitian ini</w:delText>
          </w:r>
          <w:r w:rsidDel="00CA2078">
            <w:rPr>
              <w:noProof/>
              <w:webHidden/>
            </w:rPr>
            <w:tab/>
            <w:delText>56</w:delText>
          </w:r>
        </w:del>
      </w:ins>
    </w:p>
    <w:p w14:paraId="511C8953" w14:textId="1291AA73" w:rsidR="00032BC4" w:rsidDel="00CA2078" w:rsidRDefault="00032BC4">
      <w:pPr>
        <w:pStyle w:val="TableofFigures"/>
        <w:tabs>
          <w:tab w:val="right" w:leader="dot" w:pos="8494"/>
        </w:tabs>
        <w:rPr>
          <w:ins w:id="1047" w:author="ilham.nur@office.ui.ac.id [2]" w:date="2023-01-29T12:12:00Z"/>
          <w:del w:id="1048" w:author="ilham.nur@office.ui.ac.id" w:date="2023-01-31T22:33:00Z"/>
          <w:rFonts w:asciiTheme="minorHAnsi" w:eastAsiaTheme="minorEastAsia" w:hAnsiTheme="minorHAnsi"/>
          <w:noProof/>
          <w:sz w:val="22"/>
        </w:rPr>
      </w:pPr>
      <w:ins w:id="1049" w:author="ilham.nur@office.ui.ac.id [2]" w:date="2023-01-29T12:12:00Z">
        <w:del w:id="1050" w:author="ilham.nur@office.ui.ac.id" w:date="2023-01-31T22:33:00Z">
          <w:r w:rsidRPr="00CA2078" w:rsidDel="00CA2078">
            <w:rPr>
              <w:rStyle w:val="Hyperlink"/>
              <w:noProof/>
            </w:rPr>
            <w:delText>Tabel 3.3 Acuan penelitian terdahulu terkait komponen kuesioner</w:delText>
          </w:r>
          <w:r w:rsidDel="00CA2078">
            <w:rPr>
              <w:noProof/>
              <w:webHidden/>
            </w:rPr>
            <w:tab/>
            <w:delText>58</w:delText>
          </w:r>
        </w:del>
      </w:ins>
    </w:p>
    <w:p w14:paraId="4ECD11B0" w14:textId="377A54B5" w:rsidR="00032BC4" w:rsidDel="00CA2078" w:rsidRDefault="00032BC4">
      <w:pPr>
        <w:pStyle w:val="TableofFigures"/>
        <w:tabs>
          <w:tab w:val="right" w:leader="dot" w:pos="8494"/>
        </w:tabs>
        <w:rPr>
          <w:ins w:id="1051" w:author="ilham.nur@office.ui.ac.id [2]" w:date="2023-01-29T12:12:00Z"/>
          <w:del w:id="1052" w:author="ilham.nur@office.ui.ac.id" w:date="2023-01-31T22:33:00Z"/>
          <w:rFonts w:asciiTheme="minorHAnsi" w:eastAsiaTheme="minorEastAsia" w:hAnsiTheme="minorHAnsi"/>
          <w:noProof/>
          <w:sz w:val="22"/>
        </w:rPr>
      </w:pPr>
      <w:ins w:id="1053" w:author="ilham.nur@office.ui.ac.id [2]" w:date="2023-01-29T12:12:00Z">
        <w:del w:id="1054" w:author="ilham.nur@office.ui.ac.id" w:date="2023-01-31T22:33:00Z">
          <w:r w:rsidRPr="00CA2078" w:rsidDel="00CA2078">
            <w:rPr>
              <w:rStyle w:val="Hyperlink"/>
              <w:noProof/>
            </w:rPr>
            <w:delText xml:space="preserve">Tabel 3.4 Proses </w:delText>
          </w:r>
          <w:r w:rsidRPr="00CA2078" w:rsidDel="00CA2078">
            <w:rPr>
              <w:rStyle w:val="Hyperlink"/>
              <w:i/>
              <w:noProof/>
            </w:rPr>
            <w:delText>as is</w:delText>
          </w:r>
          <w:r w:rsidRPr="00CA2078" w:rsidDel="00CA2078">
            <w:rPr>
              <w:rStyle w:val="Hyperlink"/>
              <w:noProof/>
            </w:rPr>
            <w:delText xml:space="preserve"> berjalan untuk perencanaan proyek menggunakan SIMP</w:delText>
          </w:r>
          <w:r w:rsidDel="00CA2078">
            <w:rPr>
              <w:noProof/>
              <w:webHidden/>
            </w:rPr>
            <w:tab/>
            <w:delText>63</w:delText>
          </w:r>
        </w:del>
      </w:ins>
    </w:p>
    <w:p w14:paraId="2C2C734B" w14:textId="5865474D" w:rsidR="00032BC4" w:rsidDel="00CA2078" w:rsidRDefault="00032BC4">
      <w:pPr>
        <w:pStyle w:val="TableofFigures"/>
        <w:tabs>
          <w:tab w:val="right" w:leader="dot" w:pos="8494"/>
        </w:tabs>
        <w:rPr>
          <w:ins w:id="1055" w:author="ilham.nur@office.ui.ac.id [2]" w:date="2023-01-29T12:12:00Z"/>
          <w:del w:id="1056" w:author="ilham.nur@office.ui.ac.id" w:date="2023-01-31T22:33:00Z"/>
          <w:rFonts w:asciiTheme="minorHAnsi" w:eastAsiaTheme="minorEastAsia" w:hAnsiTheme="minorHAnsi"/>
          <w:noProof/>
          <w:sz w:val="22"/>
        </w:rPr>
      </w:pPr>
      <w:ins w:id="1057" w:author="ilham.nur@office.ui.ac.id [2]" w:date="2023-01-29T12:12:00Z">
        <w:del w:id="1058" w:author="ilham.nur@office.ui.ac.id" w:date="2023-01-31T22:33:00Z">
          <w:r w:rsidRPr="00CA2078" w:rsidDel="00CA2078">
            <w:rPr>
              <w:rStyle w:val="Hyperlink"/>
              <w:noProof/>
            </w:rPr>
            <w:delText>Tabel 3.5 Biaya proses atau mandays implementasi proyek</w:delText>
          </w:r>
          <w:r w:rsidDel="00CA2078">
            <w:rPr>
              <w:noProof/>
              <w:webHidden/>
            </w:rPr>
            <w:tab/>
            <w:delText>65</w:delText>
          </w:r>
        </w:del>
      </w:ins>
    </w:p>
    <w:p w14:paraId="404FBC5E" w14:textId="42A5F5A4" w:rsidR="00032BC4" w:rsidDel="00CA2078" w:rsidRDefault="00032BC4">
      <w:pPr>
        <w:pStyle w:val="TableofFigures"/>
        <w:tabs>
          <w:tab w:val="right" w:leader="dot" w:pos="8494"/>
        </w:tabs>
        <w:rPr>
          <w:ins w:id="1059" w:author="ilham.nur@office.ui.ac.id [2]" w:date="2023-01-29T12:12:00Z"/>
          <w:del w:id="1060" w:author="ilham.nur@office.ui.ac.id" w:date="2023-01-31T22:33:00Z"/>
          <w:rFonts w:asciiTheme="minorHAnsi" w:eastAsiaTheme="minorEastAsia" w:hAnsiTheme="minorHAnsi"/>
          <w:noProof/>
          <w:sz w:val="22"/>
        </w:rPr>
      </w:pPr>
      <w:ins w:id="1061" w:author="ilham.nur@office.ui.ac.id [2]" w:date="2023-01-29T12:12:00Z">
        <w:del w:id="1062" w:author="ilham.nur@office.ui.ac.id" w:date="2023-01-31T22:33:00Z">
          <w:r w:rsidRPr="00CA2078" w:rsidDel="00CA2078">
            <w:rPr>
              <w:rStyle w:val="Hyperlink"/>
              <w:noProof/>
            </w:rPr>
            <w:delText>Tabel 4.1 Elemen Bisnis EA SOAPDS</w:delText>
          </w:r>
          <w:r w:rsidDel="00CA2078">
            <w:rPr>
              <w:noProof/>
              <w:webHidden/>
            </w:rPr>
            <w:tab/>
            <w:delText>70</w:delText>
          </w:r>
        </w:del>
      </w:ins>
    </w:p>
    <w:p w14:paraId="4DFA3DDC" w14:textId="53BD035D" w:rsidR="00032BC4" w:rsidDel="00CA2078" w:rsidRDefault="00032BC4">
      <w:pPr>
        <w:pStyle w:val="TableofFigures"/>
        <w:tabs>
          <w:tab w:val="right" w:leader="dot" w:pos="8494"/>
        </w:tabs>
        <w:rPr>
          <w:ins w:id="1063" w:author="ilham.nur@office.ui.ac.id [2]" w:date="2023-01-29T12:12:00Z"/>
          <w:del w:id="1064" w:author="ilham.nur@office.ui.ac.id" w:date="2023-01-31T22:33:00Z"/>
          <w:rFonts w:asciiTheme="minorHAnsi" w:eastAsiaTheme="minorEastAsia" w:hAnsiTheme="minorHAnsi"/>
          <w:noProof/>
          <w:sz w:val="22"/>
        </w:rPr>
      </w:pPr>
      <w:ins w:id="1065" w:author="ilham.nur@office.ui.ac.id [2]" w:date="2023-01-29T12:12:00Z">
        <w:del w:id="1066" w:author="ilham.nur@office.ui.ac.id" w:date="2023-01-31T22:33:00Z">
          <w:r w:rsidRPr="00CA2078" w:rsidDel="00CA2078">
            <w:rPr>
              <w:rStyle w:val="Hyperlink"/>
              <w:noProof/>
            </w:rPr>
            <w:delText>Tabel 4.2 Struktur dan Tipe Data Sistem</w:delText>
          </w:r>
          <w:r w:rsidDel="00CA2078">
            <w:rPr>
              <w:noProof/>
              <w:webHidden/>
            </w:rPr>
            <w:tab/>
            <w:delText>74</w:delText>
          </w:r>
        </w:del>
      </w:ins>
    </w:p>
    <w:p w14:paraId="1424075A" w14:textId="34CC20FC" w:rsidR="00032BC4" w:rsidDel="00CA2078" w:rsidRDefault="00032BC4">
      <w:pPr>
        <w:pStyle w:val="TableofFigures"/>
        <w:tabs>
          <w:tab w:val="right" w:leader="dot" w:pos="8494"/>
        </w:tabs>
        <w:rPr>
          <w:ins w:id="1067" w:author="ilham.nur@office.ui.ac.id [2]" w:date="2023-01-29T12:12:00Z"/>
          <w:del w:id="1068" w:author="ilham.nur@office.ui.ac.id" w:date="2023-01-31T22:33:00Z"/>
          <w:rFonts w:asciiTheme="minorHAnsi" w:eastAsiaTheme="minorEastAsia" w:hAnsiTheme="minorHAnsi"/>
          <w:noProof/>
          <w:sz w:val="22"/>
        </w:rPr>
      </w:pPr>
      <w:ins w:id="1069" w:author="ilham.nur@office.ui.ac.id [2]" w:date="2023-01-29T12:12:00Z">
        <w:del w:id="1070" w:author="ilham.nur@office.ui.ac.id" w:date="2023-01-31T22:33:00Z">
          <w:r w:rsidRPr="00CA2078" w:rsidDel="00CA2078">
            <w:rPr>
              <w:rStyle w:val="Hyperlink"/>
              <w:noProof/>
            </w:rPr>
            <w:delText>Tabel 4.3 Relasi Tabel pada sistem basis data</w:delText>
          </w:r>
          <w:r w:rsidDel="00CA2078">
            <w:rPr>
              <w:noProof/>
              <w:webHidden/>
            </w:rPr>
            <w:tab/>
            <w:delText>76</w:delText>
          </w:r>
        </w:del>
      </w:ins>
    </w:p>
    <w:p w14:paraId="7699B65D" w14:textId="453AC6C9" w:rsidR="00C460EC" w:rsidDel="00CA2078" w:rsidRDefault="00C460EC">
      <w:pPr>
        <w:pStyle w:val="TableofFigures"/>
        <w:tabs>
          <w:tab w:val="right" w:leader="dot" w:pos="8494"/>
        </w:tabs>
        <w:rPr>
          <w:del w:id="1071" w:author="ilham.nur@office.ui.ac.id" w:date="2023-01-31T22:33:00Z"/>
          <w:rFonts w:asciiTheme="minorHAnsi" w:eastAsiaTheme="minorEastAsia" w:hAnsiTheme="minorHAnsi"/>
          <w:noProof/>
          <w:sz w:val="22"/>
          <w:lang w:val="en-ID" w:eastAsia="en-ID"/>
        </w:rPr>
      </w:pPr>
      <w:del w:id="1072" w:author="ilham.nur@office.ui.ac.id" w:date="2023-01-31T22:33:00Z">
        <w:r w:rsidRPr="00AF75ED" w:rsidDel="00CA2078">
          <w:rPr>
            <w:noProof/>
            <w:rPrChange w:id="1073" w:author="ilham.nur@office.ui.ac.id [2]" w:date="2023-01-17T21:41:00Z">
              <w:rPr>
                <w:rStyle w:val="Hyperlink"/>
                <w:noProof/>
              </w:rPr>
            </w:rPrChange>
          </w:rPr>
          <w:delText>Tabel 1.1 Penelitian terdahulu terkait dengan manajemen pekerjaan dan sumber daya pada proyek</w:delText>
        </w:r>
        <w:r w:rsidDel="00CA2078">
          <w:rPr>
            <w:noProof/>
            <w:webHidden/>
          </w:rPr>
          <w:tab/>
        </w:r>
        <w:r w:rsidR="00987C24" w:rsidDel="00CA2078">
          <w:rPr>
            <w:noProof/>
            <w:webHidden/>
          </w:rPr>
          <w:delText>7</w:delText>
        </w:r>
      </w:del>
    </w:p>
    <w:p w14:paraId="01F6005B" w14:textId="51E14EDD" w:rsidR="00C460EC" w:rsidDel="00CA2078" w:rsidRDefault="00C460EC">
      <w:pPr>
        <w:pStyle w:val="TableofFigures"/>
        <w:tabs>
          <w:tab w:val="right" w:leader="dot" w:pos="8494"/>
        </w:tabs>
        <w:rPr>
          <w:del w:id="1074" w:author="ilham.nur@office.ui.ac.id" w:date="2023-01-31T22:33:00Z"/>
          <w:rFonts w:asciiTheme="minorHAnsi" w:eastAsiaTheme="minorEastAsia" w:hAnsiTheme="minorHAnsi"/>
          <w:noProof/>
          <w:sz w:val="22"/>
          <w:lang w:val="en-ID" w:eastAsia="en-ID"/>
        </w:rPr>
      </w:pPr>
      <w:del w:id="1075" w:author="ilham.nur@office.ui.ac.id" w:date="2023-01-31T22:33:00Z">
        <w:r w:rsidRPr="00AF75ED" w:rsidDel="00CA2078">
          <w:rPr>
            <w:noProof/>
            <w:rPrChange w:id="1076" w:author="ilham.nur@office.ui.ac.id [2]" w:date="2023-01-17T21:41:00Z">
              <w:rPr>
                <w:rStyle w:val="Hyperlink"/>
                <w:noProof/>
              </w:rPr>
            </w:rPrChange>
          </w:rPr>
          <w:delText>Tabel 1.2 Penelitian terdahulu terkait dengan penggunaan Sistem Informasi Manajemen Proyek</w:delText>
        </w:r>
        <w:r w:rsidDel="00CA2078">
          <w:rPr>
            <w:noProof/>
            <w:webHidden/>
          </w:rPr>
          <w:tab/>
        </w:r>
        <w:r w:rsidR="00987C24" w:rsidDel="00CA2078">
          <w:rPr>
            <w:noProof/>
            <w:webHidden/>
          </w:rPr>
          <w:delText>9</w:delText>
        </w:r>
      </w:del>
    </w:p>
    <w:p w14:paraId="55784C31" w14:textId="02D53540" w:rsidR="00C460EC" w:rsidDel="00CA2078" w:rsidRDefault="00C460EC">
      <w:pPr>
        <w:pStyle w:val="TableofFigures"/>
        <w:tabs>
          <w:tab w:val="right" w:leader="dot" w:pos="8494"/>
        </w:tabs>
        <w:rPr>
          <w:del w:id="1077" w:author="ilham.nur@office.ui.ac.id" w:date="2023-01-31T22:33:00Z"/>
          <w:rFonts w:asciiTheme="minorHAnsi" w:eastAsiaTheme="minorEastAsia" w:hAnsiTheme="minorHAnsi"/>
          <w:noProof/>
          <w:sz w:val="22"/>
          <w:lang w:val="en-ID" w:eastAsia="en-ID"/>
        </w:rPr>
      </w:pPr>
      <w:del w:id="1078" w:author="ilham.nur@office.ui.ac.id" w:date="2023-01-31T22:33:00Z">
        <w:r w:rsidRPr="00AF75ED" w:rsidDel="00CA2078">
          <w:rPr>
            <w:noProof/>
            <w:rPrChange w:id="1079" w:author="ilham.nur@office.ui.ac.id [2]" w:date="2023-01-17T21:41:00Z">
              <w:rPr>
                <w:rStyle w:val="Hyperlink"/>
                <w:noProof/>
              </w:rPr>
            </w:rPrChange>
          </w:rPr>
          <w:delText>Tabel 1.3 Penelitian terdahulu terkait pengambilan keputusan dengan alat bantu pengambilan keputusan dalam bidang manajemen proyek</w:delText>
        </w:r>
        <w:r w:rsidDel="00CA2078">
          <w:rPr>
            <w:noProof/>
            <w:webHidden/>
          </w:rPr>
          <w:tab/>
        </w:r>
        <w:r w:rsidR="00987C24" w:rsidDel="00CA2078">
          <w:rPr>
            <w:noProof/>
            <w:webHidden/>
          </w:rPr>
          <w:delText>12</w:delText>
        </w:r>
      </w:del>
    </w:p>
    <w:p w14:paraId="030FE94B" w14:textId="3A266E42" w:rsidR="00C460EC" w:rsidDel="00CA2078" w:rsidRDefault="00C460EC">
      <w:pPr>
        <w:pStyle w:val="TableofFigures"/>
        <w:tabs>
          <w:tab w:val="right" w:leader="dot" w:pos="8494"/>
        </w:tabs>
        <w:rPr>
          <w:del w:id="1080" w:author="ilham.nur@office.ui.ac.id" w:date="2023-01-31T22:33:00Z"/>
          <w:rFonts w:asciiTheme="minorHAnsi" w:eastAsiaTheme="minorEastAsia" w:hAnsiTheme="minorHAnsi"/>
          <w:noProof/>
          <w:sz w:val="22"/>
          <w:lang w:val="en-ID" w:eastAsia="en-ID"/>
        </w:rPr>
      </w:pPr>
      <w:del w:id="1081" w:author="ilham.nur@office.ui.ac.id" w:date="2023-01-31T22:33:00Z">
        <w:r w:rsidRPr="00AF75ED" w:rsidDel="00CA2078">
          <w:rPr>
            <w:noProof/>
            <w:rPrChange w:id="1082" w:author="ilham.nur@office.ui.ac.id [2]" w:date="2023-01-17T21:41:00Z">
              <w:rPr>
                <w:rStyle w:val="Hyperlink"/>
                <w:noProof/>
              </w:rPr>
            </w:rPrChange>
          </w:rPr>
          <w:delText>Tabel 2.1 Kategori area manajemen proyek yang dijadikan tolok ukur untuk pengukuran performa proyek (van Besouw &amp; Bond-Barnard, 2021)</w:delText>
        </w:r>
        <w:r w:rsidDel="00CA2078">
          <w:rPr>
            <w:noProof/>
            <w:webHidden/>
          </w:rPr>
          <w:tab/>
        </w:r>
        <w:r w:rsidR="00987C24" w:rsidDel="00CA2078">
          <w:rPr>
            <w:noProof/>
            <w:webHidden/>
          </w:rPr>
          <w:delText>24</w:delText>
        </w:r>
      </w:del>
    </w:p>
    <w:p w14:paraId="1475A589" w14:textId="0156AF2F" w:rsidR="00C460EC" w:rsidDel="00CA2078" w:rsidRDefault="00C460EC">
      <w:pPr>
        <w:pStyle w:val="TableofFigures"/>
        <w:tabs>
          <w:tab w:val="right" w:leader="dot" w:pos="8494"/>
        </w:tabs>
        <w:rPr>
          <w:del w:id="1083" w:author="ilham.nur@office.ui.ac.id" w:date="2023-01-31T22:33:00Z"/>
          <w:rFonts w:asciiTheme="minorHAnsi" w:eastAsiaTheme="minorEastAsia" w:hAnsiTheme="minorHAnsi"/>
          <w:noProof/>
          <w:sz w:val="22"/>
          <w:lang w:val="en-ID" w:eastAsia="en-ID"/>
        </w:rPr>
      </w:pPr>
      <w:del w:id="1084" w:author="ilham.nur@office.ui.ac.id" w:date="2023-01-31T22:33:00Z">
        <w:r w:rsidRPr="00AF75ED" w:rsidDel="00CA2078">
          <w:rPr>
            <w:noProof/>
            <w:rPrChange w:id="1085" w:author="ilham.nur@office.ui.ac.id [2]" w:date="2023-01-17T21:41:00Z">
              <w:rPr>
                <w:rStyle w:val="Hyperlink"/>
                <w:noProof/>
              </w:rPr>
            </w:rPrChange>
          </w:rPr>
          <w:delText>Tabel 2.2 Perbandingan SIMP Komersial berdasarkan kelebihan dan kekurangan (van Besouw &amp; Bond-Barnard, 2021)</w:delText>
        </w:r>
        <w:r w:rsidDel="00CA2078">
          <w:rPr>
            <w:noProof/>
            <w:webHidden/>
          </w:rPr>
          <w:tab/>
        </w:r>
        <w:r w:rsidR="00987C24" w:rsidDel="00CA2078">
          <w:rPr>
            <w:noProof/>
            <w:webHidden/>
          </w:rPr>
          <w:delText>27</w:delText>
        </w:r>
      </w:del>
    </w:p>
    <w:p w14:paraId="005C3099" w14:textId="46C529DC" w:rsidR="00C460EC" w:rsidDel="00CA2078" w:rsidRDefault="00C460EC">
      <w:pPr>
        <w:pStyle w:val="TableofFigures"/>
        <w:tabs>
          <w:tab w:val="right" w:leader="dot" w:pos="8494"/>
        </w:tabs>
        <w:rPr>
          <w:del w:id="1086" w:author="ilham.nur@office.ui.ac.id" w:date="2023-01-31T22:33:00Z"/>
          <w:rFonts w:asciiTheme="minorHAnsi" w:eastAsiaTheme="minorEastAsia" w:hAnsiTheme="minorHAnsi"/>
          <w:noProof/>
          <w:sz w:val="22"/>
          <w:lang w:val="en-ID" w:eastAsia="en-ID"/>
        </w:rPr>
      </w:pPr>
      <w:del w:id="1087" w:author="ilham.nur@office.ui.ac.id" w:date="2023-01-31T22:33:00Z">
        <w:r w:rsidRPr="00AF75ED" w:rsidDel="00CA2078">
          <w:rPr>
            <w:noProof/>
            <w:rPrChange w:id="1088" w:author="ilham.nur@office.ui.ac.id [2]" w:date="2023-01-17T21:41:00Z">
              <w:rPr>
                <w:rStyle w:val="Hyperlink"/>
                <w:noProof/>
              </w:rPr>
            </w:rPrChange>
          </w:rPr>
          <w:delText>Tabel 2.3 Rangkuman perbandingan metode MCDM yang umum digunakan (Zlaugotne et al., 2020)</w:delText>
        </w:r>
        <w:r w:rsidDel="00CA2078">
          <w:rPr>
            <w:noProof/>
            <w:webHidden/>
          </w:rPr>
          <w:tab/>
        </w:r>
        <w:r w:rsidR="00987C24" w:rsidDel="00CA2078">
          <w:rPr>
            <w:noProof/>
            <w:webHidden/>
          </w:rPr>
          <w:delText>37</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089" w:name="_Toc120139620"/>
      <w:bookmarkStart w:id="1090" w:name="_Toc127003361"/>
      <w:r w:rsidR="009B6E44">
        <w:t>PENDAHULUAN</w:t>
      </w:r>
      <w:bookmarkEnd w:id="1089"/>
      <w:bookmarkEnd w:id="1090"/>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1091" w:name="_Toc120139621"/>
      <w:bookmarkStart w:id="1092" w:name="_Toc127003362"/>
      <w:proofErr w:type="spellStart"/>
      <w:r>
        <w:t>Latar</w:t>
      </w:r>
      <w:proofErr w:type="spellEnd"/>
      <w:r>
        <w:t xml:space="preserve"> </w:t>
      </w:r>
      <w:proofErr w:type="spellStart"/>
      <w:r>
        <w:t>Belakang</w:t>
      </w:r>
      <w:bookmarkEnd w:id="1091"/>
      <w:bookmarkEnd w:id="1092"/>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60C2209"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rsidR="00891202">
        <w:t xml:space="preserve"> </w:t>
      </w:r>
      <w:proofErr w:type="spellStart"/>
      <w:r w:rsidR="00891202">
        <w:t>organisasi</w:t>
      </w:r>
      <w:proofErr w:type="spellEnd"/>
      <w:r w:rsidR="00891202">
        <w:t xml:space="preserve"> </w:t>
      </w:r>
      <w:proofErr w:type="spellStart"/>
      <w:r w:rsidR="00891202">
        <w:t>khususnya</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rsidR="00F51730">
        <w:t>dapat</w:t>
      </w:r>
      <w:proofErr w:type="spellEnd"/>
      <w:r w:rsidR="00F51730">
        <w:t xml:space="preserve">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w:t>
      </w:r>
      <w:proofErr w:type="spellStart"/>
      <w:r w:rsidR="006D20CA">
        <w:t>bersifat</w:t>
      </w:r>
      <w:proofErr w:type="spellEnd"/>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603491CB"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r w:rsidR="00C16B34">
        <w:fldChar w:fldCharType="begin"/>
      </w:r>
      <w:r w:rsidR="00C16B34">
        <w:instrText xml:space="preserve"> REF _Ref117102829 \h </w:instrText>
      </w:r>
      <w:r w:rsidR="00C16B34">
        <w:fldChar w:fldCharType="separate"/>
      </w:r>
      <w:r w:rsidR="00A47A89">
        <w:t xml:space="preserve">Gambar </w:t>
      </w:r>
      <w:r w:rsidR="00A47A89">
        <w:rPr>
          <w:noProof/>
        </w:rPr>
        <w:t>1</w:t>
      </w:r>
      <w:r w:rsidR="00A47A89">
        <w:t>.</w:t>
      </w:r>
      <w:r w:rsidR="00A47A89">
        <w:rPr>
          <w:noProof/>
        </w:rPr>
        <w:t>1</w:t>
      </w:r>
      <w:r w:rsidR="00C16B34">
        <w:fldChar w:fldCharType="end"/>
      </w:r>
      <w:r w:rsidR="00C16B34">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779E0163">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29D268" w14:textId="55A2B63E" w:rsidR="00C652C2" w:rsidRDefault="009343D3" w:rsidP="00F22F5A">
      <w:pPr>
        <w:pStyle w:val="Caption"/>
        <w:rPr>
          <w:ins w:id="1093" w:author="ilham.nur@office.ui.ac.id [2]" w:date="2023-01-29T12:10:00Z"/>
        </w:rPr>
      </w:pPr>
      <w:bookmarkStart w:id="1094" w:name="_Ref125515908"/>
      <w:bookmarkStart w:id="1095" w:name="_Ref117102829"/>
      <w:bookmarkStart w:id="1096" w:name="_Toc127003428"/>
      <w:r>
        <w:t xml:space="preserve">Gambar </w:t>
      </w:r>
      <w:ins w:id="1097" w:author="ilham.nur@office.ui.ac.id" w:date="2023-02-02T22:33:00Z">
        <w:r w:rsidR="00A76FCF">
          <w:fldChar w:fldCharType="begin"/>
        </w:r>
        <w:r w:rsidR="00A76FCF">
          <w:instrText xml:space="preserve"> STYLEREF 1 \s </w:instrText>
        </w:r>
      </w:ins>
      <w:r w:rsidR="00A76FCF">
        <w:fldChar w:fldCharType="separate"/>
      </w:r>
      <w:r w:rsidR="00A47A89">
        <w:rPr>
          <w:noProof/>
        </w:rPr>
        <w:t>1</w:t>
      </w:r>
      <w:ins w:id="1098"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099" w:author="ilham.nur@office.ui.ac.id" w:date="2023-02-11T10:22:00Z">
        <w:r w:rsidR="00A47A89">
          <w:rPr>
            <w:noProof/>
          </w:rPr>
          <w:t>1</w:t>
        </w:r>
      </w:ins>
      <w:ins w:id="1100" w:author="ilham.nur@office.ui.ac.id" w:date="2023-02-02T22:33:00Z">
        <w:r w:rsidR="00A76FCF">
          <w:fldChar w:fldCharType="end"/>
        </w:r>
      </w:ins>
      <w:ins w:id="1101" w:author="ilham.nur@office.ui.ac.id [2]" w:date="2023-01-25T05:09:00Z">
        <w:del w:id="1102" w:author="ilham.nur@office.ui.ac.id" w:date="2023-02-02T22:33:00Z">
          <w:r w:rsidR="00F62D33" w:rsidDel="00A76FCF">
            <w:fldChar w:fldCharType="begin"/>
          </w:r>
          <w:r w:rsidR="00F62D33" w:rsidDel="00A76FCF">
            <w:delInstrText xml:space="preserve"> STYLEREF 1 \s </w:delInstrText>
          </w:r>
        </w:del>
      </w:ins>
      <w:del w:id="1103" w:author="ilham.nur@office.ui.ac.id" w:date="2023-02-02T22:33:00Z">
        <w:r w:rsidR="00F62D33" w:rsidDel="00A76FCF">
          <w:fldChar w:fldCharType="separate"/>
        </w:r>
        <w:r w:rsidR="00C64CA0" w:rsidDel="00A76FCF">
          <w:rPr>
            <w:noProof/>
          </w:rPr>
          <w:delText>1</w:delText>
        </w:r>
      </w:del>
      <w:ins w:id="1104" w:author="ilham.nur@office.ui.ac.id [2]" w:date="2023-01-25T05:09:00Z">
        <w:del w:id="1105"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106" w:author="ilham.nur@office.ui.ac.id" w:date="2023-02-02T22:33:00Z">
        <w:r w:rsidR="00105420">
          <w:fldChar w:fldCharType="separate"/>
        </w:r>
      </w:del>
      <w:ins w:id="1107" w:author="ilham.nur@office.ui.ac.id [2]" w:date="2023-01-25T05:09:00Z">
        <w:del w:id="1108" w:author="ilham.nur@office.ui.ac.id" w:date="2023-02-02T22:33:00Z">
          <w:r w:rsidR="00F62D33" w:rsidDel="00A76FCF">
            <w:fldChar w:fldCharType="end"/>
          </w:r>
        </w:del>
      </w:ins>
      <w:bookmarkEnd w:id="1094"/>
      <w:del w:id="1109"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1095"/>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bookmarkEnd w:id="1096"/>
      <w:proofErr w:type="spellEnd"/>
      <w:r>
        <w:t xml:space="preserve"> </w:t>
      </w:r>
      <w:del w:id="1110" w:author="ilham.nur@office.ui.ac.id [2]" w:date="2023-01-29T12:10:00Z">
        <w:r w:rsidRPr="009343D3" w:rsidDel="00937F96">
          <w:fldChar w:fldCharType="begin" w:fldLock="1"/>
        </w:r>
        <w:r w:rsidR="006D3180" w:rsidDel="00937F96">
          <w:del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delInstrText>
        </w:r>
        <w:r w:rsidRPr="009343D3" w:rsidDel="00937F96">
          <w:fldChar w:fldCharType="separate"/>
        </w:r>
        <w:r w:rsidRPr="009343D3" w:rsidDel="00937F96">
          <w:rPr>
            <w:noProof/>
          </w:rPr>
          <w:delText>(PMI, 2021b)</w:delText>
        </w:r>
        <w:r w:rsidRPr="009343D3" w:rsidDel="00937F96">
          <w:fldChar w:fldCharType="end"/>
        </w:r>
      </w:del>
    </w:p>
    <w:p w14:paraId="2896C5D8" w14:textId="2A620F63" w:rsidR="00937F96" w:rsidRPr="00937F96" w:rsidRDefault="00937F96" w:rsidP="003E51EB">
      <w:pPr>
        <w:jc w:val="center"/>
      </w:pPr>
      <w:proofErr w:type="spellStart"/>
      <w:ins w:id="1111" w:author="ilham.nur@office.ui.ac.id [2]" w:date="2023-01-29T12:10:00Z">
        <w:r>
          <w:t>Sumber</w:t>
        </w:r>
        <w:proofErr w:type="spellEnd"/>
        <w:r>
          <w:t xml:space="preserve">: </w:t>
        </w:r>
        <w:r w:rsidRPr="009343D3">
          <w:fldChar w:fldCharType="begin" w:fldLock="1"/>
        </w:r>
        <w:r>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r w:rsidRPr="009343D3">
          <w:fldChar w:fldCharType="end"/>
        </w:r>
      </w:ins>
    </w:p>
    <w:p w14:paraId="7DA55A7B" w14:textId="56A35FDE" w:rsidR="00574C85" w:rsidRDefault="00DF19F2" w:rsidP="007B1554">
      <w:pPr>
        <w:spacing w:line="360" w:lineRule="auto"/>
      </w:pPr>
      <w:proofErr w:type="spellStart"/>
      <w:r>
        <w:t>Dapat</w:t>
      </w:r>
      <w:proofErr w:type="spellEnd"/>
      <w:r>
        <w:t xml:space="preserve"> </w:t>
      </w:r>
      <w:proofErr w:type="spellStart"/>
      <w:r>
        <w:t>di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w:t>
      </w:r>
    </w:p>
    <w:p w14:paraId="585CA784" w14:textId="353ECAFA" w:rsidR="004045E2" w:rsidRDefault="008711C1" w:rsidP="00AE58C4">
      <w:pPr>
        <w:keepNext/>
        <w:spacing w:line="360" w:lineRule="auto"/>
      </w:pPr>
      <w:r>
        <w:rPr>
          <w:noProof/>
        </w:rPr>
        <w:lastRenderedPageBreak/>
        <mc:AlternateContent>
          <mc:Choice Requires="cx1">
            <w:drawing>
              <wp:inline distT="0" distB="0" distL="0" distR="0" wp14:anchorId="7A06214D" wp14:editId="03A82D8D">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
                  </a:graphicData>
                </a:graphic>
              </wp:inline>
            </w:drawing>
          </mc:Choice>
          <mc:Fallback>
            <w:drawing>
              <wp:inline distT="0" distB="0" distL="0" distR="0" wp14:anchorId="7A06214D" wp14:editId="03A82D8D">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5"/>
                        <a:stretch>
                          <a:fillRect/>
                        </a:stretch>
                      </pic:blipFill>
                      <pic:spPr>
                        <a:xfrm>
                          <a:off x="0" y="0"/>
                          <a:ext cx="5400040" cy="5426075"/>
                        </a:xfrm>
                        <a:prstGeom prst="rect">
                          <a:avLst/>
                        </a:prstGeom>
                      </pic:spPr>
                    </pic:pic>
                  </a:graphicData>
                </a:graphic>
              </wp:inline>
            </w:drawing>
          </mc:Fallback>
        </mc:AlternateContent>
      </w:r>
    </w:p>
    <w:p w14:paraId="1DCFC0E5" w14:textId="26E6F8E3" w:rsidR="008711C1" w:rsidRDefault="004045E2" w:rsidP="00F22F5A">
      <w:pPr>
        <w:pStyle w:val="Caption"/>
        <w:rPr>
          <w:ins w:id="1112" w:author="ilham.nur@office.ui.ac.id [2]" w:date="2023-01-29T12:10:00Z"/>
        </w:rPr>
      </w:pPr>
      <w:bookmarkStart w:id="1113" w:name="_Ref117425644"/>
      <w:bookmarkStart w:id="1114" w:name="_Toc127003429"/>
      <w:r>
        <w:t xml:space="preserve">Gambar </w:t>
      </w:r>
      <w:ins w:id="1115" w:author="ilham.nur@office.ui.ac.id" w:date="2023-02-02T22:33:00Z">
        <w:r w:rsidR="00A76FCF">
          <w:fldChar w:fldCharType="begin"/>
        </w:r>
        <w:r w:rsidR="00A76FCF">
          <w:instrText xml:space="preserve"> STYLEREF 1 \s </w:instrText>
        </w:r>
      </w:ins>
      <w:r w:rsidR="00A76FCF">
        <w:fldChar w:fldCharType="separate"/>
      </w:r>
      <w:r w:rsidR="00A47A89">
        <w:rPr>
          <w:noProof/>
        </w:rPr>
        <w:t>1</w:t>
      </w:r>
      <w:ins w:id="1116"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117" w:author="ilham.nur@office.ui.ac.id" w:date="2023-02-11T10:22:00Z">
        <w:r w:rsidR="00A47A89">
          <w:rPr>
            <w:noProof/>
          </w:rPr>
          <w:t>2</w:t>
        </w:r>
      </w:ins>
      <w:ins w:id="1118" w:author="ilham.nur@office.ui.ac.id" w:date="2023-02-02T22:33:00Z">
        <w:r w:rsidR="00A76FCF">
          <w:fldChar w:fldCharType="end"/>
        </w:r>
      </w:ins>
      <w:ins w:id="1119" w:author="ilham.nur@office.ui.ac.id [2]" w:date="2023-01-25T05:09:00Z">
        <w:del w:id="1120" w:author="ilham.nur@office.ui.ac.id" w:date="2023-02-02T22:33:00Z">
          <w:r w:rsidR="00F62D33" w:rsidDel="00A76FCF">
            <w:fldChar w:fldCharType="begin"/>
          </w:r>
          <w:r w:rsidR="00F62D33" w:rsidDel="00A76FCF">
            <w:delInstrText xml:space="preserve"> STYLEREF 1 \s </w:delInstrText>
          </w:r>
        </w:del>
      </w:ins>
      <w:del w:id="1121" w:author="ilham.nur@office.ui.ac.id" w:date="2023-02-02T22:33:00Z">
        <w:r w:rsidR="00F62D33" w:rsidDel="00A76FCF">
          <w:fldChar w:fldCharType="separate"/>
        </w:r>
        <w:r w:rsidR="00C64CA0" w:rsidDel="00A76FCF">
          <w:rPr>
            <w:noProof/>
          </w:rPr>
          <w:delText>1</w:delText>
        </w:r>
      </w:del>
      <w:ins w:id="1122" w:author="ilham.nur@office.ui.ac.id [2]" w:date="2023-01-25T05:09:00Z">
        <w:del w:id="1123"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124" w:author="ilham.nur@office.ui.ac.id" w:date="2023-02-02T22:33:00Z">
        <w:r w:rsidR="00105420">
          <w:fldChar w:fldCharType="separate"/>
        </w:r>
      </w:del>
      <w:ins w:id="1125" w:author="ilham.nur@office.ui.ac.id [2]" w:date="2023-01-25T05:09:00Z">
        <w:del w:id="1126" w:author="ilham.nur@office.ui.ac.id" w:date="2023-02-02T22:33:00Z">
          <w:r w:rsidR="00F62D33" w:rsidDel="00A76FCF">
            <w:fldChar w:fldCharType="end"/>
          </w:r>
        </w:del>
      </w:ins>
      <w:del w:id="1127"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2</w:delText>
        </w:r>
        <w:r w:rsidR="0030521D" w:rsidDel="00E614FF">
          <w:fldChar w:fldCharType="end"/>
        </w:r>
      </w:del>
      <w:bookmarkEnd w:id="1113"/>
      <w:r>
        <w:t xml:space="preserve"> </w:t>
      </w:r>
      <w:proofErr w:type="spellStart"/>
      <w:r>
        <w:t>Kendala</w:t>
      </w:r>
      <w:proofErr w:type="spellEnd"/>
      <w:r>
        <w:t xml:space="preserve"> yang </w:t>
      </w:r>
      <w:proofErr w:type="spellStart"/>
      <w:r>
        <w:t>mengakibatkan</w:t>
      </w:r>
      <w:proofErr w:type="spellEnd"/>
      <w:r>
        <w:t xml:space="preserve"> </w:t>
      </w:r>
      <w:proofErr w:type="spellStart"/>
      <w:r>
        <w:t>keterlambatan</w:t>
      </w:r>
      <w:proofErr w:type="spellEnd"/>
      <w:r>
        <w:t xml:space="preserve"> </w:t>
      </w:r>
      <w:proofErr w:type="spellStart"/>
      <w:r>
        <w:t>proyek</w:t>
      </w:r>
      <w:proofErr w:type="spellEnd"/>
      <w:r>
        <w:t xml:space="preserve"> </w:t>
      </w:r>
      <w:proofErr w:type="spellStart"/>
      <w:r>
        <w:t>menurut</w:t>
      </w:r>
      <w:proofErr w:type="spellEnd"/>
      <w:r>
        <w:t xml:space="preserve"> Association Project Management</w:t>
      </w:r>
      <w:bookmarkEnd w:id="1114"/>
      <w:del w:id="1128" w:author="ilham.nur@office.ui.ac.id [2]" w:date="2023-01-29T12:10:00Z">
        <w:r w:rsidR="009627CD" w:rsidDel="00566EB5">
          <w:delText xml:space="preserve"> </w:delText>
        </w:r>
        <w:r w:rsidR="0066279A" w:rsidRPr="009627CD" w:rsidDel="00566EB5">
          <w:fldChar w:fldCharType="begin" w:fldLock="1"/>
        </w:r>
        <w:r w:rsidR="00043D25" w:rsidDel="00566EB5">
          <w:del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delInstrText>
        </w:r>
        <w:r w:rsidR="0066279A" w:rsidRPr="009627CD" w:rsidDel="00566EB5">
          <w:fldChar w:fldCharType="separate"/>
        </w:r>
        <w:r w:rsidR="0066279A" w:rsidRPr="009627CD" w:rsidDel="00566EB5">
          <w:rPr>
            <w:noProof/>
          </w:rPr>
          <w:delText>(Pappas, 2021b)</w:delText>
        </w:r>
        <w:r w:rsidR="0066279A" w:rsidRPr="009627CD" w:rsidDel="00566EB5">
          <w:fldChar w:fldCharType="end"/>
        </w:r>
      </w:del>
    </w:p>
    <w:p w14:paraId="6AEE71EC" w14:textId="161BF165" w:rsidR="00566EB5" w:rsidRPr="00566EB5" w:rsidRDefault="00566EB5" w:rsidP="003E51EB">
      <w:pPr>
        <w:jc w:val="center"/>
      </w:pPr>
      <w:proofErr w:type="spellStart"/>
      <w:ins w:id="1129" w:author="ilham.nur@office.ui.ac.id [2]" w:date="2023-01-29T12:10:00Z">
        <w:r>
          <w:t>Sumber</w:t>
        </w:r>
        <w:proofErr w:type="spellEnd"/>
        <w:r>
          <w:t xml:space="preserve">: </w:t>
        </w:r>
        <w:r w:rsidRPr="009627CD">
          <w:fldChar w:fldCharType="begin" w:fldLock="1"/>
        </w:r>
        <w:r>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Pr="009627CD">
          <w:fldChar w:fldCharType="separate"/>
        </w:r>
        <w:r w:rsidRPr="009627CD">
          <w:rPr>
            <w:noProof/>
          </w:rPr>
          <w:t>(Pappas, 2021b)</w:t>
        </w:r>
        <w:r w:rsidRPr="009627CD">
          <w:fldChar w:fldCharType="end"/>
        </w:r>
      </w:ins>
    </w:p>
    <w:p w14:paraId="00D30C25" w14:textId="6EB2B2F6" w:rsidR="00DF19F2" w:rsidRDefault="004045E2" w:rsidP="007B1554">
      <w:pPr>
        <w:spacing w:line="360" w:lineRule="auto"/>
      </w:pPr>
      <w:r>
        <w:t>Pada</w:t>
      </w:r>
      <w:r w:rsidR="00B84B4D">
        <w:t xml:space="preserve"> </w:t>
      </w:r>
      <w:r w:rsidR="00B84B4D">
        <w:fldChar w:fldCharType="begin"/>
      </w:r>
      <w:r w:rsidR="00B84B4D">
        <w:instrText xml:space="preserve"> REF _Ref117425644 \h </w:instrText>
      </w:r>
      <w:r w:rsidR="00B84B4D">
        <w:fldChar w:fldCharType="separate"/>
      </w:r>
      <w:r w:rsidR="00A47A89">
        <w:t xml:space="preserve">Gambar </w:t>
      </w:r>
      <w:r w:rsidR="00A47A89">
        <w:rPr>
          <w:noProof/>
        </w:rPr>
        <w:t>1</w:t>
      </w:r>
      <w:r w:rsidR="00A47A89">
        <w:t>.</w:t>
      </w:r>
      <w:r w:rsidR="00A47A89">
        <w:rPr>
          <w:noProof/>
        </w:rPr>
        <w:t>2</w:t>
      </w:r>
      <w:r w:rsidR="00B84B4D">
        <w:fldChar w:fldCharType="end"/>
      </w:r>
      <w:r w:rsidR="00B84B4D">
        <w:t xml:space="preserve"> </w:t>
      </w:r>
      <w:proofErr w:type="spellStart"/>
      <w:r w:rsidR="00B84B4D">
        <w:t>adalah</w:t>
      </w:r>
      <w:proofErr w:type="spellEnd"/>
      <w:r w:rsidR="0066279A">
        <w:t xml:space="preserve"> diagram </w:t>
      </w:r>
      <w:proofErr w:type="spellStart"/>
      <w:r w:rsidR="0066279A">
        <w:t>paretto</w:t>
      </w:r>
      <w:proofErr w:type="spellEnd"/>
      <w:r w:rsidR="0066279A">
        <w:t xml:space="preserve"> </w:t>
      </w:r>
      <w:proofErr w:type="spellStart"/>
      <w:r w:rsidR="0066279A">
        <w:t>dari</w:t>
      </w:r>
      <w:proofErr w:type="spellEnd"/>
      <w:r w:rsidR="0066279A">
        <w:t xml:space="preserve"> data </w:t>
      </w:r>
      <w:r w:rsidR="004533B7">
        <w:rPr>
          <w:i/>
          <w:iCs/>
        </w:rPr>
        <w:t xml:space="preserve">Association of Project Management </w:t>
      </w:r>
      <w:r w:rsidR="004533B7">
        <w:t xml:space="preserve">(APM) yang </w:t>
      </w:r>
      <w:proofErr w:type="spellStart"/>
      <w:r w:rsidR="00B84B4D">
        <w:t>menunjukkan</w:t>
      </w:r>
      <w:proofErr w:type="spellEnd"/>
      <w:r w:rsidR="00B84B4D">
        <w:t xml:space="preserve"> </w:t>
      </w:r>
      <w:proofErr w:type="spellStart"/>
      <w:r w:rsidR="00B84B4D">
        <w:t>h</w:t>
      </w:r>
      <w:r w:rsidR="00D436B3">
        <w:t>al</w:t>
      </w:r>
      <w:proofErr w:type="spellEnd"/>
      <w:r w:rsidR="00D436B3">
        <w:t xml:space="preserve">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r w:rsidR="004533B7">
        <w:t xml:space="preserve">di </w:t>
      </w:r>
      <w:proofErr w:type="spellStart"/>
      <w:r w:rsidR="004533B7">
        <w:t>seluruh</w:t>
      </w:r>
      <w:proofErr w:type="spellEnd"/>
      <w:r w:rsidR="004533B7">
        <w:t xml:space="preserve"> dunia</w:t>
      </w:r>
      <w:r w:rsidR="0066279A">
        <w:t>.</w:t>
      </w:r>
      <w:r w:rsidR="004533B7">
        <w:t xml:space="preserve"> </w:t>
      </w:r>
      <w:proofErr w:type="spellStart"/>
      <w:r w:rsidR="00B65937">
        <w:t>manajer</w:t>
      </w:r>
      <w:proofErr w:type="spellEnd"/>
      <w:r w:rsidR="00B65937">
        <w:t xml:space="preserve"> </w:t>
      </w:r>
      <w:proofErr w:type="spellStart"/>
      <w:r w:rsidR="00B65937">
        <w:t>proyek</w:t>
      </w:r>
      <w:proofErr w:type="spellEnd"/>
      <w:r w:rsidR="00B65937">
        <w:t xml:space="preserve"> yang </w:t>
      </w:r>
      <w:proofErr w:type="spellStart"/>
      <w:r w:rsidR="00B65937">
        <w:t>kurang</w:t>
      </w:r>
      <w:proofErr w:type="spellEnd"/>
      <w:r w:rsidR="00B65937">
        <w:t xml:space="preserve"> </w:t>
      </w:r>
      <w:proofErr w:type="spellStart"/>
      <w:r w:rsidR="00B65937">
        <w:t>kompeten</w:t>
      </w:r>
      <w:proofErr w:type="spellEnd"/>
      <w:r w:rsidR="00B65937">
        <w:t xml:space="preserve">, </w:t>
      </w:r>
      <w:proofErr w:type="spellStart"/>
      <w:r w:rsidR="00B65937">
        <w:t>organisasi</w:t>
      </w:r>
      <w:proofErr w:type="spellEnd"/>
      <w:r w:rsidR="00B65937">
        <w:t xml:space="preserve"> </w:t>
      </w:r>
      <w:proofErr w:type="spellStart"/>
      <w:r w:rsidR="00B65937">
        <w:t>menjalankan</w:t>
      </w:r>
      <w:proofErr w:type="spellEnd"/>
      <w:r w:rsidR="00B65937">
        <w:t xml:space="preserve"> </w:t>
      </w:r>
      <w:proofErr w:type="spellStart"/>
      <w:r w:rsidR="00B65937">
        <w:t>lebih</w:t>
      </w:r>
      <w:proofErr w:type="spellEnd"/>
      <w:r w:rsidR="00B65937">
        <w:t xml:space="preserve"> </w:t>
      </w:r>
      <w:proofErr w:type="spellStart"/>
      <w:r w:rsidR="00B65937">
        <w:t>dari</w:t>
      </w:r>
      <w:proofErr w:type="spellEnd"/>
      <w:r w:rsidR="00B65937">
        <w:t xml:space="preserve"> </w:t>
      </w:r>
      <w:proofErr w:type="spellStart"/>
      <w:r w:rsidR="00B65937">
        <w:t>satu</w:t>
      </w:r>
      <w:proofErr w:type="spellEnd"/>
      <w:r w:rsidR="00B65937">
        <w:t xml:space="preserve"> </w:t>
      </w:r>
      <w:proofErr w:type="spellStart"/>
      <w:r w:rsidR="00B65937">
        <w:t>proyek</w:t>
      </w:r>
      <w:proofErr w:type="spellEnd"/>
      <w:r w:rsidR="00B65937">
        <w:t xml:space="preserve"> </w:t>
      </w:r>
      <w:proofErr w:type="spellStart"/>
      <w:r w:rsidR="00B65937">
        <w:t>serta</w:t>
      </w:r>
      <w:proofErr w:type="spellEnd"/>
      <w:r w:rsidR="00B65937">
        <w:t xml:space="preserve"> </w:t>
      </w:r>
      <w:proofErr w:type="spellStart"/>
      <w:r w:rsidR="00B65937">
        <w:t>kekurangan</w:t>
      </w:r>
      <w:proofErr w:type="spellEnd"/>
      <w:r w:rsidR="00B65937">
        <w:t xml:space="preserve"> </w:t>
      </w:r>
      <w:proofErr w:type="spellStart"/>
      <w:r w:rsidR="00B65937">
        <w:t>biaya</w:t>
      </w:r>
      <w:proofErr w:type="spellEnd"/>
      <w:r w:rsidR="00B65937">
        <w:t xml:space="preserve"> </w:t>
      </w:r>
      <w:proofErr w:type="spellStart"/>
      <w:r w:rsidR="00B65937">
        <w:t>proyek</w:t>
      </w:r>
      <w:proofErr w:type="spellEnd"/>
      <w:r w:rsidR="00B65937">
        <w:t xml:space="preserve"> </w:t>
      </w:r>
      <w:proofErr w:type="spellStart"/>
      <w:r w:rsidR="00B65937">
        <w:t>merupakan</w:t>
      </w:r>
      <w:proofErr w:type="spellEnd"/>
      <w:r w:rsidR="00B65937">
        <w:t xml:space="preserve"> </w:t>
      </w:r>
      <w:proofErr w:type="spellStart"/>
      <w:r w:rsidR="00B33280">
        <w:t>penyebab</w:t>
      </w:r>
      <w:proofErr w:type="spellEnd"/>
      <w:r w:rsidR="00B33280">
        <w:t xml:space="preserve"> yang </w:t>
      </w:r>
      <w:proofErr w:type="spellStart"/>
      <w:r w:rsidR="00B33280">
        <w:t>berkontribusi</w:t>
      </w:r>
      <w:proofErr w:type="spellEnd"/>
      <w:r w:rsidR="00B33280">
        <w:t xml:space="preserve"> </w:t>
      </w:r>
      <w:proofErr w:type="spellStart"/>
      <w:r w:rsidR="00B33280">
        <w:t>secara</w:t>
      </w:r>
      <w:proofErr w:type="spellEnd"/>
      <w:r w:rsidR="00B33280">
        <w:t xml:space="preserve"> </w:t>
      </w:r>
      <w:proofErr w:type="spellStart"/>
      <w:r w:rsidR="00B33280">
        <w:t>besar</w:t>
      </w:r>
      <w:proofErr w:type="spellEnd"/>
      <w:r w:rsidR="00B33280">
        <w:t xml:space="preserve"> </w:t>
      </w:r>
      <w:proofErr w:type="spellStart"/>
      <w:r w:rsidR="00B33280">
        <w:t>dalam</w:t>
      </w:r>
      <w:proofErr w:type="spellEnd"/>
      <w:r w:rsidR="00B33280">
        <w:t xml:space="preserve"> </w:t>
      </w:r>
      <w:proofErr w:type="spellStart"/>
      <w:r w:rsidR="00B33280">
        <w:t>keterlambatan</w:t>
      </w:r>
      <w:proofErr w:type="spellEnd"/>
      <w:r w:rsidR="00B33280">
        <w:t xml:space="preserve"> </w:t>
      </w:r>
      <w:proofErr w:type="spellStart"/>
      <w:r w:rsidR="00B33280">
        <w:t>proyek</w:t>
      </w:r>
      <w:proofErr w:type="spellEnd"/>
      <w:r w:rsidR="00B33280">
        <w:t xml:space="preserve"> di </w:t>
      </w:r>
      <w:proofErr w:type="spellStart"/>
      <w:r w:rsidR="00B33280">
        <w:t>seluruh</w:t>
      </w:r>
      <w:proofErr w:type="spellEnd"/>
      <w:r w:rsidR="00B33280">
        <w:t xml:space="preserve"> dunia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r w:rsidR="00B33280">
        <w:t xml:space="preserve"> </w:t>
      </w:r>
      <w:proofErr w:type="spellStart"/>
      <w:r w:rsidR="00B1381D">
        <w:t>Sedangkan</w:t>
      </w:r>
      <w:proofErr w:type="spellEnd"/>
      <w:r w:rsidR="00B1381D">
        <w:t xml:space="preserve"> </w:t>
      </w:r>
      <w:proofErr w:type="spellStart"/>
      <w:r w:rsidR="00EF7DEE">
        <w:t>kendala</w:t>
      </w:r>
      <w:proofErr w:type="spellEnd"/>
      <w:r w:rsidR="00EF7DEE">
        <w:t xml:space="preserve"> lain </w:t>
      </w:r>
      <w:proofErr w:type="spellStart"/>
      <w:r w:rsidR="00EF7DEE">
        <w:t>seperti</w:t>
      </w:r>
      <w:proofErr w:type="spellEnd"/>
      <w:r w:rsidR="00EF7DEE">
        <w:t xml:space="preserve"> </w:t>
      </w:r>
      <w:proofErr w:type="spellStart"/>
      <w:r w:rsidR="00EF7DEE">
        <w:t>perangkat</w:t>
      </w:r>
      <w:proofErr w:type="spellEnd"/>
      <w:r w:rsidR="00EF7DEE">
        <w:t xml:space="preserve"> </w:t>
      </w:r>
      <w:proofErr w:type="spellStart"/>
      <w:r w:rsidR="00EF7DEE">
        <w:t>lunak</w:t>
      </w:r>
      <w:proofErr w:type="spellEnd"/>
      <w:r w:rsidR="00EF7DEE">
        <w:t xml:space="preserve"> tidak </w:t>
      </w:r>
      <w:proofErr w:type="spellStart"/>
      <w:r w:rsidR="00EF7DEE">
        <w:t>mendukung</w:t>
      </w:r>
      <w:proofErr w:type="spellEnd"/>
      <w:r w:rsidR="00EF7DEE">
        <w:t xml:space="preserve">, </w:t>
      </w:r>
      <w:proofErr w:type="spellStart"/>
      <w:r w:rsidR="00EF7DEE">
        <w:t>manajemen</w:t>
      </w:r>
      <w:proofErr w:type="spellEnd"/>
      <w:r w:rsidR="00EF7DEE">
        <w:t xml:space="preserve"> </w:t>
      </w:r>
      <w:proofErr w:type="spellStart"/>
      <w:r w:rsidR="00EF7DEE">
        <w:t>sumber</w:t>
      </w:r>
      <w:proofErr w:type="spellEnd"/>
      <w:r w:rsidR="00EF7DEE">
        <w:t xml:space="preserve"> </w:t>
      </w:r>
      <w:proofErr w:type="spellStart"/>
      <w:r w:rsidR="00EF7DEE">
        <w:t>daya</w:t>
      </w:r>
      <w:proofErr w:type="spellEnd"/>
      <w:r w:rsidR="00EF7DEE">
        <w:t xml:space="preserve"> yang </w:t>
      </w:r>
      <w:proofErr w:type="spellStart"/>
      <w:r w:rsidR="00EF7DEE">
        <w:t>kurang</w:t>
      </w:r>
      <w:proofErr w:type="spellEnd"/>
      <w:r w:rsidR="00EF7DEE">
        <w:t xml:space="preserve">, </w:t>
      </w:r>
      <w:proofErr w:type="spellStart"/>
      <w:r w:rsidR="00EF7DEE">
        <w:t>kurangnya</w:t>
      </w:r>
      <w:proofErr w:type="spellEnd"/>
      <w:r w:rsidR="00EF7DEE">
        <w:t xml:space="preserve"> implementasi </w:t>
      </w:r>
      <w:proofErr w:type="spellStart"/>
      <w:r w:rsidR="00EF7DEE">
        <w:t>kebijakan</w:t>
      </w:r>
      <w:proofErr w:type="spellEnd"/>
      <w:r w:rsidR="00EF7DEE">
        <w:t xml:space="preserve">, </w:t>
      </w:r>
      <w:proofErr w:type="spellStart"/>
      <w:r w:rsidR="00EF7DEE">
        <w:t>kurangnya</w:t>
      </w:r>
      <w:proofErr w:type="spellEnd"/>
      <w:r w:rsidR="00EF7DEE">
        <w:t xml:space="preserve"> </w:t>
      </w:r>
      <w:proofErr w:type="spellStart"/>
      <w:r w:rsidR="00EF7DEE">
        <w:t>manajemen</w:t>
      </w:r>
      <w:proofErr w:type="spellEnd"/>
      <w:r w:rsidR="00EF7DEE">
        <w:t xml:space="preserve"> </w:t>
      </w:r>
      <w:proofErr w:type="spellStart"/>
      <w:r w:rsidR="00EF7DEE">
        <w:t>risiko</w:t>
      </w:r>
      <w:proofErr w:type="spellEnd"/>
      <w:r w:rsidR="00EF7DEE">
        <w:t xml:space="preserve"> dan </w:t>
      </w:r>
      <w:proofErr w:type="spellStart"/>
      <w:r w:rsidR="00EF7DEE">
        <w:t>lingkup</w:t>
      </w:r>
      <w:proofErr w:type="spellEnd"/>
      <w:r w:rsidR="00EF7DEE">
        <w:t xml:space="preserve"> </w:t>
      </w:r>
      <w:proofErr w:type="spellStart"/>
      <w:r w:rsidR="00EF7DEE">
        <w:lastRenderedPageBreak/>
        <w:t>proyek</w:t>
      </w:r>
      <w:proofErr w:type="spellEnd"/>
      <w:r w:rsidR="00EF7DEE">
        <w:t xml:space="preserve"> yang </w:t>
      </w:r>
      <w:proofErr w:type="spellStart"/>
      <w:r w:rsidR="00EF7DEE">
        <w:t>berubah-ubah</w:t>
      </w:r>
      <w:proofErr w:type="spellEnd"/>
      <w:r w:rsidR="00EF7DEE">
        <w:t xml:space="preserve"> </w:t>
      </w:r>
      <w:proofErr w:type="spellStart"/>
      <w:r w:rsidR="00EF7DEE">
        <w:t>merupakan</w:t>
      </w:r>
      <w:proofErr w:type="spellEnd"/>
      <w:r w:rsidR="00EF7DEE">
        <w:t xml:space="preserve"> </w:t>
      </w:r>
      <w:proofErr w:type="spellStart"/>
      <w:r w:rsidR="00EF7DEE">
        <w:t>penyebab</w:t>
      </w:r>
      <w:proofErr w:type="spellEnd"/>
      <w:r w:rsidR="00EF7DEE">
        <w:t xml:space="preserve"> </w:t>
      </w:r>
      <w:r w:rsidR="00043D25">
        <w:t xml:space="preserve">lain yang </w:t>
      </w:r>
      <w:proofErr w:type="spellStart"/>
      <w:r w:rsidR="00043D25">
        <w:t>berkontribusi</w:t>
      </w:r>
      <w:proofErr w:type="spellEnd"/>
      <w:r w:rsidR="00043D25">
        <w:t xml:space="preserve"> </w:t>
      </w:r>
      <w:proofErr w:type="spellStart"/>
      <w:r w:rsidR="00043D25">
        <w:t>dalam</w:t>
      </w:r>
      <w:proofErr w:type="spellEnd"/>
      <w:r w:rsidR="00043D25">
        <w:t xml:space="preserve"> </w:t>
      </w:r>
      <w:proofErr w:type="spellStart"/>
      <w:r w:rsidR="00043D25">
        <w:t>keterlambatan</w:t>
      </w:r>
      <w:proofErr w:type="spellEnd"/>
      <w:r w:rsidR="00043D25">
        <w:t xml:space="preserve"> </w:t>
      </w:r>
      <w:proofErr w:type="spellStart"/>
      <w:r w:rsidR="00043D25">
        <w:t>proyek</w:t>
      </w:r>
      <w:proofErr w:type="spellEnd"/>
      <w:r w:rsidR="00043D25">
        <w:t xml:space="preserve"> </w:t>
      </w:r>
      <w:r w:rsidR="00043D25">
        <w:fldChar w:fldCharType="begin" w:fldLock="1"/>
      </w:r>
      <w:r w:rsidR="009F400B">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043D25">
        <w:fldChar w:fldCharType="separate"/>
      </w:r>
      <w:r w:rsidR="00043D25" w:rsidRPr="00043D25">
        <w:rPr>
          <w:noProof/>
        </w:rPr>
        <w:t>(Pappas, 2021b)</w:t>
      </w:r>
      <w:r w:rsidR="00043D25">
        <w:fldChar w:fldCharType="end"/>
      </w:r>
      <w:r w:rsidR="00043D25">
        <w:t>.</w:t>
      </w:r>
    </w:p>
    <w:p w14:paraId="204535B4" w14:textId="3B43ACE8" w:rsidR="006E5CA3" w:rsidRDefault="009F4790" w:rsidP="007B1554">
      <w:pPr>
        <w:spacing w:line="360" w:lineRule="auto"/>
      </w:pPr>
      <w:proofErr w:type="spellStart"/>
      <w:r>
        <w:t>P</w:t>
      </w:r>
      <w:r w:rsidR="007B1554">
        <w:t>royek</w:t>
      </w:r>
      <w:proofErr w:type="spellEnd"/>
      <w:r w:rsidR="007B1554">
        <w:t xml:space="preserve"> </w:t>
      </w:r>
      <w:proofErr w:type="spellStart"/>
      <w:r w:rsidR="007B1554">
        <w:t>pengembangan</w:t>
      </w:r>
      <w:proofErr w:type="spellEnd"/>
      <w:r w:rsidR="007B1554">
        <w:t xml:space="preserve"> </w:t>
      </w:r>
      <w:r w:rsidR="00B1381D">
        <w:t xml:space="preserve">pada </w:t>
      </w:r>
      <w:proofErr w:type="spellStart"/>
      <w:r w:rsidR="00B1381D">
        <w:t>industri</w:t>
      </w:r>
      <w:proofErr w:type="spellEnd"/>
      <w:r w:rsidR="00B1381D">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043D25">
        <w:t>memiliki</w:t>
      </w:r>
      <w:proofErr w:type="spellEnd"/>
      <w:r w:rsidR="00043D25">
        <w:t xml:space="preserve"> </w:t>
      </w:r>
      <w:proofErr w:type="spellStart"/>
      <w:r w:rsidR="00043D25">
        <w:t>karakteristik</w:t>
      </w:r>
      <w:proofErr w:type="spellEnd"/>
      <w:r w:rsidR="00043D25">
        <w:t xml:space="preserve"> </w:t>
      </w:r>
      <w:proofErr w:type="spellStart"/>
      <w:r w:rsidR="00811CB8">
        <w:t>beberapa</w:t>
      </w:r>
      <w:proofErr w:type="spellEnd"/>
      <w:r w:rsidR="00811CB8">
        <w:t xml:space="preserve"> </w:t>
      </w:r>
      <w:proofErr w:type="spellStart"/>
      <w:r w:rsidR="00811CB8">
        <w:t>karakteristik</w:t>
      </w:r>
      <w:proofErr w:type="spellEnd"/>
      <w:r w:rsidR="00811CB8">
        <w:t xml:space="preserve"> </w:t>
      </w:r>
      <w:proofErr w:type="spellStart"/>
      <w:r w:rsidR="00811CB8">
        <w:t>yaitu</w:t>
      </w:r>
      <w:proofErr w:type="spellEnd"/>
      <w:r w:rsidR="00811CB8">
        <w:t xml:space="preserve"> </w:t>
      </w:r>
      <w:proofErr w:type="spellStart"/>
      <w:r w:rsidR="00811CB8">
        <w:t>banyak</w:t>
      </w:r>
      <w:proofErr w:type="spellEnd"/>
      <w:r w:rsidR="00811CB8">
        <w:t xml:space="preserve"> dan </w:t>
      </w:r>
      <w:proofErr w:type="spellStart"/>
      <w:r w:rsidR="00811CB8">
        <w:t>memlilki</w:t>
      </w:r>
      <w:proofErr w:type="spellEnd"/>
      <w:r w:rsidR="00811CB8">
        <w:t xml:space="preserve"> </w:t>
      </w:r>
      <w:proofErr w:type="spellStart"/>
      <w:r w:rsidR="00811CB8">
        <w:t>lingkup</w:t>
      </w:r>
      <w:proofErr w:type="spellEnd"/>
      <w:r w:rsidR="00811CB8">
        <w:t xml:space="preserve"> yang </w:t>
      </w:r>
      <w:proofErr w:type="spellStart"/>
      <w:r w:rsidR="00811CB8">
        <w:t>berubah-ubah</w:t>
      </w:r>
      <w:proofErr w:type="spellEnd"/>
      <w:r w:rsidR="00811CB8">
        <w:t xml:space="preserve">, </w:t>
      </w:r>
      <w:proofErr w:type="spellStart"/>
      <w:r w:rsidR="00811CB8">
        <w:t>serta</w:t>
      </w:r>
      <w:proofErr w:type="spellEnd"/>
      <w:r w:rsidR="00811CB8">
        <w:t xml:space="preserve"> </w:t>
      </w:r>
      <w:proofErr w:type="spellStart"/>
      <w:r w:rsidR="00811CB8">
        <w:t>bergantung</w:t>
      </w:r>
      <w:proofErr w:type="spellEnd"/>
      <w:r w:rsidR="00811CB8">
        <w:t xml:space="preserve"> </w:t>
      </w:r>
      <w:proofErr w:type="spellStart"/>
      <w:r w:rsidR="00EB0712">
        <w:t>kepada</w:t>
      </w:r>
      <w:proofErr w:type="spellEnd"/>
      <w:r w:rsidR="00EB0712">
        <w:t xml:space="preserve"> </w:t>
      </w:r>
      <w:proofErr w:type="spellStart"/>
      <w:r w:rsidR="00EB0712">
        <w:t>sumber</w:t>
      </w:r>
      <w:proofErr w:type="spellEnd"/>
      <w:r w:rsidR="00EB0712">
        <w:t xml:space="preserve"> </w:t>
      </w:r>
      <w:proofErr w:type="spellStart"/>
      <w:r w:rsidR="00EB0712">
        <w:t>daya</w:t>
      </w:r>
      <w:proofErr w:type="spellEnd"/>
      <w:r w:rsidR="00EB0712">
        <w:t xml:space="preserve"> </w:t>
      </w:r>
      <w:proofErr w:type="spellStart"/>
      <w:r w:rsidR="00EB0712">
        <w:t>manusia</w:t>
      </w:r>
      <w:proofErr w:type="spellEnd"/>
      <w:r w:rsidR="00EB0712">
        <w:t xml:space="preserve"> yang </w:t>
      </w:r>
      <w:proofErr w:type="spellStart"/>
      <w:r w:rsidR="00EB0712">
        <w:t>mengerjakan</w:t>
      </w:r>
      <w:proofErr w:type="spellEnd"/>
      <w:r w:rsidR="00EB0712">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p>
    <w:p w14:paraId="2EEE35EB" w14:textId="31188308" w:rsidR="002B5830" w:rsidRDefault="00FF7340" w:rsidP="007B1554">
      <w:pPr>
        <w:spacing w:line="360" w:lineRule="auto"/>
        <w:rPr>
          <w:ins w:id="1130" w:author="ilham.nur@office.ui.ac.id [2]" w:date="2023-01-17T21:14:00Z"/>
        </w:rPr>
      </w:pPr>
      <w:r>
        <w:t xml:space="preserve">PT </w:t>
      </w:r>
      <w:proofErr w:type="spellStart"/>
      <w:ins w:id="1131" w:author="ilham.nur@office.ui.ac.id" w:date="2023-02-02T22:43:00Z">
        <w:r w:rsidR="00303105">
          <w:t>Pembayaran</w:t>
        </w:r>
        <w:proofErr w:type="spellEnd"/>
        <w:r w:rsidR="00303105">
          <w:t xml:space="preserve"> Digital Indonesia</w:t>
        </w:r>
      </w:ins>
      <w:del w:id="1132" w:author="ilham.nur@office.ui.ac.id" w:date="2023-02-02T22:43:00Z">
        <w:r w:rsidDel="00303105">
          <w:delText>X</w:delText>
        </w:r>
      </w:del>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w:t>
      </w:r>
      <w:proofErr w:type="spellStart"/>
      <w:r w:rsidR="008B0382">
        <w:t>perusahaan</w:t>
      </w:r>
      <w:proofErr w:type="spellEnd"/>
      <w:r w:rsidR="008B0382">
        <w:t xml:space="preserve"> </w:t>
      </w:r>
      <w:r>
        <w:t xml:space="preserve">BUMN yang </w:t>
      </w:r>
      <w:proofErr w:type="spellStart"/>
      <w:r>
        <w:t>bergera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lekomunikasi</w:t>
      </w:r>
      <w:proofErr w:type="spellEnd"/>
      <w:r>
        <w:t xml:space="preserve">, </w:t>
      </w:r>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w:t>
      </w:r>
      <w:proofErr w:type="spellStart"/>
      <w:r w:rsidR="008B2C41">
        <w:t>dalam</w:t>
      </w:r>
      <w:proofErr w:type="spellEnd"/>
      <w:r w:rsidR="008B2C41">
        <w:t xml:space="preserve"> </w:t>
      </w:r>
      <w:proofErr w:type="spellStart"/>
      <w:r w:rsidR="008B2C41">
        <w:t>memberikan</w:t>
      </w:r>
      <w:proofErr w:type="spellEnd"/>
      <w:r w:rsidR="008B2C41">
        <w:t xml:space="preserve"> </w:t>
      </w:r>
      <w:proofErr w:type="spellStart"/>
      <w:r w:rsidR="004334F5">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w:t>
      </w:r>
      <w:r>
        <w:t xml:space="preserve">PT </w:t>
      </w:r>
      <w:proofErr w:type="spellStart"/>
      <w:ins w:id="1133" w:author="ilham.nur@office.ui.ac.id" w:date="2023-02-02T22:43:00Z">
        <w:r w:rsidR="00303105">
          <w:t>Pembayaran</w:t>
        </w:r>
        <w:proofErr w:type="spellEnd"/>
        <w:r w:rsidR="00303105">
          <w:t xml:space="preserve"> Digital Indonesia</w:t>
        </w:r>
      </w:ins>
      <w:del w:id="1134" w:author="ilham.nur@office.ui.ac.id" w:date="2023-02-02T22:43:00Z">
        <w:r w:rsidDel="00303105">
          <w:delText>X</w:delText>
        </w:r>
      </w:del>
      <w:r>
        <w:t xml:space="preserve"> </w:t>
      </w:r>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agile</w:t>
      </w:r>
      <w:r w:rsidR="004D1F54">
        <w:rPr>
          <w:i/>
          <w:iCs/>
        </w:rPr>
        <w:t xml:space="preserve"> </w:t>
      </w:r>
      <w:r w:rsidR="009D0C09">
        <w:t xml:space="preserve">yang </w:t>
      </w:r>
      <w:proofErr w:type="spellStart"/>
      <w:r w:rsidR="009D0C09">
        <w:t>menunjukan</w:t>
      </w:r>
      <w:proofErr w:type="spellEnd"/>
      <w:r w:rsidR="009D0C09">
        <w:t xml:space="preserve"> </w:t>
      </w:r>
      <w:proofErr w:type="spellStart"/>
      <w:r w:rsidR="009D0C09">
        <w:t>bahwa</w:t>
      </w:r>
      <w:proofErr w:type="spellEnd"/>
      <w:r w:rsidR="009D0C09">
        <w:t xml:space="preserve"> </w:t>
      </w:r>
      <w:r>
        <w:t xml:space="preserve">PT </w:t>
      </w:r>
      <w:proofErr w:type="spellStart"/>
      <w:ins w:id="1135" w:author="ilham.nur@office.ui.ac.id" w:date="2023-02-02T22:43:00Z">
        <w:r w:rsidR="00303105">
          <w:t>Pembayaran</w:t>
        </w:r>
        <w:proofErr w:type="spellEnd"/>
        <w:r w:rsidR="00303105">
          <w:t xml:space="preserve"> Digital Indonesia</w:t>
        </w:r>
      </w:ins>
      <w:del w:id="1136" w:author="ilham.nur@office.ui.ac.id" w:date="2023-02-02T22:43:00Z">
        <w:r w:rsidDel="00303105">
          <w:delText>X</w:delText>
        </w:r>
      </w:del>
      <w:r>
        <w:t xml:space="preserve"> </w:t>
      </w:r>
      <w:r w:rsidR="009D0C09">
        <w:t xml:space="preserve">sudah </w:t>
      </w:r>
      <w:proofErr w:type="spellStart"/>
      <w:r w:rsidR="009D0C09">
        <w:t>mencapai</w:t>
      </w:r>
      <w:proofErr w:type="spellEnd"/>
      <w:r w:rsidR="009D0C09">
        <w:t xml:space="preserve"> </w:t>
      </w:r>
      <w:r w:rsidR="004D1F54" w:rsidRPr="00AE58C4">
        <w:rPr>
          <w:i/>
          <w:iCs/>
        </w:rPr>
        <w:t>Maturity Phase</w:t>
      </w:r>
      <w:r w:rsidR="009D0C09">
        <w:rPr>
          <w:i/>
          <w:iCs/>
        </w:rPr>
        <w:t xml:space="preserve"> </w:t>
      </w:r>
      <w:proofErr w:type="spellStart"/>
      <w:r w:rsidR="009D0C09">
        <w:t>dari</w:t>
      </w:r>
      <w:proofErr w:type="spellEnd"/>
      <w:r w:rsidR="009D0C09">
        <w:t xml:space="preserve"> </w:t>
      </w:r>
      <w:proofErr w:type="spellStart"/>
      <w:r w:rsidR="009D0C09">
        <w:t>adopsi</w:t>
      </w:r>
      <w:proofErr w:type="spellEnd"/>
      <w:r w:rsidR="009D0C09">
        <w:t xml:space="preserve"> </w:t>
      </w:r>
      <w:proofErr w:type="spellStart"/>
      <w:r w:rsidR="009D0C09">
        <w:t>pendekatan</w:t>
      </w:r>
      <w:proofErr w:type="spellEnd"/>
      <w:r w:rsidR="009D0C09">
        <w:t xml:space="preserve"> </w:t>
      </w:r>
      <w:proofErr w:type="spellStart"/>
      <w:r w:rsidR="009D0C09">
        <w:t>manajemen</w:t>
      </w:r>
      <w:proofErr w:type="spellEnd"/>
      <w:r w:rsidR="009D0C09">
        <w:t xml:space="preserve"> </w:t>
      </w:r>
      <w:proofErr w:type="spellStart"/>
      <w:r w:rsidR="009D0C09">
        <w:t>proyek</w:t>
      </w:r>
      <w:proofErr w:type="spellEnd"/>
      <w:r w:rsidR="009D0C09">
        <w:t xml:space="preserve"> </w:t>
      </w:r>
      <w:r w:rsidR="00F0441B">
        <w:fldChar w:fldCharType="begin" w:fldLock="1"/>
      </w:r>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r w:rsidR="00F0441B">
        <w:fldChar w:fldCharType="end"/>
      </w:r>
      <w:r w:rsidR="009D0C09">
        <w:t>.</w:t>
      </w:r>
      <w:r w:rsidR="004D1F54" w:rsidRPr="00AE58C4">
        <w:rPr>
          <w:i/>
          <w:iCs/>
        </w:rPr>
        <w:t xml:space="preserve"> </w:t>
      </w:r>
      <w:r w:rsidR="00C14F9C">
        <w:t>D</w:t>
      </w:r>
      <w:r w:rsidR="00EF5714">
        <w:t>engan</w:t>
      </w:r>
      <w:r w:rsidR="00350A68">
        <w:t xml:space="preserve"> </w:t>
      </w:r>
      <w:proofErr w:type="spellStart"/>
      <w:r w:rsidR="00350A68">
        <w:t>kondisi</w:t>
      </w:r>
      <w:proofErr w:type="spellEnd"/>
      <w:r w:rsidR="00350A68">
        <w:t xml:space="preserve"> </w:t>
      </w:r>
      <w:proofErr w:type="spellStart"/>
      <w:r w:rsidR="00C14F9C">
        <w:t>ini</w:t>
      </w:r>
      <w:proofErr w:type="spellEnd"/>
      <w:r w:rsidR="00C14F9C">
        <w:t xml:space="preserve"> </w:t>
      </w:r>
      <w:r>
        <w:t xml:space="preserve">PT </w:t>
      </w:r>
      <w:proofErr w:type="spellStart"/>
      <w:ins w:id="1137" w:author="ilham.nur@office.ui.ac.id" w:date="2023-02-02T22:43:00Z">
        <w:r w:rsidR="00303105">
          <w:t>Pembayaran</w:t>
        </w:r>
        <w:proofErr w:type="spellEnd"/>
        <w:r w:rsidR="00303105">
          <w:t xml:space="preserve"> Digital Indonesia</w:t>
        </w:r>
      </w:ins>
      <w:del w:id="1138" w:author="ilham.nur@office.ui.ac.id" w:date="2023-02-02T22:43:00Z">
        <w:r w:rsidDel="00303105">
          <w:delText>X</w:delText>
        </w:r>
      </w:del>
      <w:r w:rsidR="00C14F9C">
        <w:t xml:space="preserve"> </w:t>
      </w:r>
      <w:proofErr w:type="spellStart"/>
      <w:r w:rsidR="00C14F9C">
        <w:t>menghadapi</w:t>
      </w:r>
      <w:proofErr w:type="spellEnd"/>
      <w:r w:rsidR="00C14F9C">
        <w:t xml:space="preserve"> </w:t>
      </w:r>
      <w:proofErr w:type="spellStart"/>
      <w:r w:rsidR="00C14F9C">
        <w:t>proyek</w:t>
      </w:r>
      <w:proofErr w:type="spellEnd"/>
      <w:r w:rsidR="00C14F9C">
        <w:t xml:space="preserve"> dengan </w:t>
      </w:r>
      <w:proofErr w:type="spellStart"/>
      <w:r w:rsidR="00C14F9C">
        <w:t>jumlah</w:t>
      </w:r>
      <w:proofErr w:type="spellEnd"/>
      <w:r w:rsidR="00C14F9C">
        <w:t xml:space="preserve"> yang </w:t>
      </w:r>
      <w:proofErr w:type="spellStart"/>
      <w:r w:rsidR="00C14F9C">
        <w:t>banyak</w:t>
      </w:r>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r w:rsidR="00BC2FC2">
        <w:t xml:space="preserve"> </w:t>
      </w:r>
      <w:proofErr w:type="spellStart"/>
      <w:r w:rsidR="00BC2FC2">
        <w:t>atau</w:t>
      </w:r>
      <w:proofErr w:type="spellEnd"/>
      <w:r w:rsidR="00BC2FC2">
        <w:t xml:space="preserve"> juga </w:t>
      </w:r>
      <w:proofErr w:type="spellStart"/>
      <w:r w:rsidR="004C6077">
        <w:t>dapat</w:t>
      </w:r>
      <w:proofErr w:type="spellEnd"/>
      <w:r w:rsidR="00BC2FC2">
        <w:t xml:space="preserve"> di </w:t>
      </w:r>
      <w:proofErr w:type="spellStart"/>
      <w:r w:rsidR="00BC2FC2">
        <w:t>sebut</w:t>
      </w:r>
      <w:proofErr w:type="spellEnd"/>
      <w:r w:rsidR="00BC2FC2">
        <w:t xml:space="preserve"> RCMPSP. </w:t>
      </w:r>
      <w:ins w:id="1139" w:author="ilham.nur@office.ui.ac.id [2]" w:date="2023-01-17T21:14:00Z">
        <w:r w:rsidR="002B5830">
          <w:t xml:space="preserve">Pada </w:t>
        </w:r>
      </w:ins>
      <w:ins w:id="1140" w:author="ilham.nur@office.ui.ac.id [2]" w:date="2023-01-17T21:41:00Z">
        <w:r w:rsidR="00E24FC9">
          <w:fldChar w:fldCharType="begin"/>
        </w:r>
        <w:r w:rsidR="00E24FC9">
          <w:instrText xml:space="preserve"> REF _Ref124884171 \h </w:instrText>
        </w:r>
      </w:ins>
      <w:r w:rsidR="00E24FC9">
        <w:fldChar w:fldCharType="separate"/>
      </w:r>
      <w:ins w:id="1141" w:author="ilham.nur@office.ui.ac.id" w:date="2023-02-11T10:22:00Z">
        <w:r w:rsidR="00A47A89">
          <w:t xml:space="preserve">Gambar </w:t>
        </w:r>
        <w:r w:rsidR="00A47A89">
          <w:rPr>
            <w:noProof/>
          </w:rPr>
          <w:t>1</w:t>
        </w:r>
        <w:r w:rsidR="00A47A89">
          <w:t>.</w:t>
        </w:r>
        <w:r w:rsidR="00A47A89">
          <w:rPr>
            <w:noProof/>
          </w:rPr>
          <w:t>3</w:t>
        </w:r>
      </w:ins>
      <w:ins w:id="1142" w:author="ilham.nur@office.ui.ac.id [2]" w:date="2023-01-17T21:41:00Z">
        <w:r w:rsidR="00E24FC9">
          <w:fldChar w:fldCharType="end"/>
        </w:r>
        <w:r w:rsidR="00E24FC9">
          <w:t xml:space="preserve"> </w:t>
        </w:r>
      </w:ins>
      <w:proofErr w:type="spellStart"/>
      <w:ins w:id="1143" w:author="ilham.nur@office.ui.ac.id [2]" w:date="2023-01-17T21:14:00Z">
        <w:r w:rsidR="002B5830">
          <w:t>menunjukan</w:t>
        </w:r>
        <w:proofErr w:type="spellEnd"/>
        <w:r w:rsidR="002B5830">
          <w:t xml:space="preserve"> </w:t>
        </w:r>
        <w:proofErr w:type="spellStart"/>
        <w:r w:rsidR="002B5830">
          <w:t>kendala</w:t>
        </w:r>
        <w:proofErr w:type="spellEnd"/>
        <w:r w:rsidR="002B5830">
          <w:t xml:space="preserve"> yang </w:t>
        </w:r>
        <w:proofErr w:type="spellStart"/>
        <w:r w:rsidR="002B5830">
          <w:t>dihadapi</w:t>
        </w:r>
        <w:proofErr w:type="spellEnd"/>
        <w:r w:rsidR="002B5830">
          <w:t xml:space="preserve"> PT </w:t>
        </w:r>
      </w:ins>
      <w:proofErr w:type="spellStart"/>
      <w:ins w:id="1144" w:author="ilham.nur@office.ui.ac.id" w:date="2023-02-02T22:43:00Z">
        <w:r w:rsidR="00303105">
          <w:t>Pembayaran</w:t>
        </w:r>
        <w:proofErr w:type="spellEnd"/>
        <w:r w:rsidR="00303105">
          <w:t xml:space="preserve"> Digital Indonesia</w:t>
        </w:r>
      </w:ins>
      <w:ins w:id="1145" w:author="ilham.nur@office.ui.ac.id [2]" w:date="2023-01-17T21:14:00Z">
        <w:del w:id="1146" w:author="ilham.nur@office.ui.ac.id" w:date="2023-02-02T22:43:00Z">
          <w:r w:rsidR="002B5830" w:rsidDel="00303105">
            <w:delText>X</w:delText>
          </w:r>
        </w:del>
        <w:r w:rsidR="002B5830">
          <w:t xml:space="preserve"> </w:t>
        </w:r>
        <w:proofErr w:type="spellStart"/>
        <w:r w:rsidR="002B5830">
          <w:t>dalam</w:t>
        </w:r>
        <w:proofErr w:type="spellEnd"/>
        <w:r w:rsidR="002B5830">
          <w:t xml:space="preserve"> </w:t>
        </w:r>
        <w:proofErr w:type="spellStart"/>
        <w:r w:rsidR="002B5830">
          <w:t>melaksanakan</w:t>
        </w:r>
        <w:proofErr w:type="spellEnd"/>
        <w:r w:rsidR="002B5830">
          <w:t xml:space="preserve"> </w:t>
        </w:r>
        <w:proofErr w:type="spellStart"/>
        <w:r w:rsidR="002B5830">
          <w:t>sebuah</w:t>
        </w:r>
        <w:proofErr w:type="spellEnd"/>
        <w:r w:rsidR="002B5830">
          <w:t xml:space="preserve"> </w:t>
        </w:r>
        <w:proofErr w:type="spellStart"/>
        <w:r w:rsidR="002B5830">
          <w:t>proyek</w:t>
        </w:r>
        <w:proofErr w:type="spellEnd"/>
        <w:r w:rsidR="002B5830">
          <w:t>.</w:t>
        </w:r>
      </w:ins>
    </w:p>
    <w:p w14:paraId="7EAF4D7F" w14:textId="3C3F15A9" w:rsidR="00AF75ED" w:rsidRDefault="000815B0">
      <w:pPr>
        <w:keepNext/>
        <w:spacing w:line="360" w:lineRule="auto"/>
        <w:rPr>
          <w:ins w:id="1147" w:author="ilham.nur@office.ui.ac.id [2]" w:date="2023-01-17T21:40:00Z"/>
        </w:rPr>
        <w:pPrChange w:id="1148" w:author="ilham.nur@office.ui.ac.id [2]" w:date="2023-01-23T06:54:00Z">
          <w:pPr>
            <w:spacing w:line="360" w:lineRule="auto"/>
            <w:jc w:val="center"/>
          </w:pPr>
        </w:pPrChange>
      </w:pPr>
      <w:ins w:id="1149" w:author="ilham.nur@office.ui.ac.id [2]" w:date="2023-01-23T06:54:00Z">
        <w:r>
          <w:rPr>
            <w:noProof/>
          </w:rPr>
          <w:lastRenderedPageBreak/>
          <w:drawing>
            <wp:inline distT="0" distB="0" distL="0" distR="0" wp14:anchorId="6BFB9EDC" wp14:editId="65E833FE">
              <wp:extent cx="5471940" cy="61958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0689" cy="6205755"/>
                      </a:xfrm>
                      <a:prstGeom prst="rect">
                        <a:avLst/>
                      </a:prstGeom>
                      <a:noFill/>
                    </pic:spPr>
                  </pic:pic>
                </a:graphicData>
              </a:graphic>
            </wp:inline>
          </w:drawing>
        </w:r>
      </w:ins>
    </w:p>
    <w:p w14:paraId="742480B3" w14:textId="7EFB41B6" w:rsidR="002B5830" w:rsidRDefault="00AF75ED" w:rsidP="00F22F5A">
      <w:pPr>
        <w:pStyle w:val="Caption"/>
        <w:rPr>
          <w:ins w:id="1150" w:author="ilham.nur@office.ui.ac.id [2]" w:date="2023-01-17T21:14:00Z"/>
        </w:rPr>
        <w:pPrChange w:id="1151" w:author="ilham.nur@office.ui.ac.id" w:date="2023-02-11T10:46:00Z">
          <w:pPr>
            <w:spacing w:line="360" w:lineRule="auto"/>
          </w:pPr>
        </w:pPrChange>
      </w:pPr>
      <w:bookmarkStart w:id="1152" w:name="_Ref124884171"/>
      <w:bookmarkStart w:id="1153" w:name="_Toc127003430"/>
      <w:ins w:id="1154" w:author="ilham.nur@office.ui.ac.id [2]" w:date="2023-01-17T21:40:00Z">
        <w:r>
          <w:t xml:space="preserve">Gambar </w:t>
        </w:r>
      </w:ins>
      <w:ins w:id="1155" w:author="ilham.nur@office.ui.ac.id" w:date="2023-02-02T22:33:00Z">
        <w:r w:rsidR="00A76FCF">
          <w:fldChar w:fldCharType="begin"/>
        </w:r>
        <w:r w:rsidR="00A76FCF">
          <w:instrText xml:space="preserve"> STYLEREF 1 \s </w:instrText>
        </w:r>
      </w:ins>
      <w:r w:rsidR="00A76FCF">
        <w:fldChar w:fldCharType="separate"/>
      </w:r>
      <w:r w:rsidR="00A47A89">
        <w:rPr>
          <w:noProof/>
        </w:rPr>
        <w:t>1</w:t>
      </w:r>
      <w:ins w:id="1156"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157" w:author="ilham.nur@office.ui.ac.id" w:date="2023-02-11T10:22:00Z">
        <w:r w:rsidR="00A47A89">
          <w:rPr>
            <w:noProof/>
          </w:rPr>
          <w:t>3</w:t>
        </w:r>
      </w:ins>
      <w:ins w:id="1158" w:author="ilham.nur@office.ui.ac.id" w:date="2023-02-02T22:33:00Z">
        <w:r w:rsidR="00A76FCF">
          <w:fldChar w:fldCharType="end"/>
        </w:r>
      </w:ins>
      <w:ins w:id="1159" w:author="ilham.nur@office.ui.ac.id [2]" w:date="2023-01-25T05:09:00Z">
        <w:del w:id="1160" w:author="ilham.nur@office.ui.ac.id" w:date="2023-02-02T22:33:00Z">
          <w:r w:rsidR="00F62D33" w:rsidDel="00A76FCF">
            <w:fldChar w:fldCharType="begin"/>
          </w:r>
          <w:r w:rsidR="00F62D33" w:rsidDel="00A76FCF">
            <w:delInstrText xml:space="preserve"> STYLEREF 1 \s </w:delInstrText>
          </w:r>
        </w:del>
      </w:ins>
      <w:del w:id="1161" w:author="ilham.nur@office.ui.ac.id" w:date="2023-02-02T22:33:00Z">
        <w:r w:rsidR="00F62D33" w:rsidDel="00A76FCF">
          <w:fldChar w:fldCharType="separate"/>
        </w:r>
        <w:r w:rsidR="00C64CA0" w:rsidDel="00A76FCF">
          <w:rPr>
            <w:noProof/>
          </w:rPr>
          <w:delText>1</w:delText>
        </w:r>
      </w:del>
      <w:ins w:id="1162" w:author="ilham.nur@office.ui.ac.id [2]" w:date="2023-01-25T05:09:00Z">
        <w:del w:id="1163"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164" w:author="ilham.nur@office.ui.ac.id" w:date="2023-02-02T22:33:00Z">
        <w:r w:rsidR="00105420">
          <w:fldChar w:fldCharType="separate"/>
        </w:r>
      </w:del>
      <w:ins w:id="1165" w:author="ilham.nur@office.ui.ac.id [2]" w:date="2023-01-25T05:09:00Z">
        <w:del w:id="1166" w:author="ilham.nur@office.ui.ac.id" w:date="2023-02-02T22:33:00Z">
          <w:r w:rsidR="00F62D33" w:rsidDel="00A76FCF">
            <w:fldChar w:fldCharType="end"/>
          </w:r>
        </w:del>
      </w:ins>
      <w:bookmarkEnd w:id="1152"/>
      <w:ins w:id="1167" w:author="ilham.nur@office.ui.ac.id [2]" w:date="2023-01-17T21:40:00Z">
        <w:r>
          <w:t xml:space="preserve"> Diagram Pareto yang </w:t>
        </w:r>
        <w:proofErr w:type="spellStart"/>
        <w:r>
          <w:t>menggambarkan</w:t>
        </w:r>
        <w:proofErr w:type="spellEnd"/>
        <w:r>
          <w:t xml:space="preserve"> </w:t>
        </w:r>
        <w:proofErr w:type="spellStart"/>
        <w:r>
          <w:t>kendala</w:t>
        </w:r>
        <w:proofErr w:type="spellEnd"/>
        <w:r>
          <w:t xml:space="preserve"> </w:t>
        </w:r>
        <w:proofErr w:type="spellStart"/>
        <w:r>
          <w:t>keterlambatan</w:t>
        </w:r>
        <w:proofErr w:type="spellEnd"/>
        <w:r>
          <w:t xml:space="preserve"> </w:t>
        </w:r>
        <w:proofErr w:type="spellStart"/>
        <w:r>
          <w:t>proyek</w:t>
        </w:r>
        <w:proofErr w:type="spellEnd"/>
        <w:r>
          <w:t xml:space="preserve"> PT </w:t>
        </w:r>
      </w:ins>
      <w:proofErr w:type="spellStart"/>
      <w:ins w:id="1168" w:author="ilham.nur@office.ui.ac.id" w:date="2023-02-02T22:43:00Z">
        <w:r w:rsidR="00303105">
          <w:t>Pembayaran</w:t>
        </w:r>
        <w:proofErr w:type="spellEnd"/>
        <w:r w:rsidR="00303105">
          <w:t xml:space="preserve"> Digital Indonesia</w:t>
        </w:r>
      </w:ins>
      <w:bookmarkEnd w:id="1153"/>
      <w:ins w:id="1169" w:author="ilham.nur@office.ui.ac.id [2]" w:date="2023-01-17T21:40:00Z">
        <w:del w:id="1170" w:author="ilham.nur@office.ui.ac.id" w:date="2023-02-02T22:43:00Z">
          <w:r w:rsidDel="00303105">
            <w:delText>X</w:delText>
          </w:r>
        </w:del>
      </w:ins>
    </w:p>
    <w:p w14:paraId="49BA9C8D" w14:textId="08E4BC25" w:rsidR="00E24FC9" w:rsidRDefault="00E24FC9" w:rsidP="007B1554">
      <w:pPr>
        <w:spacing w:line="360" w:lineRule="auto"/>
        <w:rPr>
          <w:ins w:id="1171" w:author="ilham.nur@office.ui.ac.id [2]" w:date="2023-01-17T21:41:00Z"/>
        </w:rPr>
      </w:pPr>
      <w:proofErr w:type="spellStart"/>
      <w:ins w:id="1172" w:author="ilham.nur@office.ui.ac.id [2]" w:date="2023-01-17T21:41:00Z">
        <w:r>
          <w:t>Kendala</w:t>
        </w:r>
        <w:proofErr w:type="spellEnd"/>
        <w:r>
          <w:t xml:space="preserve"> </w:t>
        </w:r>
        <w:proofErr w:type="spellStart"/>
        <w:r>
          <w:t>utam</w:t>
        </w:r>
        <w:proofErr w:type="spellEnd"/>
        <w:r>
          <w:t xml:space="preserve"> yang </w:t>
        </w:r>
        <w:proofErr w:type="spellStart"/>
        <w:r>
          <w:t>dihadapi</w:t>
        </w:r>
        <w:proofErr w:type="spellEnd"/>
        <w:r>
          <w:t xml:space="preserve"> oleh PT </w:t>
        </w:r>
      </w:ins>
      <w:proofErr w:type="spellStart"/>
      <w:ins w:id="1173" w:author="ilham.nur@office.ui.ac.id" w:date="2023-02-02T22:44:00Z">
        <w:r w:rsidR="00303105">
          <w:t>Pembayaran</w:t>
        </w:r>
        <w:proofErr w:type="spellEnd"/>
        <w:r w:rsidR="00303105">
          <w:t xml:space="preserve"> Digital Indonesia</w:t>
        </w:r>
      </w:ins>
      <w:ins w:id="1174" w:author="ilham.nur@office.ui.ac.id [2]" w:date="2023-01-17T21:41:00Z">
        <w:del w:id="1175" w:author="ilham.nur@office.ui.ac.id" w:date="2023-02-02T22:44:00Z">
          <w:r w:rsidDel="00303105">
            <w:delText>X</w:delText>
          </w:r>
        </w:del>
        <w:r>
          <w:t xml:space="preserve"> </w:t>
        </w:r>
        <w:proofErr w:type="spellStart"/>
        <w:r>
          <w:t>ada</w:t>
        </w:r>
      </w:ins>
      <w:ins w:id="1176" w:author="ilham.nur@office.ui.ac.id [2]" w:date="2023-01-17T21:42:00Z">
        <w:r>
          <w:t>lah</w:t>
        </w:r>
        <w:proofErr w:type="spellEnd"/>
        <w:r>
          <w:t xml:space="preserve"> </w:t>
        </w:r>
        <w:r w:rsidR="00C064B5">
          <w:t xml:space="preserve">PT </w:t>
        </w:r>
      </w:ins>
      <w:proofErr w:type="spellStart"/>
      <w:ins w:id="1177" w:author="ilham.nur@office.ui.ac.id" w:date="2023-02-02T22:44:00Z">
        <w:r w:rsidR="00303105">
          <w:t>Pembayaran</w:t>
        </w:r>
        <w:proofErr w:type="spellEnd"/>
        <w:r w:rsidR="00303105">
          <w:t xml:space="preserve"> Digital Indonesia</w:t>
        </w:r>
      </w:ins>
      <w:ins w:id="1178" w:author="ilham.nur@office.ui.ac.id [2]" w:date="2023-01-17T21:42:00Z">
        <w:del w:id="1179" w:author="ilham.nur@office.ui.ac.id" w:date="2023-02-02T22:44:00Z">
          <w:r w:rsidR="00C064B5" w:rsidDel="00303105">
            <w:delText>X</w:delText>
          </w:r>
        </w:del>
        <w:r w:rsidR="00C064B5">
          <w:t xml:space="preserve"> </w:t>
        </w:r>
        <w:proofErr w:type="spellStart"/>
        <w:r w:rsidR="00C064B5">
          <w:t>mengerjakan</w:t>
        </w:r>
        <w:proofErr w:type="spellEnd"/>
        <w:r w:rsidR="00C064B5">
          <w:t xml:space="preserve"> </w:t>
        </w:r>
        <w:proofErr w:type="spellStart"/>
        <w:r w:rsidR="00C064B5">
          <w:t>banyak</w:t>
        </w:r>
        <w:proofErr w:type="spellEnd"/>
        <w:r w:rsidR="00C064B5">
          <w:t xml:space="preserve"> </w:t>
        </w:r>
        <w:proofErr w:type="spellStart"/>
        <w:r w:rsidR="00C064B5">
          <w:t>proyek</w:t>
        </w:r>
        <w:proofErr w:type="spellEnd"/>
        <w:r w:rsidR="00C064B5">
          <w:t xml:space="preserve"> </w:t>
        </w:r>
        <w:proofErr w:type="spellStart"/>
        <w:r w:rsidR="00C064B5">
          <w:t>diwaktu</w:t>
        </w:r>
        <w:proofErr w:type="spellEnd"/>
        <w:r w:rsidR="00C064B5">
          <w:t xml:space="preserve"> yang </w:t>
        </w:r>
        <w:proofErr w:type="spellStart"/>
        <w:r w:rsidR="00C064B5">
          <w:t>bersamaan</w:t>
        </w:r>
        <w:proofErr w:type="spellEnd"/>
        <w:r w:rsidR="00C064B5">
          <w:t xml:space="preserve">, </w:t>
        </w:r>
        <w:proofErr w:type="spellStart"/>
        <w:r w:rsidR="00C064B5">
          <w:t>sehingga</w:t>
        </w:r>
        <w:proofErr w:type="spellEnd"/>
        <w:r w:rsidR="00C064B5">
          <w:t xml:space="preserve"> </w:t>
        </w:r>
        <w:proofErr w:type="spellStart"/>
        <w:r w:rsidR="00C064B5">
          <w:t>berdampak</w:t>
        </w:r>
        <w:proofErr w:type="spellEnd"/>
        <w:r w:rsidR="00C064B5">
          <w:t xml:space="preserve"> </w:t>
        </w:r>
        <w:proofErr w:type="spellStart"/>
        <w:r w:rsidR="00C064B5">
          <w:t>kepada</w:t>
        </w:r>
        <w:proofErr w:type="spellEnd"/>
        <w:r w:rsidR="00C064B5">
          <w:t xml:space="preserve"> </w:t>
        </w:r>
        <w:proofErr w:type="spellStart"/>
        <w:r w:rsidR="00C064B5">
          <w:t>aspek</w:t>
        </w:r>
        <w:proofErr w:type="spellEnd"/>
        <w:r w:rsidR="00C064B5">
          <w:t xml:space="preserve"> lain </w:t>
        </w:r>
        <w:proofErr w:type="spellStart"/>
        <w:r w:rsidR="00C064B5">
          <w:t>seperti</w:t>
        </w:r>
        <w:proofErr w:type="spellEnd"/>
        <w:r w:rsidR="00C064B5">
          <w:t xml:space="preserve"> </w:t>
        </w:r>
        <w:proofErr w:type="spellStart"/>
        <w:r w:rsidR="00C064B5">
          <w:t>alat</w:t>
        </w:r>
        <w:proofErr w:type="spellEnd"/>
        <w:r w:rsidR="00C064B5">
          <w:t xml:space="preserve"> </w:t>
        </w:r>
        <w:proofErr w:type="spellStart"/>
        <w:r w:rsidR="00C064B5">
          <w:t>perencanaan</w:t>
        </w:r>
        <w:proofErr w:type="spellEnd"/>
        <w:r w:rsidR="00C064B5">
          <w:t xml:space="preserve"> yang </w:t>
        </w:r>
        <w:proofErr w:type="spellStart"/>
        <w:r w:rsidR="00C064B5">
          <w:t>kurang</w:t>
        </w:r>
        <w:proofErr w:type="spellEnd"/>
        <w:r w:rsidR="00C064B5">
          <w:t xml:space="preserve"> </w:t>
        </w:r>
        <w:proofErr w:type="spellStart"/>
        <w:r w:rsidR="00C064B5">
          <w:t>memadai</w:t>
        </w:r>
        <w:proofErr w:type="spellEnd"/>
        <w:r w:rsidR="00C064B5">
          <w:t xml:space="preserve">, </w:t>
        </w:r>
        <w:proofErr w:type="spellStart"/>
        <w:r w:rsidR="00C064B5">
          <w:t>sumber</w:t>
        </w:r>
        <w:proofErr w:type="spellEnd"/>
        <w:r w:rsidR="00C064B5">
          <w:t xml:space="preserve"> </w:t>
        </w:r>
        <w:proofErr w:type="spellStart"/>
        <w:r w:rsidR="00C064B5">
          <w:t>daya</w:t>
        </w:r>
        <w:proofErr w:type="spellEnd"/>
        <w:r w:rsidR="00C064B5">
          <w:t xml:space="preserve"> yang </w:t>
        </w:r>
        <w:proofErr w:type="spellStart"/>
        <w:r w:rsidR="00C064B5">
          <w:t>kurang</w:t>
        </w:r>
        <w:proofErr w:type="spellEnd"/>
        <w:r w:rsidR="00C064B5">
          <w:t xml:space="preserve">, </w:t>
        </w:r>
        <w:proofErr w:type="spellStart"/>
        <w:r w:rsidR="00C064B5">
          <w:t>kurang</w:t>
        </w:r>
        <w:proofErr w:type="spellEnd"/>
        <w:r w:rsidR="00C064B5">
          <w:t xml:space="preserve"> </w:t>
        </w:r>
        <w:proofErr w:type="spellStart"/>
        <w:r w:rsidR="00C064B5">
          <w:t>biaya</w:t>
        </w:r>
        <w:proofErr w:type="spellEnd"/>
        <w:r w:rsidR="00C064B5">
          <w:t xml:space="preserve"> </w:t>
        </w:r>
        <w:proofErr w:type="spellStart"/>
        <w:r w:rsidR="00C064B5">
          <w:t>proyek</w:t>
        </w:r>
        <w:proofErr w:type="spellEnd"/>
        <w:r w:rsidR="00C064B5">
          <w:t xml:space="preserve"> dan jadwal yang </w:t>
        </w:r>
        <w:proofErr w:type="spellStart"/>
        <w:r w:rsidR="00C064B5">
          <w:t>berubah-ubah</w:t>
        </w:r>
        <w:proofErr w:type="spellEnd"/>
        <w:r w:rsidR="00C064B5">
          <w:t>.</w:t>
        </w:r>
      </w:ins>
    </w:p>
    <w:p w14:paraId="36628028" w14:textId="2F23B811" w:rsidR="004916EC" w:rsidRDefault="004916EC" w:rsidP="007B1554">
      <w:pPr>
        <w:spacing w:line="360" w:lineRule="auto"/>
      </w:pPr>
      <w:r>
        <w:lastRenderedPageBreak/>
        <w:t xml:space="preserve">Pada </w:t>
      </w:r>
      <w:r w:rsidR="00455D2B">
        <w:fldChar w:fldCharType="begin"/>
      </w:r>
      <w:r w:rsidR="00455D2B">
        <w:instrText xml:space="preserve"> REF _Ref117107019 \h </w:instrText>
      </w:r>
      <w:r w:rsidR="00455D2B">
        <w:fldChar w:fldCharType="separate"/>
      </w:r>
      <w:ins w:id="1180" w:author="ilham.nur@office.ui.ac.id" w:date="2023-02-11T10:22:00Z">
        <w:r w:rsidR="00A47A89">
          <w:t xml:space="preserve">Gambar </w:t>
        </w:r>
        <w:r w:rsidR="00A47A89">
          <w:rPr>
            <w:noProof/>
          </w:rPr>
          <w:t>1</w:t>
        </w:r>
        <w:r w:rsidR="00A47A89">
          <w:t>.</w:t>
        </w:r>
        <w:r w:rsidR="00A47A89">
          <w:rPr>
            <w:noProof/>
          </w:rPr>
          <w:t>4</w:t>
        </w:r>
      </w:ins>
      <w:ins w:id="1181" w:author="ilham.nur@office.ui.ac.id [2]" w:date="2023-01-29T12:12:00Z">
        <w:del w:id="1182" w:author="ilham.nur@office.ui.ac.id" w:date="2023-01-31T22:33:00Z">
          <w:r w:rsidR="00032BC4" w:rsidDel="00CA2078">
            <w:delText xml:space="preserve">Gambar </w:delText>
          </w:r>
          <w:r w:rsidR="00032BC4" w:rsidDel="00CA2078">
            <w:rPr>
              <w:noProof/>
            </w:rPr>
            <w:delText>1</w:delText>
          </w:r>
          <w:r w:rsidR="00032BC4" w:rsidDel="00CA2078">
            <w:delText>.</w:delText>
          </w:r>
          <w:r w:rsidR="00032BC4" w:rsidDel="00CA2078">
            <w:rPr>
              <w:noProof/>
            </w:rPr>
            <w:delText>4</w:delText>
          </w:r>
        </w:del>
      </w:ins>
      <w:del w:id="1183" w:author="ilham.nur@office.ui.ac.id" w:date="2023-01-31T22:33:00Z">
        <w:r w:rsidR="00987C24" w:rsidDel="00CA2078">
          <w:delText xml:space="preserve">Gambar </w:delText>
        </w:r>
        <w:r w:rsidR="00987C24" w:rsidDel="00CA2078">
          <w:rPr>
            <w:noProof/>
          </w:rPr>
          <w:delText>1</w:delText>
        </w:r>
        <w:r w:rsidR="00987C24" w:rsidDel="00CA2078">
          <w:delText>.</w:delText>
        </w:r>
        <w:r w:rsidR="00987C24" w:rsidDel="00CA2078">
          <w:rPr>
            <w:noProof/>
          </w:rPr>
          <w:delText>3</w:delText>
        </w:r>
      </w:del>
      <w:r w:rsidR="00455D2B">
        <w:fldChar w:fldCharType="end"/>
      </w:r>
      <w:r w:rsidR="00455D2B">
        <w:t xml:space="preserve"> </w:t>
      </w:r>
      <w:proofErr w:type="spellStart"/>
      <w:r w:rsidR="00455D2B">
        <w:t>menunjukan</w:t>
      </w:r>
      <w:proofErr w:type="spellEnd"/>
      <w:r w:rsidR="00455D2B">
        <w:t xml:space="preserve"> data </w:t>
      </w:r>
      <w:proofErr w:type="spellStart"/>
      <w:r w:rsidR="00127A61">
        <w:t>perbandingan</w:t>
      </w:r>
      <w:proofErr w:type="spellEnd"/>
      <w:r w:rsidR="00127A61">
        <w:t xml:space="preserve"> </w:t>
      </w:r>
      <w:proofErr w:type="spellStart"/>
      <w:r w:rsidR="00127A61">
        <w:t>waktu</w:t>
      </w:r>
      <w:proofErr w:type="spellEnd"/>
      <w:r w:rsidR="00127A61">
        <w:t xml:space="preserve"> </w:t>
      </w:r>
      <w:proofErr w:type="spellStart"/>
      <w:r w:rsidR="00127A61">
        <w:t>penyelesaian</w:t>
      </w:r>
      <w:proofErr w:type="spellEnd"/>
      <w:r w:rsidR="00127A61">
        <w:t xml:space="preserve"> </w:t>
      </w:r>
      <w:proofErr w:type="spellStart"/>
      <w:r w:rsidR="00127A61">
        <w:t>proyek</w:t>
      </w:r>
      <w:proofErr w:type="spellEnd"/>
      <w:r w:rsidR="00127A61">
        <w:t xml:space="preserve"> pada PT </w:t>
      </w:r>
      <w:proofErr w:type="spellStart"/>
      <w:ins w:id="1184" w:author="ilham.nur@office.ui.ac.id" w:date="2023-02-02T22:44:00Z">
        <w:r w:rsidR="00303105">
          <w:t>Pembayaran</w:t>
        </w:r>
        <w:proofErr w:type="spellEnd"/>
        <w:r w:rsidR="00303105">
          <w:t xml:space="preserve"> Digital Indonesia</w:t>
        </w:r>
      </w:ins>
      <w:del w:id="1185" w:author="ilham.nur@office.ui.ac.id" w:date="2023-02-02T22:44:00Z">
        <w:r w:rsidR="00127A61" w:rsidDel="00303105">
          <w:delText>X</w:delText>
        </w:r>
      </w:del>
      <w:r w:rsidR="00127A61">
        <w:t xml:space="preserve"> </w:t>
      </w:r>
      <w:proofErr w:type="spellStart"/>
      <w:r w:rsidR="00127A61">
        <w:t>dari</w:t>
      </w:r>
      <w:proofErr w:type="spellEnd"/>
      <w:r w:rsidR="00127A61">
        <w:t xml:space="preserve"> </w:t>
      </w:r>
      <w:proofErr w:type="spellStart"/>
      <w:r w:rsidR="00127A61">
        <w:t>waktu</w:t>
      </w:r>
      <w:proofErr w:type="spellEnd"/>
      <w:r w:rsidR="00127A61">
        <w:t xml:space="preserve"> yang </w:t>
      </w:r>
      <w:proofErr w:type="spellStart"/>
      <w:r w:rsidR="00127A61">
        <w:t>telah</w:t>
      </w:r>
      <w:proofErr w:type="spellEnd"/>
      <w:r w:rsidR="00127A61">
        <w:t xml:space="preserve"> </w:t>
      </w:r>
      <w:proofErr w:type="spellStart"/>
      <w:r w:rsidR="00127A61">
        <w:t>ditetapkan</w:t>
      </w:r>
      <w:proofErr w:type="spellEnd"/>
      <w:r w:rsidR="00127A61">
        <w:t xml:space="preserve"> dengan </w:t>
      </w:r>
      <w:proofErr w:type="spellStart"/>
      <w:r w:rsidR="00127A61">
        <w:t>kondisi</w:t>
      </w:r>
      <w:proofErr w:type="spellEnd"/>
      <w:r w:rsidR="00127A61">
        <w:t xml:space="preserve"> </w:t>
      </w:r>
      <w:proofErr w:type="spellStart"/>
      <w:r w:rsidR="00127A61">
        <w:t>sebenarnya</w:t>
      </w:r>
      <w:proofErr w:type="spellEnd"/>
      <w:r w:rsidR="00127A61">
        <w:t xml:space="preserve"> pada implementasi </w:t>
      </w:r>
      <w:proofErr w:type="spellStart"/>
      <w:r w:rsidR="00127A61">
        <w:t>proyek</w:t>
      </w:r>
      <w:proofErr w:type="spellEnd"/>
      <w:r w:rsidR="00127A61">
        <w:t>.</w:t>
      </w:r>
    </w:p>
    <w:p w14:paraId="7A9A6795" w14:textId="35DC7455" w:rsidR="0079704C" w:rsidRDefault="004F4C9B">
      <w:pPr>
        <w:keepNext/>
        <w:spacing w:line="360" w:lineRule="auto"/>
        <w:pPrChange w:id="1186" w:author="ilham.nur@office.ui.ac.id [2]" w:date="2023-01-17T21:13:00Z">
          <w:pPr>
            <w:keepNext/>
            <w:spacing w:line="360" w:lineRule="auto"/>
            <w:jc w:val="center"/>
          </w:pPr>
        </w:pPrChange>
      </w:pPr>
      <w:r>
        <w:rPr>
          <w:noProof/>
        </w:rPr>
        <w:drawing>
          <wp:inline distT="0" distB="0" distL="0" distR="0" wp14:anchorId="49D9D82C" wp14:editId="181F72D7">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p>
    <w:p w14:paraId="4E13C48C" w14:textId="4032037F" w:rsidR="009A771D" w:rsidRDefault="0079704C" w:rsidP="00F22F5A">
      <w:pPr>
        <w:pStyle w:val="Caption"/>
      </w:pPr>
      <w:bookmarkStart w:id="1187" w:name="_Ref117107019"/>
      <w:bookmarkStart w:id="1188" w:name="_Toc127003431"/>
      <w:r>
        <w:t xml:space="preserve">Gambar </w:t>
      </w:r>
      <w:ins w:id="1189" w:author="ilham.nur@office.ui.ac.id" w:date="2023-02-02T22:33:00Z">
        <w:r w:rsidR="00A76FCF">
          <w:fldChar w:fldCharType="begin"/>
        </w:r>
        <w:r w:rsidR="00A76FCF">
          <w:instrText xml:space="preserve"> STYLEREF 1 \s </w:instrText>
        </w:r>
      </w:ins>
      <w:r w:rsidR="00A76FCF">
        <w:fldChar w:fldCharType="separate"/>
      </w:r>
      <w:r w:rsidR="00A47A89">
        <w:rPr>
          <w:noProof/>
        </w:rPr>
        <w:t>1</w:t>
      </w:r>
      <w:ins w:id="1190"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191" w:author="ilham.nur@office.ui.ac.id" w:date="2023-02-11T10:22:00Z">
        <w:r w:rsidR="00A47A89">
          <w:rPr>
            <w:noProof/>
          </w:rPr>
          <w:t>4</w:t>
        </w:r>
      </w:ins>
      <w:ins w:id="1192" w:author="ilham.nur@office.ui.ac.id" w:date="2023-02-02T22:33:00Z">
        <w:r w:rsidR="00A76FCF">
          <w:fldChar w:fldCharType="end"/>
        </w:r>
      </w:ins>
      <w:ins w:id="1193" w:author="ilham.nur@office.ui.ac.id [2]" w:date="2023-01-25T05:09:00Z">
        <w:del w:id="1194" w:author="ilham.nur@office.ui.ac.id" w:date="2023-02-02T22:33:00Z">
          <w:r w:rsidR="00F62D33" w:rsidDel="00A76FCF">
            <w:fldChar w:fldCharType="begin"/>
          </w:r>
          <w:r w:rsidR="00F62D33" w:rsidDel="00A76FCF">
            <w:delInstrText xml:space="preserve"> STYLEREF 1 \s </w:delInstrText>
          </w:r>
        </w:del>
      </w:ins>
      <w:del w:id="1195" w:author="ilham.nur@office.ui.ac.id" w:date="2023-02-02T22:33:00Z">
        <w:r w:rsidR="00F62D33" w:rsidDel="00A76FCF">
          <w:fldChar w:fldCharType="separate"/>
        </w:r>
        <w:r w:rsidR="00C64CA0" w:rsidDel="00A76FCF">
          <w:rPr>
            <w:noProof/>
          </w:rPr>
          <w:delText>1</w:delText>
        </w:r>
      </w:del>
      <w:ins w:id="1196" w:author="ilham.nur@office.ui.ac.id [2]" w:date="2023-01-25T05:09:00Z">
        <w:del w:id="1197"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198" w:author="ilham.nur@office.ui.ac.id" w:date="2023-02-02T22:33:00Z">
        <w:r w:rsidR="00105420">
          <w:fldChar w:fldCharType="separate"/>
        </w:r>
      </w:del>
      <w:ins w:id="1199" w:author="ilham.nur@office.ui.ac.id [2]" w:date="2023-01-25T05:09:00Z">
        <w:del w:id="1200" w:author="ilham.nur@office.ui.ac.id" w:date="2023-02-02T22:33:00Z">
          <w:r w:rsidR="00F62D33" w:rsidDel="00A76FCF">
            <w:fldChar w:fldCharType="end"/>
          </w:r>
        </w:del>
      </w:ins>
      <w:del w:id="1201"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3</w:delText>
        </w:r>
        <w:r w:rsidR="0030521D" w:rsidDel="00E614FF">
          <w:fldChar w:fldCharType="end"/>
        </w:r>
      </w:del>
      <w:bookmarkEnd w:id="1187"/>
      <w:r>
        <w:t xml:space="preserve"> Performa </w:t>
      </w:r>
      <w:proofErr w:type="spellStart"/>
      <w:r>
        <w:t>waktu</w:t>
      </w:r>
      <w:proofErr w:type="spellEnd"/>
      <w:r>
        <w:t xml:space="preserve"> </w:t>
      </w:r>
      <w:proofErr w:type="spellStart"/>
      <w:r>
        <w:t>penyelesaian</w:t>
      </w:r>
      <w:proofErr w:type="spellEnd"/>
      <w:r>
        <w:t xml:space="preserve"> </w:t>
      </w:r>
      <w:proofErr w:type="spellStart"/>
      <w:r>
        <w:t>proyek</w:t>
      </w:r>
      <w:proofErr w:type="spellEnd"/>
      <w:r>
        <w:t xml:space="preserve"> pada PT.X</w:t>
      </w:r>
      <w:r w:rsidR="00494158">
        <w:t xml:space="preserve"> yang </w:t>
      </w:r>
      <w:proofErr w:type="spellStart"/>
      <w:r w:rsidR="00494158">
        <w:t>mengalami</w:t>
      </w:r>
      <w:proofErr w:type="spellEnd"/>
      <w:r w:rsidR="00494158">
        <w:t xml:space="preserve"> </w:t>
      </w:r>
      <w:proofErr w:type="spellStart"/>
      <w:r w:rsidR="00494158">
        <w:t>keterlambatan</w:t>
      </w:r>
      <w:proofErr w:type="spellEnd"/>
      <w:r>
        <w:t xml:space="preserve"> di </w:t>
      </w:r>
      <w:proofErr w:type="spellStart"/>
      <w:r>
        <w:t>tahun</w:t>
      </w:r>
      <w:proofErr w:type="spellEnd"/>
      <w:r>
        <w:t xml:space="preserve"> 2021</w:t>
      </w:r>
      <w:bookmarkEnd w:id="1188"/>
    </w:p>
    <w:p w14:paraId="757CB325" w14:textId="5F37F152" w:rsidR="00D27FB3" w:rsidRPr="00350A68" w:rsidRDefault="00770C9D" w:rsidP="007B1554">
      <w:pPr>
        <w:spacing w:line="360" w:lineRule="auto"/>
      </w:pPr>
      <w:r>
        <w:t xml:space="preserve">Dengan </w:t>
      </w:r>
      <w:proofErr w:type="spellStart"/>
      <w:r>
        <w:t>kondisi</w:t>
      </w:r>
      <w:proofErr w:type="spellEnd"/>
      <w:r>
        <w:t xml:space="preserve"> </w:t>
      </w:r>
      <w:proofErr w:type="spellStart"/>
      <w:r w:rsidR="00426077">
        <w:t>tersebut</w:t>
      </w:r>
      <w:proofErr w:type="spellEnd"/>
      <w:r w:rsidR="00426077">
        <w:t xml:space="preserve">, PT </w:t>
      </w:r>
      <w:proofErr w:type="spellStart"/>
      <w:ins w:id="1202" w:author="ilham.nur@office.ui.ac.id" w:date="2023-02-02T22:44:00Z">
        <w:r w:rsidR="00303105">
          <w:t>Pembayaran</w:t>
        </w:r>
        <w:proofErr w:type="spellEnd"/>
        <w:r w:rsidR="00303105">
          <w:t xml:space="preserve"> Digital Indonesia</w:t>
        </w:r>
      </w:ins>
      <w:del w:id="1203" w:author="ilham.nur@office.ui.ac.id" w:date="2023-02-02T22:44:00Z">
        <w:r w:rsidR="00426077" w:rsidDel="00303105">
          <w:delText>X</w:delText>
        </w:r>
      </w:del>
      <w:r w:rsidR="00426077">
        <w:t xml:space="preserve"> </w:t>
      </w:r>
      <w:proofErr w:type="spellStart"/>
      <w:r w:rsidR="003757BE">
        <w:t>sering</w:t>
      </w:r>
      <w:proofErr w:type="spellEnd"/>
      <w:r w:rsidR="003757BE">
        <w:t xml:space="preserve"> </w:t>
      </w:r>
      <w:proofErr w:type="spellStart"/>
      <w:r w:rsidR="003757BE">
        <w:t>mengalami</w:t>
      </w:r>
      <w:proofErr w:type="spellEnd"/>
      <w:r w:rsidR="003757BE">
        <w:t xml:space="preserve"> </w:t>
      </w:r>
      <w:proofErr w:type="spellStart"/>
      <w:r w:rsidR="003757BE">
        <w:t>keterlambatan</w:t>
      </w:r>
      <w:proofErr w:type="spellEnd"/>
      <w:r w:rsidR="003757BE">
        <w:t xml:space="preserve"> </w:t>
      </w:r>
      <w:proofErr w:type="spellStart"/>
      <w:r w:rsidR="00C62EAD">
        <w:t>dari</w:t>
      </w:r>
      <w:proofErr w:type="spellEnd"/>
      <w:r w:rsidR="00C62EAD">
        <w:t xml:space="preserve"> </w:t>
      </w:r>
      <w:proofErr w:type="spellStart"/>
      <w:r w:rsidR="00C62EAD">
        <w:t>rencana</w:t>
      </w:r>
      <w:proofErr w:type="spellEnd"/>
      <w:r w:rsidR="00C62EAD">
        <w:t xml:space="preserve"> </w:t>
      </w:r>
      <w:proofErr w:type="spellStart"/>
      <w:r w:rsidR="00C62EAD">
        <w:t>awal</w:t>
      </w:r>
      <w:proofErr w:type="spellEnd"/>
      <w:r w:rsidR="00C62EAD">
        <w:t xml:space="preserve"> yang </w:t>
      </w:r>
      <w:proofErr w:type="spellStart"/>
      <w:r w:rsidR="00C62EAD">
        <w:t>telah</w:t>
      </w:r>
      <w:proofErr w:type="spellEnd"/>
      <w:r w:rsidR="00C62EAD">
        <w:t xml:space="preserve"> </w:t>
      </w:r>
      <w:proofErr w:type="spellStart"/>
      <w:r w:rsidR="00C62EAD">
        <w:t>dibuat</w:t>
      </w:r>
      <w:proofErr w:type="spellEnd"/>
      <w:r w:rsidR="00493569">
        <w:t xml:space="preserve"> </w:t>
      </w:r>
      <w:r w:rsidR="00A634A0">
        <w:t xml:space="preserve">rata </w:t>
      </w:r>
      <w:proofErr w:type="spellStart"/>
      <w:r w:rsidR="00A634A0">
        <w:t>rata</w:t>
      </w:r>
      <w:proofErr w:type="spellEnd"/>
      <w:r w:rsidR="00A634A0">
        <w:t xml:space="preserve"> 99 </w:t>
      </w:r>
      <w:proofErr w:type="spellStart"/>
      <w:r w:rsidR="00A634A0">
        <w:t>hari</w:t>
      </w:r>
      <w:proofErr w:type="spellEnd"/>
      <w:r w:rsidR="00A634A0">
        <w:t xml:space="preserve"> </w:t>
      </w:r>
      <w:proofErr w:type="spellStart"/>
      <w:r w:rsidR="00493569">
        <w:t>dalam</w:t>
      </w:r>
      <w:proofErr w:type="spellEnd"/>
      <w:r w:rsidR="00493569">
        <w:t xml:space="preserve"> </w:t>
      </w:r>
      <w:proofErr w:type="spellStart"/>
      <w:r w:rsidR="00493569">
        <w:t>menyelesaikan</w:t>
      </w:r>
      <w:proofErr w:type="spellEnd"/>
      <w:r w:rsidR="00493569">
        <w:t xml:space="preserve"> </w:t>
      </w:r>
      <w:proofErr w:type="spellStart"/>
      <w:r w:rsidR="00493569">
        <w:t>proyek</w:t>
      </w:r>
      <w:proofErr w:type="spellEnd"/>
      <w:r w:rsidR="00493569">
        <w:t xml:space="preserve"> </w:t>
      </w:r>
      <w:proofErr w:type="spellStart"/>
      <w:r w:rsidR="00493569">
        <w:t>dari</w:t>
      </w:r>
      <w:proofErr w:type="spellEnd"/>
      <w:r w:rsidR="00493569">
        <w:t xml:space="preserve"> </w:t>
      </w:r>
      <w:proofErr w:type="spellStart"/>
      <w:r w:rsidR="00493569">
        <w:t>rencana</w:t>
      </w:r>
      <w:proofErr w:type="spellEnd"/>
      <w:r w:rsidR="00493569">
        <w:t xml:space="preserve"> </w:t>
      </w:r>
      <w:proofErr w:type="spellStart"/>
      <w:r w:rsidR="00493569">
        <w:t>awal</w:t>
      </w:r>
      <w:proofErr w:type="spellEnd"/>
      <w:r w:rsidR="00493569">
        <w:t xml:space="preserve"> yang </w:t>
      </w:r>
      <w:proofErr w:type="spellStart"/>
      <w:r w:rsidR="00493569">
        <w:t>disepakati</w:t>
      </w:r>
      <w:proofErr w:type="spellEnd"/>
      <w:r w:rsidR="008C07AA">
        <w:t xml:space="preserve"> </w:t>
      </w:r>
      <w:proofErr w:type="spellStart"/>
      <w:r w:rsidR="008C07AA">
        <w:t>sepanjang</w:t>
      </w:r>
      <w:proofErr w:type="spellEnd"/>
      <w:r w:rsidR="008C07AA">
        <w:t xml:space="preserve"> </w:t>
      </w:r>
      <w:proofErr w:type="spellStart"/>
      <w:r w:rsidR="008C07AA">
        <w:t>tahun</w:t>
      </w:r>
      <w:proofErr w:type="spellEnd"/>
      <w:r w:rsidR="008C07AA">
        <w:t xml:space="preserve"> 2021-2022</w:t>
      </w:r>
      <w:r w:rsidR="00493569">
        <w:t>.</w:t>
      </w:r>
      <w:ins w:id="1204" w:author="ilham.nur@office.ui.ac.id [2]" w:date="2023-01-17T21:14:00Z">
        <w:r w:rsidR="002B5830">
          <w:t xml:space="preserve"> </w:t>
        </w:r>
      </w:ins>
      <w:del w:id="1205" w:author="ilham.nur@office.ui.ac.id [2]" w:date="2023-01-17T21:14:00Z">
        <w:r w:rsidR="00073A6C" w:rsidDel="002B5830">
          <w:delText xml:space="preserve"> </w:delText>
        </w:r>
      </w:del>
      <w:r w:rsidR="00073A6C">
        <w:t xml:space="preserve">Hal </w:t>
      </w:r>
      <w:proofErr w:type="spellStart"/>
      <w:r w:rsidR="00073A6C">
        <w:t>ini</w:t>
      </w:r>
      <w:proofErr w:type="spellEnd"/>
      <w:r w:rsidR="00073A6C">
        <w:t xml:space="preserve"> </w:t>
      </w:r>
      <w:proofErr w:type="spellStart"/>
      <w:r w:rsidR="00073A6C">
        <w:t>tentunya</w:t>
      </w:r>
      <w:proofErr w:type="spellEnd"/>
      <w:r w:rsidR="00073A6C">
        <w:t xml:space="preserve"> </w:t>
      </w:r>
      <w:proofErr w:type="spellStart"/>
      <w:r w:rsidR="00073A6C">
        <w:t>berpengaruh</w:t>
      </w:r>
      <w:proofErr w:type="spellEnd"/>
      <w:r w:rsidR="00073A6C">
        <w:t xml:space="preserve"> pada </w:t>
      </w:r>
      <w:proofErr w:type="spellStart"/>
      <w:r w:rsidR="00073A6C">
        <w:t>performa</w:t>
      </w:r>
      <w:proofErr w:type="spellEnd"/>
      <w:r w:rsidR="00073A6C">
        <w:t xml:space="preserve"> PT </w:t>
      </w:r>
      <w:proofErr w:type="spellStart"/>
      <w:ins w:id="1206" w:author="ilham.nur@office.ui.ac.id" w:date="2023-02-02T22:44:00Z">
        <w:r w:rsidR="00303105">
          <w:t>Pembayaran</w:t>
        </w:r>
        <w:proofErr w:type="spellEnd"/>
        <w:r w:rsidR="00303105">
          <w:t xml:space="preserve"> Digital Indonesia</w:t>
        </w:r>
      </w:ins>
      <w:del w:id="1207" w:author="ilham.nur@office.ui.ac.id" w:date="2023-02-02T22:44:00Z">
        <w:r w:rsidR="00073A6C" w:rsidDel="00303105">
          <w:delText>X</w:delText>
        </w:r>
      </w:del>
      <w:r w:rsidR="00073A6C">
        <w:t xml:space="preserve"> </w:t>
      </w:r>
      <w:proofErr w:type="spellStart"/>
      <w:r w:rsidR="00073A6C">
        <w:t>baik</w:t>
      </w:r>
      <w:proofErr w:type="spellEnd"/>
      <w:r w:rsidR="00073A6C">
        <w:t xml:space="preserve"> ke </w:t>
      </w:r>
      <w:proofErr w:type="spellStart"/>
      <w:r w:rsidR="00073A6C">
        <w:t>arah</w:t>
      </w:r>
      <w:proofErr w:type="spellEnd"/>
      <w:r w:rsidR="00073A6C">
        <w:t xml:space="preserve"> internal </w:t>
      </w:r>
      <w:proofErr w:type="spellStart"/>
      <w:r w:rsidR="00073A6C">
        <w:t>maupun</w:t>
      </w:r>
      <w:proofErr w:type="spellEnd"/>
      <w:r w:rsidR="00073A6C">
        <w:t xml:space="preserve"> ke </w:t>
      </w:r>
      <w:proofErr w:type="spellStart"/>
      <w:r w:rsidR="00073A6C">
        <w:t>arah</w:t>
      </w:r>
      <w:proofErr w:type="spellEnd"/>
      <w:r w:rsidR="00073A6C">
        <w:t xml:space="preserve"> </w:t>
      </w:r>
      <w:proofErr w:type="spellStart"/>
      <w:r w:rsidR="00073A6C">
        <w:t>eksternal</w:t>
      </w:r>
      <w:proofErr w:type="spellEnd"/>
      <w:r w:rsidR="00371765">
        <w:t xml:space="preserve">, untuk </w:t>
      </w:r>
      <w:proofErr w:type="spellStart"/>
      <w:r w:rsidR="00371765">
        <w:t>itu</w:t>
      </w:r>
      <w:proofErr w:type="spellEnd"/>
      <w:r w:rsidR="00371765">
        <w:t xml:space="preserve"> </w:t>
      </w:r>
      <w:proofErr w:type="spellStart"/>
      <w:r w:rsidR="00371765">
        <w:t>permasalahan</w:t>
      </w:r>
      <w:proofErr w:type="spellEnd"/>
      <w:r w:rsidR="00371765">
        <w:t xml:space="preserve"> terkait dengan RCMPSP pada PT </w:t>
      </w:r>
      <w:proofErr w:type="spellStart"/>
      <w:ins w:id="1208" w:author="ilham.nur@office.ui.ac.id" w:date="2023-02-02T22:44:00Z">
        <w:r w:rsidR="00303105">
          <w:t>Pembayaran</w:t>
        </w:r>
        <w:proofErr w:type="spellEnd"/>
        <w:r w:rsidR="00303105">
          <w:t xml:space="preserve"> Digital Indonesia</w:t>
        </w:r>
      </w:ins>
      <w:del w:id="1209" w:author="ilham.nur@office.ui.ac.id" w:date="2023-02-02T22:44:00Z">
        <w:r w:rsidR="00371765" w:rsidDel="00303105">
          <w:delText>X</w:delText>
        </w:r>
      </w:del>
      <w:r w:rsidR="00371765">
        <w:t xml:space="preserve"> perlu untuk </w:t>
      </w:r>
      <w:proofErr w:type="spellStart"/>
      <w:r w:rsidR="00371765">
        <w:t>segera</w:t>
      </w:r>
      <w:proofErr w:type="spellEnd"/>
      <w:r w:rsidR="00371765">
        <w:t xml:space="preserve"> </w:t>
      </w:r>
      <w:proofErr w:type="spellStart"/>
      <w:r w:rsidR="00371765">
        <w:t>mendapatkan</w:t>
      </w:r>
      <w:proofErr w:type="spellEnd"/>
      <w:r w:rsidR="00371765">
        <w:t xml:space="preserve"> </w:t>
      </w:r>
      <w:proofErr w:type="spellStart"/>
      <w:r w:rsidR="00371765">
        <w:t>solusi</w:t>
      </w:r>
      <w:proofErr w:type="spellEnd"/>
      <w:r w:rsidR="00371765">
        <w:t>.</w:t>
      </w:r>
    </w:p>
    <w:p w14:paraId="17705E6E" w14:textId="1C9DD72E" w:rsidR="007B1554" w:rsidRPr="00480747" w:rsidRDefault="007B1554" w:rsidP="007B1554">
      <w:pPr>
        <w:spacing w:line="360" w:lineRule="auto"/>
      </w:pPr>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r>
        <w:t>.</w:t>
      </w:r>
    </w:p>
    <w:p w14:paraId="6EE01212" w14:textId="77777777" w:rsidR="000C26CE" w:rsidRDefault="007B1554" w:rsidP="007B1554">
      <w:pPr>
        <w:spacing w:line="360" w:lineRule="auto"/>
      </w:pPr>
      <w:proofErr w:type="spellStart"/>
      <w:r>
        <w:lastRenderedPageBreak/>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4217ADDC" w:rsidR="007B1554" w:rsidRDefault="001E459C" w:rsidP="007B1554">
      <w:pPr>
        <w:spacing w:line="360" w:lineRule="auto"/>
      </w:pPr>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rsidR="00D14D8C">
        <w:t>lebih</w:t>
      </w:r>
      <w:proofErr w:type="spellEnd"/>
      <w:r w:rsidR="00D14D8C">
        <w:t xml:space="preserve"> </w:t>
      </w:r>
      <w:proofErr w:type="spellStart"/>
      <w:r w:rsidR="00D14D8C">
        <w:t>mudah</w:t>
      </w:r>
      <w:proofErr w:type="spellEnd"/>
      <w:r>
        <w:t xml:space="preserve">, SIMP </w:t>
      </w:r>
      <w:proofErr w:type="spellStart"/>
      <w:r>
        <w:t>belum</w:t>
      </w:r>
      <w:proofErr w:type="spellEnd"/>
      <w:r>
        <w:t xml:space="preserve"> </w:t>
      </w:r>
      <w:proofErr w:type="spellStart"/>
      <w:r w:rsidR="00A73616">
        <w:t>dapat</w:t>
      </w:r>
      <w:proofErr w:type="spellEnd"/>
      <w:r w:rsidR="00A73616">
        <w:t xml:space="preserve"> </w:t>
      </w:r>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5E54FB00" w:rsidR="00897FC7" w:rsidRDefault="00A54A5B" w:rsidP="007B1554">
      <w:pPr>
        <w:spacing w:line="360" w:lineRule="auto"/>
      </w:pP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C82603">
        <w:t xml:space="preserve"> </w:t>
      </w:r>
      <w:proofErr w:type="spellStart"/>
      <w:r w:rsidR="00C82603">
        <w:t>dalam</w:t>
      </w:r>
      <w:proofErr w:type="spellEnd"/>
      <w:r w:rsidR="00C82603">
        <w:t xml:space="preserve"> SIMP</w:t>
      </w:r>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799795C8" w14:textId="33043AB7" w:rsidR="00642B1A" w:rsidRDefault="00642B1A" w:rsidP="00642B1A">
      <w:pPr>
        <w:pStyle w:val="Heading2"/>
        <w:numPr>
          <w:ilvl w:val="1"/>
          <w:numId w:val="3"/>
        </w:numPr>
        <w:spacing w:line="360" w:lineRule="auto"/>
        <w:ind w:left="360"/>
      </w:pPr>
      <w:bookmarkStart w:id="1210" w:name="_Toc120139622"/>
      <w:bookmarkStart w:id="1211" w:name="_Toc127003363"/>
      <w:proofErr w:type="spellStart"/>
      <w:r>
        <w:t>Perumusan</w:t>
      </w:r>
      <w:proofErr w:type="spellEnd"/>
      <w:r>
        <w:t xml:space="preserve"> </w:t>
      </w:r>
      <w:proofErr w:type="spellStart"/>
      <w:r>
        <w:t>Masalah</w:t>
      </w:r>
      <w:bookmarkEnd w:id="1210"/>
      <w:bookmarkEnd w:id="1211"/>
      <w:proofErr w:type="spellEnd"/>
    </w:p>
    <w:p w14:paraId="67AA3290" w14:textId="415A542F" w:rsidR="00642B1A" w:rsidRDefault="00642B1A" w:rsidP="00AE58C4">
      <w:pPr>
        <w:spacing w:line="360" w:lineRule="auto"/>
      </w:pPr>
      <w:proofErr w:type="spellStart"/>
      <w:r>
        <w:t>Rumusan</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6D5D34">
        <w:t xml:space="preserve"> “</w:t>
      </w:r>
      <w:r w:rsidR="00594D09" w:rsidRPr="00594D09">
        <w:t xml:space="preserve">Bagaimana </w:t>
      </w:r>
      <w:proofErr w:type="spellStart"/>
      <w:r w:rsidR="00594D09" w:rsidRPr="00594D09">
        <w:t>optimasi</w:t>
      </w:r>
      <w:proofErr w:type="spellEnd"/>
      <w:r w:rsidR="00594D09" w:rsidRPr="00594D09">
        <w:t xml:space="preserve"> </w:t>
      </w:r>
      <w:proofErr w:type="spellStart"/>
      <w:r w:rsidR="00594D09" w:rsidRPr="00594D09">
        <w:t>alokasi</w:t>
      </w:r>
      <w:proofErr w:type="spellEnd"/>
      <w:r w:rsidR="00594D09" w:rsidRPr="00594D09">
        <w:t xml:space="preserve"> </w:t>
      </w:r>
      <w:proofErr w:type="spellStart"/>
      <w:r w:rsidR="00594D09" w:rsidRPr="00594D09">
        <w:t>pekerjaan</w:t>
      </w:r>
      <w:proofErr w:type="spellEnd"/>
      <w:r w:rsidR="00594D09" w:rsidRPr="00594D09">
        <w:t xml:space="preserve"> dan </w:t>
      </w:r>
      <w:proofErr w:type="spellStart"/>
      <w:r w:rsidR="00594D09" w:rsidRPr="00594D09">
        <w:t>sumber</w:t>
      </w:r>
      <w:proofErr w:type="spellEnd"/>
      <w:r w:rsidR="00594D09" w:rsidRPr="00594D09">
        <w:t xml:space="preserve"> </w:t>
      </w:r>
      <w:proofErr w:type="spellStart"/>
      <w:r w:rsidR="00594D09" w:rsidRPr="00594D09">
        <w:t>daya</w:t>
      </w:r>
      <w:proofErr w:type="spellEnd"/>
      <w:r w:rsidR="00594D09" w:rsidRPr="00594D09">
        <w:t xml:space="preserve"> dilakukan dengan </w:t>
      </w:r>
      <w:proofErr w:type="spellStart"/>
      <w:r w:rsidR="00594D09" w:rsidRPr="00594D09">
        <w:t>sistem</w:t>
      </w:r>
      <w:proofErr w:type="spellEnd"/>
      <w:r w:rsidR="00594D09" w:rsidRPr="00594D09">
        <w:t xml:space="preserve"> </w:t>
      </w:r>
      <w:proofErr w:type="spellStart"/>
      <w:r w:rsidR="00594D09" w:rsidRPr="00594D09">
        <w:t>informasi</w:t>
      </w:r>
      <w:proofErr w:type="spellEnd"/>
      <w:r w:rsidR="00594D09" w:rsidRPr="00594D09">
        <w:t xml:space="preserve"> </w:t>
      </w:r>
      <w:proofErr w:type="spellStart"/>
      <w:r w:rsidR="00594D09" w:rsidRPr="00594D09">
        <w:t>manajemen</w:t>
      </w:r>
      <w:proofErr w:type="spellEnd"/>
      <w:r w:rsidR="00594D09" w:rsidRPr="00594D09">
        <w:t xml:space="preserve"> </w:t>
      </w:r>
      <w:proofErr w:type="spellStart"/>
      <w:r w:rsidR="00594D09" w:rsidRPr="00594D09">
        <w:t>proyek</w:t>
      </w:r>
      <w:proofErr w:type="spellEnd"/>
      <w:r w:rsidR="00594D09" w:rsidRPr="00594D09">
        <w:t xml:space="preserve"> yang </w:t>
      </w:r>
      <w:proofErr w:type="spellStart"/>
      <w:r w:rsidR="00594D09" w:rsidRPr="00594D09">
        <w:t>terintegrasi</w:t>
      </w:r>
      <w:proofErr w:type="spellEnd"/>
      <w:r w:rsidR="00594D09" w:rsidRPr="00594D09">
        <w:t xml:space="preserve"> dengan </w:t>
      </w:r>
      <w:proofErr w:type="spellStart"/>
      <w:r w:rsidR="00594D09" w:rsidRPr="00594D09">
        <w:t>teknologi</w:t>
      </w:r>
      <w:proofErr w:type="spellEnd"/>
      <w:r w:rsidR="00594D09" w:rsidRPr="00594D09">
        <w:t xml:space="preserve"> </w:t>
      </w:r>
      <w:proofErr w:type="spellStart"/>
      <w:r w:rsidR="00594D09" w:rsidRPr="00594D09">
        <w:t>pengambilan</w:t>
      </w:r>
      <w:proofErr w:type="spellEnd"/>
      <w:r w:rsidR="00594D09" w:rsidRPr="00594D09">
        <w:t xml:space="preserve"> </w:t>
      </w:r>
      <w:proofErr w:type="spellStart"/>
      <w:r w:rsidR="00594D09" w:rsidRPr="00594D09">
        <w:t>keputusan</w:t>
      </w:r>
      <w:proofErr w:type="spellEnd"/>
      <w:r w:rsidR="006D5D34">
        <w:t>”</w:t>
      </w:r>
    </w:p>
    <w:p w14:paraId="3B94990D" w14:textId="2EB64A1C" w:rsidR="00A96144" w:rsidRDefault="00D668D4" w:rsidP="0067088D">
      <w:pPr>
        <w:pStyle w:val="Heading2"/>
        <w:spacing w:line="360" w:lineRule="auto"/>
      </w:pPr>
      <w:bookmarkStart w:id="1212" w:name="_Toc117715482"/>
      <w:bookmarkStart w:id="1213" w:name="_Toc117715551"/>
      <w:bookmarkStart w:id="1214" w:name="_Toc117715620"/>
      <w:bookmarkStart w:id="1215" w:name="_Toc117715723"/>
      <w:bookmarkStart w:id="1216" w:name="_Toc120139623"/>
      <w:bookmarkStart w:id="1217" w:name="_Toc120139887"/>
      <w:bookmarkStart w:id="1218" w:name="_Toc121280569"/>
      <w:bookmarkStart w:id="1219" w:name="_Toc121280630"/>
      <w:bookmarkStart w:id="1220" w:name="_Toc121280691"/>
      <w:bookmarkStart w:id="1221" w:name="_Toc121280752"/>
      <w:bookmarkStart w:id="1222" w:name="_Ref111656871"/>
      <w:bookmarkStart w:id="1223" w:name="_Toc120139624"/>
      <w:bookmarkStart w:id="1224" w:name="_Toc127003364"/>
      <w:bookmarkEnd w:id="1212"/>
      <w:bookmarkEnd w:id="1213"/>
      <w:bookmarkEnd w:id="1214"/>
      <w:bookmarkEnd w:id="1215"/>
      <w:bookmarkEnd w:id="1216"/>
      <w:bookmarkEnd w:id="1217"/>
      <w:bookmarkEnd w:id="1218"/>
      <w:bookmarkEnd w:id="1219"/>
      <w:bookmarkEnd w:id="1220"/>
      <w:bookmarkEnd w:id="1221"/>
      <w:proofErr w:type="spellStart"/>
      <w:r>
        <w:t>Penelitian</w:t>
      </w:r>
      <w:proofErr w:type="spellEnd"/>
      <w:r>
        <w:t xml:space="preserve"> </w:t>
      </w:r>
      <w:proofErr w:type="spellStart"/>
      <w:r>
        <w:t>Terdahulu</w:t>
      </w:r>
      <w:bookmarkEnd w:id="1222"/>
      <w:bookmarkEnd w:id="1223"/>
      <w:bookmarkEnd w:id="1224"/>
      <w:proofErr w:type="spellEnd"/>
    </w:p>
    <w:p w14:paraId="300F369C" w14:textId="7D319856"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pacing w:line="360" w:lineRule="auto"/>
        <w:sectPr w:rsidR="000338FD" w:rsidSect="00E60A1A">
          <w:headerReference w:type="even" r:id="rId28"/>
          <w:headerReference w:type="default" r:id="rId29"/>
          <w:footerReference w:type="default" r:id="rId30"/>
          <w:headerReference w:type="first" r:id="rId31"/>
          <w:footerReference w:type="first" r:id="rId32"/>
          <w:pgSz w:w="11906" w:h="16838" w:code="9"/>
          <w:pgMar w:top="1701" w:right="1701" w:bottom="1701" w:left="1701" w:header="720" w:footer="720" w:gutter="0"/>
          <w:pgNumType w:start="1"/>
          <w:cols w:space="720"/>
          <w:titlePg/>
          <w:docGrid w:linePitch="360"/>
        </w:sectPr>
      </w:pPr>
    </w:p>
    <w:p w14:paraId="08A5D482" w14:textId="24E29C8F" w:rsidR="004E72BD" w:rsidRDefault="004E72BD" w:rsidP="00F22F5A">
      <w:pPr>
        <w:pStyle w:val="Caption"/>
      </w:pPr>
      <w:bookmarkStart w:id="1225" w:name="_Ref111648428"/>
      <w:bookmarkStart w:id="1226" w:name="_Ref111648423"/>
      <w:bookmarkStart w:id="1227" w:name="_Toc127003449"/>
      <w:proofErr w:type="spellStart"/>
      <w:r>
        <w:lastRenderedPageBreak/>
        <w:t>Tabel</w:t>
      </w:r>
      <w:proofErr w:type="spellEnd"/>
      <w:r>
        <w:t xml:space="preserve"> </w:t>
      </w:r>
      <w:ins w:id="1228" w:author="ilham.nur@office.ui.ac.id" w:date="2023-02-11T10:46:00Z">
        <w:r w:rsidR="00F22F5A">
          <w:fldChar w:fldCharType="begin"/>
        </w:r>
        <w:r w:rsidR="00F22F5A">
          <w:instrText xml:space="preserve"> STYLEREF 1 \s </w:instrText>
        </w:r>
      </w:ins>
      <w:r w:rsidR="00F22F5A">
        <w:fldChar w:fldCharType="separate"/>
      </w:r>
      <w:r w:rsidR="00F22F5A">
        <w:rPr>
          <w:noProof/>
        </w:rPr>
        <w:t>1</w:t>
      </w:r>
      <w:ins w:id="1229"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1230" w:author="ilham.nur@office.ui.ac.id" w:date="2023-02-11T10:46:00Z">
        <w:r w:rsidR="00F22F5A">
          <w:rPr>
            <w:noProof/>
          </w:rPr>
          <w:t>1</w:t>
        </w:r>
        <w:r w:rsidR="00F22F5A">
          <w:fldChar w:fldCharType="end"/>
        </w:r>
      </w:ins>
      <w:ins w:id="1231" w:author="ilham.nur@office.ui.ac.id [2]" w:date="2023-01-28T21:53:00Z">
        <w:del w:id="1232" w:author="ilham.nur@office.ui.ac.id" w:date="2023-02-02T21:41:00Z">
          <w:r w:rsidR="009035EE" w:rsidDel="003B572F">
            <w:fldChar w:fldCharType="begin"/>
          </w:r>
          <w:r w:rsidR="009035EE" w:rsidDel="003B572F">
            <w:delInstrText xml:space="preserve"> STYLEREF 1 \s </w:delInstrText>
          </w:r>
        </w:del>
      </w:ins>
      <w:del w:id="1233" w:author="ilham.nur@office.ui.ac.id" w:date="2023-02-02T21:41:00Z">
        <w:r w:rsidR="009035EE" w:rsidDel="003B572F">
          <w:fldChar w:fldCharType="separate"/>
        </w:r>
        <w:r w:rsidR="00C64CA0" w:rsidDel="003B572F">
          <w:rPr>
            <w:noProof/>
          </w:rPr>
          <w:delText>1</w:delText>
        </w:r>
      </w:del>
      <w:ins w:id="1234" w:author="ilham.nur@office.ui.ac.id [2]" w:date="2023-01-28T21:53:00Z">
        <w:del w:id="1235"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236" w:author="ilham.nur@office.ui.ac.id" w:date="2023-02-02T21:41:00Z">
        <w:r w:rsidR="00105420">
          <w:fldChar w:fldCharType="separate"/>
        </w:r>
      </w:del>
      <w:ins w:id="1237" w:author="ilham.nur@office.ui.ac.id [2]" w:date="2023-01-28T21:53:00Z">
        <w:del w:id="1238" w:author="ilham.nur@office.ui.ac.id" w:date="2023-02-02T21:41:00Z">
          <w:r w:rsidR="009035EE" w:rsidDel="003B572F">
            <w:fldChar w:fldCharType="end"/>
          </w:r>
        </w:del>
      </w:ins>
      <w:del w:id="1239"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1</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1</w:delText>
        </w:r>
        <w:r w:rsidR="00F62D33" w:rsidDel="00F62D33">
          <w:rPr>
            <w:noProof/>
          </w:rPr>
          <w:fldChar w:fldCharType="end"/>
        </w:r>
      </w:del>
      <w:bookmarkEnd w:id="1225"/>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1226"/>
      <w:bookmarkEnd w:id="1227"/>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30E8B75" w:rsidR="00132D17" w:rsidRPr="00132D17" w:rsidRDefault="00132D17" w:rsidP="000338FD">
            <w:pPr>
              <w:spacing w:after="160" w:line="360" w:lineRule="auto"/>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r w:rsidR="00B51285" w:rsidRPr="000338FD">
              <w:rPr>
                <w:sz w:val="20"/>
                <w:szCs w:val="20"/>
              </w:rPr>
              <w:t>H</w:t>
            </w:r>
            <w:r w:rsidR="00163F8D" w:rsidRPr="000338FD">
              <w:rPr>
                <w:sz w:val="20"/>
                <w:szCs w:val="20"/>
              </w:rPr>
              <w:t xml:space="preserve">al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0A7BD70C" w:rsidR="00AB7C37" w:rsidRDefault="00AB7C37" w:rsidP="00AB7C37">
            <w:pPr>
              <w:spacing w:line="360" w:lineRule="auto"/>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one</w:t>
            </w:r>
            <w:r w:rsidR="0091684B">
              <w:rPr>
                <w:sz w:val="20"/>
                <w:szCs w:val="18"/>
              </w:rPr>
              <w:t>-</w:t>
            </w:r>
            <w:r w:rsidRPr="00041AC2">
              <w:rPr>
                <w:sz w:val="20"/>
                <w:szCs w:val="18"/>
              </w:rPr>
              <w:t xml:space="preserve">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1B91B290" w14:textId="47C0FB05" w:rsidR="00910EBA" w:rsidRPr="00041AC2" w:rsidRDefault="00910EBA" w:rsidP="00910EBA">
            <w:pPr>
              <w:spacing w:line="360" w:lineRule="auto"/>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F22F5A">
      <w:pPr>
        <w:pStyle w:val="Caption"/>
      </w:pPr>
      <w:bookmarkStart w:id="1240" w:name="_Ref111655448"/>
      <w:r>
        <w:br w:type="page"/>
      </w:r>
    </w:p>
    <w:p w14:paraId="7CD6876D" w14:textId="2BD9D213" w:rsidR="004E72BD" w:rsidRDefault="004E72BD" w:rsidP="00F22F5A">
      <w:pPr>
        <w:pStyle w:val="Caption"/>
      </w:pPr>
      <w:bookmarkStart w:id="1241" w:name="_Ref112867741"/>
      <w:bookmarkStart w:id="1242" w:name="_Toc127003450"/>
      <w:proofErr w:type="spellStart"/>
      <w:r>
        <w:lastRenderedPageBreak/>
        <w:t>Tabel</w:t>
      </w:r>
      <w:proofErr w:type="spellEnd"/>
      <w:r>
        <w:t xml:space="preserve"> </w:t>
      </w:r>
      <w:ins w:id="1243" w:author="ilham.nur@office.ui.ac.id" w:date="2023-02-11T10:46:00Z">
        <w:r w:rsidR="00F22F5A">
          <w:fldChar w:fldCharType="begin"/>
        </w:r>
        <w:r w:rsidR="00F22F5A">
          <w:instrText xml:space="preserve"> STYLEREF 1 \s </w:instrText>
        </w:r>
      </w:ins>
      <w:r w:rsidR="00F22F5A">
        <w:fldChar w:fldCharType="separate"/>
      </w:r>
      <w:r w:rsidR="00F22F5A">
        <w:rPr>
          <w:noProof/>
        </w:rPr>
        <w:t>1</w:t>
      </w:r>
      <w:ins w:id="1244"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1245" w:author="ilham.nur@office.ui.ac.id" w:date="2023-02-11T10:46:00Z">
        <w:r w:rsidR="00F22F5A">
          <w:rPr>
            <w:noProof/>
          </w:rPr>
          <w:t>2</w:t>
        </w:r>
        <w:r w:rsidR="00F22F5A">
          <w:fldChar w:fldCharType="end"/>
        </w:r>
      </w:ins>
      <w:ins w:id="1246" w:author="ilham.nur@office.ui.ac.id [2]" w:date="2023-01-28T21:53:00Z">
        <w:del w:id="1247" w:author="ilham.nur@office.ui.ac.id" w:date="2023-02-02T21:41:00Z">
          <w:r w:rsidR="009035EE" w:rsidDel="003B572F">
            <w:fldChar w:fldCharType="begin"/>
          </w:r>
          <w:r w:rsidR="009035EE" w:rsidDel="003B572F">
            <w:delInstrText xml:space="preserve"> STYLEREF 1 \s </w:delInstrText>
          </w:r>
        </w:del>
      </w:ins>
      <w:del w:id="1248" w:author="ilham.nur@office.ui.ac.id" w:date="2023-02-02T21:41:00Z">
        <w:r w:rsidR="009035EE" w:rsidDel="003B572F">
          <w:fldChar w:fldCharType="separate"/>
        </w:r>
        <w:r w:rsidR="00C64CA0" w:rsidDel="003B572F">
          <w:rPr>
            <w:noProof/>
          </w:rPr>
          <w:delText>1</w:delText>
        </w:r>
      </w:del>
      <w:ins w:id="1249" w:author="ilham.nur@office.ui.ac.id [2]" w:date="2023-01-28T21:53:00Z">
        <w:del w:id="1250"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251" w:author="ilham.nur@office.ui.ac.id" w:date="2023-02-02T21:41:00Z">
        <w:r w:rsidR="00105420">
          <w:fldChar w:fldCharType="separate"/>
        </w:r>
      </w:del>
      <w:ins w:id="1252" w:author="ilham.nur@office.ui.ac.id [2]" w:date="2023-01-28T21:53:00Z">
        <w:del w:id="1253" w:author="ilham.nur@office.ui.ac.id" w:date="2023-02-02T21:41:00Z">
          <w:r w:rsidR="009035EE" w:rsidDel="003B572F">
            <w:fldChar w:fldCharType="end"/>
          </w:r>
        </w:del>
      </w:ins>
      <w:del w:id="1254"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1</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2</w:delText>
        </w:r>
        <w:r w:rsidR="00F62D33" w:rsidDel="00F62D33">
          <w:rPr>
            <w:noProof/>
          </w:rPr>
          <w:fldChar w:fldCharType="end"/>
        </w:r>
      </w:del>
      <w:bookmarkEnd w:id="1240"/>
      <w:bookmarkEnd w:id="1241"/>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1242"/>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r w:rsidR="00F75DEA">
              <w:rPr>
                <w:sz w:val="20"/>
                <w:szCs w:val="18"/>
              </w:rPr>
              <w:t xml:space="preserve">dilakukan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5B756FC8"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del w:id="1255" w:author="ilham.nur@office.ui.ac.id [2]" w:date="2023-01-17T21:44:00Z">
              <w:r w:rsidR="0034786E" w:rsidDel="00B51285">
                <w:rPr>
                  <w:sz w:val="20"/>
                  <w:szCs w:val="18"/>
                </w:rPr>
                <w:delText>Portofolio</w:delText>
              </w:r>
            </w:del>
            <w:ins w:id="1256" w:author="ilham.nur@office.ui.ac.id [2]" w:date="2023-01-17T21:44:00Z">
              <w:r w:rsidR="00B51285">
                <w:rPr>
                  <w:sz w:val="20"/>
                  <w:szCs w:val="18"/>
                </w:rPr>
                <w:pgNum/>
              </w:r>
              <w:proofErr w:type="spellStart"/>
              <w:r w:rsidR="00B51285">
                <w:rPr>
                  <w:sz w:val="20"/>
                  <w:szCs w:val="18"/>
                </w:rPr>
                <w:t>erminolo</w:t>
              </w:r>
            </w:ins>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2CA7554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del w:id="1257" w:author="ilham.nur@office.ui.ac.id [2]" w:date="2023-01-17T21:44:00Z">
              <w:r w:rsidRPr="00041AC2" w:rsidDel="00B51285">
                <w:rPr>
                  <w:sz w:val="20"/>
                  <w:szCs w:val="18"/>
                </w:rPr>
                <w:delText>portofolio</w:delText>
              </w:r>
            </w:del>
            <w:ins w:id="1258" w:author="ilham.nur@office.ui.ac.id [2]" w:date="2023-01-17T21:44:00Z">
              <w:r w:rsidR="00B51285">
                <w:rPr>
                  <w:sz w:val="20"/>
                  <w:szCs w:val="18"/>
                </w:rPr>
                <w:pgNum/>
              </w:r>
              <w:proofErr w:type="spellStart"/>
              <w:r w:rsidR="00B51285">
                <w:rPr>
                  <w:sz w:val="20"/>
                  <w:szCs w:val="18"/>
                </w:rPr>
                <w:t>erminolo</w:t>
              </w:r>
            </w:ins>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 xml:space="preserve">Using AI to develop a framework to prevent employees from </w:t>
            </w:r>
            <w:proofErr w:type="gramStart"/>
            <w:r w:rsidRPr="005E4EAE">
              <w:rPr>
                <w:rFonts w:cs="Times New Roman"/>
                <w:i/>
                <w:iCs/>
                <w:sz w:val="20"/>
                <w:szCs w:val="20"/>
              </w:rPr>
              <w:t>missing</w:t>
            </w:r>
            <w:proofErr w:type="gramEnd"/>
          </w:p>
          <w:p w14:paraId="0DA0E8BC" w14:textId="6515E306" w:rsidR="00CF2000" w:rsidRPr="005E4EAE" w:rsidRDefault="00CF2000" w:rsidP="00CF2000">
            <w:pPr>
              <w:rPr>
                <w:rFonts w:cs="Times New Roman"/>
                <w:i/>
                <w:iCs/>
                <w:sz w:val="20"/>
                <w:szCs w:val="20"/>
              </w:rPr>
            </w:pPr>
            <w:r w:rsidRPr="005E4EAE">
              <w:rPr>
                <w:rFonts w:cs="Times New Roman"/>
                <w:i/>
                <w:iCs/>
                <w:sz w:val="20"/>
                <w:szCs w:val="20"/>
              </w:rPr>
              <w:t xml:space="preserve">project deadlines in software projects </w:t>
            </w:r>
            <w:del w:id="1259" w:author="ilham.nur@office.ui.ac.id [2]" w:date="2023-01-17T21:44:00Z">
              <w:r w:rsidRPr="005E4EAE" w:rsidDel="00B51285">
                <w:rPr>
                  <w:rFonts w:cs="Times New Roman"/>
                  <w:i/>
                  <w:iCs/>
                  <w:sz w:val="20"/>
                  <w:szCs w:val="20"/>
                </w:rPr>
                <w:delText>-</w:delText>
              </w:r>
            </w:del>
            <w:ins w:id="1260" w:author="ilham.nur@office.ui.ac.id [2]" w:date="2023-01-17T21:44:00Z">
              <w:r w:rsidR="00B51285">
                <w:rPr>
                  <w:rFonts w:cs="Times New Roman"/>
                  <w:i/>
                  <w:iCs/>
                  <w:sz w:val="20"/>
                  <w:szCs w:val="20"/>
                </w:rPr>
                <w:t>–</w:t>
              </w:r>
            </w:ins>
            <w:r w:rsidRPr="005E4EAE">
              <w:rPr>
                <w:rFonts w:cs="Times New Roman"/>
                <w:i/>
                <w:iCs/>
                <w:sz w:val="20"/>
                <w:szCs w:val="20"/>
              </w:rPr>
              <w:t xml:space="preserve">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39F5D74D" w:rsidR="00A8799C" w:rsidRPr="00041AC2" w:rsidRDefault="00A8799C" w:rsidP="00CF2000">
            <w:pPr>
              <w:spacing w:line="360" w:lineRule="auto"/>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sidR="00BD5764">
              <w:rPr>
                <w:rFonts w:cs="Times New Roman"/>
                <w:noProof/>
                <w:sz w:val="20"/>
                <w:szCs w:val="20"/>
              </w:rPr>
              <w:t>)</w:t>
            </w:r>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F22F5A">
      <w:pPr>
        <w:pStyle w:val="Caption"/>
      </w:pPr>
      <w:bookmarkStart w:id="1261" w:name="_Ref111655767"/>
      <w:r>
        <w:br w:type="page"/>
      </w:r>
    </w:p>
    <w:p w14:paraId="18E70ABD" w14:textId="588A3C0D" w:rsidR="00D055AB" w:rsidRPr="00CC28A4" w:rsidRDefault="00D055AB" w:rsidP="00F22F5A">
      <w:pPr>
        <w:pStyle w:val="Caption"/>
      </w:pPr>
      <w:bookmarkStart w:id="1262" w:name="_Ref116503279"/>
      <w:bookmarkStart w:id="1263" w:name="_Toc127003451"/>
      <w:proofErr w:type="spellStart"/>
      <w:r>
        <w:lastRenderedPageBreak/>
        <w:t>Tabel</w:t>
      </w:r>
      <w:proofErr w:type="spellEnd"/>
      <w:r>
        <w:t xml:space="preserve"> </w:t>
      </w:r>
      <w:ins w:id="1264" w:author="ilham.nur@office.ui.ac.id" w:date="2023-02-11T10:46:00Z">
        <w:r w:rsidR="00F22F5A">
          <w:fldChar w:fldCharType="begin"/>
        </w:r>
        <w:r w:rsidR="00F22F5A">
          <w:instrText xml:space="preserve"> STYLEREF 1 \s </w:instrText>
        </w:r>
      </w:ins>
      <w:r w:rsidR="00F22F5A">
        <w:fldChar w:fldCharType="separate"/>
      </w:r>
      <w:r w:rsidR="00F22F5A">
        <w:rPr>
          <w:noProof/>
        </w:rPr>
        <w:t>1</w:t>
      </w:r>
      <w:ins w:id="1265"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1266" w:author="ilham.nur@office.ui.ac.id" w:date="2023-02-11T10:46:00Z">
        <w:r w:rsidR="00F22F5A">
          <w:rPr>
            <w:noProof/>
          </w:rPr>
          <w:t>3</w:t>
        </w:r>
        <w:r w:rsidR="00F22F5A">
          <w:fldChar w:fldCharType="end"/>
        </w:r>
      </w:ins>
      <w:ins w:id="1267" w:author="ilham.nur@office.ui.ac.id [2]" w:date="2023-01-28T21:53:00Z">
        <w:del w:id="1268" w:author="ilham.nur@office.ui.ac.id" w:date="2023-02-02T21:41:00Z">
          <w:r w:rsidR="009035EE" w:rsidDel="003B572F">
            <w:fldChar w:fldCharType="begin"/>
          </w:r>
          <w:r w:rsidR="009035EE" w:rsidDel="003B572F">
            <w:delInstrText xml:space="preserve"> STYLEREF 1 \s </w:delInstrText>
          </w:r>
        </w:del>
      </w:ins>
      <w:del w:id="1269" w:author="ilham.nur@office.ui.ac.id" w:date="2023-02-02T21:41:00Z">
        <w:r w:rsidR="009035EE" w:rsidDel="003B572F">
          <w:fldChar w:fldCharType="separate"/>
        </w:r>
        <w:r w:rsidR="00C64CA0" w:rsidDel="003B572F">
          <w:rPr>
            <w:noProof/>
          </w:rPr>
          <w:delText>1</w:delText>
        </w:r>
      </w:del>
      <w:ins w:id="1270" w:author="ilham.nur@office.ui.ac.id [2]" w:date="2023-01-28T21:53:00Z">
        <w:del w:id="1271"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272" w:author="ilham.nur@office.ui.ac.id" w:date="2023-02-02T21:41:00Z">
        <w:r w:rsidR="00105420">
          <w:fldChar w:fldCharType="separate"/>
        </w:r>
      </w:del>
      <w:ins w:id="1273" w:author="ilham.nur@office.ui.ac.id [2]" w:date="2023-01-28T21:53:00Z">
        <w:del w:id="1274" w:author="ilham.nur@office.ui.ac.id" w:date="2023-02-02T21:41:00Z">
          <w:r w:rsidR="009035EE" w:rsidDel="003B572F">
            <w:fldChar w:fldCharType="end"/>
          </w:r>
        </w:del>
      </w:ins>
      <w:del w:id="1275"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1</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3</w:delText>
        </w:r>
        <w:r w:rsidR="00F62D33" w:rsidDel="00F62D33">
          <w:rPr>
            <w:noProof/>
          </w:rPr>
          <w:fldChar w:fldCharType="end"/>
        </w:r>
      </w:del>
      <w:bookmarkEnd w:id="1261"/>
      <w:bookmarkEnd w:id="1262"/>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1263"/>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hasil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dilakukan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hasil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w:t>
            </w:r>
            <w:proofErr w:type="spellStart"/>
            <w:r w:rsidR="009379EB">
              <w:rPr>
                <w:rFonts w:eastAsiaTheme="minorEastAsia" w:cs="Times New Roman"/>
                <w:color w:val="000000" w:themeColor="dark1"/>
                <w:kern w:val="24"/>
                <w:sz w:val="20"/>
                <w:szCs w:val="20"/>
              </w:rPr>
              <w:t>buat</w:t>
            </w:r>
            <w:proofErr w:type="spellEnd"/>
            <w:r w:rsidR="009379EB">
              <w:rPr>
                <w:rFonts w:eastAsiaTheme="minorEastAsia" w:cs="Times New Roman"/>
                <w:color w:val="000000" w:themeColor="dark1"/>
                <w:kern w:val="24"/>
                <w:sz w:val="20"/>
                <w:szCs w:val="20"/>
              </w:rPr>
              <w: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MCDM</w:t>
            </w:r>
            <w:r>
              <w:rPr>
                <w:sz w:val="20"/>
                <w:szCs w:val="20"/>
              </w:rPr>
              <w:t xml:space="preserve"> </w:t>
            </w:r>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dilakukan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dilakukan,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r w:rsidR="00784AAA">
              <w:rPr>
                <w:rFonts w:cs="Times New Roman"/>
                <w:sz w:val="20"/>
                <w:szCs w:val="20"/>
              </w:rPr>
              <w:t xml:space="preserve">perlu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hasil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60F022D8"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del w:id="1276" w:author="ilham.nur@office.ui.ac.id [2]" w:date="2023-01-17T21:44:00Z">
              <w:r w:rsidRPr="00314577" w:rsidDel="00B51285">
                <w:rPr>
                  <w:i/>
                  <w:iCs/>
                  <w:sz w:val="20"/>
                  <w:szCs w:val="20"/>
                </w:rPr>
                <w:delText>programimng</w:delText>
              </w:r>
            </w:del>
            <w:ins w:id="1277" w:author="ilham.nur@office.ui.ac.id [2]" w:date="2023-01-17T21:44:00Z">
              <w:r w:rsidR="00B51285">
                <w:rPr>
                  <w:i/>
                  <w:iCs/>
                  <w:sz w:val="20"/>
                  <w:szCs w:val="20"/>
                </w:rPr>
                <w:pgNum/>
              </w:r>
              <w:proofErr w:type="spellStart"/>
              <w:r w:rsidR="00B51285">
                <w:rPr>
                  <w:i/>
                  <w:iCs/>
                  <w:sz w:val="20"/>
                  <w:szCs w:val="20"/>
                </w:rPr>
                <w:t>erminology</w:t>
              </w:r>
            </w:ins>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sidR="00ED5F6E">
              <w:rPr>
                <w:sz w:val="20"/>
                <w:szCs w:val="20"/>
              </w:rPr>
              <w:t>saat</w:t>
            </w:r>
            <w:proofErr w:type="spellEnd"/>
            <w:proofErr w:type="gram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implementasi.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320BEF75"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A47A89">
        <w:t>Tabel</w:t>
      </w:r>
      <w:proofErr w:type="spellEnd"/>
      <w:r w:rsidR="00A47A89">
        <w:t xml:space="preserve"> </w:t>
      </w:r>
      <w:r w:rsidR="00A47A89">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283BB7BB"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A47A89">
        <w:t>Tabel</w:t>
      </w:r>
      <w:proofErr w:type="spellEnd"/>
      <w:r w:rsidR="00A47A89">
        <w:t xml:space="preserve"> </w:t>
      </w:r>
      <w:r w:rsidR="00A47A89">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4ADEB572" w:rsidR="000653BA" w:rsidRDefault="009857AA" w:rsidP="00130F25">
      <w:pPr>
        <w:spacing w:line="360" w:lineRule="auto"/>
      </w:pPr>
      <w:r>
        <w:t xml:space="preserve">Pada </w:t>
      </w:r>
      <w:r w:rsidR="00130F25">
        <w:fldChar w:fldCharType="begin"/>
      </w:r>
      <w:r w:rsidR="00130F25">
        <w:instrText xml:space="preserve"> REF _Ref116503279 \h  \* MERGEFORMAT </w:instrText>
      </w:r>
      <w:r w:rsidR="00130F25">
        <w:fldChar w:fldCharType="separate"/>
      </w:r>
      <w:proofErr w:type="spellStart"/>
      <w:r w:rsidR="00A47A89">
        <w:t>Tabel</w:t>
      </w:r>
      <w:proofErr w:type="spellEnd"/>
      <w:r w:rsidR="00A47A89">
        <w:t xml:space="preserve"> </w:t>
      </w:r>
      <w:r w:rsidR="00A47A89">
        <w:rPr>
          <w:noProof/>
        </w:rPr>
        <w:t>1.3</w:t>
      </w:r>
      <w:r w:rsidR="00130F25">
        <w:fldChar w:fldCharType="end"/>
      </w:r>
      <w:r w:rsidR="00130F25">
        <w:t xml:space="preserve"> </w:t>
      </w:r>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76C517FC" w:rsidR="00282930" w:rsidRDefault="005F4E55" w:rsidP="00130F25">
      <w:pPr>
        <w:spacing w:line="360" w:lineRule="auto"/>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r w:rsidR="008E0E57">
        <w:t xml:space="preserve">perlu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w:t>
      </w:r>
      <w:proofErr w:type="spellStart"/>
      <w:r w:rsidR="000653BA">
        <w:t>kebutuhan</w:t>
      </w:r>
      <w:proofErr w:type="spellEnd"/>
      <w:r w:rsidR="000653BA">
        <w:t xml:space="preserve">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dilakukan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lastRenderedPageBreak/>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dilakukan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del w:id="1278" w:author="ilham.nur@office.ui.ac.id [2]" w:date="2023-01-17T21:44:00Z">
        <w:r w:rsidR="00D20B18" w:rsidRPr="00D20B18" w:rsidDel="00B51285">
          <w:rPr>
            <w:rFonts w:cs="Times New Roman"/>
            <w:i/>
            <w:iCs/>
            <w:szCs w:val="24"/>
          </w:rPr>
          <w:delText>programimng</w:delText>
        </w:r>
      </w:del>
      <w:ins w:id="1279" w:author="ilham.nur@office.ui.ac.id [2]" w:date="2023-01-17T21:44:00Z">
        <w:r w:rsidR="00B51285">
          <w:rPr>
            <w:rFonts w:cs="Times New Roman"/>
            <w:i/>
            <w:iCs/>
            <w:szCs w:val="24"/>
          </w:rPr>
          <w:pgNum/>
        </w:r>
        <w:proofErr w:type="spellStart"/>
        <w:r w:rsidR="00B51285">
          <w:rPr>
            <w:rFonts w:cs="Times New Roman"/>
            <w:i/>
            <w:iCs/>
            <w:szCs w:val="24"/>
          </w:rPr>
          <w:t>erminology</w:t>
        </w:r>
      </w:ins>
      <w:proofErr w:type="spellEnd"/>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71B97852" w:rsidR="00076136" w:rsidRPr="00076136" w:rsidRDefault="00F9588F" w:rsidP="00076136">
      <w:pPr>
        <w:spacing w:line="360" w:lineRule="auto"/>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hasil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B51285" w:rsidRPr="00076136">
        <w:rPr>
          <w:rFonts w:cs="Times New Roman"/>
          <w:szCs w:val="24"/>
        </w:rPr>
        <w:t>P</w:t>
      </w:r>
      <w:r w:rsidR="00076136" w:rsidRPr="00076136">
        <w:rPr>
          <w:rFonts w:cs="Times New Roman"/>
          <w:szCs w:val="24"/>
        </w:rPr>
        <w:t>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28825CC1" w:rsidR="00F9588F" w:rsidRPr="000954FB" w:rsidRDefault="00067C89" w:rsidP="00076136">
      <w:pPr>
        <w:spacing w:line="360" w:lineRule="auto"/>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proofErr w:type="spellStart"/>
      <w:r w:rsidR="002E705E">
        <w:rPr>
          <w:rFonts w:cs="Times New Roman"/>
          <w:szCs w:val="24"/>
        </w:rPr>
        <w:t>digunakan</w:t>
      </w:r>
      <w:proofErr w:type="spellEnd"/>
      <w:r w:rsidR="002E705E">
        <w:rPr>
          <w:rFonts w:cs="Times New Roman"/>
          <w:szCs w:val="24"/>
        </w:rPr>
        <w:t xml:space="preserve"> oleh </w:t>
      </w:r>
      <w:proofErr w:type="spellStart"/>
      <w:r w:rsidR="002E705E">
        <w:rPr>
          <w:rFonts w:cs="Times New Roman"/>
          <w:szCs w:val="24"/>
        </w:rPr>
        <w:t>banyak</w:t>
      </w:r>
      <w:proofErr w:type="spellEnd"/>
      <w:r w:rsidR="002E705E">
        <w:rPr>
          <w:rFonts w:cs="Times New Roman"/>
          <w:szCs w:val="24"/>
        </w:rPr>
        <w:t xml:space="preserve"> </w:t>
      </w:r>
      <w:proofErr w:type="spellStart"/>
      <w:r w:rsidR="002E705E">
        <w:rPr>
          <w:rFonts w:cs="Times New Roman"/>
          <w:szCs w:val="24"/>
        </w:rPr>
        <w:t>pihak</w:t>
      </w:r>
      <w:proofErr w:type="spellEnd"/>
      <w:r w:rsidR="002E705E">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implementasi</w:t>
      </w:r>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2C2D2A9C" w:rsidR="00C712B9" w:rsidRDefault="00F91F15" w:rsidP="0051618F">
      <w:pPr>
        <w:pStyle w:val="Heading2"/>
        <w:spacing w:line="360" w:lineRule="auto"/>
      </w:pPr>
      <w:bookmarkStart w:id="1280" w:name="_Toc120139625"/>
      <w:bookmarkStart w:id="1281" w:name="_Toc127003365"/>
      <w:proofErr w:type="spellStart"/>
      <w:r>
        <w:t>Celah</w:t>
      </w:r>
      <w:proofErr w:type="spellEnd"/>
      <w:r>
        <w:t xml:space="preserve"> </w:t>
      </w:r>
      <w:proofErr w:type="spellStart"/>
      <w:r>
        <w:t>Penelitian</w:t>
      </w:r>
      <w:proofErr w:type="spellEnd"/>
      <w:r>
        <w:t xml:space="preserve"> dan </w:t>
      </w:r>
      <w:proofErr w:type="spellStart"/>
      <w:r>
        <w:t>Kebaruan</w:t>
      </w:r>
      <w:proofErr w:type="spellEnd"/>
      <w:r>
        <w:t xml:space="preserve"> </w:t>
      </w:r>
      <w:proofErr w:type="spellStart"/>
      <w:r>
        <w:t>Penelitian</w:t>
      </w:r>
      <w:bookmarkEnd w:id="1280"/>
      <w:bookmarkEnd w:id="1281"/>
      <w:proofErr w:type="spellEnd"/>
    </w:p>
    <w:p w14:paraId="72A319CF" w14:textId="24D0EC17"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A47A89">
        <w:t>1.3</w:t>
      </w:r>
      <w:r>
        <w:fldChar w:fldCharType="end"/>
      </w:r>
      <w:r w:rsidR="00F45D74">
        <w:t xml:space="preserve"> </w:t>
      </w:r>
      <w:proofErr w:type="spellStart"/>
      <w:r w:rsidR="00F45D74">
        <w:t>telah</w:t>
      </w:r>
      <w:proofErr w:type="spellEnd"/>
      <w:r w:rsidR="00F45D74">
        <w:t xml:space="preserve"> dilakukan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136270CD" w:rsidR="00306440" w:rsidRDefault="00A2534B" w:rsidP="0051618F">
      <w:pPr>
        <w:spacing w:line="360" w:lineRule="auto"/>
      </w:pPr>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r w:rsidR="00A47A89">
        <w:t>1.3</w:t>
      </w:r>
      <w:r>
        <w:fldChar w:fldCharType="end"/>
      </w:r>
      <w:r>
        <w:t xml:space="preserve">, </w:t>
      </w:r>
      <w:proofErr w:type="spellStart"/>
      <w:r w:rsidR="00003662">
        <w:t>terbuka</w:t>
      </w:r>
      <w:proofErr w:type="spellEnd"/>
      <w:r w:rsidR="00003662">
        <w:t xml:space="preserve"> </w:t>
      </w:r>
      <w:proofErr w:type="spellStart"/>
      <w:r w:rsidR="00003662">
        <w:t>peluang</w:t>
      </w:r>
      <w:proofErr w:type="spellEnd"/>
      <w:r w:rsidR="00003662">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r w:rsidR="004C64A6">
        <w:t xml:space="preserve">untuk </w:t>
      </w:r>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09EA3FD1" w:rsidR="0046398F" w:rsidRPr="0075780B" w:rsidRDefault="0046398F" w:rsidP="0051618F">
      <w:pPr>
        <w:spacing w:line="360" w:lineRule="auto"/>
      </w:pPr>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891666">
        <w:t>dapat</w:t>
      </w:r>
      <w:proofErr w:type="spellEnd"/>
      <w:r w:rsidR="00891666">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proofErr w:type="gramStart"/>
      <w:r w:rsidR="00F26091">
        <w:t>menggunakan</w:t>
      </w:r>
      <w:proofErr w:type="spellEnd"/>
      <w:r w:rsidR="00F26091">
        <w:t xml:space="preserve"> </w:t>
      </w:r>
      <w:r w:rsidR="00F04017">
        <w:rPr>
          <w:i/>
          <w:iCs/>
        </w:rPr>
        <w:t xml:space="preserve"> machine</w:t>
      </w:r>
      <w:proofErr w:type="gramEnd"/>
      <w:r w:rsidR="00F04017">
        <w:rPr>
          <w:i/>
          <w:iCs/>
        </w:rPr>
        <w:t xml:space="preserve"> learning </w:t>
      </w:r>
      <w:r w:rsidR="001733F5">
        <w:t xml:space="preserve">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lastRenderedPageBreak/>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w:t>
      </w:r>
      <w:r w:rsidR="00A50435">
        <w:t>k</w:t>
      </w:r>
      <w:proofErr w:type="spellEnd"/>
      <w:r w:rsidR="00A50435">
        <w:t xml:space="preserve">. Desain yang </w:t>
      </w:r>
      <w:proofErr w:type="spellStart"/>
      <w:r w:rsidR="00A50435">
        <w:t>telah</w:t>
      </w:r>
      <w:proofErr w:type="spellEnd"/>
      <w:r w:rsidR="00A50435">
        <w:t xml:space="preserve"> di </w:t>
      </w:r>
      <w:proofErr w:type="spellStart"/>
      <w:r w:rsidR="00A50435">
        <w:t>bangun</w:t>
      </w:r>
      <w:proofErr w:type="spellEnd"/>
      <w:r w:rsidR="00A50435">
        <w:t xml:space="preserve"> </w:t>
      </w:r>
      <w:proofErr w:type="spellStart"/>
      <w:r w:rsidR="00A50435">
        <w:t>kemudian</w:t>
      </w:r>
      <w:proofErr w:type="spellEnd"/>
      <w:r w:rsidR="00A50435">
        <w:t xml:space="preserve"> </w:t>
      </w:r>
      <w:proofErr w:type="spellStart"/>
      <w:r w:rsidR="00A50435">
        <w:t>disimulasikan</w:t>
      </w:r>
      <w:proofErr w:type="spellEnd"/>
      <w:r w:rsidR="00A50435">
        <w:t xml:space="preserve"> </w:t>
      </w:r>
      <w:proofErr w:type="spellStart"/>
      <w:r w:rsidR="00A50435">
        <w:t>kedalam</w:t>
      </w:r>
      <w:proofErr w:type="spellEnd"/>
      <w:r w:rsidR="00A50435">
        <w:t xml:space="preserve"> </w:t>
      </w:r>
      <w:proofErr w:type="spellStart"/>
      <w:r w:rsidR="00A50435">
        <w:t>sebuah</w:t>
      </w:r>
      <w:proofErr w:type="spellEnd"/>
      <w:r w:rsidR="00A50435">
        <w:t xml:space="preserve"> proses </w:t>
      </w:r>
      <w:proofErr w:type="spellStart"/>
      <w:r w:rsidR="00A50435">
        <w:t>bisnis</w:t>
      </w:r>
      <w:proofErr w:type="spellEnd"/>
      <w:r w:rsidR="00A50435">
        <w:t xml:space="preserve"> dan </w:t>
      </w:r>
      <w:proofErr w:type="spellStart"/>
      <w:r w:rsidR="00A50435">
        <w:t>dilihat</w:t>
      </w:r>
      <w:proofErr w:type="spellEnd"/>
      <w:r w:rsidR="00A50435">
        <w:t xml:space="preserve"> </w:t>
      </w:r>
      <w:proofErr w:type="spellStart"/>
      <w:r w:rsidR="00A50435">
        <w:t>signifikansi</w:t>
      </w:r>
      <w:proofErr w:type="spellEnd"/>
      <w:r w:rsidR="00A50435">
        <w:t xml:space="preserve"> </w:t>
      </w:r>
      <w:proofErr w:type="spellStart"/>
      <w:r w:rsidR="00C47886">
        <w:t>dampak</w:t>
      </w:r>
      <w:proofErr w:type="spellEnd"/>
      <w:r w:rsidR="00C47886">
        <w:t xml:space="preserve"> </w:t>
      </w:r>
      <w:proofErr w:type="spellStart"/>
      <w:r w:rsidR="00C47886">
        <w:t>dari</w:t>
      </w:r>
      <w:proofErr w:type="spellEnd"/>
      <w:r w:rsidR="00C47886">
        <w:t xml:space="preserve"> </w:t>
      </w:r>
      <w:proofErr w:type="spellStart"/>
      <w:r w:rsidR="00C47886">
        <w:t>desain</w:t>
      </w:r>
      <w:proofErr w:type="spellEnd"/>
      <w:r w:rsidR="00C47886">
        <w:t xml:space="preserve"> yang </w:t>
      </w:r>
      <w:proofErr w:type="spellStart"/>
      <w:r w:rsidR="00C47886">
        <w:t>telah</w:t>
      </w:r>
      <w:proofErr w:type="spellEnd"/>
      <w:r w:rsidR="00C47886">
        <w:t xml:space="preserve"> </w:t>
      </w:r>
      <w:proofErr w:type="spellStart"/>
      <w:r w:rsidR="00C47886">
        <w:t>dibuat</w:t>
      </w:r>
      <w:proofErr w:type="spellEnd"/>
      <w:r w:rsidR="00C47886">
        <w:t>.</w:t>
      </w:r>
    </w:p>
    <w:p w14:paraId="1A0F3A45" w14:textId="61923724" w:rsidR="0075780B" w:rsidRDefault="003B3765" w:rsidP="002B0E38">
      <w:pPr>
        <w:pStyle w:val="Heading2"/>
        <w:spacing w:line="360" w:lineRule="auto"/>
      </w:pPr>
      <w:bookmarkStart w:id="1282" w:name="_Toc117715485"/>
      <w:bookmarkStart w:id="1283" w:name="_Toc117715554"/>
      <w:bookmarkStart w:id="1284" w:name="_Toc117715623"/>
      <w:bookmarkStart w:id="1285" w:name="_Toc117715726"/>
      <w:bookmarkStart w:id="1286" w:name="_Toc120139626"/>
      <w:bookmarkStart w:id="1287" w:name="_Toc120139890"/>
      <w:bookmarkStart w:id="1288" w:name="_Toc121280572"/>
      <w:bookmarkStart w:id="1289" w:name="_Toc121280633"/>
      <w:bookmarkStart w:id="1290" w:name="_Toc121280694"/>
      <w:bookmarkStart w:id="1291" w:name="_Toc121280755"/>
      <w:bookmarkStart w:id="1292" w:name="_Toc117715486"/>
      <w:bookmarkStart w:id="1293" w:name="_Toc117715555"/>
      <w:bookmarkStart w:id="1294" w:name="_Toc117715624"/>
      <w:bookmarkStart w:id="1295" w:name="_Toc117715727"/>
      <w:bookmarkStart w:id="1296" w:name="_Toc120139627"/>
      <w:bookmarkStart w:id="1297" w:name="_Toc120139891"/>
      <w:bookmarkStart w:id="1298" w:name="_Toc121280573"/>
      <w:bookmarkStart w:id="1299" w:name="_Toc121280634"/>
      <w:bookmarkStart w:id="1300" w:name="_Toc121280695"/>
      <w:bookmarkStart w:id="1301" w:name="_Toc121280756"/>
      <w:bookmarkStart w:id="1302" w:name="_Toc120139628"/>
      <w:bookmarkStart w:id="1303" w:name="_Toc127003366"/>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proofErr w:type="spellStart"/>
      <w:r>
        <w:t>Tujuan</w:t>
      </w:r>
      <w:proofErr w:type="spellEnd"/>
      <w:r>
        <w:t xml:space="preserve"> </w:t>
      </w:r>
      <w:proofErr w:type="spellStart"/>
      <w:r>
        <w:t>Penelitian</w:t>
      </w:r>
      <w:bookmarkEnd w:id="1302"/>
      <w:bookmarkEnd w:id="1303"/>
      <w:proofErr w:type="spellEnd"/>
    </w:p>
    <w:p w14:paraId="776ECDE3" w14:textId="71D9C0C8" w:rsidR="00881706" w:rsidRPr="00AE58C4" w:rsidRDefault="00B72500" w:rsidP="00AE58C4">
      <w:pPr>
        <w:spacing w:line="360" w:lineRule="auto"/>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6D5D34">
        <w:t xml:space="preserve"> “</w:t>
      </w:r>
      <w:proofErr w:type="spellStart"/>
      <w:r w:rsidR="00F5391C" w:rsidRPr="00F5391C">
        <w:t>Mengoptimasi</w:t>
      </w:r>
      <w:proofErr w:type="spellEnd"/>
      <w:r w:rsidR="00F5391C" w:rsidRPr="00F5391C">
        <w:t xml:space="preserve"> </w:t>
      </w:r>
      <w:proofErr w:type="spellStart"/>
      <w:r w:rsidR="00F5391C" w:rsidRPr="00F5391C">
        <w:t>alokasi</w:t>
      </w:r>
      <w:proofErr w:type="spellEnd"/>
      <w:r w:rsidR="00F5391C" w:rsidRPr="00F5391C">
        <w:t xml:space="preserve"> </w:t>
      </w:r>
      <w:proofErr w:type="spellStart"/>
      <w:r w:rsidR="00F5391C" w:rsidRPr="00F5391C">
        <w:t>pekerjaan</w:t>
      </w:r>
      <w:proofErr w:type="spellEnd"/>
      <w:r w:rsidR="00F5391C" w:rsidRPr="00F5391C">
        <w:t xml:space="preserve"> dan </w:t>
      </w:r>
      <w:proofErr w:type="spellStart"/>
      <w:r w:rsidR="00F5391C" w:rsidRPr="00F5391C">
        <w:t>sumber</w:t>
      </w:r>
      <w:proofErr w:type="spellEnd"/>
      <w:r w:rsidR="00F5391C" w:rsidRPr="00F5391C">
        <w:t xml:space="preserve"> </w:t>
      </w:r>
      <w:proofErr w:type="spellStart"/>
      <w:r w:rsidR="00F5391C" w:rsidRPr="00F5391C">
        <w:t>daya</w:t>
      </w:r>
      <w:proofErr w:type="spellEnd"/>
      <w:r w:rsidR="00F5391C" w:rsidRPr="00F5391C">
        <w:t xml:space="preserve"> dengan </w:t>
      </w:r>
      <w:proofErr w:type="spellStart"/>
      <w:r w:rsidR="00F5391C" w:rsidRPr="00F5391C">
        <w:t>sistem</w:t>
      </w:r>
      <w:proofErr w:type="spellEnd"/>
      <w:r w:rsidR="00F5391C" w:rsidRPr="00F5391C">
        <w:t xml:space="preserve"> </w:t>
      </w:r>
      <w:proofErr w:type="spellStart"/>
      <w:r w:rsidR="00F5391C" w:rsidRPr="00F5391C">
        <w:t>informasi</w:t>
      </w:r>
      <w:proofErr w:type="spellEnd"/>
      <w:r w:rsidR="00F5391C" w:rsidRPr="00F5391C">
        <w:t xml:space="preserve"> </w:t>
      </w:r>
      <w:proofErr w:type="spellStart"/>
      <w:r w:rsidR="00F5391C" w:rsidRPr="00F5391C">
        <w:t>manajemen</w:t>
      </w:r>
      <w:proofErr w:type="spellEnd"/>
      <w:r w:rsidR="00F5391C" w:rsidRPr="00F5391C">
        <w:t xml:space="preserve"> </w:t>
      </w:r>
      <w:proofErr w:type="spellStart"/>
      <w:r w:rsidR="00F5391C" w:rsidRPr="00F5391C">
        <w:t>proyek</w:t>
      </w:r>
      <w:proofErr w:type="spellEnd"/>
      <w:r w:rsidR="00F5391C" w:rsidRPr="00F5391C">
        <w:t xml:space="preserve"> yang </w:t>
      </w:r>
      <w:proofErr w:type="spellStart"/>
      <w:r w:rsidR="00F5391C" w:rsidRPr="00F5391C">
        <w:t>terintegrasi</w:t>
      </w:r>
      <w:proofErr w:type="spellEnd"/>
      <w:r w:rsidR="00F5391C" w:rsidRPr="00F5391C">
        <w:t xml:space="preserve"> dengan </w:t>
      </w:r>
      <w:proofErr w:type="spellStart"/>
      <w:r w:rsidR="00F5391C" w:rsidRPr="00F5391C">
        <w:t>teknologi</w:t>
      </w:r>
      <w:proofErr w:type="spellEnd"/>
      <w:r w:rsidR="00F5391C" w:rsidRPr="00F5391C">
        <w:t xml:space="preserve"> </w:t>
      </w:r>
      <w:proofErr w:type="spellStart"/>
      <w:r w:rsidR="00F5391C" w:rsidRPr="00F5391C">
        <w:t>pengambilan</w:t>
      </w:r>
      <w:proofErr w:type="spellEnd"/>
      <w:r w:rsidR="00F5391C" w:rsidRPr="00F5391C">
        <w:t xml:space="preserve"> </w:t>
      </w:r>
      <w:proofErr w:type="spellStart"/>
      <w:r w:rsidR="00F5391C" w:rsidRPr="00F5391C">
        <w:t>keputusan</w:t>
      </w:r>
      <w:proofErr w:type="spellEnd"/>
      <w:r w:rsidR="00F5391C" w:rsidRPr="00F5391C">
        <w:t>.</w:t>
      </w:r>
      <w:r w:rsidR="006D5D34">
        <w:t>”</w:t>
      </w:r>
      <w:r w:rsidR="00881706" w:rsidRPr="006D5D34">
        <w:rPr>
          <w:i/>
          <w:iCs/>
        </w:rPr>
        <w:t>.</w:t>
      </w:r>
    </w:p>
    <w:p w14:paraId="2A2F896D" w14:textId="3F89DE5C" w:rsidR="003B3765" w:rsidRDefault="003B3765" w:rsidP="003B3765">
      <w:pPr>
        <w:pStyle w:val="Heading2"/>
      </w:pPr>
      <w:bookmarkStart w:id="1304" w:name="_Toc117715488"/>
      <w:bookmarkStart w:id="1305" w:name="_Toc117715557"/>
      <w:bookmarkStart w:id="1306" w:name="_Toc117715626"/>
      <w:bookmarkStart w:id="1307" w:name="_Toc117715729"/>
      <w:bookmarkStart w:id="1308" w:name="_Toc120139629"/>
      <w:bookmarkStart w:id="1309" w:name="_Toc120139893"/>
      <w:bookmarkStart w:id="1310" w:name="_Toc121280575"/>
      <w:bookmarkStart w:id="1311" w:name="_Toc121280636"/>
      <w:bookmarkStart w:id="1312" w:name="_Toc121280697"/>
      <w:bookmarkStart w:id="1313" w:name="_Toc121280758"/>
      <w:bookmarkStart w:id="1314" w:name="_Toc120139630"/>
      <w:bookmarkStart w:id="1315" w:name="_Toc127003367"/>
      <w:bookmarkEnd w:id="1304"/>
      <w:bookmarkEnd w:id="1305"/>
      <w:bookmarkEnd w:id="1306"/>
      <w:bookmarkEnd w:id="1307"/>
      <w:bookmarkEnd w:id="1308"/>
      <w:bookmarkEnd w:id="1309"/>
      <w:bookmarkEnd w:id="1310"/>
      <w:bookmarkEnd w:id="1311"/>
      <w:bookmarkEnd w:id="1312"/>
      <w:bookmarkEnd w:id="1313"/>
      <w:proofErr w:type="spellStart"/>
      <w:r>
        <w:t>Manfaat</w:t>
      </w:r>
      <w:proofErr w:type="spellEnd"/>
      <w:r>
        <w:t xml:space="preserve"> </w:t>
      </w:r>
      <w:proofErr w:type="spellStart"/>
      <w:r>
        <w:t>Penelitian</w:t>
      </w:r>
      <w:bookmarkEnd w:id="1314"/>
      <w:bookmarkEnd w:id="1315"/>
      <w:proofErr w:type="spellEnd"/>
    </w:p>
    <w:p w14:paraId="62F73269" w14:textId="763005F0" w:rsidR="00F84536" w:rsidRDefault="00134814" w:rsidP="006953A5">
      <w:pPr>
        <w:spacing w:line="360" w:lineRule="auto"/>
      </w:pP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6066DF8" w:rsidR="00134814" w:rsidRPr="00AE58C4" w:rsidRDefault="00134814" w:rsidP="00766809">
      <w:pPr>
        <w:pStyle w:val="ListParagraph"/>
        <w:numPr>
          <w:ilvl w:val="6"/>
          <w:numId w:val="4"/>
        </w:numPr>
        <w:spacing w:line="360" w:lineRule="auto"/>
        <w:ind w:left="709"/>
        <w:rPr>
          <w:lang w:val="en-ID"/>
        </w:rPr>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766809" w:rsidRPr="00766809">
        <w:t>memberikan</w:t>
      </w:r>
      <w:proofErr w:type="spellEnd"/>
      <w:r w:rsidR="00766809" w:rsidRPr="00766809">
        <w:t xml:space="preserve"> </w:t>
      </w:r>
      <w:proofErr w:type="spellStart"/>
      <w:r w:rsidR="00766809" w:rsidRPr="00766809">
        <w:t>dasar</w:t>
      </w:r>
      <w:proofErr w:type="spellEnd"/>
      <w:r w:rsidR="00766809" w:rsidRPr="00766809">
        <w:t> </w:t>
      </w:r>
      <w:proofErr w:type="spellStart"/>
      <w:r w:rsidR="00766809" w:rsidRPr="00766809">
        <w:t>bagi</w:t>
      </w:r>
      <w:proofErr w:type="spellEnd"/>
      <w:r w:rsidR="00766809" w:rsidRPr="00766809">
        <w:t xml:space="preserve"> </w:t>
      </w:r>
      <w:proofErr w:type="spellStart"/>
      <w:r w:rsidR="00766809" w:rsidRPr="00766809">
        <w:t>manajer</w:t>
      </w:r>
      <w:proofErr w:type="spellEnd"/>
      <w:r w:rsidR="00766809" w:rsidRPr="00766809">
        <w:t xml:space="preserve"> </w:t>
      </w:r>
      <w:proofErr w:type="spellStart"/>
      <w:r w:rsidR="00766809" w:rsidRPr="00766809">
        <w:t>proyek</w:t>
      </w:r>
      <w:proofErr w:type="spellEnd"/>
      <w:r w:rsidR="00766809" w:rsidRPr="00766809">
        <w:t xml:space="preserve"> untuk </w:t>
      </w:r>
      <w:proofErr w:type="spellStart"/>
      <w:r w:rsidR="00766809" w:rsidRPr="00766809">
        <w:t>menginisiasi</w:t>
      </w:r>
      <w:proofErr w:type="spellEnd"/>
      <w:r w:rsidR="00766809" w:rsidRPr="00766809">
        <w:t xml:space="preserve"> </w:t>
      </w:r>
      <w:proofErr w:type="spellStart"/>
      <w:r w:rsidR="00766809" w:rsidRPr="00766809">
        <w:t>proyek</w:t>
      </w:r>
      <w:proofErr w:type="spellEnd"/>
      <w:r w:rsidR="00766809" w:rsidRPr="00766809">
        <w:t xml:space="preserve"> </w:t>
      </w:r>
      <w:proofErr w:type="spellStart"/>
      <w:r w:rsidR="00766809" w:rsidRPr="00766809">
        <w:t>pengembangan</w:t>
      </w:r>
      <w:proofErr w:type="spellEnd"/>
      <w:r w:rsidR="00766809" w:rsidRPr="00766809">
        <w:t xml:space="preserve"> SIMP yang </w:t>
      </w:r>
      <w:proofErr w:type="spellStart"/>
      <w:r w:rsidR="00766809" w:rsidRPr="00766809">
        <w:t>dapat</w:t>
      </w:r>
      <w:proofErr w:type="spellEnd"/>
      <w:r w:rsidR="00766809" w:rsidRPr="00766809">
        <w:t xml:space="preserve"> </w:t>
      </w:r>
      <w:proofErr w:type="spellStart"/>
      <w:r w:rsidR="00766809" w:rsidRPr="00766809">
        <w:t>menyelesaikan</w:t>
      </w:r>
      <w:proofErr w:type="spellEnd"/>
      <w:r w:rsidR="00766809" w:rsidRPr="00766809">
        <w:t xml:space="preserve"> </w:t>
      </w:r>
      <w:proofErr w:type="spellStart"/>
      <w:r w:rsidR="00766809" w:rsidRPr="00766809">
        <w:t>permasalahan</w:t>
      </w:r>
      <w:proofErr w:type="spellEnd"/>
      <w:r w:rsidR="00766809" w:rsidRPr="00766809">
        <w:t xml:space="preserve"> </w:t>
      </w:r>
      <w:proofErr w:type="spellStart"/>
      <w:r w:rsidR="00766809" w:rsidRPr="00766809">
        <w:t>alokasi</w:t>
      </w:r>
      <w:proofErr w:type="spellEnd"/>
      <w:r w:rsidR="00766809" w:rsidRPr="00766809">
        <w:t xml:space="preserve"> </w:t>
      </w:r>
      <w:proofErr w:type="spellStart"/>
      <w:r w:rsidR="00766809" w:rsidRPr="00766809">
        <w:t>pekerjaan</w:t>
      </w:r>
      <w:proofErr w:type="spellEnd"/>
      <w:r w:rsidR="00766809" w:rsidRPr="00766809">
        <w:t xml:space="preserve"> dan </w:t>
      </w:r>
      <w:proofErr w:type="spellStart"/>
      <w:r w:rsidR="00766809" w:rsidRPr="00766809">
        <w:t>sumber</w:t>
      </w:r>
      <w:proofErr w:type="spellEnd"/>
      <w:r w:rsidR="00766809" w:rsidRPr="00766809">
        <w:t xml:space="preserve"> </w:t>
      </w:r>
      <w:proofErr w:type="spellStart"/>
      <w:r w:rsidR="00766809" w:rsidRPr="00766809">
        <w:t>daya</w:t>
      </w:r>
      <w:proofErr w:type="spellEnd"/>
      <w:r w:rsidR="00766809" w:rsidRPr="00766809">
        <w:t>.</w:t>
      </w:r>
    </w:p>
    <w:p w14:paraId="341D9221" w14:textId="363F0FFE"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rsidR="0094322E" w:rsidRPr="0094322E">
        <w:t>mendapatkan</w:t>
      </w:r>
      <w:proofErr w:type="spellEnd"/>
      <w:r w:rsidR="0094322E" w:rsidRPr="0094322E">
        <w:t xml:space="preserve"> </w:t>
      </w:r>
      <w:proofErr w:type="spellStart"/>
      <w:r w:rsidR="0094322E" w:rsidRPr="0094322E">
        <w:t>landasan</w:t>
      </w:r>
      <w:proofErr w:type="spellEnd"/>
      <w:r w:rsidR="0094322E" w:rsidRPr="0094322E">
        <w:t xml:space="preserve"> </w:t>
      </w:r>
      <w:proofErr w:type="spellStart"/>
      <w:r w:rsidR="0094322E" w:rsidRPr="0094322E">
        <w:t>dalam</w:t>
      </w:r>
      <w:proofErr w:type="spellEnd"/>
      <w:r w:rsidR="0094322E" w:rsidRPr="0094322E">
        <w:t xml:space="preserve"> </w:t>
      </w:r>
      <w:proofErr w:type="spellStart"/>
      <w:r w:rsidR="0094322E" w:rsidRPr="0094322E">
        <w:t>melakukan</w:t>
      </w:r>
      <w:proofErr w:type="spellEnd"/>
      <w:r w:rsidR="0094322E" w:rsidRPr="0094322E">
        <w:t xml:space="preserve"> </w:t>
      </w:r>
      <w:proofErr w:type="spellStart"/>
      <w:r w:rsidR="0094322E" w:rsidRPr="0094322E">
        <w:t>pembangunan</w:t>
      </w:r>
      <w:proofErr w:type="spellEnd"/>
      <w:r w:rsidR="0094322E" w:rsidRPr="0094322E">
        <w:t xml:space="preserve"> SIMP yang </w:t>
      </w:r>
      <w:proofErr w:type="spellStart"/>
      <w:r w:rsidR="0094322E" w:rsidRPr="0094322E">
        <w:t>dapat</w:t>
      </w:r>
      <w:proofErr w:type="spellEnd"/>
      <w:r w:rsidR="0094322E" w:rsidRPr="0094322E">
        <w:t xml:space="preserve"> </w:t>
      </w:r>
      <w:proofErr w:type="spellStart"/>
      <w:r w:rsidR="0094322E" w:rsidRPr="0094322E">
        <w:t>menyelesaikan</w:t>
      </w:r>
      <w:proofErr w:type="spellEnd"/>
      <w:r w:rsidR="0094322E" w:rsidRPr="0094322E">
        <w:t xml:space="preserve"> </w:t>
      </w:r>
      <w:proofErr w:type="spellStart"/>
      <w:r w:rsidR="0094322E" w:rsidRPr="0094322E">
        <w:t>permasalahan</w:t>
      </w:r>
      <w:proofErr w:type="spellEnd"/>
      <w:r w:rsidR="0094322E" w:rsidRPr="0094322E">
        <w:t xml:space="preserve"> </w:t>
      </w:r>
      <w:proofErr w:type="spellStart"/>
      <w:r w:rsidR="0094322E" w:rsidRPr="0094322E">
        <w:t>alokasi</w:t>
      </w:r>
      <w:proofErr w:type="spellEnd"/>
      <w:r w:rsidR="0094322E" w:rsidRPr="0094322E">
        <w:t xml:space="preserve"> </w:t>
      </w:r>
      <w:proofErr w:type="spellStart"/>
      <w:r w:rsidR="0094322E" w:rsidRPr="0094322E">
        <w:t>pekerjaan</w:t>
      </w:r>
      <w:proofErr w:type="spellEnd"/>
      <w:r w:rsidR="0094322E" w:rsidRPr="0094322E">
        <w:t xml:space="preserve"> dan </w:t>
      </w:r>
      <w:proofErr w:type="spellStart"/>
      <w:r w:rsidR="0094322E" w:rsidRPr="0094322E">
        <w:t>sumber</w:t>
      </w:r>
      <w:proofErr w:type="spellEnd"/>
      <w:r w:rsidR="0094322E" w:rsidRPr="0094322E">
        <w:t xml:space="preserve"> </w:t>
      </w:r>
      <w:proofErr w:type="spellStart"/>
      <w:r w:rsidR="0094322E" w:rsidRPr="0094322E">
        <w:t>daya</w:t>
      </w:r>
      <w:proofErr w:type="spellEnd"/>
      <w:r w:rsidR="0094322E" w:rsidRPr="0094322E">
        <w:t>.</w:t>
      </w:r>
    </w:p>
    <w:p w14:paraId="5520FB46" w14:textId="5F7DAEC0"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rsidR="00B0432A" w:rsidRPr="00B0432A">
        <w:t>dapat</w:t>
      </w:r>
      <w:proofErr w:type="spellEnd"/>
      <w:r w:rsidR="00B0432A" w:rsidRPr="00B0432A">
        <w:t xml:space="preserve"> </w:t>
      </w:r>
      <w:proofErr w:type="spellStart"/>
      <w:r w:rsidR="00B0432A" w:rsidRPr="00B0432A">
        <w:t>digunakan</w:t>
      </w:r>
      <w:proofErr w:type="spellEnd"/>
      <w:r w:rsidR="00B0432A" w:rsidRPr="00B0432A">
        <w:t xml:space="preserve"> </w:t>
      </w:r>
      <w:proofErr w:type="spellStart"/>
      <w:r w:rsidR="00B0432A" w:rsidRPr="00B0432A">
        <w:t>sebagai</w:t>
      </w:r>
      <w:proofErr w:type="spellEnd"/>
      <w:r w:rsidR="00B0432A" w:rsidRPr="00B0432A">
        <w:t xml:space="preserve"> </w:t>
      </w:r>
      <w:proofErr w:type="spellStart"/>
      <w:r w:rsidR="00B0432A" w:rsidRPr="00B0432A">
        <w:t>acuan</w:t>
      </w:r>
      <w:proofErr w:type="spellEnd"/>
      <w:r w:rsidR="00B0432A" w:rsidRPr="00B0432A">
        <w:t xml:space="preserve"> dan </w:t>
      </w:r>
      <w:proofErr w:type="spellStart"/>
      <w:r w:rsidR="00B0432A" w:rsidRPr="00B0432A">
        <w:t>referensi</w:t>
      </w:r>
      <w:proofErr w:type="spellEnd"/>
      <w:r w:rsidR="00B0432A" w:rsidRPr="00B0432A">
        <w:t xml:space="preserve"> untuk </w:t>
      </w:r>
      <w:proofErr w:type="spellStart"/>
      <w:r w:rsidR="00B0432A" w:rsidRPr="00B0432A">
        <w:t>mengembangkan</w:t>
      </w:r>
      <w:proofErr w:type="spellEnd"/>
      <w:r w:rsidR="00B0432A" w:rsidRPr="00B0432A">
        <w:t xml:space="preserve"> SIMP untuk </w:t>
      </w:r>
      <w:proofErr w:type="spellStart"/>
      <w:r w:rsidR="00B0432A" w:rsidRPr="00B0432A">
        <w:t>dapat</w:t>
      </w:r>
      <w:proofErr w:type="spellEnd"/>
      <w:r w:rsidR="00B0432A" w:rsidRPr="00B0432A">
        <w:t xml:space="preserve"> </w:t>
      </w:r>
      <w:proofErr w:type="spellStart"/>
      <w:r w:rsidR="00B0432A" w:rsidRPr="00B0432A">
        <w:t>menyelesaikan</w:t>
      </w:r>
      <w:proofErr w:type="spellEnd"/>
      <w:r w:rsidR="00B0432A" w:rsidRPr="00B0432A">
        <w:t xml:space="preserve"> </w:t>
      </w:r>
      <w:proofErr w:type="spellStart"/>
      <w:r w:rsidR="00B0432A" w:rsidRPr="00B0432A">
        <w:t>lebih</w:t>
      </w:r>
      <w:proofErr w:type="spellEnd"/>
      <w:r w:rsidR="00B0432A" w:rsidRPr="00B0432A">
        <w:t xml:space="preserve"> </w:t>
      </w:r>
      <w:proofErr w:type="spellStart"/>
      <w:r w:rsidR="00B0432A" w:rsidRPr="00B0432A">
        <w:t>banyak</w:t>
      </w:r>
      <w:proofErr w:type="spellEnd"/>
      <w:r w:rsidR="00B0432A" w:rsidRPr="00B0432A">
        <w:t xml:space="preserve"> </w:t>
      </w:r>
      <w:proofErr w:type="spellStart"/>
      <w:r w:rsidR="00B0432A" w:rsidRPr="00B0432A">
        <w:t>pemasalahan</w:t>
      </w:r>
      <w:proofErr w:type="spellEnd"/>
      <w:r w:rsidR="00B0432A" w:rsidRPr="00B0432A">
        <w:t xml:space="preserve"> </w:t>
      </w:r>
      <w:proofErr w:type="spellStart"/>
      <w:r w:rsidR="00B0432A" w:rsidRPr="00B0432A">
        <w:t>manajemen</w:t>
      </w:r>
      <w:proofErr w:type="spellEnd"/>
      <w:r w:rsidR="00B0432A" w:rsidRPr="00B0432A">
        <w:t xml:space="preserve"> </w:t>
      </w:r>
      <w:proofErr w:type="spellStart"/>
      <w:r w:rsidR="00B0432A" w:rsidRPr="00B0432A">
        <w:t>proyek</w:t>
      </w:r>
      <w:proofErr w:type="spellEnd"/>
      <w:r w:rsidR="00B0432A" w:rsidRPr="00B0432A">
        <w:t>.</w:t>
      </w:r>
    </w:p>
    <w:p w14:paraId="3A0DA075" w14:textId="0B7E5493" w:rsidR="003B3765" w:rsidRDefault="003B3765" w:rsidP="009D428D">
      <w:pPr>
        <w:pStyle w:val="Heading2"/>
        <w:spacing w:line="360" w:lineRule="auto"/>
      </w:pPr>
      <w:bookmarkStart w:id="1316" w:name="_Toc120139631"/>
      <w:bookmarkStart w:id="1317" w:name="_Toc127003368"/>
      <w:r>
        <w:t xml:space="preserve">Batasan </w:t>
      </w:r>
      <w:proofErr w:type="spellStart"/>
      <w:r>
        <w:t>Penelitian</w:t>
      </w:r>
      <w:bookmarkEnd w:id="1316"/>
      <w:bookmarkEnd w:id="1317"/>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73A5F6EE" w:rsidR="00B4061D" w:rsidRDefault="00F710E9" w:rsidP="009D428D">
      <w:pPr>
        <w:pStyle w:val="ListParagraph"/>
        <w:numPr>
          <w:ilvl w:val="6"/>
          <w:numId w:val="4"/>
        </w:numPr>
        <w:spacing w:line="360" w:lineRule="auto"/>
        <w:ind w:left="709"/>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rsidR="00D01C78" w:rsidRPr="00D01C78">
        <w:t>dalam</w:t>
      </w:r>
      <w:proofErr w:type="spellEnd"/>
      <w:r w:rsidR="00D01C78" w:rsidRPr="00D01C78">
        <w:t xml:space="preserve"> </w:t>
      </w:r>
      <w:proofErr w:type="spellStart"/>
      <w:r w:rsidR="00D01C78" w:rsidRPr="00D01C78">
        <w:t>penelitian</w:t>
      </w:r>
      <w:proofErr w:type="spellEnd"/>
      <w:r w:rsidR="00D01C78" w:rsidRPr="00D01C78">
        <w:t xml:space="preserve"> </w:t>
      </w:r>
      <w:proofErr w:type="spellStart"/>
      <w:r w:rsidR="00D01C78" w:rsidRPr="00D01C78">
        <w:t>ini</w:t>
      </w:r>
      <w:proofErr w:type="spellEnd"/>
      <w:r w:rsidR="00D01C78" w:rsidRPr="00D01C78">
        <w:t xml:space="preserve"> </w:t>
      </w:r>
      <w:proofErr w:type="spellStart"/>
      <w:r w:rsidR="00D01C78" w:rsidRPr="00D01C78">
        <w:t>terbatas</w:t>
      </w:r>
      <w:proofErr w:type="spellEnd"/>
      <w:r w:rsidR="00D01C78" w:rsidRPr="00D01C78">
        <w:t xml:space="preserve"> pada </w:t>
      </w:r>
      <w:proofErr w:type="spellStart"/>
      <w:r w:rsidR="00D01C78" w:rsidRPr="00D01C78">
        <w:t>perusahaan</w:t>
      </w:r>
      <w:proofErr w:type="spellEnd"/>
      <w:r w:rsidR="00D01C78" w:rsidRPr="00D01C78">
        <w:t xml:space="preserve"> </w:t>
      </w:r>
      <w:proofErr w:type="spellStart"/>
      <w:r w:rsidR="00D01C78" w:rsidRPr="00D01C78">
        <w:t>teknologi</w:t>
      </w:r>
      <w:proofErr w:type="spellEnd"/>
      <w:r w:rsidR="00D01C78" w:rsidRPr="00D01C78">
        <w:t xml:space="preserve"> </w:t>
      </w:r>
      <w:proofErr w:type="spellStart"/>
      <w:r w:rsidR="00D01C78" w:rsidRPr="00D01C78">
        <w:t>informasi</w:t>
      </w:r>
      <w:proofErr w:type="spellEnd"/>
      <w:r w:rsidR="00D01C78" w:rsidRPr="00D01C78">
        <w:t xml:space="preserve"> </w:t>
      </w:r>
      <w:proofErr w:type="spellStart"/>
      <w:r w:rsidR="00D01C78" w:rsidRPr="00D01C78">
        <w:t>berkhusus</w:t>
      </w:r>
      <w:proofErr w:type="spellEnd"/>
      <w:r w:rsidR="00D01C78" w:rsidRPr="00D01C78">
        <w:t xml:space="preserve"> pada </w:t>
      </w:r>
      <w:proofErr w:type="spellStart"/>
      <w:r w:rsidR="00D01C78" w:rsidRPr="00AE58C4">
        <w:t>pengembangan</w:t>
      </w:r>
      <w:proofErr w:type="spellEnd"/>
      <w:r w:rsidR="00D01C78" w:rsidRPr="00AE58C4">
        <w:t xml:space="preserve"> </w:t>
      </w:r>
      <w:proofErr w:type="spellStart"/>
      <w:r w:rsidR="00D01C78" w:rsidRPr="00AE58C4">
        <w:t>perangkat</w:t>
      </w:r>
      <w:proofErr w:type="spellEnd"/>
      <w:r w:rsidR="00D01C78" w:rsidRPr="00AE58C4">
        <w:t xml:space="preserve"> </w:t>
      </w:r>
      <w:proofErr w:type="spellStart"/>
      <w:r w:rsidR="00D01C78" w:rsidRPr="00AE58C4">
        <w:t>lunak</w:t>
      </w:r>
      <w:proofErr w:type="spellEnd"/>
      <w:r>
        <w:t>.</w:t>
      </w:r>
    </w:p>
    <w:p w14:paraId="30091DE4" w14:textId="42C4DAFC" w:rsidR="005A6262" w:rsidRDefault="005A6262" w:rsidP="009D428D">
      <w:pPr>
        <w:pStyle w:val="ListParagraph"/>
        <w:numPr>
          <w:ilvl w:val="6"/>
          <w:numId w:val="4"/>
        </w:numPr>
        <w:spacing w:line="360" w:lineRule="auto"/>
        <w:ind w:left="709"/>
      </w:pPr>
      <w:r>
        <w:t xml:space="preserve">Lokasi </w:t>
      </w:r>
      <w:proofErr w:type="spellStart"/>
      <w:r>
        <w:t>penelitian</w:t>
      </w:r>
      <w:proofErr w:type="spellEnd"/>
      <w:r>
        <w:t xml:space="preserve"> dilakukan </w:t>
      </w:r>
      <w:proofErr w:type="spellStart"/>
      <w:r>
        <w:t>disalah</w:t>
      </w:r>
      <w:proofErr w:type="spellEnd"/>
      <w:r>
        <w:t xml:space="preserve"> </w:t>
      </w:r>
      <w:proofErr w:type="spellStart"/>
      <w:r>
        <w:t>satu</w:t>
      </w:r>
      <w:proofErr w:type="spellEnd"/>
      <w:r>
        <w:t xml:space="preserve"> </w:t>
      </w:r>
      <w:proofErr w:type="spellStart"/>
      <w:r w:rsidR="00567B66">
        <w:t>anak</w:t>
      </w:r>
      <w:proofErr w:type="spellEnd"/>
      <w:r w:rsidR="00567B66">
        <w:t xml:space="preserve"> </w:t>
      </w:r>
      <w:proofErr w:type="spellStart"/>
      <w:r w:rsidR="00567B66">
        <w:t>usaha</w:t>
      </w:r>
      <w:proofErr w:type="spellEnd"/>
      <w:r w:rsidR="00567B66">
        <w:t xml:space="preserve"> </w:t>
      </w:r>
      <w:proofErr w:type="spellStart"/>
      <w:r w:rsidR="00567B66">
        <w:t>perusahaan</w:t>
      </w:r>
      <w:proofErr w:type="spellEnd"/>
      <w:r w:rsidR="00567B66">
        <w:t xml:space="preserve"> BUMN yang </w:t>
      </w:r>
      <w:proofErr w:type="spellStart"/>
      <w:r w:rsidR="00567B66">
        <w:t>bergerak</w:t>
      </w:r>
      <w:proofErr w:type="spellEnd"/>
      <w:r w:rsidR="00567B66">
        <w:t xml:space="preserve"> di </w:t>
      </w:r>
      <w:proofErr w:type="spellStart"/>
      <w:r w:rsidR="00567B66">
        <w:t>bidang</w:t>
      </w:r>
      <w:proofErr w:type="spellEnd"/>
      <w:r w:rsidR="00567B66">
        <w:t xml:space="preserve"> </w:t>
      </w:r>
      <w:proofErr w:type="spellStart"/>
      <w:r w:rsidR="00567B66">
        <w:t>telekomunikasi</w:t>
      </w:r>
      <w:proofErr w:type="spellEnd"/>
      <w:r w:rsidR="00567B66">
        <w:t>.</w:t>
      </w:r>
    </w:p>
    <w:p w14:paraId="01CEE03C" w14:textId="619CB270" w:rsidR="00F710E9" w:rsidRDefault="00F710E9" w:rsidP="009D428D">
      <w:pPr>
        <w:pStyle w:val="ListParagraph"/>
        <w:numPr>
          <w:ilvl w:val="6"/>
          <w:numId w:val="4"/>
        </w:numPr>
        <w:spacing w:line="360" w:lineRule="auto"/>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40FEF9FA" w:rsidR="00F84536" w:rsidRDefault="006D2C73" w:rsidP="00F84536">
      <w:pPr>
        <w:pStyle w:val="ListParagraph"/>
        <w:numPr>
          <w:ilvl w:val="6"/>
          <w:numId w:val="4"/>
        </w:numPr>
        <w:spacing w:line="360" w:lineRule="auto"/>
        <w:ind w:left="709"/>
      </w:pPr>
      <w:r>
        <w:t>Data</w:t>
      </w:r>
      <w:r w:rsidR="009609B3">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r w:rsidR="00FF7340">
        <w:t xml:space="preserve"> </w:t>
      </w:r>
      <w:proofErr w:type="spellStart"/>
      <w:r w:rsidR="00FF7340">
        <w:t>dalam</w:t>
      </w:r>
      <w:proofErr w:type="spellEnd"/>
      <w:r w:rsidR="00FF7340">
        <w:t xml:space="preserve"> </w:t>
      </w:r>
      <w:proofErr w:type="spellStart"/>
      <w:r w:rsidR="00FF7340">
        <w:t>rentang</w:t>
      </w:r>
      <w:proofErr w:type="spellEnd"/>
      <w:r w:rsidR="00FF7340">
        <w:t xml:space="preserve"> </w:t>
      </w:r>
      <w:proofErr w:type="spellStart"/>
      <w:r w:rsidR="00FF7340">
        <w:t>tahun</w:t>
      </w:r>
      <w:proofErr w:type="spellEnd"/>
      <w:r w:rsidR="00FF7340">
        <w:t xml:space="preserve"> 2021-2022</w:t>
      </w:r>
      <w:r w:rsidR="009D428D">
        <w:t>.</w:t>
      </w:r>
    </w:p>
    <w:p w14:paraId="65B460F3" w14:textId="2D657576" w:rsidR="008419CC" w:rsidRDefault="008419CC" w:rsidP="00AE58C4">
      <w:pPr>
        <w:pStyle w:val="Heading2"/>
        <w:spacing w:line="360" w:lineRule="auto"/>
      </w:pPr>
      <w:bookmarkStart w:id="1318" w:name="_Toc120139632"/>
      <w:bookmarkStart w:id="1319" w:name="_Toc127003369"/>
      <w:proofErr w:type="spellStart"/>
      <w:r>
        <w:lastRenderedPageBreak/>
        <w:t>Ringkasan</w:t>
      </w:r>
      <w:proofErr w:type="spellEnd"/>
      <w:r>
        <w:t xml:space="preserve"> </w:t>
      </w:r>
      <w:proofErr w:type="spellStart"/>
      <w:r>
        <w:t>Metodologi</w:t>
      </w:r>
      <w:proofErr w:type="spellEnd"/>
      <w:r>
        <w:t xml:space="preserve"> </w:t>
      </w:r>
      <w:proofErr w:type="spellStart"/>
      <w:r w:rsidR="005A6262">
        <w:t>Penelitian</w:t>
      </w:r>
      <w:bookmarkEnd w:id="1318"/>
      <w:bookmarkEnd w:id="1319"/>
      <w:proofErr w:type="spellEnd"/>
    </w:p>
    <w:p w14:paraId="1866D1B5" w14:textId="5DFCBD57" w:rsidR="008419CC" w:rsidRDefault="008419CC" w:rsidP="00AE58C4">
      <w:pPr>
        <w:spacing w:line="360" w:lineRule="auto"/>
      </w:pP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perti</w:t>
      </w:r>
      <w:proofErr w:type="spellEnd"/>
      <w:r>
        <w:t xml:space="preserve"> pada </w:t>
      </w:r>
      <w:r w:rsidR="007256CD">
        <w:fldChar w:fldCharType="begin"/>
      </w:r>
      <w:r w:rsidR="007256CD">
        <w:instrText xml:space="preserve"> REF _Ref115975956 \h </w:instrText>
      </w:r>
      <w:r w:rsidR="007256CD">
        <w:fldChar w:fldCharType="separate"/>
      </w:r>
      <w:ins w:id="1320" w:author="ilham.nur@office.ui.ac.id" w:date="2023-02-11T10:22:00Z">
        <w:r w:rsidR="00A47A89">
          <w:t xml:space="preserve">Gambar </w:t>
        </w:r>
        <w:r w:rsidR="00A47A89">
          <w:rPr>
            <w:noProof/>
          </w:rPr>
          <w:t>1</w:t>
        </w:r>
        <w:r w:rsidR="00A47A89">
          <w:t>.</w:t>
        </w:r>
        <w:r w:rsidR="00A47A89">
          <w:rPr>
            <w:noProof/>
          </w:rPr>
          <w:t>5</w:t>
        </w:r>
      </w:ins>
      <w:ins w:id="1321" w:author="ilham.nur@office.ui.ac.id [2]" w:date="2023-01-29T12:12:00Z">
        <w:del w:id="1322" w:author="ilham.nur@office.ui.ac.id" w:date="2023-01-31T22:33:00Z">
          <w:r w:rsidR="00032BC4" w:rsidDel="00CA2078">
            <w:delText xml:space="preserve">Gambar </w:delText>
          </w:r>
          <w:r w:rsidR="00032BC4" w:rsidDel="00CA2078">
            <w:rPr>
              <w:noProof/>
            </w:rPr>
            <w:delText>1</w:delText>
          </w:r>
          <w:r w:rsidR="00032BC4" w:rsidDel="00CA2078">
            <w:delText>.</w:delText>
          </w:r>
          <w:r w:rsidR="00032BC4" w:rsidDel="00CA2078">
            <w:rPr>
              <w:noProof/>
            </w:rPr>
            <w:delText>5</w:delText>
          </w:r>
        </w:del>
      </w:ins>
      <w:del w:id="1323" w:author="ilham.nur@office.ui.ac.id" w:date="2023-01-31T22:33:00Z">
        <w:r w:rsidR="00987C24" w:rsidDel="00CA2078">
          <w:delText xml:space="preserve">Gambar </w:delText>
        </w:r>
        <w:r w:rsidR="00987C24" w:rsidDel="00CA2078">
          <w:rPr>
            <w:noProof/>
          </w:rPr>
          <w:delText>1</w:delText>
        </w:r>
        <w:r w:rsidR="00987C24" w:rsidDel="00CA2078">
          <w:delText>.</w:delText>
        </w:r>
        <w:r w:rsidR="00987C24" w:rsidDel="00CA2078">
          <w:rPr>
            <w:noProof/>
          </w:rPr>
          <w:delText>4</w:delText>
        </w:r>
      </w:del>
      <w:r w:rsidR="007256CD">
        <w:fldChar w:fldCharType="end"/>
      </w:r>
      <w:r w:rsidR="007256CD">
        <w:t>.</w:t>
      </w:r>
    </w:p>
    <w:p w14:paraId="53845A52" w14:textId="0DECE9D4" w:rsidR="005A6262" w:rsidRDefault="00393C68" w:rsidP="00AE58C4">
      <w:pPr>
        <w:keepNext/>
        <w:jc w:val="center"/>
      </w:pPr>
      <w:r>
        <w:tab/>
      </w:r>
      <w:r w:rsidR="00E349BE">
        <w:rPr>
          <w:noProof/>
        </w:rPr>
        <w:drawing>
          <wp:inline distT="0" distB="0" distL="0" distR="0" wp14:anchorId="5413BC00" wp14:editId="0985543C">
            <wp:extent cx="5400040" cy="56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69595"/>
                    </a:xfrm>
                    <a:prstGeom prst="rect">
                      <a:avLst/>
                    </a:prstGeom>
                    <a:noFill/>
                    <a:ln>
                      <a:noFill/>
                    </a:ln>
                  </pic:spPr>
                </pic:pic>
              </a:graphicData>
            </a:graphic>
          </wp:inline>
        </w:drawing>
      </w:r>
    </w:p>
    <w:p w14:paraId="5A583117" w14:textId="60E8EBFF" w:rsidR="00B12076" w:rsidRDefault="005A6262" w:rsidP="00F22F5A">
      <w:pPr>
        <w:pStyle w:val="Caption"/>
      </w:pPr>
      <w:bookmarkStart w:id="1324" w:name="_Ref115975956"/>
      <w:bookmarkStart w:id="1325" w:name="_Toc127003432"/>
      <w:r>
        <w:t xml:space="preserve">Gambar </w:t>
      </w:r>
      <w:ins w:id="1326" w:author="ilham.nur@office.ui.ac.id" w:date="2023-02-02T22:33:00Z">
        <w:r w:rsidR="00A76FCF">
          <w:fldChar w:fldCharType="begin"/>
        </w:r>
        <w:r w:rsidR="00A76FCF">
          <w:instrText xml:space="preserve"> STYLEREF 1 \s </w:instrText>
        </w:r>
      </w:ins>
      <w:r w:rsidR="00A76FCF">
        <w:fldChar w:fldCharType="separate"/>
      </w:r>
      <w:r w:rsidR="00A47A89">
        <w:rPr>
          <w:noProof/>
        </w:rPr>
        <w:t>1</w:t>
      </w:r>
      <w:ins w:id="1327"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328" w:author="ilham.nur@office.ui.ac.id" w:date="2023-02-11T10:22:00Z">
        <w:r w:rsidR="00A47A89">
          <w:rPr>
            <w:noProof/>
          </w:rPr>
          <w:t>5</w:t>
        </w:r>
      </w:ins>
      <w:ins w:id="1329" w:author="ilham.nur@office.ui.ac.id" w:date="2023-02-02T22:33:00Z">
        <w:r w:rsidR="00A76FCF">
          <w:fldChar w:fldCharType="end"/>
        </w:r>
      </w:ins>
      <w:ins w:id="1330" w:author="ilham.nur@office.ui.ac.id [2]" w:date="2023-01-25T05:09:00Z">
        <w:del w:id="1331" w:author="ilham.nur@office.ui.ac.id" w:date="2023-02-02T22:33:00Z">
          <w:r w:rsidR="00F62D33" w:rsidDel="00A76FCF">
            <w:fldChar w:fldCharType="begin"/>
          </w:r>
          <w:r w:rsidR="00F62D33" w:rsidDel="00A76FCF">
            <w:delInstrText xml:space="preserve"> STYLEREF 1 \s </w:delInstrText>
          </w:r>
        </w:del>
      </w:ins>
      <w:del w:id="1332" w:author="ilham.nur@office.ui.ac.id" w:date="2023-02-02T22:33:00Z">
        <w:r w:rsidR="00F62D33" w:rsidDel="00A76FCF">
          <w:fldChar w:fldCharType="separate"/>
        </w:r>
        <w:r w:rsidR="00C64CA0" w:rsidDel="00A76FCF">
          <w:rPr>
            <w:noProof/>
          </w:rPr>
          <w:delText>1</w:delText>
        </w:r>
      </w:del>
      <w:ins w:id="1333" w:author="ilham.nur@office.ui.ac.id [2]" w:date="2023-01-25T05:09:00Z">
        <w:del w:id="1334"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335" w:author="ilham.nur@office.ui.ac.id" w:date="2023-02-02T22:33:00Z">
        <w:r w:rsidR="00105420">
          <w:fldChar w:fldCharType="separate"/>
        </w:r>
      </w:del>
      <w:ins w:id="1336" w:author="ilham.nur@office.ui.ac.id [2]" w:date="2023-01-25T05:09:00Z">
        <w:del w:id="1337" w:author="ilham.nur@office.ui.ac.id" w:date="2023-02-02T22:33:00Z">
          <w:r w:rsidR="00F62D33" w:rsidDel="00A76FCF">
            <w:fldChar w:fldCharType="end"/>
          </w:r>
        </w:del>
      </w:ins>
      <w:del w:id="1338"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4</w:delText>
        </w:r>
        <w:r w:rsidR="0030521D" w:rsidDel="00E614FF">
          <w:fldChar w:fldCharType="end"/>
        </w:r>
      </w:del>
      <w:bookmarkEnd w:id="1324"/>
      <w:r>
        <w:t xml:space="preserve"> </w:t>
      </w:r>
      <w:proofErr w:type="spellStart"/>
      <w:r>
        <w:t>Ringkasan</w:t>
      </w:r>
      <w:proofErr w:type="spellEnd"/>
      <w:r>
        <w:t xml:space="preserve"> </w:t>
      </w:r>
      <w:proofErr w:type="spellStart"/>
      <w:r>
        <w:t>Metodologi</w:t>
      </w:r>
      <w:proofErr w:type="spellEnd"/>
      <w:r>
        <w:t xml:space="preserve"> </w:t>
      </w:r>
      <w:proofErr w:type="spellStart"/>
      <w:r>
        <w:t>Penelitian</w:t>
      </w:r>
      <w:bookmarkEnd w:id="1325"/>
      <w:proofErr w:type="spellEnd"/>
      <w:r w:rsidR="0049475A">
        <w:t xml:space="preserve"> </w:t>
      </w:r>
    </w:p>
    <w:p w14:paraId="3BBA6565" w14:textId="22B572F3" w:rsidR="00B55C70" w:rsidRDefault="0049475A" w:rsidP="00B55C70">
      <w:pPr>
        <w:spacing w:line="360" w:lineRule="auto"/>
      </w:pPr>
      <w:proofErr w:type="spellStart"/>
      <w:r>
        <w:t>Berdasarkan</w:t>
      </w:r>
      <w:proofErr w:type="spellEnd"/>
      <w:r>
        <w:t xml:space="preserve"> </w:t>
      </w:r>
      <w:r w:rsidR="007256CD">
        <w:fldChar w:fldCharType="begin"/>
      </w:r>
      <w:r w:rsidR="007256CD">
        <w:instrText xml:space="preserve"> REF _Ref115975956 \h </w:instrText>
      </w:r>
      <w:r w:rsidR="00492115">
        <w:instrText xml:space="preserve"> \* MERGEFORMAT </w:instrText>
      </w:r>
      <w:r w:rsidR="007256CD">
        <w:fldChar w:fldCharType="separate"/>
      </w:r>
      <w:ins w:id="1339" w:author="ilham.nur@office.ui.ac.id" w:date="2023-02-11T10:22:00Z">
        <w:r w:rsidR="00A47A89">
          <w:t xml:space="preserve">Gambar </w:t>
        </w:r>
        <w:r w:rsidR="00A47A89">
          <w:rPr>
            <w:noProof/>
          </w:rPr>
          <w:t>1.5</w:t>
        </w:r>
      </w:ins>
      <w:ins w:id="1340" w:author="ilham.nur@office.ui.ac.id [2]" w:date="2023-01-29T12:12:00Z">
        <w:del w:id="1341" w:author="ilham.nur@office.ui.ac.id" w:date="2023-01-31T22:33:00Z">
          <w:r w:rsidR="00032BC4" w:rsidDel="00CA2078">
            <w:delText xml:space="preserve">Gambar </w:delText>
          </w:r>
          <w:r w:rsidR="00032BC4" w:rsidDel="00CA2078">
            <w:rPr>
              <w:noProof/>
            </w:rPr>
            <w:delText>1.5</w:delText>
          </w:r>
        </w:del>
      </w:ins>
      <w:del w:id="1342" w:author="ilham.nur@office.ui.ac.id" w:date="2023-01-31T22:33:00Z">
        <w:r w:rsidR="00987C24" w:rsidDel="00CA2078">
          <w:delText xml:space="preserve">Gambar </w:delText>
        </w:r>
        <w:r w:rsidR="00987C24" w:rsidDel="00CA2078">
          <w:rPr>
            <w:noProof/>
          </w:rPr>
          <w:delText>1.4</w:delText>
        </w:r>
      </w:del>
      <w:r w:rsidR="007256CD">
        <w:fldChar w:fldCharType="end"/>
      </w:r>
      <w:r w:rsidR="007256CD">
        <w:t xml:space="preserve"> </w:t>
      </w:r>
      <w:proofErr w:type="spellStart"/>
      <w:r>
        <w:t>penelitian</w:t>
      </w:r>
      <w:proofErr w:type="spellEnd"/>
      <w:r>
        <w:t xml:space="preserve"> </w:t>
      </w:r>
      <w:proofErr w:type="spellStart"/>
      <w:r>
        <w:t>dibagi</w:t>
      </w:r>
      <w:proofErr w:type="spellEnd"/>
      <w:r>
        <w:t xml:space="preserve"> </w:t>
      </w:r>
      <w:proofErr w:type="spellStart"/>
      <w:r>
        <w:t>me</w:t>
      </w:r>
      <w:r w:rsidR="007256CD">
        <w:t>njadi</w:t>
      </w:r>
      <w:proofErr w:type="spellEnd"/>
      <w:r w:rsidR="007256CD">
        <w:t xml:space="preserve"> </w:t>
      </w:r>
      <w:proofErr w:type="spellStart"/>
      <w:r w:rsidR="007256CD">
        <w:t>empat</w:t>
      </w:r>
      <w:proofErr w:type="spellEnd"/>
      <w:r w:rsidR="007256CD">
        <w:t xml:space="preserve"> </w:t>
      </w:r>
      <w:proofErr w:type="spellStart"/>
      <w:r w:rsidR="007256CD">
        <w:t>tahapan</w:t>
      </w:r>
      <w:proofErr w:type="spellEnd"/>
      <w:r w:rsidR="007256CD">
        <w:t xml:space="preserve"> </w:t>
      </w:r>
      <w:proofErr w:type="spellStart"/>
      <w:r w:rsidR="007256CD">
        <w:t>yaitu</w:t>
      </w:r>
      <w:proofErr w:type="spellEnd"/>
      <w:r w:rsidR="007256CD">
        <w:t xml:space="preserve"> </w:t>
      </w:r>
      <w:proofErr w:type="spellStart"/>
      <w:r w:rsidR="007256CD">
        <w:t>tahapan</w:t>
      </w:r>
      <w:proofErr w:type="spellEnd"/>
      <w:r w:rsidR="007256CD">
        <w:t xml:space="preserve"> </w:t>
      </w:r>
      <w:proofErr w:type="spellStart"/>
      <w:r w:rsidR="007256CD">
        <w:t>awal</w:t>
      </w:r>
      <w:proofErr w:type="spellEnd"/>
      <w:r w:rsidR="007256CD">
        <w:t xml:space="preserve">, </w:t>
      </w:r>
      <w:proofErr w:type="spellStart"/>
      <w:r w:rsidR="007256CD">
        <w:t>tahapan</w:t>
      </w:r>
      <w:proofErr w:type="spellEnd"/>
      <w:r w:rsidR="007256CD">
        <w:t xml:space="preserve"> </w:t>
      </w:r>
      <w:proofErr w:type="spellStart"/>
      <w:r w:rsidR="007256CD">
        <w:t>perancangan</w:t>
      </w:r>
      <w:proofErr w:type="spellEnd"/>
      <w:r w:rsidR="007256CD">
        <w:t xml:space="preserve">, </w:t>
      </w:r>
      <w:proofErr w:type="spellStart"/>
      <w:r w:rsidR="007256CD">
        <w:t>tahapan</w:t>
      </w:r>
      <w:proofErr w:type="spellEnd"/>
      <w:r w:rsidR="007256CD">
        <w:t xml:space="preserve"> </w:t>
      </w:r>
      <w:proofErr w:type="spellStart"/>
      <w:r w:rsidR="007256CD">
        <w:t>simulasi</w:t>
      </w:r>
      <w:proofErr w:type="spellEnd"/>
      <w:r w:rsidR="007256CD">
        <w:t xml:space="preserve">, dan </w:t>
      </w:r>
      <w:proofErr w:type="spellStart"/>
      <w:r w:rsidR="007256CD">
        <w:t>tahapan</w:t>
      </w:r>
      <w:proofErr w:type="spellEnd"/>
      <w:r w:rsidR="007256CD">
        <w:t xml:space="preserve"> </w:t>
      </w:r>
      <w:proofErr w:type="spellStart"/>
      <w:r w:rsidR="007256CD">
        <w:t>analisa</w:t>
      </w:r>
      <w:proofErr w:type="spellEnd"/>
      <w:r w:rsidR="007256CD">
        <w:t xml:space="preserve"> dan </w:t>
      </w:r>
      <w:proofErr w:type="spellStart"/>
      <w:r w:rsidR="007256CD">
        <w:t>kesimpulan</w:t>
      </w:r>
      <w:proofErr w:type="spellEnd"/>
      <w:r w:rsidR="007256CD">
        <w:t>.</w:t>
      </w:r>
      <w:r w:rsidR="00492115">
        <w:t xml:space="preserve"> </w:t>
      </w:r>
      <w:proofErr w:type="spellStart"/>
      <w:r w:rsidR="00B55C70">
        <w:t>Tahapan</w:t>
      </w:r>
      <w:proofErr w:type="spellEnd"/>
      <w:r w:rsidR="00B55C70">
        <w:t xml:space="preserve"> </w:t>
      </w:r>
      <w:proofErr w:type="spellStart"/>
      <w:r w:rsidR="00B55C70">
        <w:t>awal</w:t>
      </w:r>
      <w:proofErr w:type="spellEnd"/>
      <w:r w:rsidR="00B55C70">
        <w:t xml:space="preserve"> </w:t>
      </w:r>
      <w:proofErr w:type="spellStart"/>
      <w:r w:rsidR="00B55C70">
        <w:t>merupakan</w:t>
      </w:r>
      <w:proofErr w:type="spellEnd"/>
      <w:r w:rsidR="00B55C70">
        <w:t xml:space="preserve"> </w:t>
      </w:r>
      <w:proofErr w:type="spellStart"/>
      <w:r w:rsidR="00B55C70">
        <w:t>tahapan</w:t>
      </w:r>
      <w:proofErr w:type="spellEnd"/>
      <w:r w:rsidR="00B55C70">
        <w:t xml:space="preserve"> di mana dilakukan </w:t>
      </w:r>
      <w:proofErr w:type="spellStart"/>
      <w:r w:rsidR="00B55C70">
        <w:t>studi</w:t>
      </w:r>
      <w:proofErr w:type="spellEnd"/>
      <w:r w:rsidR="00B55C70">
        <w:t xml:space="preserve"> </w:t>
      </w:r>
      <w:proofErr w:type="spellStart"/>
      <w:r w:rsidR="00B55C70">
        <w:t>literatur</w:t>
      </w:r>
      <w:proofErr w:type="spellEnd"/>
      <w:r w:rsidR="00B55C70">
        <w:t xml:space="preserve"> untuk </w:t>
      </w:r>
      <w:proofErr w:type="spellStart"/>
      <w:r w:rsidR="00B55C70">
        <w:t>mencari</w:t>
      </w:r>
      <w:proofErr w:type="spellEnd"/>
      <w:r w:rsidR="00B55C70">
        <w:t xml:space="preserve"> </w:t>
      </w:r>
      <w:proofErr w:type="spellStart"/>
      <w:r w:rsidR="00B55C70">
        <w:t>tahu</w:t>
      </w:r>
      <w:proofErr w:type="spellEnd"/>
      <w:r w:rsidR="00B55C70">
        <w:t xml:space="preserve"> terkait dengan </w:t>
      </w:r>
      <w:proofErr w:type="spellStart"/>
      <w:r w:rsidR="00B55C70">
        <w:t>apa</w:t>
      </w:r>
      <w:proofErr w:type="spellEnd"/>
      <w:r w:rsidR="00B55C70">
        <w:t xml:space="preserve"> yang sudah dilakukan pada </w:t>
      </w:r>
      <w:proofErr w:type="spellStart"/>
      <w:r w:rsidR="00B55C70">
        <w:t>penelitian</w:t>
      </w:r>
      <w:proofErr w:type="spellEnd"/>
      <w:r w:rsidR="00B55C70">
        <w:t xml:space="preserve"> </w:t>
      </w:r>
      <w:proofErr w:type="spellStart"/>
      <w:r w:rsidR="00B55C70">
        <w:t>terdahulu</w:t>
      </w:r>
      <w:proofErr w:type="spellEnd"/>
      <w:r w:rsidR="00B55C70">
        <w:t xml:space="preserve"> terkait dengan </w:t>
      </w:r>
      <w:proofErr w:type="spellStart"/>
      <w:r w:rsidR="00B55C70">
        <w:t>manajemen</w:t>
      </w:r>
      <w:proofErr w:type="spellEnd"/>
      <w:r w:rsidR="00B55C70">
        <w:t xml:space="preserve"> </w:t>
      </w:r>
      <w:proofErr w:type="spellStart"/>
      <w:r w:rsidR="00B55C70">
        <w:t>sumber</w:t>
      </w:r>
      <w:proofErr w:type="spellEnd"/>
      <w:r w:rsidR="00B55C70">
        <w:t xml:space="preserve"> </w:t>
      </w:r>
      <w:proofErr w:type="spellStart"/>
      <w:r w:rsidR="00B55C70">
        <w:t>daya</w:t>
      </w:r>
      <w:proofErr w:type="spellEnd"/>
      <w:r w:rsidR="00B55C70">
        <w:t xml:space="preserve"> dan </w:t>
      </w:r>
      <w:proofErr w:type="spellStart"/>
      <w:r w:rsidR="00B55C70">
        <w:t>pekerjaan</w:t>
      </w:r>
      <w:proofErr w:type="spellEnd"/>
      <w:r w:rsidR="00B55C70">
        <w:t xml:space="preserve">, </w:t>
      </w:r>
      <w:proofErr w:type="spellStart"/>
      <w:r w:rsidR="00B55C70">
        <w:t>sistem</w:t>
      </w:r>
      <w:proofErr w:type="spellEnd"/>
      <w:r w:rsidR="00B55C70">
        <w:t xml:space="preserve"> </w:t>
      </w:r>
      <w:proofErr w:type="spellStart"/>
      <w:r w:rsidR="00B55C70">
        <w:t>informasi</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 xml:space="preserve">, dan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menggunakan</w:t>
      </w:r>
      <w:proofErr w:type="spellEnd"/>
      <w:r w:rsidR="00B55C70">
        <w:t xml:space="preserve"> </w:t>
      </w:r>
      <w:proofErr w:type="spellStart"/>
      <w:r w:rsidR="00B55C70">
        <w:t>alat</w:t>
      </w:r>
      <w:proofErr w:type="spellEnd"/>
      <w:r w:rsidR="00B55C70">
        <w:t xml:space="preserve"> </w:t>
      </w:r>
      <w:proofErr w:type="spellStart"/>
      <w:r w:rsidR="00B55C70">
        <w:t>bantu</w:t>
      </w:r>
      <w:proofErr w:type="spellEnd"/>
      <w:r w:rsidR="00B55C70">
        <w:t xml:space="preserve">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dalam</w:t>
      </w:r>
      <w:proofErr w:type="spellEnd"/>
      <w:r w:rsidR="00B55C70">
        <w:t xml:space="preserve"> </w:t>
      </w:r>
      <w:proofErr w:type="spellStart"/>
      <w:r w:rsidR="00B55C70">
        <w:t>bidang</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w:t>
      </w:r>
      <w:r w:rsidR="0064059A">
        <w:t xml:space="preserve"> Hasil </w:t>
      </w:r>
      <w:proofErr w:type="spellStart"/>
      <w:r w:rsidR="0064059A">
        <w:t>studi</w:t>
      </w:r>
      <w:proofErr w:type="spellEnd"/>
      <w:r w:rsidR="0064059A">
        <w:t xml:space="preserve"> </w:t>
      </w:r>
      <w:proofErr w:type="spellStart"/>
      <w:r w:rsidR="0064059A">
        <w:t>literatur</w:t>
      </w:r>
      <w:proofErr w:type="spellEnd"/>
      <w:r w:rsidR="0064059A">
        <w:t xml:space="preserve"> </w:t>
      </w:r>
      <w:proofErr w:type="spellStart"/>
      <w:r w:rsidR="0064059A">
        <w:t>ini</w:t>
      </w:r>
      <w:proofErr w:type="spellEnd"/>
      <w:r w:rsidR="0064059A">
        <w:t xml:space="preserve"> </w:t>
      </w:r>
      <w:proofErr w:type="spellStart"/>
      <w:r w:rsidR="0064059A">
        <w:t>kemudian</w:t>
      </w:r>
      <w:proofErr w:type="spellEnd"/>
      <w:r w:rsidR="0064059A">
        <w:t xml:space="preserve"> dilakukan </w:t>
      </w:r>
      <w:proofErr w:type="spellStart"/>
      <w:r w:rsidR="0064059A">
        <w:t>analisis</w:t>
      </w:r>
      <w:proofErr w:type="spellEnd"/>
      <w:r w:rsidR="0064059A">
        <w:t xml:space="preserve"> untuk </w:t>
      </w:r>
      <w:proofErr w:type="spellStart"/>
      <w:r w:rsidR="0064059A">
        <w:t>mencari</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menjadi</w:t>
      </w:r>
      <w:proofErr w:type="spellEnd"/>
      <w:r w:rsidR="0064059A">
        <w:t xml:space="preserve"> </w:t>
      </w:r>
      <w:proofErr w:type="spellStart"/>
      <w:r w:rsidR="0064059A">
        <w:t>kebaruan</w:t>
      </w:r>
      <w:proofErr w:type="spellEnd"/>
      <w:r w:rsidR="0064059A">
        <w:t xml:space="preserve"> </w:t>
      </w:r>
      <w:proofErr w:type="spellStart"/>
      <w:r w:rsidR="0064059A">
        <w:t>dari</w:t>
      </w:r>
      <w:proofErr w:type="spellEnd"/>
      <w:r w:rsidR="0064059A">
        <w:t xml:space="preserve"> </w:t>
      </w:r>
      <w:proofErr w:type="spellStart"/>
      <w:r w:rsidR="0064059A">
        <w:t>penelitian</w:t>
      </w:r>
      <w:proofErr w:type="spellEnd"/>
      <w:r w:rsidR="0064059A">
        <w:t xml:space="preserve"> </w:t>
      </w:r>
      <w:proofErr w:type="spellStart"/>
      <w:r w:rsidR="0064059A">
        <w:t>ini</w:t>
      </w:r>
      <w:proofErr w:type="spellEnd"/>
      <w:r w:rsidR="0064059A">
        <w:t xml:space="preserve">. </w:t>
      </w:r>
      <w:proofErr w:type="spellStart"/>
      <w:r w:rsidR="0064059A">
        <w:t>Berdasarkan</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 xml:space="preserve">, </w:t>
      </w:r>
      <w:proofErr w:type="spellStart"/>
      <w:r w:rsidR="0064059A">
        <w:t>maka</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w:t>
      </w:r>
      <w:proofErr w:type="spellStart"/>
      <w:r w:rsidR="0064059A">
        <w:t>dapat</w:t>
      </w:r>
      <w:proofErr w:type="spellEnd"/>
      <w:r w:rsidR="0064059A">
        <w:t xml:space="preserve"> </w:t>
      </w:r>
      <w:proofErr w:type="spellStart"/>
      <w:r w:rsidR="0064059A">
        <w:t>ditentukan</w:t>
      </w:r>
      <w:proofErr w:type="spellEnd"/>
      <w:r w:rsidR="0064059A">
        <w:t xml:space="preserve"> </w:t>
      </w:r>
      <w:proofErr w:type="spellStart"/>
      <w:r w:rsidR="0064059A">
        <w:t>beserta</w:t>
      </w:r>
      <w:proofErr w:type="spellEnd"/>
      <w:r w:rsidR="0064059A">
        <w:t xml:space="preserve"> </w:t>
      </w:r>
      <w:proofErr w:type="spellStart"/>
      <w:r w:rsidR="0064059A">
        <w:t>tujuan</w:t>
      </w:r>
      <w:proofErr w:type="spellEnd"/>
      <w:r w:rsidR="0064059A">
        <w:t xml:space="preserve"> </w:t>
      </w:r>
      <w:proofErr w:type="spellStart"/>
      <w:r w:rsidR="0064059A">
        <w:t>penelitian</w:t>
      </w:r>
      <w:proofErr w:type="spellEnd"/>
      <w:r w:rsidR="0064059A">
        <w:t xml:space="preserve"> untuk </w:t>
      </w:r>
      <w:proofErr w:type="spellStart"/>
      <w:r w:rsidR="0064059A">
        <w:t>menjawab</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w:t>
      </w:r>
      <w:r w:rsidR="009D2BB9">
        <w:t xml:space="preserve"> Akhir </w:t>
      </w:r>
      <w:proofErr w:type="spellStart"/>
      <w:r w:rsidR="009D2BB9">
        <w:t>dari</w:t>
      </w:r>
      <w:proofErr w:type="spellEnd"/>
      <w:r w:rsidR="009D2BB9">
        <w:t xml:space="preserve"> </w:t>
      </w:r>
      <w:proofErr w:type="spellStart"/>
      <w:r w:rsidR="009D2BB9">
        <w:t>tahapan</w:t>
      </w:r>
      <w:proofErr w:type="spellEnd"/>
      <w:r w:rsidR="009D2BB9">
        <w:t xml:space="preserve"> </w:t>
      </w:r>
      <w:proofErr w:type="spellStart"/>
      <w:r w:rsidR="009D2BB9">
        <w:t>awal</w:t>
      </w:r>
      <w:proofErr w:type="spellEnd"/>
      <w:r w:rsidR="009D2BB9">
        <w:t xml:space="preserve"> </w:t>
      </w:r>
      <w:proofErr w:type="spellStart"/>
      <w:r w:rsidR="009D2BB9">
        <w:t>adalah</w:t>
      </w:r>
      <w:proofErr w:type="spellEnd"/>
      <w:r w:rsidR="009D2BB9">
        <w:t xml:space="preserve"> penyusunan </w:t>
      </w:r>
      <w:proofErr w:type="spellStart"/>
      <w:r w:rsidR="009D2BB9">
        <w:t>metodologi</w:t>
      </w:r>
      <w:proofErr w:type="spellEnd"/>
      <w:r w:rsidR="009D2BB9">
        <w:t xml:space="preserve"> </w:t>
      </w:r>
      <w:proofErr w:type="spellStart"/>
      <w:r w:rsidR="009D2BB9">
        <w:t>penelitian</w:t>
      </w:r>
      <w:proofErr w:type="spellEnd"/>
      <w:r w:rsidR="009D2BB9">
        <w:t xml:space="preserve"> yang </w:t>
      </w:r>
      <w:proofErr w:type="spellStart"/>
      <w:r w:rsidR="009D2BB9">
        <w:t>akan</w:t>
      </w:r>
      <w:proofErr w:type="spellEnd"/>
      <w:r w:rsidR="009D2BB9">
        <w:t xml:space="preserve"> dilakukan </w:t>
      </w:r>
      <w:proofErr w:type="spellStart"/>
      <w:r w:rsidR="009D2BB9">
        <w:t>hingga</w:t>
      </w:r>
      <w:proofErr w:type="spellEnd"/>
      <w:r w:rsidR="009D2BB9">
        <w:t xml:space="preserve"> </w:t>
      </w:r>
      <w:proofErr w:type="spellStart"/>
      <w:r w:rsidR="009D2BB9">
        <w:t>mendapat</w:t>
      </w:r>
      <w:proofErr w:type="spellEnd"/>
      <w:r w:rsidR="009D2BB9">
        <w:t xml:space="preserve"> hasil </w:t>
      </w:r>
      <w:proofErr w:type="spellStart"/>
      <w:r w:rsidR="009D2BB9">
        <w:t>akhir</w:t>
      </w:r>
      <w:proofErr w:type="spellEnd"/>
      <w:r w:rsidR="009D2BB9">
        <w:t xml:space="preserve"> yang </w:t>
      </w:r>
      <w:proofErr w:type="spellStart"/>
      <w:r w:rsidR="009D2BB9">
        <w:t>diharapkan</w:t>
      </w:r>
      <w:proofErr w:type="spellEnd"/>
      <w:r w:rsidR="009D2BB9">
        <w:t>.</w:t>
      </w:r>
    </w:p>
    <w:p w14:paraId="4D738B90" w14:textId="581328CF" w:rsidR="009D2BB9" w:rsidRDefault="009D2BB9" w:rsidP="00B55C70">
      <w:pPr>
        <w:spacing w:line="360" w:lineRule="auto"/>
      </w:pPr>
      <w:proofErr w:type="spellStart"/>
      <w:r>
        <w:t>Tahap</w:t>
      </w:r>
      <w:proofErr w:type="spellEnd"/>
      <w:r>
        <w:t xml:space="preserve"> </w:t>
      </w:r>
      <w:proofErr w:type="spellStart"/>
      <w:r>
        <w:t>perancangan</w:t>
      </w:r>
      <w:proofErr w:type="spellEnd"/>
      <w:r>
        <w:t xml:space="preserve">, </w:t>
      </w:r>
      <w:proofErr w:type="spellStart"/>
      <w:r>
        <w:t>merupakan</w:t>
      </w:r>
      <w:proofErr w:type="spellEnd"/>
      <w:r>
        <w:t xml:space="preserve"> </w:t>
      </w:r>
      <w:proofErr w:type="spellStart"/>
      <w:r>
        <w:t>tahapan</w:t>
      </w:r>
      <w:proofErr w:type="spellEnd"/>
      <w:r>
        <w:t xml:space="preserve"> untuk </w:t>
      </w:r>
      <w:proofErr w:type="spellStart"/>
      <w:r>
        <w:t>melakukan</w:t>
      </w:r>
      <w:proofErr w:type="spellEnd"/>
      <w:r>
        <w:t xml:space="preserve"> </w:t>
      </w:r>
      <w:proofErr w:type="spellStart"/>
      <w:r>
        <w:t>pengumpulan</w:t>
      </w:r>
      <w:proofErr w:type="spellEnd"/>
      <w:r>
        <w:t xml:space="preserve"> data dan </w:t>
      </w:r>
      <w:proofErr w:type="spellStart"/>
      <w:r w:rsidR="00CA70CB">
        <w:t>perancangan</w:t>
      </w:r>
      <w:proofErr w:type="spellEnd"/>
      <w:r w:rsidR="00CA70CB">
        <w:t xml:space="preserve"> </w:t>
      </w:r>
      <w:proofErr w:type="spellStart"/>
      <w:r w:rsidR="00CA70CB">
        <w:t>dari</w:t>
      </w:r>
      <w:proofErr w:type="spellEnd"/>
      <w:r w:rsidR="00CA70CB">
        <w:t xml:space="preserve"> </w:t>
      </w:r>
      <w:proofErr w:type="spellStart"/>
      <w:r w:rsidR="00CA70CB">
        <w:t>sistem</w:t>
      </w:r>
      <w:proofErr w:type="spellEnd"/>
      <w:r w:rsidR="00CA70CB">
        <w:t xml:space="preserve"> </w:t>
      </w:r>
      <w:proofErr w:type="spellStart"/>
      <w:r w:rsidR="00CA70CB">
        <w:t>informasi</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CA70CB">
        <w:t xml:space="preserve"> yang </w:t>
      </w:r>
      <w:proofErr w:type="spellStart"/>
      <w:r w:rsidR="00CA70CB">
        <w:t>akan</w:t>
      </w:r>
      <w:proofErr w:type="spellEnd"/>
      <w:r w:rsidR="00CA70CB">
        <w:t xml:space="preserve"> </w:t>
      </w:r>
      <w:proofErr w:type="spellStart"/>
      <w:r w:rsidR="00CA70CB">
        <w:t>dibangun</w:t>
      </w:r>
      <w:proofErr w:type="spellEnd"/>
      <w:r w:rsidR="00CA70CB">
        <w:t xml:space="preserve">. </w:t>
      </w:r>
      <w:proofErr w:type="spellStart"/>
      <w:r w:rsidR="00CA70CB">
        <w:t>Secara</w:t>
      </w:r>
      <w:proofErr w:type="spellEnd"/>
      <w:r w:rsidR="00CA70CB">
        <w:t xml:space="preserve"> </w:t>
      </w:r>
      <w:proofErr w:type="spellStart"/>
      <w:r w:rsidR="00CA70CB">
        <w:t>umum</w:t>
      </w:r>
      <w:proofErr w:type="spellEnd"/>
      <w:r w:rsidR="00CA70CB">
        <w:t xml:space="preserve"> </w:t>
      </w:r>
      <w:proofErr w:type="spellStart"/>
      <w:r w:rsidR="00CA70CB">
        <w:t>sistem</w:t>
      </w:r>
      <w:proofErr w:type="spellEnd"/>
      <w:r w:rsidR="00CA70CB">
        <w:t xml:space="preserve"> yang </w:t>
      </w:r>
      <w:proofErr w:type="spellStart"/>
      <w:r w:rsidR="00CA70CB">
        <w:t>dibangun</w:t>
      </w:r>
      <w:proofErr w:type="spellEnd"/>
      <w:r w:rsidR="00CA70CB">
        <w:t xml:space="preserve"> </w:t>
      </w:r>
      <w:proofErr w:type="spellStart"/>
      <w:r w:rsidR="00CA70CB">
        <w:t>dibagi</w:t>
      </w:r>
      <w:proofErr w:type="spellEnd"/>
      <w:r w:rsidR="00CA70CB">
        <w:t xml:space="preserve"> </w:t>
      </w:r>
      <w:proofErr w:type="spellStart"/>
      <w:r w:rsidR="00CA70CB">
        <w:t>menjadi</w:t>
      </w:r>
      <w:proofErr w:type="spellEnd"/>
      <w:r w:rsidR="00CA70CB">
        <w:t xml:space="preserve"> </w:t>
      </w:r>
      <w:proofErr w:type="spellStart"/>
      <w:r w:rsidR="00CA70CB">
        <w:t>tiga</w:t>
      </w:r>
      <w:proofErr w:type="spellEnd"/>
      <w:r w:rsidR="00CA70CB">
        <w:t xml:space="preserve"> </w:t>
      </w:r>
      <w:proofErr w:type="spellStart"/>
      <w:r w:rsidR="00CA70CB">
        <w:t>bagian</w:t>
      </w:r>
      <w:proofErr w:type="spellEnd"/>
      <w:r w:rsidR="00CA70CB">
        <w:t xml:space="preserve"> </w:t>
      </w:r>
      <w:proofErr w:type="spellStart"/>
      <w:r w:rsidR="00CA70CB">
        <w:t>yaitu</w:t>
      </w:r>
      <w:proofErr w:type="spellEnd"/>
      <w:r w:rsidR="00CA70CB">
        <w:t xml:space="preserve"> </w:t>
      </w:r>
      <w:proofErr w:type="spellStart"/>
      <w:r w:rsidR="00CA70CB">
        <w:t>sistem</w:t>
      </w:r>
      <w:proofErr w:type="spellEnd"/>
      <w:r w:rsidR="00CA70CB">
        <w:t xml:space="preserve"> basis data, </w:t>
      </w:r>
      <w:proofErr w:type="spellStart"/>
      <w:r w:rsidR="00CA70CB">
        <w:t>sistem</w:t>
      </w:r>
      <w:proofErr w:type="spellEnd"/>
      <w:r w:rsidR="00CA70CB">
        <w:t xml:space="preserve"> </w:t>
      </w:r>
      <w:proofErr w:type="spellStart"/>
      <w:r w:rsidR="00CA70CB">
        <w:t>identifikasi</w:t>
      </w:r>
      <w:proofErr w:type="spellEnd"/>
      <w:r w:rsidR="00CA70CB">
        <w:t xml:space="preserve">, dan proses </w:t>
      </w:r>
      <w:proofErr w:type="spellStart"/>
      <w:r w:rsidR="00CA70CB">
        <w:t>bisnis</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645BFE">
        <w:t xml:space="preserve">. </w:t>
      </w:r>
      <w:proofErr w:type="spellStart"/>
      <w:r w:rsidR="009C01EF">
        <w:t>Tahapan</w:t>
      </w:r>
      <w:proofErr w:type="spellEnd"/>
      <w:r w:rsidR="009C01EF">
        <w:t xml:space="preserve"> </w:t>
      </w:r>
      <w:proofErr w:type="spellStart"/>
      <w:r w:rsidR="009C01EF">
        <w:t>awal</w:t>
      </w:r>
      <w:proofErr w:type="spellEnd"/>
      <w:r w:rsidR="009C01EF">
        <w:t xml:space="preserve"> </w:t>
      </w:r>
      <w:proofErr w:type="spellStart"/>
      <w:r w:rsidR="009C01EF">
        <w:t>dalam</w:t>
      </w:r>
      <w:proofErr w:type="spellEnd"/>
      <w:r w:rsidR="009C01EF">
        <w:t xml:space="preserve"> </w:t>
      </w:r>
      <w:proofErr w:type="spellStart"/>
      <w:r w:rsidR="009C01EF">
        <w:t>tahap</w:t>
      </w:r>
      <w:proofErr w:type="spellEnd"/>
      <w:r w:rsidR="009C01EF">
        <w:t xml:space="preserve"> </w:t>
      </w:r>
      <w:proofErr w:type="spellStart"/>
      <w:r w:rsidR="009C01EF">
        <w:t>perancangan</w:t>
      </w:r>
      <w:proofErr w:type="spellEnd"/>
      <w:r w:rsidR="009C01EF">
        <w:t xml:space="preserve"> </w:t>
      </w:r>
      <w:proofErr w:type="spellStart"/>
      <w:r w:rsidR="009C01EF">
        <w:t>adalah</w:t>
      </w:r>
      <w:proofErr w:type="spellEnd"/>
      <w:r w:rsidR="009C01EF">
        <w:t xml:space="preserve"> </w:t>
      </w:r>
      <w:proofErr w:type="spellStart"/>
      <w:r w:rsidR="009C01EF">
        <w:t>melakukan</w:t>
      </w:r>
      <w:proofErr w:type="spellEnd"/>
      <w:r w:rsidR="009C01EF">
        <w:t xml:space="preserve"> </w:t>
      </w:r>
      <w:proofErr w:type="spellStart"/>
      <w:r w:rsidR="009C01EF">
        <w:t>penentuan</w:t>
      </w:r>
      <w:proofErr w:type="spellEnd"/>
      <w:r w:rsidR="009C01EF">
        <w:t xml:space="preserve"> </w:t>
      </w:r>
      <w:proofErr w:type="spellStart"/>
      <w:r w:rsidR="009C01EF">
        <w:t>pakar</w:t>
      </w:r>
      <w:proofErr w:type="spellEnd"/>
      <w:r w:rsidR="009C01EF">
        <w:t xml:space="preserve"> yang </w:t>
      </w:r>
      <w:proofErr w:type="spellStart"/>
      <w:r w:rsidR="009C01EF">
        <w:t>akan</w:t>
      </w:r>
      <w:proofErr w:type="spellEnd"/>
      <w:r w:rsidR="009C01EF">
        <w:t xml:space="preserve"> </w:t>
      </w:r>
      <w:proofErr w:type="spellStart"/>
      <w:r w:rsidR="009C01EF">
        <w:t>menjadi</w:t>
      </w:r>
      <w:proofErr w:type="spellEnd"/>
      <w:r w:rsidR="009C01EF">
        <w:t xml:space="preserve"> </w:t>
      </w:r>
      <w:proofErr w:type="spellStart"/>
      <w:r w:rsidR="009C01EF">
        <w:t>sumber</w:t>
      </w:r>
      <w:proofErr w:type="spellEnd"/>
      <w:r w:rsidR="009C01EF">
        <w:t xml:space="preserve"> </w:t>
      </w:r>
      <w:proofErr w:type="spellStart"/>
      <w:r w:rsidR="009C01EF">
        <w:t>dari</w:t>
      </w:r>
      <w:proofErr w:type="spellEnd"/>
      <w:r w:rsidR="009C01EF">
        <w:t xml:space="preserve"> data yang </w:t>
      </w:r>
      <w:proofErr w:type="spellStart"/>
      <w:r w:rsidR="009C01EF">
        <w:t>akan</w:t>
      </w:r>
      <w:proofErr w:type="spellEnd"/>
      <w:r w:rsidR="009C01EF">
        <w:t xml:space="preserve"> </w:t>
      </w:r>
      <w:proofErr w:type="spellStart"/>
      <w:r w:rsidR="009C01EF">
        <w:t>dijadikan</w:t>
      </w:r>
      <w:proofErr w:type="spellEnd"/>
      <w:r w:rsidR="009C01EF">
        <w:t xml:space="preserve"> </w:t>
      </w:r>
      <w:proofErr w:type="spellStart"/>
      <w:r w:rsidR="009C01EF">
        <w:t>acuan</w:t>
      </w:r>
      <w:proofErr w:type="spellEnd"/>
      <w:r w:rsidR="009C01EF">
        <w:t xml:space="preserve"> dan model </w:t>
      </w:r>
      <w:proofErr w:type="spellStart"/>
      <w:r w:rsidR="009C01EF">
        <w:t>dalam</w:t>
      </w:r>
      <w:proofErr w:type="spellEnd"/>
      <w:r w:rsidR="009C01EF">
        <w:t xml:space="preserve"> </w:t>
      </w:r>
      <w:proofErr w:type="spellStart"/>
      <w:r w:rsidR="000B2252">
        <w:t>penelitian</w:t>
      </w:r>
      <w:proofErr w:type="spellEnd"/>
      <w:r w:rsidR="00B33F47">
        <w:t xml:space="preserve">. </w:t>
      </w:r>
      <w:proofErr w:type="spellStart"/>
      <w:r w:rsidR="00652CA1">
        <w:t>Setelah</w:t>
      </w:r>
      <w:proofErr w:type="spellEnd"/>
      <w:r w:rsidR="00652CA1">
        <w:t xml:space="preserve"> </w:t>
      </w:r>
      <w:proofErr w:type="spellStart"/>
      <w:r w:rsidR="00652CA1">
        <w:t>ditentukan</w:t>
      </w:r>
      <w:proofErr w:type="spellEnd"/>
      <w:r w:rsidR="00652CA1">
        <w:t xml:space="preserve"> </w:t>
      </w:r>
      <w:proofErr w:type="spellStart"/>
      <w:r w:rsidR="00652CA1">
        <w:t>pakar</w:t>
      </w:r>
      <w:proofErr w:type="spellEnd"/>
      <w:r w:rsidR="00652CA1">
        <w:t xml:space="preserve"> yang </w:t>
      </w:r>
      <w:proofErr w:type="spellStart"/>
      <w:r w:rsidR="00652CA1">
        <w:t>akan</w:t>
      </w:r>
      <w:proofErr w:type="spellEnd"/>
      <w:r w:rsidR="00652CA1">
        <w:t xml:space="preserve"> </w:t>
      </w:r>
      <w:proofErr w:type="spellStart"/>
      <w:r w:rsidR="00652CA1">
        <w:t>menjadi</w:t>
      </w:r>
      <w:proofErr w:type="spellEnd"/>
      <w:r w:rsidR="00652CA1">
        <w:t xml:space="preserve"> </w:t>
      </w:r>
      <w:proofErr w:type="spellStart"/>
      <w:r w:rsidR="00652CA1">
        <w:t>sumber</w:t>
      </w:r>
      <w:proofErr w:type="spellEnd"/>
      <w:r w:rsidR="00652CA1">
        <w:t xml:space="preserve">, </w:t>
      </w:r>
      <w:proofErr w:type="spellStart"/>
      <w:r w:rsidR="00652CA1">
        <w:t>kemudian</w:t>
      </w:r>
      <w:proofErr w:type="spellEnd"/>
      <w:r w:rsidR="00652CA1">
        <w:t xml:space="preserve"> dilakukan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Dalam</w:t>
      </w:r>
      <w:proofErr w:type="spellEnd"/>
      <w:r w:rsidR="00652CA1">
        <w:t xml:space="preserve"> </w:t>
      </w:r>
      <w:proofErr w:type="spellStart"/>
      <w:r w:rsidR="00652CA1">
        <w:t>tahapan</w:t>
      </w:r>
      <w:proofErr w:type="spellEnd"/>
      <w:r w:rsidR="00652CA1">
        <w:t xml:space="preserve">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poin-poin</w:t>
      </w:r>
      <w:proofErr w:type="spellEnd"/>
      <w:r w:rsidR="00652CA1">
        <w:t xml:space="preserve"> </w:t>
      </w:r>
      <w:proofErr w:type="spellStart"/>
      <w:r w:rsidR="00652CA1">
        <w:t>pertanyaan</w:t>
      </w:r>
      <w:proofErr w:type="spellEnd"/>
      <w:r w:rsidR="00652CA1">
        <w:t xml:space="preserve"> </w:t>
      </w:r>
      <w:proofErr w:type="spellStart"/>
      <w:r w:rsidR="00652CA1">
        <w:t>disesuaikan</w:t>
      </w:r>
      <w:proofErr w:type="spellEnd"/>
      <w:r w:rsidR="00652CA1">
        <w:t xml:space="preserve"> agar </w:t>
      </w:r>
      <w:proofErr w:type="spellStart"/>
      <w:r w:rsidR="00652CA1">
        <w:t>dapat</w:t>
      </w:r>
      <w:proofErr w:type="spellEnd"/>
      <w:r w:rsidR="00652CA1">
        <w:t xml:space="preserve"> </w:t>
      </w:r>
      <w:proofErr w:type="spellStart"/>
      <w:r w:rsidR="00652CA1">
        <w:t>memperoleh</w:t>
      </w:r>
      <w:proofErr w:type="spellEnd"/>
      <w:r w:rsidR="00652CA1">
        <w:t xml:space="preserve"> data-data terkait dengan:</w:t>
      </w:r>
    </w:p>
    <w:p w14:paraId="49001307" w14:textId="0487A8E8" w:rsidR="00652CA1" w:rsidRDefault="00652CA1" w:rsidP="00652CA1">
      <w:pPr>
        <w:pStyle w:val="ListParagraph"/>
        <w:numPr>
          <w:ilvl w:val="0"/>
          <w:numId w:val="26"/>
        </w:numPr>
        <w:spacing w:line="360" w:lineRule="auto"/>
      </w:pPr>
      <w:proofErr w:type="spellStart"/>
      <w:r>
        <w:t>Kriteri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entukan</w:t>
      </w:r>
      <w:proofErr w:type="spellEnd"/>
      <w:r w:rsidR="003E1749">
        <w:t xml:space="preserve"> </w:t>
      </w:r>
      <w:proofErr w:type="spellStart"/>
      <w:r w:rsidR="003E1749">
        <w:t>sumber</w:t>
      </w:r>
      <w:proofErr w:type="spellEnd"/>
      <w:r w:rsidR="003E1749">
        <w:t xml:space="preserve"> </w:t>
      </w:r>
      <w:proofErr w:type="spellStart"/>
      <w:r w:rsidR="003E1749">
        <w:t>daya</w:t>
      </w:r>
      <w:proofErr w:type="spellEnd"/>
      <w:r w:rsidR="003E1749">
        <w:t xml:space="preserve"> yang </w:t>
      </w:r>
      <w:proofErr w:type="spellStart"/>
      <w:r w:rsidR="003E1749">
        <w:t>akan</w:t>
      </w:r>
      <w:proofErr w:type="spellEnd"/>
      <w:r w:rsidR="003E1749">
        <w:t xml:space="preserve"> </w:t>
      </w:r>
      <w:proofErr w:type="spellStart"/>
      <w:r w:rsidR="003E1749">
        <w:t>melaksanakan</w:t>
      </w:r>
      <w:proofErr w:type="spellEnd"/>
      <w:r w:rsidR="003E1749">
        <w:t xml:space="preserve"> </w:t>
      </w:r>
      <w:proofErr w:type="spellStart"/>
      <w:r w:rsidR="003E1749">
        <w:t>proyek</w:t>
      </w:r>
      <w:proofErr w:type="spellEnd"/>
      <w:r w:rsidR="003E1749">
        <w:t>.</w:t>
      </w:r>
    </w:p>
    <w:p w14:paraId="72C6B993" w14:textId="01224D5F" w:rsidR="003E1749" w:rsidRDefault="003E1749" w:rsidP="00652CA1">
      <w:pPr>
        <w:pStyle w:val="ListParagraph"/>
        <w:numPr>
          <w:ilvl w:val="0"/>
          <w:numId w:val="26"/>
        </w:numPr>
        <w:spacing w:line="360" w:lineRule="auto"/>
      </w:pPr>
      <w:proofErr w:type="spellStart"/>
      <w:r>
        <w:t>Kriteri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rsidR="0085247C">
        <w:t>dapat</w:t>
      </w:r>
      <w:proofErr w:type="spellEnd"/>
      <w:r w:rsidR="0085247C">
        <w:t xml:space="preserve"> </w:t>
      </w:r>
      <w:proofErr w:type="spellStart"/>
      <w:r w:rsidR="0085247C">
        <w:t>memenuhi</w:t>
      </w:r>
      <w:proofErr w:type="spellEnd"/>
      <w:r w:rsidR="0085247C">
        <w:t xml:space="preserve"> </w:t>
      </w:r>
      <w:proofErr w:type="spellStart"/>
      <w:r w:rsidR="0085247C">
        <w:t>suatu</w:t>
      </w:r>
      <w:proofErr w:type="spellEnd"/>
      <w:r w:rsidR="0085247C">
        <w:t xml:space="preserve"> </w:t>
      </w:r>
      <w:proofErr w:type="spellStart"/>
      <w:r w:rsidR="0085247C">
        <w:t>pekerjaan</w:t>
      </w:r>
      <w:proofErr w:type="spellEnd"/>
      <w:r w:rsidR="0085247C">
        <w:t xml:space="preserve"> </w:t>
      </w:r>
      <w:proofErr w:type="spellStart"/>
      <w:r w:rsidR="0085247C">
        <w:t>dalam</w:t>
      </w:r>
      <w:proofErr w:type="spellEnd"/>
      <w:r w:rsidR="0085247C">
        <w:t xml:space="preserve"> </w:t>
      </w:r>
      <w:proofErr w:type="spellStart"/>
      <w:r w:rsidR="0085247C">
        <w:t>sebuah</w:t>
      </w:r>
      <w:proofErr w:type="spellEnd"/>
      <w:r w:rsidR="0085247C">
        <w:t xml:space="preserve"> </w:t>
      </w:r>
      <w:proofErr w:type="spellStart"/>
      <w:r w:rsidR="0085247C">
        <w:t>proyek</w:t>
      </w:r>
      <w:proofErr w:type="spellEnd"/>
    </w:p>
    <w:p w14:paraId="78FDD988" w14:textId="254E482D" w:rsidR="0085247C" w:rsidRDefault="0085247C" w:rsidP="00652CA1">
      <w:pPr>
        <w:pStyle w:val="ListParagraph"/>
        <w:numPr>
          <w:ilvl w:val="0"/>
          <w:numId w:val="26"/>
        </w:numPr>
        <w:spacing w:line="360" w:lineRule="auto"/>
      </w:pPr>
      <w:proofErr w:type="spellStart"/>
      <w:r>
        <w:lastRenderedPageBreak/>
        <w:t>Kondisi</w:t>
      </w:r>
      <w:proofErr w:type="spellEnd"/>
      <w:r>
        <w:t xml:space="preserve"> proses </w:t>
      </w:r>
      <w:proofErr w:type="spellStart"/>
      <w:r>
        <w:t>bisnis</w:t>
      </w:r>
      <w:proofErr w:type="spellEnd"/>
      <w:r>
        <w:t xml:space="preserve"> untuk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berjalan</w:t>
      </w:r>
      <w:proofErr w:type="spellEnd"/>
      <w:r>
        <w:t xml:space="preserve"> </w:t>
      </w:r>
      <w:proofErr w:type="spellStart"/>
      <w:r>
        <w:t>saat</w:t>
      </w:r>
      <w:proofErr w:type="spellEnd"/>
      <w:r>
        <w:t xml:space="preserve"> </w:t>
      </w:r>
      <w:proofErr w:type="spellStart"/>
      <w:r>
        <w:t>ini</w:t>
      </w:r>
      <w:proofErr w:type="spellEnd"/>
      <w:r>
        <w:t>.</w:t>
      </w:r>
    </w:p>
    <w:p w14:paraId="44637BF9" w14:textId="18EC58A0" w:rsidR="0088391F" w:rsidRPr="00AF2631" w:rsidRDefault="0088391F" w:rsidP="0088391F">
      <w:pPr>
        <w:spacing w:line="360" w:lineRule="auto"/>
      </w:pPr>
      <w:proofErr w:type="spellStart"/>
      <w:r>
        <w:t>Setelah</w:t>
      </w:r>
      <w:proofErr w:type="spellEnd"/>
      <w:r>
        <w:t xml:space="preserve"> </w:t>
      </w:r>
      <w:proofErr w:type="spellStart"/>
      <w:r>
        <w:t>didapatkan</w:t>
      </w:r>
      <w:proofErr w:type="spellEnd"/>
      <w:r>
        <w:t xml:space="preserve"> </w:t>
      </w:r>
      <w:proofErr w:type="spellStart"/>
      <w:r>
        <w:t>kuesioner</w:t>
      </w:r>
      <w:proofErr w:type="spellEnd"/>
      <w:r>
        <w:t xml:space="preserve">, </w:t>
      </w:r>
      <w:proofErr w:type="spellStart"/>
      <w:r>
        <w:t>maka</w:t>
      </w:r>
      <w:proofErr w:type="spellEnd"/>
      <w:r>
        <w:t xml:space="preserve"> proses </w:t>
      </w:r>
      <w:proofErr w:type="spellStart"/>
      <w:r>
        <w:t>pengumpulan</w:t>
      </w:r>
      <w:proofErr w:type="spellEnd"/>
      <w:r>
        <w:t xml:space="preserve"> data dilakukan. Data yang </w:t>
      </w:r>
      <w:proofErr w:type="spellStart"/>
      <w:r>
        <w:t>dikumpulkan</w:t>
      </w:r>
      <w:proofErr w:type="spellEnd"/>
      <w:r>
        <w:t xml:space="preserve"> </w:t>
      </w:r>
      <w:proofErr w:type="spellStart"/>
      <w:r>
        <w:t>merupakan</w:t>
      </w:r>
      <w:proofErr w:type="spellEnd"/>
      <w:r>
        <w:t xml:space="preserve"> data primer yang </w:t>
      </w:r>
      <w:proofErr w:type="spellStart"/>
      <w:r>
        <w:t>merupakan</w:t>
      </w:r>
      <w:proofErr w:type="spellEnd"/>
      <w:r>
        <w:t xml:space="preserve"> </w:t>
      </w:r>
      <w:proofErr w:type="spellStart"/>
      <w:r>
        <w:t>jawaban</w:t>
      </w:r>
      <w:proofErr w:type="spellEnd"/>
      <w:r>
        <w:t xml:space="preserve"> </w:t>
      </w:r>
      <w:proofErr w:type="spellStart"/>
      <w:r>
        <w:t>dari</w:t>
      </w:r>
      <w:proofErr w:type="spellEnd"/>
      <w:r>
        <w:t xml:space="preserve"> para </w:t>
      </w:r>
      <w:proofErr w:type="spellStart"/>
      <w:r>
        <w:t>pakar</w:t>
      </w:r>
      <w:proofErr w:type="spellEnd"/>
      <w:r>
        <w:t xml:space="preserve"> terkait dengan </w:t>
      </w:r>
      <w:proofErr w:type="spellStart"/>
      <w:r>
        <w:t>pertanyaa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kuesioner</w:t>
      </w:r>
      <w:proofErr w:type="spellEnd"/>
      <w:r>
        <w:t>.</w:t>
      </w:r>
      <w:r w:rsidR="00382D39">
        <w:t xml:space="preserve"> Data pada </w:t>
      </w:r>
      <w:proofErr w:type="spellStart"/>
      <w:r w:rsidR="00382D39">
        <w:t>kuesioner</w:t>
      </w:r>
      <w:proofErr w:type="spellEnd"/>
      <w:r w:rsidR="00382D39">
        <w:t xml:space="preserve"> </w:t>
      </w:r>
      <w:proofErr w:type="spellStart"/>
      <w:r w:rsidR="00382D39">
        <w:t>kemudian</w:t>
      </w:r>
      <w:proofErr w:type="spellEnd"/>
      <w:r w:rsidR="00382D39">
        <w:t xml:space="preserve"> </w:t>
      </w:r>
      <w:proofErr w:type="spellStart"/>
      <w:r w:rsidR="00382D39">
        <w:t>diterjemahkan</w:t>
      </w:r>
      <w:proofErr w:type="spellEnd"/>
      <w:r w:rsidR="00382D39">
        <w:t xml:space="preserve"> </w:t>
      </w:r>
      <w:proofErr w:type="spellStart"/>
      <w:r w:rsidR="00382D39">
        <w:t>menjadi</w:t>
      </w:r>
      <w:proofErr w:type="spellEnd"/>
      <w:r w:rsidR="00382D39">
        <w:t xml:space="preserve"> </w:t>
      </w:r>
      <w:proofErr w:type="spellStart"/>
      <w:r w:rsidR="00382D39">
        <w:t>sebuah</w:t>
      </w:r>
      <w:proofErr w:type="spellEnd"/>
      <w:r w:rsidR="00382D39">
        <w:t xml:space="preserve"> </w:t>
      </w:r>
      <w:proofErr w:type="spellStart"/>
      <w:r w:rsidR="00382D39">
        <w:t>rancangan</w:t>
      </w:r>
      <w:proofErr w:type="spellEnd"/>
      <w:r w:rsidR="00382D39">
        <w:t xml:space="preserve"> </w:t>
      </w:r>
      <w:proofErr w:type="spellStart"/>
      <w:r w:rsidR="00382D39">
        <w:t>dari</w:t>
      </w:r>
      <w:proofErr w:type="spellEnd"/>
      <w:r w:rsidR="00382D39">
        <w:t xml:space="preserve"> </w:t>
      </w:r>
      <w:proofErr w:type="spellStart"/>
      <w:r w:rsidR="00382D39">
        <w:t>tiga</w:t>
      </w:r>
      <w:proofErr w:type="spellEnd"/>
      <w:r w:rsidR="00382D39">
        <w:t xml:space="preserve"> </w:t>
      </w:r>
      <w:proofErr w:type="spellStart"/>
      <w:r w:rsidR="00382D39">
        <w:t>sistem</w:t>
      </w:r>
      <w:proofErr w:type="spellEnd"/>
      <w:r w:rsidR="00382D39">
        <w:t xml:space="preserve"> </w:t>
      </w:r>
      <w:proofErr w:type="spellStart"/>
      <w:r w:rsidR="00382D39">
        <w:t>utama</w:t>
      </w:r>
      <w:proofErr w:type="spellEnd"/>
      <w:r w:rsidR="00382D39">
        <w:t xml:space="preserve"> </w:t>
      </w:r>
      <w:proofErr w:type="spellStart"/>
      <w:r w:rsidR="00382D39">
        <w:t>yaitu</w:t>
      </w:r>
      <w:proofErr w:type="spellEnd"/>
      <w:r w:rsidR="00382D39">
        <w:t xml:space="preserve"> </w:t>
      </w:r>
      <w:proofErr w:type="spellStart"/>
      <w:r w:rsidR="00382D39">
        <w:t>sistem</w:t>
      </w:r>
      <w:proofErr w:type="spellEnd"/>
      <w:r w:rsidR="00382D39">
        <w:t xml:space="preserve"> basis data, </w:t>
      </w:r>
      <w:proofErr w:type="spellStart"/>
      <w:r w:rsidR="00382D39">
        <w:t>sistem</w:t>
      </w:r>
      <w:proofErr w:type="spellEnd"/>
      <w:r w:rsidR="00382D39">
        <w:t xml:space="preserve"> </w:t>
      </w:r>
      <w:proofErr w:type="spellStart"/>
      <w:r w:rsidR="00382D39">
        <w:t>identifikasi</w:t>
      </w:r>
      <w:proofErr w:type="spellEnd"/>
      <w:r w:rsidR="00382D39">
        <w:t xml:space="preserve">, dan proses </w:t>
      </w:r>
      <w:proofErr w:type="spellStart"/>
      <w:r w:rsidR="00382D39">
        <w:t>bisnis</w:t>
      </w:r>
      <w:proofErr w:type="spellEnd"/>
      <w:r w:rsidR="00382D39">
        <w:t xml:space="preserve">. Proses </w:t>
      </w:r>
      <w:proofErr w:type="spellStart"/>
      <w:r w:rsidR="00382D39">
        <w:t>bisnis</w:t>
      </w:r>
      <w:proofErr w:type="spellEnd"/>
      <w:r w:rsidR="00382D39">
        <w:t xml:space="preserve"> yang </w:t>
      </w:r>
      <w:proofErr w:type="spellStart"/>
      <w:r w:rsidR="00382D39">
        <w:t>dirancang</w:t>
      </w:r>
      <w:proofErr w:type="spellEnd"/>
      <w:r w:rsidR="00382D39">
        <w:t xml:space="preserve"> </w:t>
      </w:r>
      <w:proofErr w:type="spellStart"/>
      <w:r w:rsidR="00382D39">
        <w:t>dibagi</w:t>
      </w:r>
      <w:proofErr w:type="spellEnd"/>
      <w:r w:rsidR="00382D39">
        <w:t xml:space="preserve"> </w:t>
      </w:r>
      <w:proofErr w:type="spellStart"/>
      <w:r w:rsidR="00382D39">
        <w:t>menjadi</w:t>
      </w:r>
      <w:proofErr w:type="spellEnd"/>
      <w:r w:rsidR="00382D39">
        <w:t xml:space="preserve"> dua </w:t>
      </w:r>
      <w:proofErr w:type="spellStart"/>
      <w:r w:rsidR="00382D39">
        <w:t>yaitu</w:t>
      </w:r>
      <w:proofErr w:type="spellEnd"/>
      <w:r w:rsidR="00382D39">
        <w:t xml:space="preserve"> proses </w:t>
      </w:r>
      <w:proofErr w:type="spellStart"/>
      <w:r w:rsidR="00382D39">
        <w:t>bisnis</w:t>
      </w:r>
      <w:proofErr w:type="spellEnd"/>
      <w:r w:rsidR="00382D39">
        <w:t xml:space="preserve"> yang </w:t>
      </w:r>
      <w:proofErr w:type="spellStart"/>
      <w:r w:rsidR="00382D39">
        <w:t>berjalan</w:t>
      </w:r>
      <w:proofErr w:type="spellEnd"/>
      <w:r w:rsidR="00382D39">
        <w:t xml:space="preserve"> </w:t>
      </w:r>
      <w:proofErr w:type="spellStart"/>
      <w:r w:rsidR="00382D39">
        <w:t>saat</w:t>
      </w:r>
      <w:proofErr w:type="spellEnd"/>
      <w:r w:rsidR="00382D39">
        <w:t xml:space="preserve"> </w:t>
      </w:r>
      <w:proofErr w:type="spellStart"/>
      <w:r w:rsidR="00382D39">
        <w:t>ini</w:t>
      </w:r>
      <w:proofErr w:type="spellEnd"/>
      <w:r w:rsidR="00382D39">
        <w:t xml:space="preserve"> dan </w:t>
      </w:r>
      <w:proofErr w:type="spellStart"/>
      <w:r w:rsidR="00382D39">
        <w:t>rancangan</w:t>
      </w:r>
      <w:proofErr w:type="spellEnd"/>
      <w:r w:rsidR="00382D39">
        <w:t xml:space="preserve"> proses </w:t>
      </w:r>
      <w:proofErr w:type="spellStart"/>
      <w:r w:rsidR="00382D39">
        <w:t>bisnis</w:t>
      </w:r>
      <w:proofErr w:type="spellEnd"/>
      <w:r w:rsidR="00382D39">
        <w:t xml:space="preserve"> </w:t>
      </w:r>
      <w:proofErr w:type="spellStart"/>
      <w:r w:rsidR="00382D39">
        <w:t>ketika</w:t>
      </w:r>
      <w:proofErr w:type="spellEnd"/>
      <w:r w:rsidR="00382D39">
        <w:t xml:space="preserve"> </w:t>
      </w:r>
      <w:proofErr w:type="spellStart"/>
      <w:r w:rsidR="00382D39">
        <w:t>sistem</w:t>
      </w:r>
      <w:proofErr w:type="spellEnd"/>
      <w:r w:rsidR="00382D39">
        <w:t xml:space="preserve"> basis data dan </w:t>
      </w:r>
      <w:proofErr w:type="spellStart"/>
      <w:r w:rsidR="00382D39">
        <w:t>sistem</w:t>
      </w:r>
      <w:proofErr w:type="spellEnd"/>
      <w:r w:rsidR="00382D39">
        <w:t xml:space="preserve"> </w:t>
      </w:r>
      <w:proofErr w:type="spellStart"/>
      <w:r w:rsidR="00382D39">
        <w:t>identifikasi</w:t>
      </w:r>
      <w:proofErr w:type="spellEnd"/>
      <w:r w:rsidR="00382D39">
        <w:t xml:space="preserve"> sudah </w:t>
      </w:r>
      <w:proofErr w:type="spellStart"/>
      <w:r w:rsidR="00382D39">
        <w:t>diimplementasikan</w:t>
      </w:r>
      <w:proofErr w:type="spellEnd"/>
      <w:r w:rsidR="00382D39">
        <w:t>.</w:t>
      </w:r>
      <w:r w:rsidR="00AF2631">
        <w:t xml:space="preserve"> Proses </w:t>
      </w:r>
      <w:proofErr w:type="spellStart"/>
      <w:r w:rsidR="00AF2631">
        <w:t>bisnis</w:t>
      </w:r>
      <w:proofErr w:type="spellEnd"/>
      <w:r w:rsidR="00AF2631">
        <w:t xml:space="preserve"> </w:t>
      </w:r>
      <w:proofErr w:type="spellStart"/>
      <w:r w:rsidR="00AF2631">
        <w:t>akan</w:t>
      </w:r>
      <w:proofErr w:type="spellEnd"/>
      <w:r w:rsidR="00AF2631">
        <w:t xml:space="preserve"> </w:t>
      </w:r>
      <w:proofErr w:type="spellStart"/>
      <w:r w:rsidR="00AF2631">
        <w:t>dimodelkan</w:t>
      </w:r>
      <w:proofErr w:type="spellEnd"/>
      <w:r w:rsidR="00AF2631">
        <w:t xml:space="preserve"> </w:t>
      </w:r>
      <w:proofErr w:type="spellStart"/>
      <w:r w:rsidR="00AF2631">
        <w:t>dalam</w:t>
      </w:r>
      <w:proofErr w:type="spellEnd"/>
      <w:r w:rsidR="00AF2631">
        <w:t xml:space="preserve"> </w:t>
      </w:r>
      <w:proofErr w:type="spellStart"/>
      <w:r w:rsidR="00AF2631">
        <w:t>bentuk</w:t>
      </w:r>
      <w:proofErr w:type="spellEnd"/>
      <w:r w:rsidR="00AF2631">
        <w:t xml:space="preserve"> </w:t>
      </w:r>
      <w:r w:rsidR="00AF2631">
        <w:rPr>
          <w:i/>
          <w:iCs/>
        </w:rPr>
        <w:t xml:space="preserve">Business Process Modelling Notation </w:t>
      </w:r>
      <w:r w:rsidR="00AF2631">
        <w:t xml:space="preserve">(BPMN) yang </w:t>
      </w:r>
      <w:proofErr w:type="spellStart"/>
      <w:r w:rsidR="00AF2631">
        <w:t>nantinya</w:t>
      </w:r>
      <w:proofErr w:type="spellEnd"/>
      <w:r w:rsidR="00AF2631">
        <w:t xml:space="preserve"> </w:t>
      </w:r>
      <w:proofErr w:type="spellStart"/>
      <w:r w:rsidR="00AF2631">
        <w:t>akan</w:t>
      </w:r>
      <w:proofErr w:type="spellEnd"/>
      <w:r w:rsidR="00AF2631">
        <w:t xml:space="preserve"> dilakukan </w:t>
      </w:r>
      <w:proofErr w:type="spellStart"/>
      <w:r w:rsidR="00AF2631">
        <w:t>simulasi</w:t>
      </w:r>
      <w:proofErr w:type="spellEnd"/>
      <w:r w:rsidR="00AF2631">
        <w:t xml:space="preserve"> dengan </w:t>
      </w:r>
      <w:proofErr w:type="spellStart"/>
      <w:r w:rsidR="00AF2631">
        <w:t>memasukan</w:t>
      </w:r>
      <w:proofErr w:type="spellEnd"/>
      <w:r w:rsidR="00AF2631">
        <w:t xml:space="preserve"> parameter pada </w:t>
      </w:r>
      <w:proofErr w:type="spellStart"/>
      <w:r w:rsidR="00AF2631">
        <w:t>tiap</w:t>
      </w:r>
      <w:proofErr w:type="spellEnd"/>
      <w:r w:rsidR="00AF2631">
        <w:t xml:space="preserve"> proses yang </w:t>
      </w:r>
      <w:proofErr w:type="spellStart"/>
      <w:r w:rsidR="00AF2631">
        <w:t>dijalankan</w:t>
      </w:r>
      <w:proofErr w:type="spellEnd"/>
      <w:r w:rsidR="00AF2631">
        <w:t>.</w:t>
      </w:r>
    </w:p>
    <w:p w14:paraId="1E41E107" w14:textId="4DE06A48" w:rsidR="0049475A" w:rsidRDefault="0060313A" w:rsidP="00492115">
      <w:pPr>
        <w:spacing w:line="360" w:lineRule="auto"/>
      </w:pPr>
      <w:proofErr w:type="spellStart"/>
      <w:r>
        <w:t>Tahapan</w:t>
      </w:r>
      <w:proofErr w:type="spellEnd"/>
      <w:r>
        <w:t xml:space="preserve"> </w:t>
      </w:r>
      <w:proofErr w:type="spellStart"/>
      <w:r>
        <w:t>Simulasi</w:t>
      </w:r>
      <w:proofErr w:type="spellEnd"/>
      <w:r>
        <w:t xml:space="preserve">, </w:t>
      </w:r>
      <w:proofErr w:type="spellStart"/>
      <w:r>
        <w:t>merupakan</w:t>
      </w:r>
      <w:proofErr w:type="spellEnd"/>
      <w:r>
        <w:t xml:space="preserve"> </w:t>
      </w:r>
      <w:proofErr w:type="spellStart"/>
      <w:r>
        <w:t>tahapan</w:t>
      </w:r>
      <w:proofErr w:type="spellEnd"/>
      <w:r>
        <w:t xml:space="preserve"> di mana </w:t>
      </w:r>
      <w:proofErr w:type="spellStart"/>
      <w:r>
        <w:t>sistem</w:t>
      </w:r>
      <w:proofErr w:type="spellEnd"/>
      <w:r>
        <w:t xml:space="preserve"> yang </w:t>
      </w:r>
      <w:proofErr w:type="spellStart"/>
      <w:r>
        <w:t>telah</w:t>
      </w:r>
      <w:proofErr w:type="spellEnd"/>
      <w:r>
        <w:t xml:space="preserve"> </w:t>
      </w:r>
      <w:proofErr w:type="spellStart"/>
      <w:r>
        <w:t>dibangun</w:t>
      </w:r>
      <w:proofErr w:type="spellEnd"/>
      <w:r w:rsidR="00BC26F5">
        <w:t xml:space="preserve"> </w:t>
      </w:r>
      <w:proofErr w:type="spellStart"/>
      <w:r w:rsidR="00BC26F5">
        <w:t>disimulasikan</w:t>
      </w:r>
      <w:proofErr w:type="spellEnd"/>
      <w:r w:rsidR="00BC26F5">
        <w:t xml:space="preserve"> dengan </w:t>
      </w:r>
      <w:proofErr w:type="spellStart"/>
      <w:r w:rsidR="00BC26F5">
        <w:t>memasukan</w:t>
      </w:r>
      <w:proofErr w:type="spellEnd"/>
      <w:r w:rsidR="00BC26F5">
        <w:t xml:space="preserve"> parameter </w:t>
      </w:r>
      <w:proofErr w:type="spellStart"/>
      <w:r w:rsidR="00BC26F5">
        <w:t>sehingga</w:t>
      </w:r>
      <w:proofErr w:type="spellEnd"/>
      <w:r w:rsidR="00BC26F5">
        <w:t xml:space="preserve"> </w:t>
      </w:r>
      <w:proofErr w:type="spellStart"/>
      <w:r w:rsidR="00BC26F5">
        <w:t>mengeluarkan</w:t>
      </w:r>
      <w:proofErr w:type="spellEnd"/>
      <w:r w:rsidR="00BC26F5">
        <w:t xml:space="preserve"> </w:t>
      </w:r>
      <w:proofErr w:type="spellStart"/>
      <w:r w:rsidR="00BC26F5">
        <w:t>keluaran</w:t>
      </w:r>
      <w:proofErr w:type="spellEnd"/>
      <w:r w:rsidR="00BC26F5">
        <w:t xml:space="preserve"> </w:t>
      </w:r>
      <w:proofErr w:type="spellStart"/>
      <w:r w:rsidR="00BC26F5">
        <w:t>seperti</w:t>
      </w:r>
      <w:proofErr w:type="spellEnd"/>
      <w:r w:rsidR="00BC26F5">
        <w:t xml:space="preserve"> </w:t>
      </w:r>
      <w:proofErr w:type="spellStart"/>
      <w:r w:rsidR="00BC26F5">
        <w:t>kondisi</w:t>
      </w:r>
      <w:proofErr w:type="spellEnd"/>
      <w:r w:rsidR="00BC26F5">
        <w:t xml:space="preserve"> </w:t>
      </w:r>
      <w:proofErr w:type="spellStart"/>
      <w:r w:rsidR="00BC26F5">
        <w:t>asli</w:t>
      </w:r>
      <w:proofErr w:type="spellEnd"/>
      <w:r w:rsidR="00BC26F5">
        <w:t xml:space="preserve">. </w:t>
      </w:r>
      <w:proofErr w:type="spellStart"/>
      <w:r w:rsidR="00BC26F5">
        <w:t>Sistem</w:t>
      </w:r>
      <w:proofErr w:type="spellEnd"/>
      <w:r w:rsidR="00BC26F5">
        <w:t xml:space="preserve"> yang </w:t>
      </w:r>
      <w:proofErr w:type="spellStart"/>
      <w:r w:rsidR="00BC26F5">
        <w:t>akan</w:t>
      </w:r>
      <w:proofErr w:type="spellEnd"/>
      <w:r w:rsidR="00BC26F5">
        <w:t xml:space="preserve"> dilakukan </w:t>
      </w:r>
      <w:proofErr w:type="spellStart"/>
      <w:r w:rsidR="00BC26F5">
        <w:t>simulasi</w:t>
      </w:r>
      <w:proofErr w:type="spellEnd"/>
      <w:r w:rsidR="00BC26F5">
        <w:t xml:space="preserve"> </w:t>
      </w:r>
      <w:proofErr w:type="spellStart"/>
      <w:r w:rsidR="00BC26F5">
        <w:t>adalah</w:t>
      </w:r>
      <w:proofErr w:type="spellEnd"/>
      <w:r w:rsidR="00BC26F5">
        <w:t xml:space="preserve"> </w:t>
      </w:r>
      <w:proofErr w:type="spellStart"/>
      <w:r w:rsidR="00BC26F5">
        <w:t>sistem</w:t>
      </w:r>
      <w:proofErr w:type="spellEnd"/>
      <w:r w:rsidR="00BC26F5">
        <w:t xml:space="preserve"> basis data dan </w:t>
      </w:r>
      <w:proofErr w:type="spellStart"/>
      <w:r w:rsidR="00BC26F5">
        <w:t>sistem</w:t>
      </w:r>
      <w:proofErr w:type="spellEnd"/>
      <w:r w:rsidR="00BC26F5">
        <w:t xml:space="preserve"> </w:t>
      </w:r>
      <w:proofErr w:type="spellStart"/>
      <w:r w:rsidR="00BC26F5">
        <w:t>identifikasi</w:t>
      </w:r>
      <w:proofErr w:type="spellEnd"/>
      <w:r w:rsidR="00077761">
        <w:t xml:space="preserve">, untuk </w:t>
      </w:r>
      <w:proofErr w:type="spellStart"/>
      <w:r w:rsidR="00077761">
        <w:t>dapat</w:t>
      </w:r>
      <w:proofErr w:type="spellEnd"/>
      <w:r w:rsidR="00077761">
        <w:t xml:space="preserve"> </w:t>
      </w:r>
      <w:proofErr w:type="spellStart"/>
      <w:r w:rsidR="00077761">
        <w:t>menerima</w:t>
      </w:r>
      <w:proofErr w:type="spellEnd"/>
      <w:r w:rsidR="00077761">
        <w:t xml:space="preserve"> data </w:t>
      </w:r>
      <w:proofErr w:type="spellStart"/>
      <w:r w:rsidR="005C4125">
        <w:t>kriteria</w:t>
      </w:r>
      <w:proofErr w:type="spellEnd"/>
      <w:r w:rsidR="005C4125">
        <w:t xml:space="preserve"> </w:t>
      </w:r>
      <w:proofErr w:type="spellStart"/>
      <w:r w:rsidR="00077761">
        <w:t>kedalam</w:t>
      </w:r>
      <w:proofErr w:type="spellEnd"/>
      <w:r w:rsidR="00077761">
        <w:t xml:space="preserve"> </w:t>
      </w:r>
      <w:proofErr w:type="spellStart"/>
      <w:r w:rsidR="00077761">
        <w:t>sistem</w:t>
      </w:r>
      <w:proofErr w:type="spellEnd"/>
      <w:r w:rsidR="00077761">
        <w:t xml:space="preserve"> basis data dan </w:t>
      </w:r>
      <w:proofErr w:type="spellStart"/>
      <w:r w:rsidR="00077761">
        <w:t>melakukan</w:t>
      </w:r>
      <w:proofErr w:type="spellEnd"/>
      <w:r w:rsidR="00077761">
        <w:t xml:space="preserve"> proses </w:t>
      </w:r>
      <w:proofErr w:type="spellStart"/>
      <w:r w:rsidR="00077761">
        <w:t>identifikasi</w:t>
      </w:r>
      <w:proofErr w:type="spellEnd"/>
      <w:r w:rsidR="00077761">
        <w:t xml:space="preserve"> </w:t>
      </w:r>
      <w:r w:rsidR="00F90E7E">
        <w:t xml:space="preserve">dan </w:t>
      </w:r>
      <w:proofErr w:type="spellStart"/>
      <w:r w:rsidR="00F90E7E">
        <w:t>alokasi</w:t>
      </w:r>
      <w:proofErr w:type="spellEnd"/>
      <w:r w:rsidR="00F90E7E">
        <w:t xml:space="preserve"> </w:t>
      </w:r>
      <w:proofErr w:type="spellStart"/>
      <w:r w:rsidR="00F90E7E">
        <w:t>sumber</w:t>
      </w:r>
      <w:proofErr w:type="spellEnd"/>
      <w:r w:rsidR="00F90E7E">
        <w:t xml:space="preserve"> </w:t>
      </w:r>
      <w:proofErr w:type="spellStart"/>
      <w:r w:rsidR="00F90E7E">
        <w:t>daya</w:t>
      </w:r>
      <w:proofErr w:type="spellEnd"/>
      <w:r w:rsidR="00BC26F5">
        <w:t xml:space="preserve">. Hasil </w:t>
      </w:r>
      <w:proofErr w:type="spellStart"/>
      <w:r w:rsidR="00BC26F5">
        <w:t>dari</w:t>
      </w:r>
      <w:proofErr w:type="spellEnd"/>
      <w:r w:rsidR="00BC26F5">
        <w:t xml:space="preserve"> </w:t>
      </w:r>
      <w:proofErr w:type="spellStart"/>
      <w:r w:rsidR="00BC26F5">
        <w:t>simulasi</w:t>
      </w:r>
      <w:proofErr w:type="spellEnd"/>
      <w:r w:rsidR="00BC26F5">
        <w:t xml:space="preserve"> </w:t>
      </w:r>
      <w:proofErr w:type="spellStart"/>
      <w:r w:rsidR="00AF2631">
        <w:t>sistem</w:t>
      </w:r>
      <w:proofErr w:type="spellEnd"/>
      <w:r w:rsidR="00AF2631">
        <w:t xml:space="preserve"> </w:t>
      </w:r>
      <w:proofErr w:type="spellStart"/>
      <w:r w:rsidR="00AF2631">
        <w:t>ini</w:t>
      </w:r>
      <w:proofErr w:type="spellEnd"/>
      <w:r w:rsidR="00AF2631">
        <w:t xml:space="preserve"> </w:t>
      </w:r>
      <w:proofErr w:type="spellStart"/>
      <w:r w:rsidR="00AF2631">
        <w:t>kemudian</w:t>
      </w:r>
      <w:proofErr w:type="spellEnd"/>
      <w:r w:rsidR="00AF2631">
        <w:t xml:space="preserve"> </w:t>
      </w:r>
      <w:proofErr w:type="spellStart"/>
      <w:r w:rsidR="00AF2631">
        <w:t>menjadi</w:t>
      </w:r>
      <w:proofErr w:type="spellEnd"/>
      <w:r w:rsidR="00AF2631">
        <w:t xml:space="preserve"> parameter yang </w:t>
      </w:r>
      <w:proofErr w:type="spellStart"/>
      <w:r w:rsidR="00AF2631">
        <w:t>akan</w:t>
      </w:r>
      <w:proofErr w:type="spellEnd"/>
      <w:r w:rsidR="00AF2631">
        <w:t xml:space="preserve"> </w:t>
      </w:r>
      <w:proofErr w:type="spellStart"/>
      <w:r w:rsidR="00AF2631">
        <w:t>dimasukan</w:t>
      </w:r>
      <w:proofErr w:type="spellEnd"/>
      <w:r w:rsidR="00AF2631">
        <w:t xml:space="preserve"> ke </w:t>
      </w:r>
      <w:r w:rsidR="004151AF">
        <w:t xml:space="preserve">BPMN </w:t>
      </w:r>
      <w:proofErr w:type="spellStart"/>
      <w:r w:rsidR="004151AF">
        <w:t>dari</w:t>
      </w:r>
      <w:proofErr w:type="spellEnd"/>
      <w:r w:rsidR="004151AF">
        <w:t xml:space="preserve"> model proses </w:t>
      </w:r>
      <w:proofErr w:type="spellStart"/>
      <w:r w:rsidR="004151AF">
        <w:t>bisnis</w:t>
      </w:r>
      <w:proofErr w:type="spellEnd"/>
      <w:r w:rsidR="004151AF">
        <w:t xml:space="preserve"> yang baru. Parameter proses </w:t>
      </w:r>
      <w:proofErr w:type="spellStart"/>
      <w:r w:rsidR="004151AF">
        <w:t>bisnis</w:t>
      </w:r>
      <w:proofErr w:type="spellEnd"/>
      <w:r w:rsidR="004151AF">
        <w:t xml:space="preserve"> lama dan baru </w:t>
      </w:r>
      <w:proofErr w:type="spellStart"/>
      <w:r w:rsidR="004151AF">
        <w:t>kemudian</w:t>
      </w:r>
      <w:proofErr w:type="spellEnd"/>
      <w:r w:rsidR="004151AF">
        <w:t xml:space="preserve"> </w:t>
      </w:r>
      <w:proofErr w:type="spellStart"/>
      <w:r w:rsidR="004151AF">
        <w:t>dimasukan</w:t>
      </w:r>
      <w:proofErr w:type="spellEnd"/>
      <w:r w:rsidR="004151AF">
        <w:t xml:space="preserve"> ke </w:t>
      </w:r>
      <w:proofErr w:type="spellStart"/>
      <w:r w:rsidR="004151AF">
        <w:t>dalam</w:t>
      </w:r>
      <w:proofErr w:type="spellEnd"/>
      <w:r w:rsidR="002919DA">
        <w:t xml:space="preserve"> model BPMN </w:t>
      </w:r>
      <w:r w:rsidR="00DC7806">
        <w:t xml:space="preserve">dan </w:t>
      </w:r>
      <w:proofErr w:type="spellStart"/>
      <w:r w:rsidR="00DC7806">
        <w:t>akan</w:t>
      </w:r>
      <w:proofErr w:type="spellEnd"/>
      <w:r w:rsidR="00DC7806">
        <w:t xml:space="preserve"> </w:t>
      </w:r>
      <w:proofErr w:type="spellStart"/>
      <w:r w:rsidR="00DC7806">
        <w:t>mengeluarkan</w:t>
      </w:r>
      <w:proofErr w:type="spellEnd"/>
      <w:r w:rsidR="00DC7806">
        <w:t xml:space="preserve"> </w:t>
      </w:r>
      <w:proofErr w:type="spellStart"/>
      <w:r w:rsidR="00DC7806">
        <w:t>keluaran</w:t>
      </w:r>
      <w:proofErr w:type="spellEnd"/>
      <w:r w:rsidR="00DC7806">
        <w:t xml:space="preserve"> </w:t>
      </w:r>
      <w:r w:rsidR="00D77F14">
        <w:t xml:space="preserve">yang </w:t>
      </w:r>
      <w:proofErr w:type="spellStart"/>
      <w:r w:rsidR="00D77F14">
        <w:t>akan</w:t>
      </w:r>
      <w:proofErr w:type="spellEnd"/>
      <w:r w:rsidR="00D77F14">
        <w:t xml:space="preserve"> </w:t>
      </w:r>
      <w:proofErr w:type="spellStart"/>
      <w:r w:rsidR="00D77F14">
        <w:t>dianalisis</w:t>
      </w:r>
      <w:proofErr w:type="spellEnd"/>
      <w:r w:rsidR="00D77F14">
        <w:t xml:space="preserve"> pada </w:t>
      </w:r>
      <w:proofErr w:type="spellStart"/>
      <w:r w:rsidR="00D77F14">
        <w:t>tahapan</w:t>
      </w:r>
      <w:proofErr w:type="spellEnd"/>
      <w:r w:rsidR="00D77F14">
        <w:t xml:space="preserve"> </w:t>
      </w:r>
      <w:proofErr w:type="spellStart"/>
      <w:r w:rsidR="00D77F14">
        <w:t>selanjutnya</w:t>
      </w:r>
      <w:proofErr w:type="spellEnd"/>
      <w:r w:rsidR="00D77F14">
        <w:t>.</w:t>
      </w:r>
    </w:p>
    <w:p w14:paraId="2FE314DA" w14:textId="07290AE3" w:rsidR="003A020E" w:rsidRPr="0049475A" w:rsidRDefault="003A020E" w:rsidP="00AE58C4">
      <w:pPr>
        <w:spacing w:line="360" w:lineRule="auto"/>
      </w:pPr>
      <w:proofErr w:type="spellStart"/>
      <w:r>
        <w:t>Tahapan</w:t>
      </w:r>
      <w:proofErr w:type="spellEnd"/>
      <w:r>
        <w:t xml:space="preserve"> Analisa dan Kesimpulan, </w:t>
      </w:r>
      <w:proofErr w:type="spellStart"/>
      <w:r>
        <w:t>merupakan</w:t>
      </w:r>
      <w:proofErr w:type="spellEnd"/>
      <w:r>
        <w:t xml:space="preserve"> </w:t>
      </w:r>
      <w:proofErr w:type="spellStart"/>
      <w:r>
        <w:t>tahapan</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untuk </w:t>
      </w:r>
      <w:proofErr w:type="spellStart"/>
      <w:r>
        <w:t>melakukan</w:t>
      </w:r>
      <w:proofErr w:type="spellEnd"/>
      <w:r>
        <w:t xml:space="preserve"> </w:t>
      </w:r>
      <w:proofErr w:type="spellStart"/>
      <w:r>
        <w:t>analisa</w:t>
      </w:r>
      <w:proofErr w:type="spellEnd"/>
      <w:r>
        <w:t xml:space="preserve"> </w:t>
      </w:r>
      <w:proofErr w:type="spellStart"/>
      <w:r>
        <w:t>dari</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proses </w:t>
      </w:r>
      <w:proofErr w:type="spellStart"/>
      <w:r>
        <w:t>simulasi</w:t>
      </w:r>
      <w:proofErr w:type="spellEnd"/>
      <w:r w:rsidR="004C45C1">
        <w:t xml:space="preserve">. Data </w:t>
      </w:r>
      <w:proofErr w:type="spellStart"/>
      <w:r w:rsidR="004C45C1">
        <w:t>akan</w:t>
      </w:r>
      <w:proofErr w:type="spellEnd"/>
      <w:r w:rsidR="004C45C1">
        <w:t xml:space="preserve"> </w:t>
      </w:r>
      <w:proofErr w:type="spellStart"/>
      <w:r w:rsidR="004C45C1">
        <w:t>dianalisa</w:t>
      </w:r>
      <w:proofErr w:type="spellEnd"/>
      <w:r w:rsidR="004C45C1">
        <w:t xml:space="preserve"> </w:t>
      </w:r>
      <w:proofErr w:type="spellStart"/>
      <w:r w:rsidR="004C45C1">
        <w:t>secara</w:t>
      </w:r>
      <w:proofErr w:type="spellEnd"/>
      <w:r w:rsidR="004C45C1">
        <w:t xml:space="preserve"> </w:t>
      </w:r>
      <w:proofErr w:type="spellStart"/>
      <w:r w:rsidR="004C45C1">
        <w:t>statistik</w:t>
      </w:r>
      <w:proofErr w:type="spellEnd"/>
      <w:r w:rsidR="004C45C1">
        <w:t xml:space="preserve"> untuk </w:t>
      </w:r>
      <w:proofErr w:type="spellStart"/>
      <w:r w:rsidR="004C45C1">
        <w:t>melihat</w:t>
      </w:r>
      <w:proofErr w:type="spellEnd"/>
      <w:r w:rsidR="004C45C1">
        <w:t xml:space="preserve"> apakah </w:t>
      </w:r>
      <w:proofErr w:type="spellStart"/>
      <w:r w:rsidR="004C45C1">
        <w:t>terdapat</w:t>
      </w:r>
      <w:proofErr w:type="spellEnd"/>
      <w:r w:rsidR="004C45C1">
        <w:t xml:space="preserve"> </w:t>
      </w:r>
      <w:proofErr w:type="spellStart"/>
      <w:r w:rsidR="004C45C1">
        <w:t>perbedaan</w:t>
      </w:r>
      <w:proofErr w:type="spellEnd"/>
      <w:r w:rsidR="004C45C1">
        <w:t xml:space="preserve"> </w:t>
      </w:r>
      <w:proofErr w:type="spellStart"/>
      <w:r w:rsidR="004C45C1">
        <w:t>signifikan</w:t>
      </w:r>
      <w:proofErr w:type="spellEnd"/>
      <w:r w:rsidR="004C45C1">
        <w:t xml:space="preserve"> </w:t>
      </w:r>
      <w:proofErr w:type="spellStart"/>
      <w:r w:rsidR="004C45C1">
        <w:t>antara</w:t>
      </w:r>
      <w:proofErr w:type="spellEnd"/>
      <w:r w:rsidR="004C45C1">
        <w:t xml:space="preserve"> </w:t>
      </w:r>
      <w:proofErr w:type="spellStart"/>
      <w:r w:rsidR="004C45C1">
        <w:t>sebelum</w:t>
      </w:r>
      <w:proofErr w:type="spellEnd"/>
      <w:r w:rsidR="004C45C1">
        <w:t xml:space="preserve"> </w:t>
      </w:r>
      <w:proofErr w:type="spellStart"/>
      <w:r w:rsidR="0084389D">
        <w:t>adanya</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yang </w:t>
      </w:r>
      <w:proofErr w:type="spellStart"/>
      <w:r w:rsidR="0084389D">
        <w:t>dibuat</w:t>
      </w:r>
      <w:proofErr w:type="spellEnd"/>
      <w:r w:rsidR="0084389D">
        <w:t xml:space="preserve"> dengan </w:t>
      </w:r>
      <w:proofErr w:type="spellStart"/>
      <w:r w:rsidR="0084389D">
        <w:t>setelah</w:t>
      </w:r>
      <w:proofErr w:type="spellEnd"/>
      <w:r w:rsidR="0084389D">
        <w:t xml:space="preserve"> </w:t>
      </w:r>
      <w:proofErr w:type="spellStart"/>
      <w:r w:rsidR="0084389D">
        <w:t>menggunakan</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w:t>
      </w:r>
      <w:proofErr w:type="spellStart"/>
      <w:r w:rsidR="0084389D">
        <w:t>dibuat</w:t>
      </w:r>
      <w:proofErr w:type="spellEnd"/>
      <w:r w:rsidR="0084389D">
        <w:t xml:space="preserve">. Hasil pengujian </w:t>
      </w:r>
      <w:proofErr w:type="spellStart"/>
      <w:r w:rsidR="0084389D">
        <w:t>statistik</w:t>
      </w:r>
      <w:proofErr w:type="spellEnd"/>
      <w:r w:rsidR="0084389D">
        <w:t xml:space="preserve"> </w:t>
      </w:r>
      <w:proofErr w:type="spellStart"/>
      <w:r w:rsidR="0084389D">
        <w:t>ini</w:t>
      </w:r>
      <w:proofErr w:type="spellEnd"/>
      <w:r w:rsidR="0084389D">
        <w:t xml:space="preserve"> </w:t>
      </w:r>
      <w:proofErr w:type="spellStart"/>
      <w:r w:rsidR="0084389D">
        <w:t>kemudian</w:t>
      </w:r>
      <w:proofErr w:type="spellEnd"/>
      <w:r w:rsidR="0084389D">
        <w:t xml:space="preserve"> </w:t>
      </w:r>
      <w:proofErr w:type="spellStart"/>
      <w:r w:rsidR="0084389D">
        <w:t>dapat</w:t>
      </w:r>
      <w:proofErr w:type="spellEnd"/>
      <w:r w:rsidR="0084389D">
        <w:t xml:space="preserve"> </w:t>
      </w:r>
      <w:proofErr w:type="spellStart"/>
      <w:r w:rsidR="0084389D">
        <w:t>ditarik</w:t>
      </w:r>
      <w:proofErr w:type="spellEnd"/>
      <w:r w:rsidR="0084389D">
        <w:t xml:space="preserve"> </w:t>
      </w:r>
      <w:proofErr w:type="spellStart"/>
      <w:r w:rsidR="00E67847">
        <w:t>informasi</w:t>
      </w:r>
      <w:proofErr w:type="spellEnd"/>
      <w:r w:rsidR="00E67847">
        <w:t xml:space="preserve"> dan </w:t>
      </w:r>
      <w:proofErr w:type="spellStart"/>
      <w:r w:rsidR="00E67847">
        <w:t>diambil</w:t>
      </w:r>
      <w:proofErr w:type="spellEnd"/>
      <w:r w:rsidR="00E67847">
        <w:t xml:space="preserve"> </w:t>
      </w:r>
      <w:proofErr w:type="spellStart"/>
      <w:r w:rsidR="00E67847">
        <w:t>kesimpulan</w:t>
      </w:r>
      <w:proofErr w:type="spellEnd"/>
      <w:r w:rsidR="00E67847">
        <w:t xml:space="preserve"> </w:t>
      </w:r>
      <w:proofErr w:type="spellStart"/>
      <w:r w:rsidR="00E67847">
        <w:t>dari</w:t>
      </w:r>
      <w:proofErr w:type="spellEnd"/>
      <w:r w:rsidR="00E67847">
        <w:t xml:space="preserve"> </w:t>
      </w:r>
      <w:proofErr w:type="spellStart"/>
      <w:r w:rsidR="00E67847">
        <w:t>penelitian</w:t>
      </w:r>
      <w:proofErr w:type="spellEnd"/>
      <w:r w:rsidR="00E67847">
        <w:t>.</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4"/>
          <w:headerReference w:type="first" r:id="rId35"/>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1343" w:name="_Toc120139633"/>
      <w:bookmarkStart w:id="1344" w:name="_Toc127003370"/>
      <w:r w:rsidR="0095347B">
        <w:t>TINJAUAN PUSTAKA</w:t>
      </w:r>
      <w:bookmarkEnd w:id="1343"/>
      <w:bookmarkEnd w:id="1344"/>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1345" w:name="_Toc120139634"/>
      <w:bookmarkStart w:id="1346" w:name="_Toc127003371"/>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1345"/>
      <w:bookmarkEnd w:id="1346"/>
      <w:proofErr w:type="spellEnd"/>
    </w:p>
    <w:p w14:paraId="29681409" w14:textId="73B4DE6D" w:rsidR="008471B8" w:rsidRDefault="008471B8" w:rsidP="007B0FF9">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F6688D">
        <w:t>hanya</w:t>
      </w:r>
      <w:proofErr w:type="spellEnd"/>
      <w:r w:rsidR="00F6688D">
        <w:t xml:space="preserve"> </w:t>
      </w:r>
      <w:proofErr w:type="spellStart"/>
      <w:r w:rsidR="00C47E8E">
        <w:t>mementingkan</w:t>
      </w:r>
      <w:proofErr w:type="spellEnd"/>
      <w:r w:rsidR="00C47E8E">
        <w:t xml:space="preserve"> </w:t>
      </w:r>
      <w:del w:id="1347" w:author="ilham.nur@office.ui.ac.id [2]" w:date="2023-01-17T21:44:00Z">
        <w:r w:rsidR="00C47E8E" w:rsidDel="00B51285">
          <w:delText>bagimana</w:delText>
        </w:r>
      </w:del>
      <w:ins w:id="1348" w:author="ilham.nur@office.ui.ac.id [2]" w:date="2023-01-17T21:44:00Z">
        <w:r w:rsidR="00B51285">
          <w:pgNum/>
        </w:r>
        <w:proofErr w:type="spellStart"/>
        <w:r w:rsidR="00B51285">
          <w:t>erminolo</w:t>
        </w:r>
      </w:ins>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EndPr/>
        <w:sdtContent>
          <w:r w:rsidR="00381F13">
            <w:rPr>
              <w:noProof/>
            </w:rPr>
            <w:drawing>
              <wp:anchor distT="0" distB="0" distL="114300" distR="114300" simplePos="0" relativeHeight="251658241" behindDoc="1" locked="0" layoutInCell="0" allowOverlap="1" wp14:anchorId="4DBC62E4" wp14:editId="5AFD4921">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1349" w:name="_Toc120139635"/>
      <w:bookmarkStart w:id="1350" w:name="_Toc127003372"/>
      <w:proofErr w:type="spellStart"/>
      <w:r>
        <w:t>Manfaat</w:t>
      </w:r>
      <w:proofErr w:type="spellEnd"/>
      <w:r>
        <w:t xml:space="preserve"> </w:t>
      </w:r>
      <w:proofErr w:type="spellStart"/>
      <w:r>
        <w:t>Transformasi</w:t>
      </w:r>
      <w:proofErr w:type="spellEnd"/>
      <w:r>
        <w:t xml:space="preserve"> Digital</w:t>
      </w:r>
      <w:bookmarkEnd w:id="1349"/>
      <w:bookmarkEnd w:id="1350"/>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1351" w:name="_Toc120139636"/>
      <w:bookmarkStart w:id="1352" w:name="_Toc127003373"/>
      <w:proofErr w:type="spellStart"/>
      <w:r>
        <w:t>Kekurangan</w:t>
      </w:r>
      <w:proofErr w:type="spellEnd"/>
      <w:r>
        <w:t xml:space="preserve"> </w:t>
      </w:r>
      <w:proofErr w:type="spellStart"/>
      <w:r>
        <w:t>Transformasi</w:t>
      </w:r>
      <w:proofErr w:type="spellEnd"/>
      <w:r>
        <w:t xml:space="preserve"> Digital</w:t>
      </w:r>
      <w:bookmarkEnd w:id="1351"/>
      <w:bookmarkEnd w:id="1352"/>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02E3BB1"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w:t>
      </w:r>
      <w:proofErr w:type="spellStart"/>
      <w:r w:rsidR="004C6077">
        <w:t>dapat</w:t>
      </w:r>
      <w:proofErr w:type="spellEnd"/>
      <w:r w:rsidR="004C6077">
        <w:t xml:space="preserve">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1353" w:name="_Toc120139637"/>
      <w:bookmarkStart w:id="1354" w:name="_Toc127003374"/>
      <w:proofErr w:type="spellStart"/>
      <w:r>
        <w:t>Manajemen</w:t>
      </w:r>
      <w:proofErr w:type="spellEnd"/>
      <w:r>
        <w:t xml:space="preserve"> </w:t>
      </w:r>
      <w:proofErr w:type="spellStart"/>
      <w:r>
        <w:t>Proyek</w:t>
      </w:r>
      <w:bookmarkEnd w:id="1353"/>
      <w:bookmarkEnd w:id="1354"/>
      <w:proofErr w:type="spellEnd"/>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proofErr w:type="spellStart"/>
      <w:r>
        <w:t>Inisiasi</w:t>
      </w:r>
      <w:proofErr w:type="spellEnd"/>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1355" w:name="_Toc120139638"/>
      <w:bookmarkStart w:id="1356" w:name="_Toc127003375"/>
      <w:proofErr w:type="spellStart"/>
      <w:r>
        <w:t>Pendekatan</w:t>
      </w:r>
      <w:proofErr w:type="spellEnd"/>
      <w:r>
        <w:t xml:space="preserve"> </w:t>
      </w:r>
      <w:proofErr w:type="spellStart"/>
      <w:r>
        <w:t>Manajemen</w:t>
      </w:r>
      <w:proofErr w:type="spellEnd"/>
      <w:r>
        <w:t xml:space="preserve"> </w:t>
      </w:r>
      <w:proofErr w:type="spellStart"/>
      <w:r>
        <w:t>Proyek</w:t>
      </w:r>
      <w:bookmarkEnd w:id="1355"/>
      <w:bookmarkEnd w:id="1356"/>
      <w:proofErr w:type="spellEnd"/>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dua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6F779803"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A47A89">
        <w:t xml:space="preserve">Gambar </w:t>
      </w:r>
      <w:r w:rsidR="00A47A89">
        <w:rPr>
          <w:noProof/>
        </w:rPr>
        <w:t>2</w:t>
      </w:r>
      <w:r w:rsidR="00A47A89">
        <w:t>.</w:t>
      </w:r>
      <w:r w:rsidR="00A47A89">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41EB4DD5">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3800" cy="1476375"/>
                    </a:xfrm>
                    <a:prstGeom prst="rect">
                      <a:avLst/>
                    </a:prstGeom>
                  </pic:spPr>
                </pic:pic>
              </a:graphicData>
            </a:graphic>
          </wp:inline>
        </w:drawing>
      </w:r>
    </w:p>
    <w:p w14:paraId="72611DB0" w14:textId="6858202E" w:rsidR="00F72E00" w:rsidRDefault="00F72E00" w:rsidP="00F22F5A">
      <w:pPr>
        <w:pStyle w:val="Caption"/>
        <w:rPr>
          <w:ins w:id="1357" w:author="ilham.nur@office.ui.ac.id [2]" w:date="2023-01-29T12:08:00Z"/>
        </w:rPr>
      </w:pPr>
      <w:bookmarkStart w:id="1358" w:name="_Ref110274554"/>
      <w:bookmarkStart w:id="1359" w:name="_Toc127003433"/>
      <w:r>
        <w:t xml:space="preserve">Gambar </w:t>
      </w:r>
      <w:ins w:id="1360" w:author="ilham.nur@office.ui.ac.id" w:date="2023-02-02T22:33:00Z">
        <w:r w:rsidR="00A76FCF">
          <w:fldChar w:fldCharType="begin"/>
        </w:r>
        <w:r w:rsidR="00A76FCF">
          <w:instrText xml:space="preserve"> STYLEREF 1 \s </w:instrText>
        </w:r>
      </w:ins>
      <w:r w:rsidR="00A76FCF">
        <w:fldChar w:fldCharType="separate"/>
      </w:r>
      <w:r w:rsidR="00A47A89">
        <w:rPr>
          <w:noProof/>
        </w:rPr>
        <w:t>2</w:t>
      </w:r>
      <w:ins w:id="1361"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362" w:author="ilham.nur@office.ui.ac.id" w:date="2023-02-11T10:22:00Z">
        <w:r w:rsidR="00A47A89">
          <w:rPr>
            <w:noProof/>
          </w:rPr>
          <w:t>1</w:t>
        </w:r>
      </w:ins>
      <w:ins w:id="1363" w:author="ilham.nur@office.ui.ac.id" w:date="2023-02-02T22:33:00Z">
        <w:r w:rsidR="00A76FCF">
          <w:fldChar w:fldCharType="end"/>
        </w:r>
      </w:ins>
      <w:ins w:id="1364" w:author="ilham.nur@office.ui.ac.id [2]" w:date="2023-01-25T05:09:00Z">
        <w:del w:id="1365" w:author="ilham.nur@office.ui.ac.id" w:date="2023-02-02T22:33:00Z">
          <w:r w:rsidR="00F62D33" w:rsidDel="00A76FCF">
            <w:fldChar w:fldCharType="begin"/>
          </w:r>
          <w:r w:rsidR="00F62D33" w:rsidDel="00A76FCF">
            <w:delInstrText xml:space="preserve"> STYLEREF 1 \s </w:delInstrText>
          </w:r>
        </w:del>
      </w:ins>
      <w:del w:id="1366" w:author="ilham.nur@office.ui.ac.id" w:date="2023-02-02T22:33:00Z">
        <w:r w:rsidR="00F62D33" w:rsidDel="00A76FCF">
          <w:fldChar w:fldCharType="separate"/>
        </w:r>
        <w:r w:rsidR="00C64CA0" w:rsidDel="00A76FCF">
          <w:rPr>
            <w:noProof/>
          </w:rPr>
          <w:delText>2</w:delText>
        </w:r>
      </w:del>
      <w:ins w:id="1367" w:author="ilham.nur@office.ui.ac.id [2]" w:date="2023-01-25T05:09:00Z">
        <w:del w:id="1368"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369" w:author="ilham.nur@office.ui.ac.id" w:date="2023-02-02T22:33:00Z">
        <w:r w:rsidR="00105420">
          <w:fldChar w:fldCharType="separate"/>
        </w:r>
      </w:del>
      <w:ins w:id="1370" w:author="ilham.nur@office.ui.ac.id [2]" w:date="2023-01-25T05:09:00Z">
        <w:del w:id="1371" w:author="ilham.nur@office.ui.ac.id" w:date="2023-02-02T22:33:00Z">
          <w:r w:rsidR="00F62D33" w:rsidDel="00A76FCF">
            <w:fldChar w:fldCharType="end"/>
          </w:r>
        </w:del>
      </w:ins>
      <w:del w:id="1372"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1358"/>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bookmarkEnd w:id="1359"/>
      <w:proofErr w:type="spellEnd"/>
      <w:r>
        <w:t xml:space="preserve"> </w:t>
      </w:r>
      <w:moveFromRangeStart w:id="1373" w:author="ilham.nur@office.ui.ac.id [2]" w:date="2023-01-29T12:09:00Z" w:name="move125886572"/>
      <w:moveFrom w:id="1374" w:author="ilham.nur@office.ui.ac.id [2]" w:date="2023-01-29T12:09:00Z">
        <w:r w:rsidRPr="00F72E00" w:rsidDel="009179AB">
          <w:fldChar w:fldCharType="begin" w:fldLock="1"/>
        </w:r>
        <w:r w:rsidR="00E56AAA" w:rsidDel="009179AB">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rsidDel="009179AB">
          <w:fldChar w:fldCharType="separate"/>
        </w:r>
        <w:r w:rsidRPr="00F72E00" w:rsidDel="009179AB">
          <w:rPr>
            <w:noProof/>
          </w:rPr>
          <w:t>(Jalali Sohi et al., 2020)</w:t>
        </w:r>
        <w:r w:rsidRPr="00F72E00" w:rsidDel="009179AB">
          <w:fldChar w:fldCharType="end"/>
        </w:r>
      </w:moveFrom>
      <w:moveFromRangeEnd w:id="1373"/>
    </w:p>
    <w:p w14:paraId="71AE5F45" w14:textId="11C49C81" w:rsidR="00812E69" w:rsidRPr="00032BC4" w:rsidRDefault="009179AB" w:rsidP="003E51EB">
      <w:pPr>
        <w:jc w:val="center"/>
        <w:rPr>
          <w:bCs/>
        </w:rPr>
      </w:pPr>
      <w:proofErr w:type="spellStart"/>
      <w:ins w:id="1375" w:author="ilham.nur@office.ui.ac.id [2]" w:date="2023-01-29T12:09:00Z">
        <w:r w:rsidRPr="009179AB">
          <w:t>Sumber</w:t>
        </w:r>
        <w:proofErr w:type="spellEnd"/>
        <w:r w:rsidRPr="009179AB">
          <w:t>:</w:t>
        </w:r>
        <w:r>
          <w:rPr>
            <w:b/>
            <w:bCs/>
          </w:rPr>
          <w:t xml:space="preserve"> </w:t>
        </w:r>
      </w:ins>
      <w:moveToRangeStart w:id="1376" w:author="ilham.nur@office.ui.ac.id [2]" w:date="2023-01-29T12:09:00Z" w:name="move125886572"/>
      <w:moveTo w:id="1377" w:author="ilham.nur@office.ui.ac.id [2]" w:date="2023-01-29T12:09:00Z">
        <w:r w:rsidRPr="00F72E00">
          <w:fldChar w:fldCharType="begin" w:fldLock="1"/>
        </w:r>
        <w:r>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r w:rsidRPr="00F72E00">
          <w:fldChar w:fldCharType="end"/>
        </w:r>
      </w:moveTo>
      <w:moveToRangeEnd w:id="1376"/>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1378" w:name="_Toc120139639"/>
      <w:bookmarkStart w:id="1379" w:name="_Toc127003376"/>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1378"/>
      <w:bookmarkEnd w:id="1379"/>
      <w:proofErr w:type="spellEnd"/>
    </w:p>
    <w:p w14:paraId="267E9D31" w14:textId="51E0FEA6"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del w:id="1380" w:author="ilham.nur@office.ui.ac.id [2]" w:date="2023-01-17T21:44:00Z">
        <w:r w:rsidR="007752E0" w:rsidDel="00B51285">
          <w:delText>variabel</w:delText>
        </w:r>
      </w:del>
      <w:ins w:id="1381" w:author="ilham.nur@office.ui.ac.id [2]" w:date="2023-01-17T21:44:00Z">
        <w:r w:rsidR="00B51285">
          <w:pgNum/>
        </w:r>
        <w:proofErr w:type="spellStart"/>
        <w:r w:rsidR="00B51285">
          <w:t>erminol</w:t>
        </w:r>
      </w:ins>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1382" w:name="_Toc120139640"/>
      <w:bookmarkStart w:id="1383" w:name="_Toc127003377"/>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1382"/>
      <w:bookmarkEnd w:id="1383"/>
      <w:proofErr w:type="spellEnd"/>
      <w:r w:rsidR="00DD216B">
        <w:t xml:space="preserve"> </w:t>
      </w:r>
    </w:p>
    <w:p w14:paraId="0544B4EF" w14:textId="0D8C31C3"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del w:id="1384" w:author="ilham.nur@office.ui.ac.id" w:date="2023-02-11T11:11:00Z">
        <w:r w:rsidR="000607C2" w:rsidRPr="000607C2" w:rsidDel="008B38CA">
          <w:delText xml:space="preserve">Tools </w:delText>
        </w:r>
      </w:del>
      <w:proofErr w:type="spellStart"/>
      <w:ins w:id="1385" w:author="ilham.nur@office.ui.ac.id" w:date="2023-02-11T11:11:00Z">
        <w:r w:rsidR="008B38CA">
          <w:t>alat</w:t>
        </w:r>
        <w:proofErr w:type="spellEnd"/>
        <w:r w:rsidR="008B38CA" w:rsidRPr="000607C2">
          <w:t xml:space="preserve"> </w:t>
        </w:r>
      </w:ins>
      <w:r w:rsidR="000607C2" w:rsidRPr="000607C2">
        <w:t xml:space="preserve">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31178E9D"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A47A89">
        <w:t>Tabel</w:t>
      </w:r>
      <w:proofErr w:type="spellEnd"/>
      <w:r w:rsidR="00A47A89">
        <w:t xml:space="preserve"> </w:t>
      </w:r>
      <w:r w:rsidR="00A47A89">
        <w:rPr>
          <w:noProof/>
        </w:rPr>
        <w:t>2</w:t>
      </w:r>
      <w:r w:rsidR="00A47A89">
        <w:t>.</w:t>
      </w:r>
      <w:r w:rsidR="00A47A89">
        <w:rPr>
          <w:noProof/>
        </w:rPr>
        <w:t>1</w:t>
      </w:r>
      <w:r w:rsidR="00F24E68">
        <w:fldChar w:fldCharType="end"/>
      </w:r>
      <w:r w:rsidR="0044266C">
        <w:t>.</w:t>
      </w:r>
    </w:p>
    <w:p w14:paraId="382AF04E" w14:textId="269691BE" w:rsidR="00F64964" w:rsidRDefault="00F64964" w:rsidP="00F22F5A">
      <w:pPr>
        <w:pStyle w:val="Caption"/>
      </w:pPr>
      <w:bookmarkStart w:id="1386" w:name="_Ref110108036"/>
      <w:bookmarkStart w:id="1387" w:name="_Toc127003452"/>
      <w:proofErr w:type="spellStart"/>
      <w:r>
        <w:t>Tabel</w:t>
      </w:r>
      <w:proofErr w:type="spellEnd"/>
      <w:r>
        <w:t xml:space="preserve"> </w:t>
      </w:r>
      <w:ins w:id="1388" w:author="ilham.nur@office.ui.ac.id" w:date="2023-02-11T10:46:00Z">
        <w:r w:rsidR="00F22F5A">
          <w:fldChar w:fldCharType="begin"/>
        </w:r>
        <w:r w:rsidR="00F22F5A">
          <w:instrText xml:space="preserve"> STYLEREF 1 \s </w:instrText>
        </w:r>
      </w:ins>
      <w:r w:rsidR="00F22F5A">
        <w:fldChar w:fldCharType="separate"/>
      </w:r>
      <w:r w:rsidR="00F22F5A">
        <w:rPr>
          <w:noProof/>
        </w:rPr>
        <w:t>2</w:t>
      </w:r>
      <w:ins w:id="1389"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1390" w:author="ilham.nur@office.ui.ac.id" w:date="2023-02-11T10:46:00Z">
        <w:r w:rsidR="00F22F5A">
          <w:rPr>
            <w:noProof/>
          </w:rPr>
          <w:t>1</w:t>
        </w:r>
        <w:r w:rsidR="00F22F5A">
          <w:fldChar w:fldCharType="end"/>
        </w:r>
      </w:ins>
      <w:ins w:id="1391" w:author="ilham.nur@office.ui.ac.id [2]" w:date="2023-01-28T21:53:00Z">
        <w:del w:id="1392" w:author="ilham.nur@office.ui.ac.id" w:date="2023-02-02T21:41:00Z">
          <w:r w:rsidR="009035EE" w:rsidDel="003B572F">
            <w:fldChar w:fldCharType="begin"/>
          </w:r>
          <w:r w:rsidR="009035EE" w:rsidDel="003B572F">
            <w:delInstrText xml:space="preserve"> STYLEREF 1 \s </w:delInstrText>
          </w:r>
        </w:del>
      </w:ins>
      <w:del w:id="1393" w:author="ilham.nur@office.ui.ac.id" w:date="2023-02-02T21:41:00Z">
        <w:r w:rsidR="009035EE" w:rsidDel="003B572F">
          <w:fldChar w:fldCharType="separate"/>
        </w:r>
        <w:r w:rsidR="00C64CA0" w:rsidDel="003B572F">
          <w:rPr>
            <w:noProof/>
          </w:rPr>
          <w:delText>2</w:delText>
        </w:r>
      </w:del>
      <w:ins w:id="1394" w:author="ilham.nur@office.ui.ac.id [2]" w:date="2023-01-28T21:53:00Z">
        <w:del w:id="1395"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396" w:author="ilham.nur@office.ui.ac.id" w:date="2023-02-02T21:41:00Z">
        <w:r w:rsidR="00105420">
          <w:fldChar w:fldCharType="separate"/>
        </w:r>
      </w:del>
      <w:ins w:id="1397" w:author="ilham.nur@office.ui.ac.id [2]" w:date="2023-01-28T21:53:00Z">
        <w:del w:id="1398" w:author="ilham.nur@office.ui.ac.id" w:date="2023-02-02T21:41:00Z">
          <w:r w:rsidR="009035EE" w:rsidDel="003B572F">
            <w:fldChar w:fldCharType="end"/>
          </w:r>
        </w:del>
      </w:ins>
      <w:del w:id="1399"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2</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1</w:delText>
        </w:r>
        <w:r w:rsidR="00F62D33" w:rsidDel="00F62D33">
          <w:rPr>
            <w:noProof/>
          </w:rPr>
          <w:fldChar w:fldCharType="end"/>
        </w:r>
      </w:del>
      <w:bookmarkEnd w:id="1386"/>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1387"/>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242A4371"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A47A89">
        <w:t>Tabel</w:t>
      </w:r>
      <w:proofErr w:type="spellEnd"/>
      <w:r w:rsidR="00A47A89">
        <w:t xml:space="preserve"> </w:t>
      </w:r>
      <w:r w:rsidR="00A47A89">
        <w:rPr>
          <w:noProof/>
        </w:rPr>
        <w:t>2</w:t>
      </w:r>
      <w:r w:rsidR="00A47A89">
        <w:t>.</w:t>
      </w:r>
      <w:r w:rsidR="00A47A89">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7C7E6FD9"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del w:id="1400" w:author="ilham.nur@office.ui.ac.id [2]" w:date="2023-01-17T21:44:00Z">
        <w:r w:rsidR="00886F12" w:rsidRPr="00886F12" w:rsidDel="00B51285">
          <w:rPr>
            <w:i/>
            <w:iCs/>
          </w:rPr>
          <w:delText>portofolio</w:delText>
        </w:r>
      </w:del>
      <w:ins w:id="1401" w:author="ilham.nur@office.ui.ac.id [2]" w:date="2023-01-17T21:44:00Z">
        <w:r w:rsidR="00B51285">
          <w:rPr>
            <w:i/>
            <w:iCs/>
          </w:rPr>
          <w:pgNum/>
        </w:r>
        <w:proofErr w:type="spellStart"/>
        <w:r w:rsidR="00B51285">
          <w:rPr>
            <w:i/>
            <w:iCs/>
          </w:rPr>
          <w:t>erminolo</w:t>
        </w:r>
      </w:ins>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1402" w:name="_Toc120139641"/>
      <w:bookmarkStart w:id="1403" w:name="_Toc127003378"/>
      <w:proofErr w:type="spellStart"/>
      <w:r>
        <w:t>Pengolahan</w:t>
      </w:r>
      <w:proofErr w:type="spellEnd"/>
      <w:r>
        <w:t xml:space="preserve"> Jadwal</w:t>
      </w:r>
      <w:bookmarkEnd w:id="1402"/>
      <w:bookmarkEnd w:id="1403"/>
    </w:p>
    <w:p w14:paraId="4C58CCB6" w14:textId="1C068C62"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ins w:id="1404" w:author="ilham.nur@office.ui.ac.id [2]" w:date="2023-01-23T20:33:00Z">
        <w:r w:rsidR="00B73B83">
          <w:t xml:space="preserve"> </w:t>
        </w:r>
        <w:r w:rsidR="00B73B83">
          <w:fldChar w:fldCharType="begin" w:fldLock="1"/>
        </w:r>
      </w:ins>
      <w:r w:rsidR="000849A8">
        <w:instrText>ADDIN CSL_CITATION {"citationItems":[{"id":"ITEM-1","itemData":{"DOI":"10.1051/matecconf/201824803012","ISBN":"2018248030","ISSN":"2261236X","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Wulandari","given":"Arin","non-dropping-particle":"","parse-names":false,"suffix":""},{"dropping-particle":"","family":"Dachyar","given":"M.","non-dropping-particle":"","parse-names":false,"suffix":""},{"dropping-particle":"","family":"Farizal","given":"","non-dropping-particle":"","parse-names":false,"suffix":""}],"container-title":"MATEC Web of Conferences","id":"ITEM-1","issued":{"date-parts":[["2018"]]},"title":"Scheduling of Empennage Structure Design Project of Indonesia's Aircraft with Critical Path Method (CPM)","type":"article-journal","volume":"248"},"uris":["http://www.mendeley.com/documents/?uuid=58d12c6d-6443-410d-96f2-6316db1bd0ef"]}],"mendeley":{"formattedCitation":"(Wulandari et al., 2018)","plainTextFormattedCitation":"(Wulandari et al., 2018)","previouslyFormattedCitation":"(Wulandari et al., 2018)"},"properties":{"noteIndex":0},"schema":"https://github.com/citation-style-language/schema/raw/master/csl-citation.json"}</w:instrText>
      </w:r>
      <w:r w:rsidR="00B73B83">
        <w:fldChar w:fldCharType="separate"/>
      </w:r>
      <w:r w:rsidR="00B73B83" w:rsidRPr="00B73B83">
        <w:rPr>
          <w:noProof/>
        </w:rPr>
        <w:t>(Wulandari et al., 2018)</w:t>
      </w:r>
      <w:ins w:id="1405" w:author="ilham.nur@office.ui.ac.id [2]" w:date="2023-01-23T20:33:00Z">
        <w:r w:rsidR="00B73B83">
          <w:fldChar w:fldCharType="end"/>
        </w:r>
      </w:ins>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del w:id="1406" w:author="ilham.nur@office.ui.ac.id [2]" w:date="2023-01-23T20:33:00Z">
        <w:r w:rsidRPr="00FE33C3" w:rsidDel="00B73B83">
          <w:delText xml:space="preserve"> </w:delText>
        </w:r>
      </w:del>
      <w:del w:id="1407" w:author="ilham.nur@office.ui.ac.id [2]" w:date="2023-01-17T21:44:00Z">
        <w:r w:rsidRPr="00FE33C3" w:rsidDel="00B51285">
          <w:delText>panjang</w:delText>
        </w:r>
      </w:del>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1408" w:name="_Toc120139642"/>
      <w:bookmarkStart w:id="1409" w:name="_Toc127003379"/>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1408"/>
      <w:bookmarkEnd w:id="1409"/>
      <w:proofErr w:type="spellEnd"/>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1410" w:name="_Toc120139643"/>
      <w:bookmarkStart w:id="1411" w:name="_Toc127003380"/>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bookmarkEnd w:id="1410"/>
      <w:bookmarkEnd w:id="1411"/>
      <w:proofErr w:type="spellEnd"/>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1412" w:name="_Toc120139644"/>
      <w:bookmarkStart w:id="1413" w:name="_Toc127003381"/>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1412"/>
      <w:bookmarkEnd w:id="1413"/>
      <w:proofErr w:type="spellEnd"/>
    </w:p>
    <w:p w14:paraId="1C5ACC35" w14:textId="3F29468D" w:rsidR="00467D97" w:rsidRDefault="00CD41C3" w:rsidP="00D81740">
      <w:pPr>
        <w:spacing w:line="360" w:lineRule="auto"/>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09F05C28" w:rsidR="00823B22" w:rsidRDefault="00823B22" w:rsidP="00823B22">
      <w:pPr>
        <w:spacing w:line="360" w:lineRule="auto"/>
      </w:pPr>
      <w:r>
        <w:t xml:space="preserve">Adapun </w:t>
      </w:r>
      <w:r w:rsidR="00DF058D">
        <w:t xml:space="preserve">pada </w:t>
      </w:r>
      <w:proofErr w:type="spellStart"/>
      <w:r w:rsidR="00DF058D">
        <w:t>kondisi</w:t>
      </w:r>
      <w:proofErr w:type="spellEnd"/>
      <w:r w:rsidR="00DF058D">
        <w:t xml:space="preserve"> </w:t>
      </w:r>
      <w:proofErr w:type="spellStart"/>
      <w:r w:rsidR="00DF058D">
        <w:t>saat</w:t>
      </w:r>
      <w:proofErr w:type="spellEnd"/>
      <w:r w:rsidR="00DF058D">
        <w:t xml:space="preserve"> </w:t>
      </w:r>
      <w:proofErr w:type="spellStart"/>
      <w:r w:rsidR="00DF058D">
        <w:t>ini</w:t>
      </w:r>
      <w:proofErr w:type="spellEnd"/>
      <w:r w:rsidR="00DF058D">
        <w:t xml:space="preserve"> SIMP yang </w:t>
      </w:r>
      <w:proofErr w:type="spellStart"/>
      <w:r w:rsidR="00DF058D">
        <w:t>tersedia</w:t>
      </w:r>
      <w:proofErr w:type="spellEnd"/>
      <w:r w:rsidR="00DF058D">
        <w:t xml:space="preserve"> </w:t>
      </w:r>
      <w:proofErr w:type="spellStart"/>
      <w:r w:rsidR="00DF058D">
        <w:t>secara</w:t>
      </w:r>
      <w:proofErr w:type="spellEnd"/>
      <w:r w:rsidR="00DF058D">
        <w:t xml:space="preserve"> </w:t>
      </w:r>
      <w:proofErr w:type="spellStart"/>
      <w:r w:rsidR="00DF058D">
        <w:t>komersil</w:t>
      </w:r>
      <w:proofErr w:type="spellEnd"/>
      <w:r w:rsidR="00DF058D">
        <w:t xml:space="preserve"> untuk </w:t>
      </w:r>
      <w:proofErr w:type="spellStart"/>
      <w:r w:rsidR="00DF058D">
        <w:t>dapat</w:t>
      </w:r>
      <w:proofErr w:type="spellEnd"/>
      <w:r w:rsidR="00DF058D">
        <w:t xml:space="preserve"> </w:t>
      </w:r>
      <w:proofErr w:type="spellStart"/>
      <w:r w:rsidR="00DF058D">
        <w:t>digunakan</w:t>
      </w:r>
      <w:proofErr w:type="spellEnd"/>
      <w:r w:rsidR="00DF058D">
        <w:t xml:space="preserve"> </w:t>
      </w:r>
      <w:proofErr w:type="spellStart"/>
      <w:r w:rsidR="00DF058D">
        <w:t>dalam</w:t>
      </w:r>
      <w:proofErr w:type="spellEnd"/>
      <w:r w:rsidR="00DF058D">
        <w:t xml:space="preserve"> </w:t>
      </w:r>
      <w:proofErr w:type="spellStart"/>
      <w:r w:rsidR="00DF058D">
        <w:t>kebutuhan</w:t>
      </w:r>
      <w:proofErr w:type="spellEnd"/>
      <w:r w:rsidR="00DF058D">
        <w:t xml:space="preserve"> </w:t>
      </w:r>
      <w:proofErr w:type="spellStart"/>
      <w:r w:rsidR="00DF058D">
        <w:t>sehari-hari</w:t>
      </w:r>
      <w:proofErr w:type="spellEnd"/>
      <w:r w:rsidR="00DF058D">
        <w:t xml:space="preserve"> </w:t>
      </w:r>
      <w:proofErr w:type="spellStart"/>
      <w:r w:rsidR="00DF058D">
        <w:t>dapat</w:t>
      </w:r>
      <w:proofErr w:type="spellEnd"/>
      <w:r w:rsidR="00DF058D">
        <w:t xml:space="preserve"> </w:t>
      </w:r>
      <w:proofErr w:type="spellStart"/>
      <w:r w:rsidR="00DF058D">
        <w:t>dilihat</w:t>
      </w:r>
      <w:proofErr w:type="spellEnd"/>
      <w:r w:rsidR="00DF058D">
        <w:t xml:space="preserve"> pada </w:t>
      </w:r>
      <w:r w:rsidR="00E73855">
        <w:fldChar w:fldCharType="begin"/>
      </w:r>
      <w:r w:rsidR="00E73855">
        <w:instrText xml:space="preserve"> REF _Ref114057743 \h </w:instrText>
      </w:r>
      <w:r w:rsidR="00E73855">
        <w:fldChar w:fldCharType="separate"/>
      </w:r>
      <w:proofErr w:type="spellStart"/>
      <w:r w:rsidR="00A47A89">
        <w:t>Tabel</w:t>
      </w:r>
      <w:proofErr w:type="spellEnd"/>
      <w:r w:rsidR="00A47A89">
        <w:t xml:space="preserve"> </w:t>
      </w:r>
      <w:r w:rsidR="00A47A89">
        <w:rPr>
          <w:noProof/>
        </w:rPr>
        <w:t>2</w:t>
      </w:r>
      <w:r w:rsidR="00A47A89">
        <w:t>.</w:t>
      </w:r>
      <w:r w:rsidR="00A47A89">
        <w:rPr>
          <w:noProof/>
        </w:rPr>
        <w:t>2</w:t>
      </w:r>
      <w:r w:rsidR="00E73855">
        <w:fldChar w:fldCharType="end"/>
      </w:r>
      <w:r w:rsidR="00E73855">
        <w:t>.</w:t>
      </w:r>
    </w:p>
    <w:p w14:paraId="14B13B2E" w14:textId="443A3F84" w:rsidR="003945E1" w:rsidRDefault="003945E1" w:rsidP="00F22F5A">
      <w:pPr>
        <w:pStyle w:val="Caption"/>
      </w:pPr>
      <w:bookmarkStart w:id="1414" w:name="_Ref114057743"/>
      <w:bookmarkStart w:id="1415" w:name="_Toc127003453"/>
      <w:proofErr w:type="spellStart"/>
      <w:r>
        <w:t>Tabel</w:t>
      </w:r>
      <w:proofErr w:type="spellEnd"/>
      <w:r>
        <w:t xml:space="preserve"> </w:t>
      </w:r>
      <w:ins w:id="1416" w:author="ilham.nur@office.ui.ac.id" w:date="2023-02-11T10:46:00Z">
        <w:r w:rsidR="00F22F5A">
          <w:fldChar w:fldCharType="begin"/>
        </w:r>
        <w:r w:rsidR="00F22F5A">
          <w:instrText xml:space="preserve"> STYLEREF 1 \s </w:instrText>
        </w:r>
      </w:ins>
      <w:r w:rsidR="00F22F5A">
        <w:fldChar w:fldCharType="separate"/>
      </w:r>
      <w:r w:rsidR="00F22F5A">
        <w:rPr>
          <w:noProof/>
        </w:rPr>
        <w:t>2</w:t>
      </w:r>
      <w:ins w:id="1417"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1418" w:author="ilham.nur@office.ui.ac.id" w:date="2023-02-11T10:46:00Z">
        <w:r w:rsidR="00F22F5A">
          <w:rPr>
            <w:noProof/>
          </w:rPr>
          <w:t>2</w:t>
        </w:r>
        <w:r w:rsidR="00F22F5A">
          <w:fldChar w:fldCharType="end"/>
        </w:r>
      </w:ins>
      <w:ins w:id="1419" w:author="ilham.nur@office.ui.ac.id [2]" w:date="2023-01-28T21:53:00Z">
        <w:del w:id="1420" w:author="ilham.nur@office.ui.ac.id" w:date="2023-02-02T21:41:00Z">
          <w:r w:rsidR="009035EE" w:rsidDel="003B572F">
            <w:fldChar w:fldCharType="begin"/>
          </w:r>
          <w:r w:rsidR="009035EE" w:rsidDel="003B572F">
            <w:delInstrText xml:space="preserve"> STYLEREF 1 \s </w:delInstrText>
          </w:r>
        </w:del>
      </w:ins>
      <w:del w:id="1421" w:author="ilham.nur@office.ui.ac.id" w:date="2023-02-02T21:41:00Z">
        <w:r w:rsidR="009035EE" w:rsidDel="003B572F">
          <w:fldChar w:fldCharType="separate"/>
        </w:r>
        <w:r w:rsidR="00C64CA0" w:rsidDel="003B572F">
          <w:rPr>
            <w:noProof/>
          </w:rPr>
          <w:delText>2</w:delText>
        </w:r>
      </w:del>
      <w:ins w:id="1422" w:author="ilham.nur@office.ui.ac.id [2]" w:date="2023-01-28T21:53:00Z">
        <w:del w:id="1423"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424" w:author="ilham.nur@office.ui.ac.id" w:date="2023-02-02T21:41:00Z">
        <w:r w:rsidR="00105420">
          <w:fldChar w:fldCharType="separate"/>
        </w:r>
      </w:del>
      <w:ins w:id="1425" w:author="ilham.nur@office.ui.ac.id [2]" w:date="2023-01-28T21:53:00Z">
        <w:del w:id="1426" w:author="ilham.nur@office.ui.ac.id" w:date="2023-02-02T21:41:00Z">
          <w:r w:rsidR="009035EE" w:rsidDel="003B572F">
            <w:fldChar w:fldCharType="end"/>
          </w:r>
        </w:del>
      </w:ins>
      <w:del w:id="1427"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2</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2</w:delText>
        </w:r>
        <w:r w:rsidR="00F62D33" w:rsidDel="00F62D33">
          <w:rPr>
            <w:noProof/>
          </w:rPr>
          <w:fldChar w:fldCharType="end"/>
        </w:r>
      </w:del>
      <w:bookmarkEnd w:id="1414"/>
      <w:r>
        <w:t xml:space="preserve"> </w:t>
      </w:r>
      <w:proofErr w:type="spellStart"/>
      <w:r>
        <w:t>Perbandingan</w:t>
      </w:r>
      <w:proofErr w:type="spellEnd"/>
      <w:r>
        <w:t xml:space="preserve"> SIMP </w:t>
      </w:r>
      <w:proofErr w:type="spellStart"/>
      <w:r>
        <w:t>Komersial</w:t>
      </w:r>
      <w:proofErr w:type="spellEnd"/>
      <w:r>
        <w:t xml:space="preserve"> </w:t>
      </w:r>
      <w:proofErr w:type="spellStart"/>
      <w:r>
        <w:t>berdasarkan</w:t>
      </w:r>
      <w:proofErr w:type="spellEnd"/>
      <w:r>
        <w:t xml:space="preserve"> </w:t>
      </w:r>
      <w:proofErr w:type="spellStart"/>
      <w:r>
        <w:t>kelebihan</w:t>
      </w:r>
      <w:proofErr w:type="spellEnd"/>
      <w:r>
        <w:t xml:space="preserve"> dan </w:t>
      </w:r>
      <w:proofErr w:type="spellStart"/>
      <w:r>
        <w:t>kekurangan</w:t>
      </w:r>
      <w:proofErr w:type="spellEnd"/>
      <w:r w:rsidR="005A0BC0" w:rsidRPr="005A0BC0">
        <w:t xml:space="preserve"> </w:t>
      </w:r>
      <w:r w:rsidR="005A0BC0" w:rsidRPr="005A0BC0">
        <w:fldChar w:fldCharType="begin" w:fldLock="1"/>
      </w:r>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1415"/>
      <w:r w:rsidR="005A0BC0" w:rsidRPr="005A0BC0">
        <w:fldChar w:fldCharType="end"/>
      </w:r>
    </w:p>
    <w:tbl>
      <w:tblPr>
        <w:tblStyle w:val="TableGrid"/>
        <w:tblW w:w="0" w:type="auto"/>
        <w:tblLook w:val="04A0" w:firstRow="1" w:lastRow="0" w:firstColumn="1" w:lastColumn="0" w:noHBand="0" w:noVBand="1"/>
      </w:tblPr>
      <w:tblGrid>
        <w:gridCol w:w="2831"/>
        <w:gridCol w:w="2831"/>
        <w:gridCol w:w="2832"/>
      </w:tblGrid>
      <w:tr w:rsidR="009A23F0" w14:paraId="271C1974" w14:textId="77777777" w:rsidTr="00AE58C4">
        <w:trPr>
          <w:tblHeader/>
        </w:trPr>
        <w:tc>
          <w:tcPr>
            <w:tcW w:w="2831" w:type="dxa"/>
          </w:tcPr>
          <w:p w14:paraId="68F0E569" w14:textId="5B64C9AA" w:rsidR="009A23F0" w:rsidRPr="00AE58C4" w:rsidRDefault="003945E1" w:rsidP="00823B22">
            <w:pPr>
              <w:spacing w:line="360" w:lineRule="auto"/>
              <w:rPr>
                <w:b/>
                <w:bCs/>
              </w:rPr>
            </w:pPr>
            <w:r w:rsidRPr="00AE58C4">
              <w:rPr>
                <w:b/>
                <w:bCs/>
              </w:rPr>
              <w:t>Nama SIMP</w:t>
            </w:r>
          </w:p>
        </w:tc>
        <w:tc>
          <w:tcPr>
            <w:tcW w:w="2831" w:type="dxa"/>
          </w:tcPr>
          <w:p w14:paraId="7C9DCAA7" w14:textId="67066347" w:rsidR="009A23F0" w:rsidRPr="00AE58C4" w:rsidRDefault="003945E1" w:rsidP="00823B22">
            <w:pPr>
              <w:spacing w:line="360" w:lineRule="auto"/>
              <w:rPr>
                <w:b/>
                <w:bCs/>
                <w:i/>
                <w:iCs/>
              </w:rPr>
            </w:pPr>
            <w:r w:rsidRPr="00AE58C4">
              <w:rPr>
                <w:b/>
                <w:bCs/>
                <w:i/>
                <w:iCs/>
              </w:rPr>
              <w:t>Core Strength</w:t>
            </w:r>
          </w:p>
        </w:tc>
        <w:tc>
          <w:tcPr>
            <w:tcW w:w="2832" w:type="dxa"/>
          </w:tcPr>
          <w:p w14:paraId="4C745CE2" w14:textId="5D1B2530" w:rsidR="009A23F0" w:rsidRPr="00AE58C4" w:rsidRDefault="003945E1" w:rsidP="00823B22">
            <w:pPr>
              <w:spacing w:line="360" w:lineRule="auto"/>
              <w:rPr>
                <w:b/>
                <w:bCs/>
              </w:rPr>
            </w:pPr>
            <w:proofErr w:type="spellStart"/>
            <w:r w:rsidRPr="00AE58C4">
              <w:rPr>
                <w:b/>
                <w:bCs/>
              </w:rPr>
              <w:t>Kelemahan</w:t>
            </w:r>
            <w:proofErr w:type="spellEnd"/>
          </w:p>
        </w:tc>
      </w:tr>
      <w:tr w:rsidR="009A23F0" w14:paraId="4F70B5AA" w14:textId="77777777" w:rsidTr="00AE58C4">
        <w:tc>
          <w:tcPr>
            <w:tcW w:w="2831" w:type="dxa"/>
          </w:tcPr>
          <w:p w14:paraId="7C093853" w14:textId="7D730558" w:rsidR="009A23F0" w:rsidRDefault="003945E1" w:rsidP="00823B22">
            <w:pPr>
              <w:spacing w:line="360" w:lineRule="auto"/>
            </w:pPr>
            <w:r>
              <w:t>Microsoft Project</w:t>
            </w:r>
          </w:p>
        </w:tc>
        <w:tc>
          <w:tcPr>
            <w:tcW w:w="2831" w:type="dxa"/>
          </w:tcPr>
          <w:p w14:paraId="3E21FEB2" w14:textId="3970E438" w:rsidR="009A23F0" w:rsidRDefault="003945E1" w:rsidP="003945E1">
            <w:pPr>
              <w:pStyle w:val="ListParagraph"/>
              <w:numPr>
                <w:ilvl w:val="0"/>
                <w:numId w:val="25"/>
              </w:numPr>
              <w:spacing w:line="360" w:lineRule="auto"/>
            </w:pPr>
            <w:proofErr w:type="spellStart"/>
            <w:r>
              <w:t>Penjadwalan</w:t>
            </w:r>
            <w:proofErr w:type="spellEnd"/>
          </w:p>
          <w:p w14:paraId="244552B8" w14:textId="2AAFFA8D" w:rsidR="003945E1" w:rsidRDefault="003945E1" w:rsidP="003945E1">
            <w:pPr>
              <w:pStyle w:val="ListParagraph"/>
              <w:numPr>
                <w:ilvl w:val="0"/>
                <w:numId w:val="25"/>
              </w:numPr>
              <w:spacing w:line="360" w:lineRule="auto"/>
            </w:pPr>
            <w:proofErr w:type="spellStart"/>
            <w:r>
              <w:t>Biaya</w:t>
            </w:r>
            <w:proofErr w:type="spellEnd"/>
            <w:r>
              <w:t xml:space="preserve"> yang </w:t>
            </w:r>
            <w:proofErr w:type="spellStart"/>
            <w:r>
              <w:t>terjangkau</w:t>
            </w:r>
            <w:proofErr w:type="spellEnd"/>
          </w:p>
          <w:p w14:paraId="1DAD8214" w14:textId="77777777" w:rsidR="003945E1" w:rsidRDefault="003945E1" w:rsidP="003945E1">
            <w:pPr>
              <w:pStyle w:val="ListParagraph"/>
              <w:numPr>
                <w:ilvl w:val="0"/>
                <w:numId w:val="25"/>
              </w:numPr>
              <w:spacing w:line="360" w:lineRule="auto"/>
            </w:pPr>
            <w:proofErr w:type="spellStart"/>
            <w:r>
              <w:t>Mudah</w:t>
            </w:r>
            <w:proofErr w:type="spellEnd"/>
            <w:r>
              <w:t xml:space="preserve"> untuk </w:t>
            </w:r>
            <w:proofErr w:type="spellStart"/>
            <w:r>
              <w:t>digunakan</w:t>
            </w:r>
            <w:proofErr w:type="spellEnd"/>
          </w:p>
          <w:p w14:paraId="08C2C968" w14:textId="30BB3618" w:rsidR="003945E1" w:rsidRDefault="003945E1" w:rsidP="00AE58C4">
            <w:pPr>
              <w:pStyle w:val="ListParagraph"/>
              <w:numPr>
                <w:ilvl w:val="0"/>
                <w:numId w:val="25"/>
              </w:numPr>
              <w:spacing w:line="360" w:lineRule="auto"/>
            </w:pPr>
            <w:proofErr w:type="spellStart"/>
            <w:r>
              <w:t>Digunakan</w:t>
            </w:r>
            <w:proofErr w:type="spellEnd"/>
            <w:r>
              <w:t xml:space="preserve"> pada </w:t>
            </w:r>
            <w:proofErr w:type="spellStart"/>
            <w:r w:rsidR="00CC408D">
              <w:t>hampir</w:t>
            </w:r>
            <w:proofErr w:type="spellEnd"/>
            <w:r>
              <w:t xml:space="preserve"> </w:t>
            </w:r>
            <w:proofErr w:type="spellStart"/>
            <w:r>
              <w:t>seluruh</w:t>
            </w:r>
            <w:proofErr w:type="spellEnd"/>
            <w:r>
              <w:t xml:space="preserve"> </w:t>
            </w:r>
            <w:proofErr w:type="spellStart"/>
            <w:r>
              <w:t>industri</w:t>
            </w:r>
            <w:proofErr w:type="spellEnd"/>
          </w:p>
        </w:tc>
        <w:tc>
          <w:tcPr>
            <w:tcW w:w="2832" w:type="dxa"/>
          </w:tcPr>
          <w:p w14:paraId="46D492B0" w14:textId="77777777" w:rsidR="003945E1" w:rsidRDefault="003945E1" w:rsidP="003945E1">
            <w:pPr>
              <w:pStyle w:val="ListParagraph"/>
              <w:numPr>
                <w:ilvl w:val="0"/>
                <w:numId w:val="25"/>
              </w:numPr>
            </w:pPr>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r>
              <w:t xml:space="preserve"> dan </w:t>
            </w:r>
            <w:proofErr w:type="spellStart"/>
            <w:r>
              <w:t>manajemen</w:t>
            </w:r>
            <w:proofErr w:type="spellEnd"/>
            <w:r>
              <w:t xml:space="preserve"> </w:t>
            </w:r>
            <w:proofErr w:type="spellStart"/>
            <w:r>
              <w:t>risiko</w:t>
            </w:r>
            <w:proofErr w:type="spellEnd"/>
            <w:r w:rsidR="00BC3EA3">
              <w:t>.</w:t>
            </w:r>
          </w:p>
          <w:p w14:paraId="33B55AFF" w14:textId="4F3AA926" w:rsidR="00BC3EA3" w:rsidRPr="003945E1" w:rsidRDefault="00BC3EA3" w:rsidP="00AE58C4">
            <w:pPr>
              <w:pStyle w:val="ListParagraph"/>
              <w:numPr>
                <w:ilvl w:val="0"/>
                <w:numId w:val="25"/>
              </w:numPr>
            </w:pPr>
            <w:r>
              <w:t xml:space="preserve">Proses input data dilakukan </w:t>
            </w:r>
            <w:proofErr w:type="spellStart"/>
            <w:r>
              <w:t>secara</w:t>
            </w:r>
            <w:proofErr w:type="spellEnd"/>
            <w:r>
              <w:t xml:space="preserve"> </w:t>
            </w:r>
            <w:proofErr w:type="spellStart"/>
            <w:r>
              <w:t>teks</w:t>
            </w:r>
            <w:proofErr w:type="spellEnd"/>
            <w:r>
              <w:t xml:space="preserve"> dan </w:t>
            </w:r>
            <w:proofErr w:type="spellStart"/>
            <w:r>
              <w:t>belum</w:t>
            </w:r>
            <w:proofErr w:type="spellEnd"/>
            <w:r>
              <w:t xml:space="preserve"> </w:t>
            </w:r>
            <w:proofErr w:type="spellStart"/>
            <w:r>
              <w:t>dapat</w:t>
            </w:r>
            <w:proofErr w:type="spellEnd"/>
            <w:r>
              <w:t xml:space="preserve"> dilakukan </w:t>
            </w:r>
            <w:proofErr w:type="spellStart"/>
            <w:r>
              <w:t>secara</w:t>
            </w:r>
            <w:proofErr w:type="spellEnd"/>
            <w:r>
              <w:t xml:space="preserve"> </w:t>
            </w:r>
            <w:r>
              <w:rPr>
                <w:i/>
                <w:iCs/>
              </w:rPr>
              <w:t>graphical user interface</w:t>
            </w:r>
          </w:p>
        </w:tc>
      </w:tr>
      <w:tr w:rsidR="00F4427F" w14:paraId="54909354" w14:textId="77777777" w:rsidTr="00CC408D">
        <w:tc>
          <w:tcPr>
            <w:tcW w:w="2831" w:type="dxa"/>
          </w:tcPr>
          <w:p w14:paraId="66C15D01" w14:textId="3D74D8C7" w:rsidR="00F4427F" w:rsidRDefault="00C97F4F" w:rsidP="00823B22">
            <w:pPr>
              <w:spacing w:line="360" w:lineRule="auto"/>
            </w:pPr>
            <w:r>
              <w:t>Primavera</w:t>
            </w:r>
          </w:p>
        </w:tc>
        <w:tc>
          <w:tcPr>
            <w:tcW w:w="2831" w:type="dxa"/>
          </w:tcPr>
          <w:p w14:paraId="5D28E8CF" w14:textId="77777777" w:rsidR="00F4427F" w:rsidRDefault="00C97F4F" w:rsidP="003945E1">
            <w:pPr>
              <w:pStyle w:val="ListParagraph"/>
              <w:numPr>
                <w:ilvl w:val="0"/>
                <w:numId w:val="25"/>
              </w:numPr>
              <w:spacing w:line="360" w:lineRule="auto"/>
            </w:pPr>
            <w:proofErr w:type="spellStart"/>
            <w:r>
              <w:t>Penjadwalan</w:t>
            </w:r>
            <w:proofErr w:type="spellEnd"/>
          </w:p>
          <w:p w14:paraId="4540FBB1" w14:textId="77777777" w:rsidR="00C97F4F" w:rsidRDefault="00C97F4F" w:rsidP="003945E1">
            <w:pPr>
              <w:pStyle w:val="ListParagraph"/>
              <w:numPr>
                <w:ilvl w:val="0"/>
                <w:numId w:val="25"/>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p>
          <w:p w14:paraId="00714E43" w14:textId="023D1F4C" w:rsidR="00C97F4F" w:rsidRDefault="00C97F4F" w:rsidP="003945E1">
            <w:pPr>
              <w:pStyle w:val="ListParagraph"/>
              <w:numPr>
                <w:ilvl w:val="0"/>
                <w:numId w:val="25"/>
              </w:numPr>
              <w:spacing w:line="360" w:lineRule="auto"/>
            </w:pPr>
            <w:proofErr w:type="spellStart"/>
            <w:r>
              <w:t>Manajemen</w:t>
            </w:r>
            <w:proofErr w:type="spellEnd"/>
            <w:r>
              <w:t xml:space="preserve"> portfolio</w:t>
            </w:r>
          </w:p>
          <w:p w14:paraId="2319E84D" w14:textId="0EBD9094" w:rsidR="00C97F4F" w:rsidRDefault="00C97F4F" w:rsidP="003945E1">
            <w:pPr>
              <w:pStyle w:val="ListParagraph"/>
              <w:numPr>
                <w:ilvl w:val="0"/>
                <w:numId w:val="25"/>
              </w:numPr>
              <w:spacing w:line="360" w:lineRule="auto"/>
            </w:pPr>
            <w:r>
              <w:t xml:space="preserve">Analisa </w:t>
            </w:r>
            <w:proofErr w:type="spellStart"/>
            <w:r>
              <w:t>risiko</w:t>
            </w:r>
            <w:proofErr w:type="spellEnd"/>
          </w:p>
        </w:tc>
        <w:tc>
          <w:tcPr>
            <w:tcW w:w="2832" w:type="dxa"/>
          </w:tcPr>
          <w:p w14:paraId="072F3821" w14:textId="77777777" w:rsidR="00F4427F" w:rsidRDefault="00C97F4F" w:rsidP="003945E1">
            <w:pPr>
              <w:pStyle w:val="ListParagraph"/>
              <w:numPr>
                <w:ilvl w:val="0"/>
                <w:numId w:val="25"/>
              </w:numPr>
            </w:pPr>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p>
          <w:p w14:paraId="33F18BE5" w14:textId="01CC6465" w:rsidR="00C97F4F" w:rsidRDefault="00C97F4F" w:rsidP="003945E1">
            <w:pPr>
              <w:pStyle w:val="ListParagraph"/>
              <w:numPr>
                <w:ilvl w:val="0"/>
                <w:numId w:val="25"/>
              </w:numPr>
            </w:pPr>
            <w:r>
              <w:t xml:space="preserve">Belum </w:t>
            </w:r>
            <w:proofErr w:type="spellStart"/>
            <w:r>
              <w:t>ada</w:t>
            </w:r>
            <w:proofErr w:type="spellEnd"/>
            <w:r>
              <w:t xml:space="preserve"> </w:t>
            </w:r>
            <w:proofErr w:type="spellStart"/>
            <w:r>
              <w:t>mekanisme</w:t>
            </w:r>
            <w:proofErr w:type="spellEnd"/>
            <w:r>
              <w:t xml:space="preserve"> </w:t>
            </w:r>
            <w:r w:rsidRPr="00AE58C4">
              <w:rPr>
                <w:i/>
                <w:iCs/>
              </w:rPr>
              <w:t>workflow</w:t>
            </w:r>
          </w:p>
        </w:tc>
      </w:tr>
      <w:tr w:rsidR="00214CF6" w14:paraId="66DB2CF8" w14:textId="77777777" w:rsidTr="00CC408D">
        <w:tc>
          <w:tcPr>
            <w:tcW w:w="2831" w:type="dxa"/>
          </w:tcPr>
          <w:p w14:paraId="7DF6497D" w14:textId="21F9F1DC" w:rsidR="00214CF6" w:rsidRDefault="00E73855" w:rsidP="00823B22">
            <w:pPr>
              <w:spacing w:line="360" w:lineRule="auto"/>
            </w:pPr>
            <w:r>
              <w:lastRenderedPageBreak/>
              <w:t>CCS</w:t>
            </w:r>
          </w:p>
        </w:tc>
        <w:tc>
          <w:tcPr>
            <w:tcW w:w="2831" w:type="dxa"/>
          </w:tcPr>
          <w:p w14:paraId="36CA2299" w14:textId="77777777" w:rsidR="00214CF6" w:rsidRDefault="00804E8C" w:rsidP="003945E1">
            <w:pPr>
              <w:pStyle w:val="ListParagraph"/>
              <w:numPr>
                <w:ilvl w:val="0"/>
                <w:numId w:val="25"/>
              </w:numPr>
              <w:spacing w:line="360" w:lineRule="auto"/>
            </w:pPr>
            <w:proofErr w:type="spellStart"/>
            <w:r>
              <w:t>Manajemen</w:t>
            </w:r>
            <w:proofErr w:type="spellEnd"/>
            <w:r>
              <w:t xml:space="preserve"> </w:t>
            </w:r>
            <w:proofErr w:type="spellStart"/>
            <w:r>
              <w:t>pembiayaan</w:t>
            </w:r>
            <w:proofErr w:type="spellEnd"/>
          </w:p>
          <w:p w14:paraId="43039802" w14:textId="11ED9773" w:rsidR="00804E8C" w:rsidRDefault="00804E8C" w:rsidP="003945E1">
            <w:pPr>
              <w:pStyle w:val="ListParagraph"/>
              <w:numPr>
                <w:ilvl w:val="0"/>
                <w:numId w:val="25"/>
              </w:numPr>
              <w:spacing w:line="360" w:lineRule="auto"/>
            </w:pPr>
            <w:proofErr w:type="spellStart"/>
            <w:r>
              <w:t>Penjadwalan</w:t>
            </w:r>
            <w:proofErr w:type="spellEnd"/>
          </w:p>
          <w:p w14:paraId="6C6E4E66" w14:textId="6BEF1A47" w:rsidR="00804E8C" w:rsidRDefault="00804E8C" w:rsidP="003945E1">
            <w:pPr>
              <w:pStyle w:val="ListParagraph"/>
              <w:numPr>
                <w:ilvl w:val="0"/>
                <w:numId w:val="25"/>
              </w:numPr>
              <w:spacing w:line="360" w:lineRule="auto"/>
            </w:pPr>
            <w:r>
              <w:rPr>
                <w:i/>
                <w:iCs/>
              </w:rPr>
              <w:t>Earn value integrator</w:t>
            </w:r>
          </w:p>
        </w:tc>
        <w:tc>
          <w:tcPr>
            <w:tcW w:w="2832" w:type="dxa"/>
          </w:tcPr>
          <w:p w14:paraId="18A39B98" w14:textId="57A2C3E0" w:rsidR="00861C2F" w:rsidRDefault="00861C2F" w:rsidP="003945E1">
            <w:pPr>
              <w:pStyle w:val="ListParagraph"/>
              <w:numPr>
                <w:ilvl w:val="0"/>
                <w:numId w:val="25"/>
              </w:numPr>
            </w:pPr>
            <w:proofErr w:type="spellStart"/>
            <w:r>
              <w:t>Manajemen</w:t>
            </w:r>
            <w:proofErr w:type="spellEnd"/>
            <w:r>
              <w:t xml:space="preserve"> portfolio</w:t>
            </w:r>
          </w:p>
          <w:p w14:paraId="6E2892D5" w14:textId="210502FD" w:rsidR="00861C2F" w:rsidRDefault="00861C2F" w:rsidP="003945E1">
            <w:pPr>
              <w:pStyle w:val="ListParagraph"/>
              <w:numPr>
                <w:ilvl w:val="0"/>
                <w:numId w:val="25"/>
              </w:numPr>
            </w:pPr>
            <w:proofErr w:type="spellStart"/>
            <w:r>
              <w:t>Manajemen</w:t>
            </w:r>
            <w:proofErr w:type="spellEnd"/>
            <w:r>
              <w:t xml:space="preserve"> dokumentasi</w:t>
            </w:r>
          </w:p>
          <w:p w14:paraId="5EC280FC" w14:textId="27E1B32D" w:rsidR="00861C2F" w:rsidRDefault="00861C2F" w:rsidP="00AE58C4"/>
        </w:tc>
      </w:tr>
      <w:tr w:rsidR="006A49A3" w14:paraId="3B15E6B1" w14:textId="77777777" w:rsidTr="00CC408D">
        <w:tc>
          <w:tcPr>
            <w:tcW w:w="2831" w:type="dxa"/>
          </w:tcPr>
          <w:p w14:paraId="4DE6DDE3" w14:textId="5363FEE9" w:rsidR="006A49A3" w:rsidRDefault="000D7873" w:rsidP="00823B22">
            <w:pPr>
              <w:spacing w:line="360" w:lineRule="auto"/>
            </w:pPr>
            <w:r>
              <w:t>Aconex</w:t>
            </w:r>
          </w:p>
        </w:tc>
        <w:tc>
          <w:tcPr>
            <w:tcW w:w="2831" w:type="dxa"/>
          </w:tcPr>
          <w:p w14:paraId="1F6E0067" w14:textId="77777777" w:rsidR="006A49A3" w:rsidRDefault="000D7873" w:rsidP="003945E1">
            <w:pPr>
              <w:pStyle w:val="ListParagraph"/>
              <w:numPr>
                <w:ilvl w:val="0"/>
                <w:numId w:val="25"/>
              </w:numPr>
              <w:spacing w:line="360" w:lineRule="auto"/>
            </w:pPr>
            <w:proofErr w:type="spellStart"/>
            <w:r>
              <w:t>Manajemen</w:t>
            </w:r>
            <w:proofErr w:type="spellEnd"/>
            <w:r>
              <w:t xml:space="preserve"> dokumentasi</w:t>
            </w:r>
          </w:p>
          <w:p w14:paraId="2457DF14" w14:textId="77777777"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alur</w:t>
            </w:r>
            <w:proofErr w:type="spellEnd"/>
            <w:r>
              <w:t xml:space="preserve"> </w:t>
            </w:r>
            <w:proofErr w:type="spellStart"/>
            <w:r>
              <w:t>pekerjaan</w:t>
            </w:r>
            <w:proofErr w:type="spellEnd"/>
          </w:p>
          <w:p w14:paraId="2CDB237C" w14:textId="68A971FA"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pekerjaan</w:t>
            </w:r>
            <w:proofErr w:type="spellEnd"/>
            <w:r>
              <w:t xml:space="preserve"> </w:t>
            </w:r>
            <w:proofErr w:type="spellStart"/>
            <w:r>
              <w:t>lapangan</w:t>
            </w:r>
            <w:proofErr w:type="spellEnd"/>
          </w:p>
        </w:tc>
        <w:tc>
          <w:tcPr>
            <w:tcW w:w="2832" w:type="dxa"/>
          </w:tcPr>
          <w:p w14:paraId="269208E2" w14:textId="77777777" w:rsidR="006A49A3" w:rsidRDefault="000D7873" w:rsidP="003945E1">
            <w:pPr>
              <w:pStyle w:val="ListParagraph"/>
              <w:numPr>
                <w:ilvl w:val="0"/>
                <w:numId w:val="25"/>
              </w:numPr>
            </w:pPr>
            <w:proofErr w:type="spellStart"/>
            <w:r>
              <w:t>Penjadwalan</w:t>
            </w:r>
            <w:proofErr w:type="spellEnd"/>
          </w:p>
          <w:p w14:paraId="6DED139A" w14:textId="02EBACCF" w:rsidR="000D7873" w:rsidRDefault="000D7873" w:rsidP="003945E1">
            <w:pPr>
              <w:pStyle w:val="ListParagraph"/>
              <w:numPr>
                <w:ilvl w:val="0"/>
                <w:numId w:val="25"/>
              </w:numPr>
            </w:pPr>
            <w:proofErr w:type="spellStart"/>
            <w:r>
              <w:t>Manajemen</w:t>
            </w:r>
            <w:proofErr w:type="spellEnd"/>
            <w:r>
              <w:t xml:space="preserve"> </w:t>
            </w:r>
            <w:proofErr w:type="spellStart"/>
            <w:r>
              <w:t>pembiayaan</w:t>
            </w:r>
            <w:proofErr w:type="spellEnd"/>
          </w:p>
        </w:tc>
      </w:tr>
      <w:tr w:rsidR="000D7873" w14:paraId="2387146A" w14:textId="77777777" w:rsidTr="00CC408D">
        <w:tc>
          <w:tcPr>
            <w:tcW w:w="2831" w:type="dxa"/>
          </w:tcPr>
          <w:p w14:paraId="4FB6AC1C" w14:textId="73EF85B2" w:rsidR="000D7873" w:rsidRDefault="000D7873" w:rsidP="00823B22">
            <w:pPr>
              <w:spacing w:line="360" w:lineRule="auto"/>
            </w:pPr>
            <w:r>
              <w:t>Trimble</w:t>
            </w:r>
          </w:p>
        </w:tc>
        <w:tc>
          <w:tcPr>
            <w:tcW w:w="2831" w:type="dxa"/>
          </w:tcPr>
          <w:p w14:paraId="256177FC" w14:textId="77777777"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pembiayaan</w:t>
            </w:r>
            <w:proofErr w:type="spellEnd"/>
          </w:p>
          <w:p w14:paraId="5508D805" w14:textId="77777777" w:rsidR="000D7873" w:rsidRDefault="000D7873" w:rsidP="003945E1">
            <w:pPr>
              <w:pStyle w:val="ListParagraph"/>
              <w:numPr>
                <w:ilvl w:val="0"/>
                <w:numId w:val="25"/>
              </w:numPr>
              <w:spacing w:line="360" w:lineRule="auto"/>
            </w:pPr>
            <w:proofErr w:type="spellStart"/>
            <w:r>
              <w:t>Manajemen</w:t>
            </w:r>
            <w:proofErr w:type="spellEnd"/>
            <w:r>
              <w:t xml:space="preserve"> dokumen</w:t>
            </w:r>
          </w:p>
          <w:p w14:paraId="0F1EE628" w14:textId="77777777"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alur</w:t>
            </w:r>
            <w:proofErr w:type="spellEnd"/>
            <w:r>
              <w:t xml:space="preserve"> </w:t>
            </w:r>
            <w:proofErr w:type="spellStart"/>
            <w:r>
              <w:t>pekerjaan</w:t>
            </w:r>
            <w:proofErr w:type="spellEnd"/>
          </w:p>
          <w:p w14:paraId="2DF59F64" w14:textId="7A73B2F5" w:rsidR="000D7873" w:rsidRDefault="000D7873" w:rsidP="003945E1">
            <w:pPr>
              <w:pStyle w:val="ListParagraph"/>
              <w:numPr>
                <w:ilvl w:val="0"/>
                <w:numId w:val="25"/>
              </w:numPr>
              <w:spacing w:line="360" w:lineRule="auto"/>
            </w:pPr>
            <w:proofErr w:type="spellStart"/>
            <w:r>
              <w:t>Manajemen</w:t>
            </w:r>
            <w:proofErr w:type="spellEnd"/>
            <w:r>
              <w:t xml:space="preserve"> </w:t>
            </w:r>
            <w:proofErr w:type="spellStart"/>
            <w:r>
              <w:t>lapangan</w:t>
            </w:r>
            <w:proofErr w:type="spellEnd"/>
          </w:p>
        </w:tc>
        <w:tc>
          <w:tcPr>
            <w:tcW w:w="2832" w:type="dxa"/>
          </w:tcPr>
          <w:p w14:paraId="55E83CE2" w14:textId="77777777" w:rsidR="000D7873" w:rsidRDefault="000D7873" w:rsidP="003945E1">
            <w:pPr>
              <w:pStyle w:val="ListParagraph"/>
              <w:numPr>
                <w:ilvl w:val="0"/>
                <w:numId w:val="25"/>
              </w:numPr>
            </w:pPr>
            <w:proofErr w:type="spellStart"/>
            <w:r>
              <w:t>Penjadwalan</w:t>
            </w:r>
            <w:proofErr w:type="spellEnd"/>
            <w:r>
              <w:t xml:space="preserve"> </w:t>
            </w:r>
          </w:p>
          <w:p w14:paraId="42F09B6A" w14:textId="5A34BFC0" w:rsidR="000D7873" w:rsidRDefault="000D7873" w:rsidP="003945E1">
            <w:pPr>
              <w:pStyle w:val="ListParagraph"/>
              <w:numPr>
                <w:ilvl w:val="0"/>
                <w:numId w:val="25"/>
              </w:numPr>
            </w:pPr>
            <w:proofErr w:type="spellStart"/>
            <w:r>
              <w:t>Manajemen</w:t>
            </w:r>
            <w:proofErr w:type="spellEnd"/>
            <w:r>
              <w:t xml:space="preserve"> portfolio</w:t>
            </w:r>
          </w:p>
        </w:tc>
      </w:tr>
    </w:tbl>
    <w:p w14:paraId="64B50C88" w14:textId="77777777" w:rsidR="00DF058D" w:rsidRPr="00467D97" w:rsidRDefault="00DF058D" w:rsidP="00AE58C4">
      <w:pPr>
        <w:spacing w:line="360" w:lineRule="auto"/>
      </w:pPr>
    </w:p>
    <w:p w14:paraId="19373125" w14:textId="45B7A129" w:rsidR="001C2483" w:rsidRDefault="001C2483" w:rsidP="00CD75A2">
      <w:pPr>
        <w:pStyle w:val="Heading2"/>
        <w:spacing w:line="360" w:lineRule="auto"/>
      </w:pPr>
      <w:bookmarkStart w:id="1428" w:name="_Toc120139645"/>
      <w:bookmarkStart w:id="1429" w:name="_Toc127003382"/>
      <w:r>
        <w:rPr>
          <w:i/>
          <w:iCs/>
        </w:rPr>
        <w:t>Enterprise Architecture</w:t>
      </w:r>
      <w:bookmarkEnd w:id="1428"/>
      <w:bookmarkEnd w:id="1429"/>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lastRenderedPageBreak/>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1430" w:name="_Toc120139646"/>
      <w:bookmarkStart w:id="1431" w:name="_Toc127003383"/>
      <w:r w:rsidRPr="001E796C">
        <w:rPr>
          <w:i/>
          <w:iCs/>
        </w:rPr>
        <w:t>Zachman</w:t>
      </w:r>
      <w:r w:rsidR="001E796C">
        <w:rPr>
          <w:i/>
          <w:iCs/>
        </w:rPr>
        <w:t xml:space="preserve"> Framework</w:t>
      </w:r>
      <w:bookmarkEnd w:id="1430"/>
      <w:bookmarkEnd w:id="1431"/>
    </w:p>
    <w:p w14:paraId="02CDEF25" w14:textId="6B594693"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klasi</w:t>
      </w:r>
      <w:r w:rsidR="007E59CE">
        <w:t>k</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1432" w:name="_Toc120139647"/>
      <w:bookmarkStart w:id="1433" w:name="_Toc127003384"/>
      <w:r w:rsidRPr="001E796C">
        <w:rPr>
          <w:i/>
          <w:iCs/>
        </w:rPr>
        <w:t>Gartner</w:t>
      </w:r>
      <w:r w:rsidR="001E796C">
        <w:rPr>
          <w:i/>
          <w:iCs/>
        </w:rPr>
        <w:t xml:space="preserve"> Framework</w:t>
      </w:r>
      <w:bookmarkEnd w:id="1432"/>
      <w:bookmarkEnd w:id="1433"/>
    </w:p>
    <w:p w14:paraId="57F04BF0" w14:textId="02FC478C"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A47A89">
        <w:t xml:space="preserve">Gambar </w:t>
      </w:r>
      <w:r w:rsidR="00A47A89">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lastRenderedPageBreak/>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7B15ABDB">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512820"/>
                    </a:xfrm>
                    <a:prstGeom prst="rect">
                      <a:avLst/>
                    </a:prstGeom>
                  </pic:spPr>
                </pic:pic>
              </a:graphicData>
            </a:graphic>
          </wp:inline>
        </w:drawing>
      </w:r>
    </w:p>
    <w:p w14:paraId="33D2DF34" w14:textId="23A04B69" w:rsidR="00476566" w:rsidRDefault="00140223" w:rsidP="00F22F5A">
      <w:pPr>
        <w:pStyle w:val="Caption"/>
        <w:rPr>
          <w:ins w:id="1434" w:author="ilham.nur@office.ui.ac.id [2]" w:date="2023-01-29T12:09:00Z"/>
        </w:rPr>
      </w:pPr>
      <w:bookmarkStart w:id="1435" w:name="_Ref110974351"/>
      <w:bookmarkStart w:id="1436" w:name="_Toc127003434"/>
      <w:r>
        <w:t xml:space="preserve">Gambar </w:t>
      </w:r>
      <w:ins w:id="1437" w:author="ilham.nur@office.ui.ac.id" w:date="2023-02-02T22:33:00Z">
        <w:r w:rsidR="00A76FCF">
          <w:fldChar w:fldCharType="begin"/>
        </w:r>
        <w:r w:rsidR="00A76FCF">
          <w:instrText xml:space="preserve"> STYLEREF 1 \s </w:instrText>
        </w:r>
      </w:ins>
      <w:r w:rsidR="00A76FCF">
        <w:fldChar w:fldCharType="separate"/>
      </w:r>
      <w:r w:rsidR="00A47A89">
        <w:rPr>
          <w:noProof/>
        </w:rPr>
        <w:t>2</w:t>
      </w:r>
      <w:ins w:id="1438"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439" w:author="ilham.nur@office.ui.ac.id" w:date="2023-02-11T10:22:00Z">
        <w:r w:rsidR="00A47A89">
          <w:rPr>
            <w:noProof/>
          </w:rPr>
          <w:t>2</w:t>
        </w:r>
      </w:ins>
      <w:ins w:id="1440" w:author="ilham.nur@office.ui.ac.id" w:date="2023-02-02T22:33:00Z">
        <w:r w:rsidR="00A76FCF">
          <w:fldChar w:fldCharType="end"/>
        </w:r>
      </w:ins>
      <w:ins w:id="1441" w:author="ilham.nur@office.ui.ac.id [2]" w:date="2023-01-25T05:09:00Z">
        <w:del w:id="1442" w:author="ilham.nur@office.ui.ac.id" w:date="2023-02-02T22:33:00Z">
          <w:r w:rsidR="00F62D33" w:rsidDel="00A76FCF">
            <w:fldChar w:fldCharType="begin"/>
          </w:r>
          <w:r w:rsidR="00F62D33" w:rsidDel="00A76FCF">
            <w:delInstrText xml:space="preserve"> STYLEREF 1 \s </w:delInstrText>
          </w:r>
        </w:del>
      </w:ins>
      <w:del w:id="1443" w:author="ilham.nur@office.ui.ac.id" w:date="2023-02-02T22:33:00Z">
        <w:r w:rsidR="00F62D33" w:rsidDel="00A76FCF">
          <w:fldChar w:fldCharType="separate"/>
        </w:r>
        <w:r w:rsidR="00C64CA0" w:rsidDel="00A76FCF">
          <w:rPr>
            <w:noProof/>
          </w:rPr>
          <w:delText>2</w:delText>
        </w:r>
      </w:del>
      <w:ins w:id="1444" w:author="ilham.nur@office.ui.ac.id [2]" w:date="2023-01-25T05:09:00Z">
        <w:del w:id="1445"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446" w:author="ilham.nur@office.ui.ac.id" w:date="2023-02-02T22:33:00Z">
        <w:r w:rsidR="00105420">
          <w:fldChar w:fldCharType="separate"/>
        </w:r>
      </w:del>
      <w:ins w:id="1447" w:author="ilham.nur@office.ui.ac.id [2]" w:date="2023-01-25T05:09:00Z">
        <w:del w:id="1448" w:author="ilham.nur@office.ui.ac.id" w:date="2023-02-02T22:33:00Z">
          <w:r w:rsidR="00F62D33" w:rsidDel="00A76FCF">
            <w:fldChar w:fldCharType="end"/>
          </w:r>
        </w:del>
      </w:ins>
      <w:del w:id="1449"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2</w:delText>
        </w:r>
        <w:r w:rsidR="0030521D" w:rsidDel="00E614FF">
          <w:fldChar w:fldCharType="end"/>
        </w:r>
      </w:del>
      <w:bookmarkEnd w:id="1435"/>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rPr>
        <w:t>Gartner Framework</w:t>
      </w:r>
      <w:bookmarkEnd w:id="1436"/>
      <w:r w:rsidRPr="00140223">
        <w:t xml:space="preserve"> </w:t>
      </w:r>
      <w:moveFromRangeStart w:id="1450" w:author="ilham.nur@office.ui.ac.id [2]" w:date="2023-01-29T12:09:00Z" w:name="move125886604"/>
      <w:moveFrom w:id="1451" w:author="ilham.nur@office.ui.ac.id [2]" w:date="2023-01-29T12:09:00Z">
        <w:r w:rsidRPr="00140223" w:rsidDel="00E179A9">
          <w:fldChar w:fldCharType="begin" w:fldLock="1"/>
        </w:r>
        <w:r w:rsidR="00043D25" w:rsidDel="00E179A9">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rsidDel="00E179A9">
          <w:fldChar w:fldCharType="separate"/>
        </w:r>
        <w:r w:rsidR="0066279A" w:rsidRPr="0066279A" w:rsidDel="00E179A9">
          <w:rPr>
            <w:noProof/>
          </w:rPr>
          <w:t>(Valeev et al., 2021)</w:t>
        </w:r>
        <w:r w:rsidRPr="00140223" w:rsidDel="00E179A9">
          <w:fldChar w:fldCharType="end"/>
        </w:r>
      </w:moveFrom>
      <w:moveFromRangeEnd w:id="1450"/>
    </w:p>
    <w:p w14:paraId="1880A599" w14:textId="5C528374" w:rsidR="00E179A9" w:rsidRPr="00E179A9" w:rsidRDefault="00E179A9" w:rsidP="003E51EB">
      <w:pPr>
        <w:jc w:val="center"/>
      </w:pPr>
      <w:proofErr w:type="spellStart"/>
      <w:ins w:id="1452" w:author="ilham.nur@office.ui.ac.id [2]" w:date="2023-01-29T12:09:00Z">
        <w:r>
          <w:t>Sumber</w:t>
        </w:r>
        <w:proofErr w:type="spellEnd"/>
        <w:r>
          <w:t xml:space="preserve">: </w:t>
        </w:r>
      </w:ins>
      <w:moveToRangeStart w:id="1453" w:author="ilham.nur@office.ui.ac.id [2]" w:date="2023-01-29T12:09:00Z" w:name="move125886604"/>
      <w:moveTo w:id="1454" w:author="ilham.nur@office.ui.ac.id [2]" w:date="2023-01-29T12:09:00Z">
        <w:r w:rsidRPr="00140223">
          <w:fldChar w:fldCharType="begin" w:fldLock="1"/>
        </w:r>
        <w:r>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66279A">
          <w:rPr>
            <w:noProof/>
          </w:rPr>
          <w:t>(Valeev et al., 2021)</w:t>
        </w:r>
        <w:r w:rsidRPr="00140223">
          <w:fldChar w:fldCharType="end"/>
        </w:r>
      </w:moveTo>
      <w:moveToRangeEnd w:id="1453"/>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1455" w:name="_Toc120139648"/>
      <w:bookmarkStart w:id="1456" w:name="_Toc127003385"/>
      <w:r w:rsidRPr="001E796C">
        <w:rPr>
          <w:i/>
          <w:iCs/>
        </w:rPr>
        <w:t>Federal Enterprise Architecture Framework</w:t>
      </w:r>
      <w:bookmarkEnd w:id="1455"/>
      <w:bookmarkEnd w:id="1456"/>
    </w:p>
    <w:p w14:paraId="7FD8A525" w14:textId="4B912667"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del w:id="1457" w:author="ilham.nur@office.ui.ac.id [2]" w:date="2023-01-17T21:44:00Z">
        <w:r w:rsidR="007F203B" w:rsidDel="00B51285">
          <w:delText>lembaga</w:delText>
        </w:r>
      </w:del>
      <w:ins w:id="1458" w:author="ilham.nur@office.ui.ac.id [2]" w:date="2023-01-17T21:44:00Z">
        <w:r w:rsidR="00B51285">
          <w:pgNum/>
        </w:r>
        <w:proofErr w:type="spellStart"/>
        <w:r w:rsidR="00B51285">
          <w:t>ermino</w:t>
        </w:r>
      </w:ins>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1459" w:name="_Toc120139649"/>
      <w:bookmarkStart w:id="1460" w:name="_Toc127003386"/>
      <w:r w:rsidRPr="001E796C">
        <w:rPr>
          <w:i/>
          <w:iCs/>
        </w:rPr>
        <w:lastRenderedPageBreak/>
        <w:t>The Open Group Architecture Framework</w:t>
      </w:r>
      <w:bookmarkEnd w:id="1459"/>
      <w:bookmarkEnd w:id="1460"/>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778719AA"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f</w:t>
      </w:r>
      <w:r w:rsidR="006974B8">
        <w:t>or</w:t>
      </w:r>
      <w:r>
        <w:t>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4F0745D"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w:t>
      </w:r>
      <w:proofErr w:type="spellStart"/>
      <w:r w:rsidR="004C6077">
        <w:t>dapat</w:t>
      </w:r>
      <w:proofErr w:type="spellEnd"/>
      <w:r>
        <w:t xml:space="preserve">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7ACD2F3" w:rsidR="00043C93" w:rsidRDefault="00043C93" w:rsidP="00E51E9E">
      <w:pPr>
        <w:pStyle w:val="ListParagraph"/>
        <w:numPr>
          <w:ilvl w:val="0"/>
          <w:numId w:val="16"/>
        </w:numPr>
        <w:spacing w:line="360" w:lineRule="auto"/>
      </w:pPr>
      <w:r>
        <w:t xml:space="preserve">Implementasi </w:t>
      </w:r>
      <w:proofErr w:type="spellStart"/>
      <w:r>
        <w:t>kebijakan</w:t>
      </w:r>
      <w:proofErr w:type="spellEnd"/>
      <w:r>
        <w:t xml:space="preserve"> yang </w:t>
      </w:r>
      <w:proofErr w:type="spellStart"/>
      <w:r>
        <w:t>telah</w:t>
      </w:r>
      <w:proofErr w:type="spellEnd"/>
      <w:r>
        <w:t xml:space="preserve"> </w:t>
      </w:r>
      <w:proofErr w:type="spellStart"/>
      <w:r>
        <w:t>di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w:t>
      </w:r>
      <w:proofErr w:type="spellStart"/>
      <w:r>
        <w:t>kebutuhan</w:t>
      </w:r>
      <w:proofErr w:type="spellEnd"/>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749DE22B" w14:textId="77777777" w:rsidR="004163CF" w:rsidRDefault="00A01EF6" w:rsidP="004163CF">
      <w:pPr>
        <w:pStyle w:val="ListParagraph"/>
        <w:numPr>
          <w:ilvl w:val="0"/>
          <w:numId w:val="17"/>
        </w:numPr>
        <w:spacing w:line="360" w:lineRule="auto"/>
        <w:rPr>
          <w:ins w:id="1461" w:author="ilham.nur@office.ui.ac.id [2]" w:date="2023-01-23T07:04:00Z"/>
        </w:rPr>
      </w:pPr>
      <w:proofErr w:type="spellStart"/>
      <w:r>
        <w:t>Arsitektur</w:t>
      </w:r>
      <w:proofErr w:type="spellEnd"/>
      <w:r>
        <w:t xml:space="preserve"> </w:t>
      </w:r>
      <w:proofErr w:type="spellStart"/>
      <w:r w:rsidR="002C1D19">
        <w:t>teknologi</w:t>
      </w:r>
      <w:proofErr w:type="spellEnd"/>
    </w:p>
    <w:p w14:paraId="37B89D05" w14:textId="15508B9E" w:rsidR="001E5406" w:rsidRDefault="00FA1E62" w:rsidP="001E5406">
      <w:pPr>
        <w:spacing w:line="360" w:lineRule="auto"/>
        <w:ind w:left="720"/>
        <w:rPr>
          <w:ins w:id="1462" w:author="ilham.nur@office.ui.ac.id [2]" w:date="2023-01-23T07:05:00Z"/>
        </w:rPr>
      </w:pPr>
      <w:ins w:id="1463" w:author="ilham.nur@office.ui.ac.id [2]" w:date="2023-01-23T06:59:00Z">
        <w:r>
          <w:t xml:space="preserve">TOGAF </w:t>
        </w:r>
        <w:proofErr w:type="spellStart"/>
        <w:r>
          <w:t>memiliki</w:t>
        </w:r>
        <w:proofErr w:type="spellEnd"/>
        <w:r>
          <w:t xml:space="preserve"> Bahasa </w:t>
        </w:r>
        <w:proofErr w:type="spellStart"/>
        <w:r>
          <w:t>pemodelan</w:t>
        </w:r>
        <w:proofErr w:type="spellEnd"/>
        <w:r>
          <w:t xml:space="preserve"> </w:t>
        </w:r>
        <w:proofErr w:type="spellStart"/>
        <w:r>
          <w:t>rancangan</w:t>
        </w:r>
        <w:proofErr w:type="spellEnd"/>
        <w:r>
          <w:t xml:space="preserve"> </w:t>
        </w:r>
        <w:proofErr w:type="spellStart"/>
        <w:r>
          <w:t>sistem</w:t>
        </w:r>
        <w:proofErr w:type="spellEnd"/>
        <w:r>
          <w:t xml:space="preserve"> EA </w:t>
        </w:r>
      </w:ins>
      <w:ins w:id="1464" w:author="ilham.nur@office.ui.ac.id [2]" w:date="2023-01-23T07:02:00Z">
        <w:r w:rsidR="00381D9C">
          <w:t xml:space="preserve">yang </w:t>
        </w:r>
        <w:proofErr w:type="spellStart"/>
        <w:r w:rsidR="00381D9C">
          <w:t>dinamakan</w:t>
        </w:r>
        <w:proofErr w:type="spellEnd"/>
        <w:r w:rsidR="00381D9C">
          <w:t xml:space="preserve"> Ar</w:t>
        </w:r>
      </w:ins>
      <w:ins w:id="1465" w:author="ilham.nur@office.ui.ac.id [2]" w:date="2023-01-23T07:03:00Z">
        <w:r w:rsidR="00381D9C">
          <w:t xml:space="preserve">chiMate </w:t>
        </w:r>
        <w:r w:rsidR="00381D9C">
          <w:fldChar w:fldCharType="begin" w:fldLock="1"/>
        </w:r>
      </w:ins>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381D9C">
        <w:fldChar w:fldCharType="separate"/>
      </w:r>
      <w:r w:rsidR="00CF4B38" w:rsidRPr="00CF4B38">
        <w:rPr>
          <w:noProof/>
        </w:rPr>
        <w:t>(Hannemann et al., 2022; Saragih et al., 2021)</w:t>
      </w:r>
      <w:ins w:id="1466" w:author="ilham.nur@office.ui.ac.id [2]" w:date="2023-01-23T07:03:00Z">
        <w:r w:rsidR="00381D9C">
          <w:fldChar w:fldCharType="end"/>
        </w:r>
        <w:r w:rsidR="00381D9C">
          <w:t xml:space="preserve">. Dengan </w:t>
        </w:r>
        <w:proofErr w:type="spellStart"/>
        <w:r w:rsidR="00381D9C">
          <w:t>menggunakan</w:t>
        </w:r>
        <w:proofErr w:type="spellEnd"/>
        <w:r w:rsidR="00381D9C">
          <w:t xml:space="preserve"> </w:t>
        </w:r>
        <w:r w:rsidR="004163CF">
          <w:t xml:space="preserve">ArchiMate, </w:t>
        </w:r>
        <w:proofErr w:type="spellStart"/>
        <w:r w:rsidR="004163CF">
          <w:t>sebuah</w:t>
        </w:r>
        <w:proofErr w:type="spellEnd"/>
        <w:r w:rsidR="004163CF">
          <w:t xml:space="preserve"> </w:t>
        </w:r>
        <w:proofErr w:type="spellStart"/>
        <w:r w:rsidR="004163CF">
          <w:t>desain</w:t>
        </w:r>
        <w:proofErr w:type="spellEnd"/>
        <w:r w:rsidR="004163CF">
          <w:t xml:space="preserve"> </w:t>
        </w:r>
      </w:ins>
      <w:proofErr w:type="spellStart"/>
      <w:ins w:id="1467" w:author="ilham.nur@office.ui.ac.id [2]" w:date="2023-01-23T07:05:00Z">
        <w:r w:rsidR="004163CF">
          <w:t>dapat</w:t>
        </w:r>
        <w:proofErr w:type="spellEnd"/>
        <w:r w:rsidR="004163CF">
          <w:t xml:space="preserve"> </w:t>
        </w:r>
        <w:proofErr w:type="spellStart"/>
        <w:r w:rsidR="004163CF">
          <w:t>digambarkan</w:t>
        </w:r>
        <w:proofErr w:type="spellEnd"/>
        <w:r w:rsidR="004163CF">
          <w:t xml:space="preserve"> </w:t>
        </w:r>
        <w:proofErr w:type="spellStart"/>
        <w:r w:rsidR="004163CF">
          <w:t>secara</w:t>
        </w:r>
        <w:proofErr w:type="spellEnd"/>
        <w:r w:rsidR="004163CF">
          <w:t xml:space="preserve"> </w:t>
        </w:r>
        <w:proofErr w:type="spellStart"/>
        <w:r w:rsidR="004163CF">
          <w:t>umum</w:t>
        </w:r>
        <w:proofErr w:type="spellEnd"/>
        <w:r w:rsidR="004163CF">
          <w:t xml:space="preserve"> yang </w:t>
        </w:r>
        <w:proofErr w:type="spellStart"/>
        <w:r w:rsidR="004163CF">
          <w:t>dapat</w:t>
        </w:r>
        <w:proofErr w:type="spellEnd"/>
        <w:r w:rsidR="004163CF">
          <w:t xml:space="preserve"> </w:t>
        </w:r>
        <w:proofErr w:type="spellStart"/>
        <w:r w:rsidR="004163CF">
          <w:t>menggambarkan</w:t>
        </w:r>
        <w:proofErr w:type="spellEnd"/>
        <w:r w:rsidR="004163CF">
          <w:t xml:space="preserve"> </w:t>
        </w:r>
        <w:proofErr w:type="spellStart"/>
        <w:r w:rsidR="001E5406">
          <w:t>kondisi</w:t>
        </w:r>
      </w:ins>
      <w:proofErr w:type="spellEnd"/>
      <w:ins w:id="1468" w:author="ilham.nur@office.ui.ac.id [2]" w:date="2023-01-23T07:06:00Z">
        <w:r w:rsidR="00CF4B38">
          <w:t xml:space="preserve"> </w:t>
        </w:r>
        <w:r w:rsidR="00CF4B38">
          <w:fldChar w:fldCharType="begin" w:fldLock="1"/>
        </w:r>
      </w:ins>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CF4B38">
        <w:fldChar w:fldCharType="separate"/>
      </w:r>
      <w:r w:rsidR="00CF4B38" w:rsidRPr="00CF4B38">
        <w:rPr>
          <w:noProof/>
        </w:rPr>
        <w:t>(Hannemann et al., 2022; Saragih et al., 2021)</w:t>
      </w:r>
      <w:ins w:id="1469" w:author="ilham.nur@office.ui.ac.id [2]" w:date="2023-01-23T07:06:00Z">
        <w:r w:rsidR="00CF4B38">
          <w:fldChar w:fldCharType="end"/>
        </w:r>
      </w:ins>
      <w:ins w:id="1470" w:author="ilham.nur@office.ui.ac.id [2]" w:date="2023-01-23T07:05:00Z">
        <w:r w:rsidR="001E5406">
          <w:t>:</w:t>
        </w:r>
      </w:ins>
    </w:p>
    <w:p w14:paraId="2C547803" w14:textId="17AA9879" w:rsidR="001E5406" w:rsidRDefault="001E5406" w:rsidP="001E5406">
      <w:pPr>
        <w:pStyle w:val="ListParagraph"/>
        <w:numPr>
          <w:ilvl w:val="0"/>
          <w:numId w:val="37"/>
        </w:numPr>
        <w:spacing w:line="360" w:lineRule="auto"/>
        <w:rPr>
          <w:ins w:id="1471" w:author="ilham.nur@office.ui.ac.id [2]" w:date="2023-01-23T07:05:00Z"/>
        </w:rPr>
      </w:pPr>
      <w:proofErr w:type="spellStart"/>
      <w:ins w:id="1472" w:author="ilham.nur@office.ui.ac.id [2]" w:date="2023-01-23T07:05:00Z">
        <w:r>
          <w:t>Bisnis</w:t>
        </w:r>
        <w:proofErr w:type="spellEnd"/>
      </w:ins>
    </w:p>
    <w:p w14:paraId="304EED82" w14:textId="303F4524" w:rsidR="001E5406" w:rsidRDefault="001E5406" w:rsidP="001E5406">
      <w:pPr>
        <w:pStyle w:val="ListParagraph"/>
        <w:numPr>
          <w:ilvl w:val="0"/>
          <w:numId w:val="37"/>
        </w:numPr>
        <w:spacing w:line="360" w:lineRule="auto"/>
        <w:rPr>
          <w:ins w:id="1473" w:author="ilham.nur@office.ui.ac.id [2]" w:date="2023-01-23T07:05:00Z"/>
        </w:rPr>
      </w:pPr>
      <w:proofErr w:type="spellStart"/>
      <w:ins w:id="1474" w:author="ilham.nur@office.ui.ac.id [2]" w:date="2023-01-23T07:05:00Z">
        <w:r>
          <w:t>Aplikasi</w:t>
        </w:r>
        <w:proofErr w:type="spellEnd"/>
      </w:ins>
    </w:p>
    <w:p w14:paraId="5BE14A22" w14:textId="55397118" w:rsidR="001E5406" w:rsidRDefault="001E5406" w:rsidP="001E5406">
      <w:pPr>
        <w:pStyle w:val="ListParagraph"/>
        <w:numPr>
          <w:ilvl w:val="0"/>
          <w:numId w:val="37"/>
        </w:numPr>
        <w:spacing w:line="360" w:lineRule="auto"/>
        <w:rPr>
          <w:ins w:id="1475" w:author="ilham.nur@office.ui.ac.id [2]" w:date="2023-01-23T07:05:00Z"/>
        </w:rPr>
      </w:pPr>
      <w:proofErr w:type="spellStart"/>
      <w:ins w:id="1476" w:author="ilham.nur@office.ui.ac.id [2]" w:date="2023-01-23T07:05:00Z">
        <w:r>
          <w:t>Teknologi</w:t>
        </w:r>
        <w:proofErr w:type="spellEnd"/>
      </w:ins>
    </w:p>
    <w:p w14:paraId="5658CEFA" w14:textId="6E12B988" w:rsidR="001E5406" w:rsidRDefault="001E5406" w:rsidP="001E5406">
      <w:pPr>
        <w:pStyle w:val="ListParagraph"/>
        <w:numPr>
          <w:ilvl w:val="0"/>
          <w:numId w:val="37"/>
        </w:numPr>
        <w:spacing w:line="360" w:lineRule="auto"/>
        <w:rPr>
          <w:ins w:id="1477" w:author="ilham.nur@office.ui.ac.id [2]" w:date="2023-01-23T07:05:00Z"/>
        </w:rPr>
      </w:pPr>
      <w:ins w:id="1478" w:author="ilham.nur@office.ui.ac.id [2]" w:date="2023-01-23T07:05:00Z">
        <w:r>
          <w:t>Strategi</w:t>
        </w:r>
      </w:ins>
    </w:p>
    <w:p w14:paraId="0B64E099" w14:textId="026AE90F" w:rsidR="001E5406" w:rsidRDefault="001E5406" w:rsidP="001E5406">
      <w:pPr>
        <w:pStyle w:val="ListParagraph"/>
        <w:numPr>
          <w:ilvl w:val="0"/>
          <w:numId w:val="37"/>
        </w:numPr>
        <w:spacing w:line="360" w:lineRule="auto"/>
        <w:rPr>
          <w:ins w:id="1479" w:author="ilham.nur@office.ui.ac.id [2]" w:date="2023-01-23T07:05:00Z"/>
        </w:rPr>
      </w:pPr>
      <w:proofErr w:type="spellStart"/>
      <w:ins w:id="1480" w:author="ilham.nur@office.ui.ac.id [2]" w:date="2023-01-23T07:05:00Z">
        <w:r>
          <w:lastRenderedPageBreak/>
          <w:t>Motivasi</w:t>
        </w:r>
        <w:proofErr w:type="spellEnd"/>
      </w:ins>
    </w:p>
    <w:p w14:paraId="42A9AC1D" w14:textId="77777777" w:rsidR="00CF4B38" w:rsidRDefault="00CF4B38">
      <w:pPr>
        <w:spacing w:line="360" w:lineRule="auto"/>
        <w:ind w:left="720"/>
        <w:pPrChange w:id="1481" w:author="ilham.nur@office.ui.ac.id [2]" w:date="2023-01-23T07:05:00Z">
          <w:pPr>
            <w:pStyle w:val="ListParagraph"/>
            <w:numPr>
              <w:numId w:val="17"/>
            </w:numPr>
            <w:spacing w:line="360" w:lineRule="auto"/>
            <w:ind w:left="1440" w:hanging="360"/>
          </w:pPr>
        </w:pPrChange>
      </w:pPr>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6C2592D6" w:rsidR="007F203B" w:rsidRDefault="00685C1D" w:rsidP="007F203B">
      <w:pPr>
        <w:pStyle w:val="ListParagraph"/>
        <w:numPr>
          <w:ilvl w:val="0"/>
          <w:numId w:val="20"/>
        </w:numPr>
        <w:spacing w:line="360" w:lineRule="auto"/>
      </w:pPr>
      <w:proofErr w:type="spellStart"/>
      <w:r>
        <w:t>Penyelarasan</w:t>
      </w:r>
      <w:proofErr w:type="spellEnd"/>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87EFE6B" w:rsidR="00FE0D5A" w:rsidRDefault="007A210C" w:rsidP="007F203B">
      <w:pPr>
        <w:pStyle w:val="ListParagraph"/>
        <w:numPr>
          <w:ilvl w:val="0"/>
          <w:numId w:val="20"/>
        </w:numPr>
        <w:spacing w:line="360" w:lineRule="auto"/>
      </w:pPr>
      <w:proofErr w:type="spellStart"/>
      <w:r>
        <w:t>Terintegrasi</w:t>
      </w:r>
      <w:proofErr w:type="spellEnd"/>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3AF3579E" w:rsidR="00346711" w:rsidRDefault="00FE0D5A" w:rsidP="007F203B">
      <w:pPr>
        <w:pStyle w:val="ListParagraph"/>
        <w:numPr>
          <w:ilvl w:val="0"/>
          <w:numId w:val="20"/>
        </w:numPr>
        <w:spacing w:line="360" w:lineRule="auto"/>
      </w:pPr>
      <w:proofErr w:type="spellStart"/>
      <w:r>
        <w:t>Perubahan</w:t>
      </w:r>
      <w:proofErr w:type="spellEnd"/>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24750EE8" w:rsidR="009F5C46" w:rsidRDefault="00D87E5B" w:rsidP="007F203B">
      <w:pPr>
        <w:pStyle w:val="ListParagraph"/>
        <w:numPr>
          <w:ilvl w:val="0"/>
          <w:numId w:val="20"/>
        </w:numPr>
        <w:spacing w:line="360" w:lineRule="auto"/>
      </w:pPr>
      <w:proofErr w:type="spellStart"/>
      <w:r>
        <w:t>Mempercepat</w:t>
      </w:r>
      <w:proofErr w:type="spellEnd"/>
      <w:r>
        <w:t xml:space="preserve"> </w:t>
      </w:r>
      <w:r>
        <w:rPr>
          <w:i/>
          <w:iCs/>
        </w:rPr>
        <w:t>time to market</w:t>
      </w:r>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FF04567" w14:textId="7C280A56" w:rsidR="00AD02E2" w:rsidRDefault="00AD02E2" w:rsidP="00AE58C4">
      <w:pPr>
        <w:pStyle w:val="Heading2"/>
        <w:spacing w:line="360" w:lineRule="auto"/>
        <w:rPr>
          <w:i/>
          <w:iCs/>
        </w:rPr>
      </w:pPr>
      <w:bookmarkStart w:id="1482" w:name="_Toc120139650"/>
      <w:bookmarkStart w:id="1483" w:name="_Toc127003387"/>
      <w:r w:rsidRPr="00AE58C4">
        <w:rPr>
          <w:i/>
          <w:iCs/>
        </w:rPr>
        <w:t>Business Process</w:t>
      </w:r>
      <w:bookmarkEnd w:id="1482"/>
      <w:bookmarkEnd w:id="1483"/>
    </w:p>
    <w:p w14:paraId="7A4671D4" w14:textId="7BBE21A2" w:rsidR="00132A56" w:rsidRPr="00CE1B19" w:rsidRDefault="00DC76D3" w:rsidP="00AE58C4">
      <w:pPr>
        <w:spacing w:line="360" w:lineRule="auto"/>
      </w:pPr>
      <w:r>
        <w:rPr>
          <w:i/>
          <w:iCs/>
        </w:rPr>
        <w:t xml:space="preserve">Business process </w:t>
      </w:r>
      <w:proofErr w:type="spellStart"/>
      <w:r w:rsidR="007F375B">
        <w:t>urutan</w:t>
      </w:r>
      <w:proofErr w:type="spellEnd"/>
      <w:r w:rsidR="007F375B">
        <w:t xml:space="preserve"> </w:t>
      </w:r>
      <w:proofErr w:type="spellStart"/>
      <w:r w:rsidR="007F375B">
        <w:t>pekerjaan</w:t>
      </w:r>
      <w:proofErr w:type="spellEnd"/>
      <w:r w:rsidR="007F375B">
        <w:t xml:space="preserve"> yang </w:t>
      </w:r>
      <w:proofErr w:type="spellStart"/>
      <w:r w:rsidR="007F375B">
        <w:t>dikerjakan</w:t>
      </w:r>
      <w:proofErr w:type="spellEnd"/>
      <w:r w:rsidR="007F375B">
        <w:t xml:space="preserve"> oleh </w:t>
      </w:r>
      <w:proofErr w:type="spellStart"/>
      <w:r w:rsidR="007F375B">
        <w:t>suatu</w:t>
      </w:r>
      <w:proofErr w:type="spellEnd"/>
      <w:r w:rsidR="007F375B">
        <w:t xml:space="preserve"> </w:t>
      </w:r>
      <w:proofErr w:type="spellStart"/>
      <w:r w:rsidR="007F375B">
        <w:t>organisasi</w:t>
      </w:r>
      <w:proofErr w:type="spellEnd"/>
      <w:r w:rsidR="007F375B">
        <w:t xml:space="preserve"> untuk </w:t>
      </w:r>
      <w:proofErr w:type="spellStart"/>
      <w:r w:rsidR="007F375B">
        <w:t>mencapai</w:t>
      </w:r>
      <w:proofErr w:type="spellEnd"/>
      <w:r w:rsidR="007F375B">
        <w:t xml:space="preserve"> </w:t>
      </w:r>
      <w:proofErr w:type="spellStart"/>
      <w:r w:rsidR="006674B8">
        <w:t>suatu</w:t>
      </w:r>
      <w:proofErr w:type="spellEnd"/>
      <w:r w:rsidR="006674B8">
        <w:t xml:space="preserve"> </w:t>
      </w:r>
      <w:proofErr w:type="spellStart"/>
      <w:r w:rsidR="006674B8">
        <w:t>tujuan</w:t>
      </w:r>
      <w:proofErr w:type="spellEnd"/>
      <w:r w:rsidR="006674B8">
        <w:t xml:space="preserve"> yang </w:t>
      </w:r>
      <w:proofErr w:type="spellStart"/>
      <w:r w:rsidR="006674B8">
        <w:t>telah</w:t>
      </w:r>
      <w:proofErr w:type="spellEnd"/>
      <w:r w:rsidR="006674B8">
        <w:t xml:space="preserve"> </w:t>
      </w:r>
      <w:proofErr w:type="spellStart"/>
      <w:r w:rsidR="006674B8">
        <w:t>ditentukan</w:t>
      </w:r>
      <w:proofErr w:type="spellEnd"/>
      <w:del w:id="1484" w:author="ilham.nur@office.ui.ac.id [2]" w:date="2023-01-23T06:58:00Z">
        <w:r w:rsidR="006674B8" w:rsidDel="00410588">
          <w:delText xml:space="preserve"> </w:delText>
        </w:r>
      </w:del>
      <w:del w:id="1485" w:author="ilham.nur@office.ui.ac.id [2]" w:date="2023-01-17T21:44:00Z">
        <w:r w:rsidR="00CD25E5" w:rsidDel="00B51285">
          <w:delText>b</w:delText>
        </w:r>
        <w:r w:rsidR="006674B8" w:rsidDel="00B51285">
          <w:delText>ersama</w:delText>
        </w:r>
      </w:del>
      <w:r w:rsidR="00CD25E5">
        <w:t xml:space="preserve"> </w:t>
      </w:r>
      <w:r w:rsidR="009632F3">
        <w:fldChar w:fldCharType="begin" w:fldLock="1"/>
      </w:r>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r w:rsidR="009632F3">
        <w:fldChar w:fldCharType="end"/>
      </w:r>
      <w:r w:rsidR="006674B8">
        <w:t>.</w:t>
      </w:r>
      <w:r>
        <w:t xml:space="preserve"> </w:t>
      </w:r>
      <w:r w:rsidR="007B0F43">
        <w:rPr>
          <w:i/>
          <w:iCs/>
        </w:rPr>
        <w:t xml:space="preserve">Business process </w:t>
      </w:r>
      <w:r w:rsidR="007B0F43">
        <w:t xml:space="preserve">perlu untuk </w:t>
      </w:r>
      <w:proofErr w:type="spellStart"/>
      <w:r w:rsidR="007B0F43">
        <w:t>dikelola</w:t>
      </w:r>
      <w:proofErr w:type="spellEnd"/>
      <w:r w:rsidR="007B0F43">
        <w:t xml:space="preserve"> agar </w:t>
      </w:r>
      <w:proofErr w:type="spellStart"/>
      <w:r w:rsidR="007B0F43">
        <w:t>suatu</w:t>
      </w:r>
      <w:proofErr w:type="spellEnd"/>
      <w:r w:rsidR="007B0F43">
        <w:t xml:space="preserve"> </w:t>
      </w:r>
      <w:proofErr w:type="spellStart"/>
      <w:r w:rsidR="007B0F43">
        <w:t>perusahaan</w:t>
      </w:r>
      <w:proofErr w:type="spellEnd"/>
      <w:r w:rsidR="007B0F43">
        <w:t xml:space="preserve"> </w:t>
      </w:r>
      <w:proofErr w:type="spellStart"/>
      <w:r w:rsidR="007B0F43">
        <w:t>dapat</w:t>
      </w:r>
      <w:proofErr w:type="spellEnd"/>
      <w:r w:rsidR="007B0F43">
        <w:t xml:space="preserve"> </w:t>
      </w:r>
      <w:proofErr w:type="spellStart"/>
      <w:r w:rsidR="00DB7DC6">
        <w:t>memastikan</w:t>
      </w:r>
      <w:proofErr w:type="spellEnd"/>
      <w:r w:rsidR="00DB7DC6">
        <w:t xml:space="preserve"> </w:t>
      </w:r>
      <w:proofErr w:type="spellStart"/>
      <w:r w:rsidR="00DB7DC6">
        <w:t>tujuan</w:t>
      </w:r>
      <w:proofErr w:type="spellEnd"/>
      <w:r w:rsidR="00DB7DC6">
        <w:t xml:space="preserve"> yang </w:t>
      </w:r>
      <w:proofErr w:type="spellStart"/>
      <w:r w:rsidR="00DB7DC6">
        <w:t>ingin</w:t>
      </w:r>
      <w:proofErr w:type="spellEnd"/>
      <w:r w:rsidR="00DB7DC6">
        <w:t xml:space="preserve"> </w:t>
      </w:r>
      <w:proofErr w:type="spellStart"/>
      <w:r w:rsidR="00DB7DC6">
        <w:t>dicapai</w:t>
      </w:r>
      <w:proofErr w:type="spellEnd"/>
      <w:r w:rsidR="00DB7DC6">
        <w:t xml:space="preserve"> </w:t>
      </w:r>
      <w:r w:rsidR="00DF00D2">
        <w:t xml:space="preserve">dengan </w:t>
      </w:r>
      <w:proofErr w:type="spellStart"/>
      <w:r w:rsidR="00DF00D2">
        <w:t>lebih</w:t>
      </w:r>
      <w:proofErr w:type="spellEnd"/>
      <w:r w:rsidR="00DF00D2">
        <w:t xml:space="preserve"> </w:t>
      </w:r>
      <w:proofErr w:type="spellStart"/>
      <w:r w:rsidR="00DF00D2">
        <w:t>effisien</w:t>
      </w:r>
      <w:proofErr w:type="spellEnd"/>
      <w:r w:rsidR="00DF00D2">
        <w:t xml:space="preserve"> dan </w:t>
      </w:r>
      <w:proofErr w:type="spellStart"/>
      <w:r w:rsidR="00DF00D2">
        <w:t>memberikan</w:t>
      </w:r>
      <w:proofErr w:type="spellEnd"/>
      <w:r w:rsidR="00DF00D2">
        <w:t xml:space="preserve"> </w:t>
      </w:r>
      <w:proofErr w:type="spellStart"/>
      <w:r w:rsidR="00DF00D2">
        <w:t>kepuasan</w:t>
      </w:r>
      <w:proofErr w:type="spellEnd"/>
      <w:r w:rsidR="00DF00D2">
        <w:t xml:space="preserve"> pada </w:t>
      </w:r>
      <w:proofErr w:type="spellStart"/>
      <w:r w:rsidR="00DF00D2">
        <w:t>pelanggan</w:t>
      </w:r>
      <w:proofErr w:type="spellEnd"/>
      <w:r w:rsidR="00DF00D2">
        <w:t xml:space="preserve">. Proses </w:t>
      </w:r>
      <w:proofErr w:type="spellStart"/>
      <w:r w:rsidR="00DF00D2">
        <w:t>pengelolaan</w:t>
      </w:r>
      <w:proofErr w:type="spellEnd"/>
      <w:r w:rsidR="00DF00D2">
        <w:t xml:space="preserve"> </w:t>
      </w:r>
      <w:r w:rsidR="00DF00D2">
        <w:rPr>
          <w:i/>
          <w:iCs/>
        </w:rPr>
        <w:t xml:space="preserve">business process </w:t>
      </w:r>
      <w:proofErr w:type="spellStart"/>
      <w:r w:rsidR="00DF00D2">
        <w:t>disebut</w:t>
      </w:r>
      <w:proofErr w:type="spellEnd"/>
      <w:r w:rsidR="00DF00D2">
        <w:t xml:space="preserve"> </w:t>
      </w:r>
      <w:proofErr w:type="spellStart"/>
      <w:r w:rsidR="00DF00D2">
        <w:t>sebagai</w:t>
      </w:r>
      <w:proofErr w:type="spellEnd"/>
      <w:r w:rsidR="00DF00D2">
        <w:t xml:space="preserve"> </w:t>
      </w:r>
      <w:r w:rsidR="00DF00D2">
        <w:rPr>
          <w:i/>
          <w:iCs/>
        </w:rPr>
        <w:t xml:space="preserve">Business Process Management </w:t>
      </w:r>
      <w:r w:rsidR="00DF00D2">
        <w:t xml:space="preserve">(BPM) </w:t>
      </w:r>
      <w:r w:rsidR="00DF00D2">
        <w:fldChar w:fldCharType="begin" w:fldLock="1"/>
      </w:r>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r w:rsidR="00DF00D2">
        <w:fldChar w:fldCharType="end"/>
      </w:r>
      <w:r w:rsidR="00DF00D2">
        <w:t>.</w:t>
      </w:r>
      <w:r w:rsidR="00295F0E">
        <w:t xml:space="preserve"> BPM </w:t>
      </w:r>
      <w:proofErr w:type="spellStart"/>
      <w:r w:rsidR="00295F0E">
        <w:t>merupakan</w:t>
      </w:r>
      <w:proofErr w:type="spellEnd"/>
      <w:r w:rsidR="00295F0E">
        <w:t xml:space="preserve"> </w:t>
      </w:r>
      <w:proofErr w:type="spellStart"/>
      <w:r w:rsidR="00295F0E">
        <w:t>kemampuan</w:t>
      </w:r>
      <w:proofErr w:type="spellEnd"/>
      <w:r w:rsidR="00295F0E">
        <w:t xml:space="preserve"> </w:t>
      </w:r>
      <w:proofErr w:type="spellStart"/>
      <w:r w:rsidR="00295F0E">
        <w:t>dari</w:t>
      </w:r>
      <w:proofErr w:type="spellEnd"/>
      <w:r w:rsidR="00295F0E">
        <w:t xml:space="preserve"> </w:t>
      </w:r>
      <w:proofErr w:type="spellStart"/>
      <w:r w:rsidR="00295F0E">
        <w:t>suatu</w:t>
      </w:r>
      <w:proofErr w:type="spellEnd"/>
      <w:r w:rsidR="00295F0E">
        <w:t xml:space="preserve"> </w:t>
      </w:r>
      <w:proofErr w:type="spellStart"/>
      <w:r w:rsidR="00295F0E">
        <w:t>organisasi</w:t>
      </w:r>
      <w:proofErr w:type="spellEnd"/>
      <w:r w:rsidR="00295F0E">
        <w:t xml:space="preserve"> yang </w:t>
      </w:r>
      <w:proofErr w:type="spellStart"/>
      <w:r w:rsidR="00295F0E">
        <w:t>termasuk</w:t>
      </w:r>
      <w:proofErr w:type="spellEnd"/>
      <w:r w:rsidR="00295F0E">
        <w:t xml:space="preserve"> </w:t>
      </w:r>
      <w:proofErr w:type="spellStart"/>
      <w:r w:rsidR="00F63541">
        <w:t>kebijakan</w:t>
      </w:r>
      <w:proofErr w:type="spellEnd"/>
      <w:r w:rsidR="00F63541">
        <w:t xml:space="preserve">, </w:t>
      </w:r>
      <w:proofErr w:type="spellStart"/>
      <w:r w:rsidR="00F63541">
        <w:t>formulasi</w:t>
      </w:r>
      <w:proofErr w:type="spellEnd"/>
      <w:r w:rsidR="00F63541">
        <w:t xml:space="preserve"> strategi, </w:t>
      </w:r>
      <w:proofErr w:type="spellStart"/>
      <w:r w:rsidR="00F63541">
        <w:t>metode</w:t>
      </w:r>
      <w:proofErr w:type="spellEnd"/>
      <w:r w:rsidR="00F63541">
        <w:t xml:space="preserve">, </w:t>
      </w:r>
      <w:proofErr w:type="spellStart"/>
      <w:r w:rsidR="00F63541">
        <w:t>teknologi</w:t>
      </w:r>
      <w:proofErr w:type="spellEnd"/>
      <w:r w:rsidR="00F63541">
        <w:t xml:space="preserve">, dan </w:t>
      </w:r>
      <w:proofErr w:type="spellStart"/>
      <w:r w:rsidR="00F63541">
        <w:t>manusia</w:t>
      </w:r>
      <w:proofErr w:type="spellEnd"/>
      <w:r w:rsidR="00F63541">
        <w:t xml:space="preserve"> untuk </w:t>
      </w:r>
      <w:proofErr w:type="spellStart"/>
      <w:r w:rsidR="00F63541">
        <w:t>menganalisis</w:t>
      </w:r>
      <w:proofErr w:type="spellEnd"/>
      <w:r w:rsidR="00F7307C">
        <w:t xml:space="preserve">, </w:t>
      </w:r>
      <w:proofErr w:type="spellStart"/>
      <w:r w:rsidR="00F7307C">
        <w:t>merancang</w:t>
      </w:r>
      <w:proofErr w:type="spellEnd"/>
      <w:r w:rsidR="00F7307C">
        <w:t xml:space="preserve">, </w:t>
      </w:r>
      <w:proofErr w:type="spellStart"/>
      <w:r w:rsidR="00F7307C">
        <w:t>mengimplementasikan</w:t>
      </w:r>
      <w:proofErr w:type="spellEnd"/>
      <w:r w:rsidR="00F7307C">
        <w:t xml:space="preserve"> dan </w:t>
      </w:r>
      <w:proofErr w:type="spellStart"/>
      <w:r w:rsidR="00F7307C">
        <w:t>mengembangkan</w:t>
      </w:r>
      <w:proofErr w:type="spellEnd"/>
      <w:r w:rsidR="00F7307C">
        <w:t xml:space="preserve"> </w:t>
      </w:r>
      <w:proofErr w:type="spellStart"/>
      <w:r w:rsidR="00F7307C">
        <w:t>secara</w:t>
      </w:r>
      <w:proofErr w:type="spellEnd"/>
      <w:r w:rsidR="00F7307C">
        <w:t xml:space="preserve"> </w:t>
      </w:r>
      <w:proofErr w:type="spellStart"/>
      <w:r w:rsidR="00F7307C">
        <w:t>berkala</w:t>
      </w:r>
      <w:proofErr w:type="spellEnd"/>
      <w:r w:rsidR="00F7307C">
        <w:t xml:space="preserve"> </w:t>
      </w:r>
      <w:proofErr w:type="spellStart"/>
      <w:r w:rsidR="00F7307C">
        <w:t>sebuah</w:t>
      </w:r>
      <w:proofErr w:type="spellEnd"/>
      <w:r w:rsidR="00F7307C">
        <w:t xml:space="preserve"> </w:t>
      </w:r>
      <w:r w:rsidR="00F7307C">
        <w:rPr>
          <w:i/>
          <w:iCs/>
        </w:rPr>
        <w:t xml:space="preserve">business process </w:t>
      </w:r>
      <w:r w:rsidR="00F7307C">
        <w:rPr>
          <w:i/>
          <w:iCs/>
        </w:rPr>
        <w:fldChar w:fldCharType="begin" w:fldLock="1"/>
      </w:r>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r w:rsidR="00F7307C">
        <w:rPr>
          <w:i/>
          <w:iCs/>
        </w:rPr>
        <w:fldChar w:fldCharType="end"/>
      </w:r>
      <w:r w:rsidR="00F7307C">
        <w:rPr>
          <w:i/>
          <w:iCs/>
        </w:rPr>
        <w:t>.</w:t>
      </w:r>
      <w:r w:rsidR="00D86969">
        <w:rPr>
          <w:i/>
          <w:iCs/>
        </w:rPr>
        <w:t xml:space="preserve"> </w:t>
      </w:r>
      <w:r w:rsidR="00D86969">
        <w:t xml:space="preserve">BPM </w:t>
      </w:r>
      <w:proofErr w:type="spellStart"/>
      <w:r w:rsidR="00D86969">
        <w:t>secara</w:t>
      </w:r>
      <w:proofErr w:type="spellEnd"/>
      <w:r w:rsidR="00D86969">
        <w:t xml:space="preserve"> </w:t>
      </w:r>
      <w:proofErr w:type="spellStart"/>
      <w:r w:rsidR="00D86969">
        <w:t>umum</w:t>
      </w:r>
      <w:proofErr w:type="spellEnd"/>
      <w:r w:rsidR="00D86969">
        <w:t xml:space="preserve"> </w:t>
      </w:r>
      <w:proofErr w:type="spellStart"/>
      <w:r w:rsidR="00D86969">
        <w:t>memiliki</w:t>
      </w:r>
      <w:proofErr w:type="spellEnd"/>
      <w:r w:rsidR="00D86969">
        <w:t xml:space="preserve"> dua </w:t>
      </w:r>
      <w:proofErr w:type="spellStart"/>
      <w:r w:rsidR="00D86969">
        <w:t>fase</w:t>
      </w:r>
      <w:proofErr w:type="spellEnd"/>
      <w:r w:rsidR="00D86969">
        <w:t xml:space="preserve"> </w:t>
      </w:r>
      <w:proofErr w:type="spellStart"/>
      <w:r w:rsidR="00D86969">
        <w:t>dalam</w:t>
      </w:r>
      <w:proofErr w:type="spellEnd"/>
      <w:r w:rsidR="00D86969">
        <w:t xml:space="preserve"> proses </w:t>
      </w:r>
      <w:proofErr w:type="spellStart"/>
      <w:r w:rsidR="00D86969">
        <w:lastRenderedPageBreak/>
        <w:t>pengembanganya</w:t>
      </w:r>
      <w:proofErr w:type="spellEnd"/>
      <w:r w:rsidR="00D86969">
        <w:t xml:space="preserve"> </w:t>
      </w:r>
      <w:proofErr w:type="spellStart"/>
      <w:r w:rsidR="00D86969">
        <w:t>yaitu</w:t>
      </w:r>
      <w:proofErr w:type="spellEnd"/>
      <w:r w:rsidR="00D86969">
        <w:t xml:space="preserve"> </w:t>
      </w:r>
      <w:proofErr w:type="spellStart"/>
      <w:r w:rsidR="00011550">
        <w:t>pengembangan</w:t>
      </w:r>
      <w:proofErr w:type="spellEnd"/>
      <w:r w:rsidR="00011550">
        <w:t xml:space="preserve"> proses dan </w:t>
      </w:r>
      <w:r w:rsidR="00011550">
        <w:rPr>
          <w:i/>
          <w:iCs/>
        </w:rPr>
        <w:t xml:space="preserve">reengineering </w:t>
      </w:r>
      <w:r w:rsidR="00011550">
        <w:t xml:space="preserve">proses </w:t>
      </w:r>
      <w:r w:rsidR="00011550">
        <w:fldChar w:fldCharType="begin" w:fldLock="1"/>
      </w:r>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r w:rsidR="00011550">
        <w:fldChar w:fldCharType="end"/>
      </w:r>
      <w:r w:rsidR="00011550">
        <w:t>.</w:t>
      </w:r>
      <w:r w:rsidR="00654A33">
        <w:t xml:space="preserve"> </w:t>
      </w:r>
      <w:proofErr w:type="spellStart"/>
      <w:r w:rsidR="00654A33">
        <w:t>Pengembangan</w:t>
      </w:r>
      <w:proofErr w:type="spellEnd"/>
      <w:r w:rsidR="00654A33">
        <w:t xml:space="preserve"> proses </w:t>
      </w:r>
      <w:proofErr w:type="spellStart"/>
      <w:r w:rsidR="00654A33">
        <w:t>merupakan</w:t>
      </w:r>
      <w:proofErr w:type="spellEnd"/>
      <w:r w:rsidR="00654A33">
        <w:t xml:space="preserve"> </w:t>
      </w:r>
      <w:proofErr w:type="spellStart"/>
      <w:r w:rsidR="00654A33">
        <w:t>tahapan</w:t>
      </w:r>
      <w:proofErr w:type="spellEnd"/>
      <w:r w:rsidR="00654A33">
        <w:t xml:space="preserve"> di mana </w:t>
      </w:r>
      <w:proofErr w:type="spellStart"/>
      <w:r w:rsidR="00654A33">
        <w:t>suatu</w:t>
      </w:r>
      <w:proofErr w:type="spellEnd"/>
      <w:r w:rsidR="00654A33">
        <w:t xml:space="preserve"> </w:t>
      </w:r>
      <w:proofErr w:type="spellStart"/>
      <w:r w:rsidR="00654A33">
        <w:t>organisasi</w:t>
      </w:r>
      <w:proofErr w:type="spellEnd"/>
      <w:r w:rsidR="00654A33">
        <w:t xml:space="preserve"> </w:t>
      </w:r>
      <w:proofErr w:type="spellStart"/>
      <w:r w:rsidR="001C10C6">
        <w:t>menganalisis</w:t>
      </w:r>
      <w:proofErr w:type="spellEnd"/>
      <w:r w:rsidR="00654A33">
        <w:t xml:space="preserve"> proses </w:t>
      </w:r>
      <w:proofErr w:type="spellStart"/>
      <w:r w:rsidR="00654A33">
        <w:t>bisnis</w:t>
      </w:r>
      <w:proofErr w:type="spellEnd"/>
      <w:r w:rsidR="00654A33">
        <w:t xml:space="preserve"> yang </w:t>
      </w:r>
      <w:proofErr w:type="spellStart"/>
      <w:r w:rsidR="00654A33">
        <w:t>berjalan</w:t>
      </w:r>
      <w:proofErr w:type="spellEnd"/>
      <w:r w:rsidR="00654A33">
        <w:t xml:space="preserve"> </w:t>
      </w:r>
      <w:proofErr w:type="spellStart"/>
      <w:r w:rsidR="00654A33">
        <w:t>saat</w:t>
      </w:r>
      <w:proofErr w:type="spellEnd"/>
      <w:r w:rsidR="00654A33">
        <w:t xml:space="preserve"> </w:t>
      </w:r>
      <w:proofErr w:type="spellStart"/>
      <w:r w:rsidR="00654A33">
        <w:t>ini</w:t>
      </w:r>
      <w:proofErr w:type="spellEnd"/>
      <w:r w:rsidR="00654A33">
        <w:t xml:space="preserve"> dan </w:t>
      </w:r>
      <w:proofErr w:type="spellStart"/>
      <w:r w:rsidR="00654A33">
        <w:t>memberikan</w:t>
      </w:r>
      <w:proofErr w:type="spellEnd"/>
      <w:r w:rsidR="00654A33">
        <w:t xml:space="preserve"> </w:t>
      </w:r>
      <w:r w:rsidR="001C10C6">
        <w:t xml:space="preserve">perbaikan </w:t>
      </w:r>
      <w:proofErr w:type="spellStart"/>
      <w:r w:rsidR="001C10C6">
        <w:t>ataupun</w:t>
      </w:r>
      <w:proofErr w:type="spellEnd"/>
      <w:r w:rsidR="001C10C6">
        <w:t xml:space="preserve"> </w:t>
      </w:r>
      <w:proofErr w:type="spellStart"/>
      <w:r w:rsidR="001C10C6">
        <w:t>inovasi</w:t>
      </w:r>
      <w:proofErr w:type="spellEnd"/>
      <w:r w:rsidR="001C10C6">
        <w:t xml:space="preserve"> pada proses </w:t>
      </w:r>
      <w:proofErr w:type="spellStart"/>
      <w:r w:rsidR="001C10C6">
        <w:t>bisnis</w:t>
      </w:r>
      <w:proofErr w:type="spellEnd"/>
      <w:r w:rsidR="001C10C6">
        <w:t xml:space="preserve"> yang </w:t>
      </w:r>
      <w:proofErr w:type="spellStart"/>
      <w:r w:rsidR="001C10C6">
        <w:t>berjalan</w:t>
      </w:r>
      <w:proofErr w:type="spellEnd"/>
      <w:r w:rsidR="001C10C6">
        <w:t xml:space="preserve"> untuk </w:t>
      </w:r>
      <w:proofErr w:type="spellStart"/>
      <w:r w:rsidR="001C10C6">
        <w:t>mengejar</w:t>
      </w:r>
      <w:proofErr w:type="spellEnd"/>
      <w:r w:rsidR="001C10C6">
        <w:t xml:space="preserve"> </w:t>
      </w:r>
      <w:proofErr w:type="spellStart"/>
      <w:r w:rsidR="00CE1B19">
        <w:t>pengembangan</w:t>
      </w:r>
      <w:proofErr w:type="spellEnd"/>
      <w:r w:rsidR="00CE1B19">
        <w:t xml:space="preserve"> yang </w:t>
      </w:r>
      <w:proofErr w:type="spellStart"/>
      <w:r w:rsidR="00CE1B19">
        <w:t>berkelanjutan</w:t>
      </w:r>
      <w:proofErr w:type="spellEnd"/>
      <w:r w:rsidR="00CE1B19">
        <w:t xml:space="preserve">. </w:t>
      </w:r>
      <w:r w:rsidR="00CE1B19">
        <w:rPr>
          <w:i/>
          <w:iCs/>
        </w:rPr>
        <w:t xml:space="preserve">Reengineering </w:t>
      </w:r>
      <w:r w:rsidR="00CE1B19">
        <w:t xml:space="preserve">proses </w:t>
      </w:r>
      <w:proofErr w:type="spellStart"/>
      <w:r w:rsidR="00CE1B19">
        <w:t>merupakan</w:t>
      </w:r>
      <w:proofErr w:type="spellEnd"/>
      <w:r w:rsidR="00CE1B19">
        <w:t xml:space="preserve"> </w:t>
      </w:r>
      <w:proofErr w:type="spellStart"/>
      <w:r w:rsidR="00CE1B19">
        <w:t>tahapan</w:t>
      </w:r>
      <w:proofErr w:type="spellEnd"/>
      <w:r w:rsidR="00CE1B19">
        <w:t xml:space="preserve"> di mana </w:t>
      </w:r>
      <w:r w:rsidR="00C83C50">
        <w:t xml:space="preserve">proses </w:t>
      </w:r>
      <w:proofErr w:type="spellStart"/>
      <w:r w:rsidR="00C83C50">
        <w:t>bisnis</w:t>
      </w:r>
      <w:proofErr w:type="spellEnd"/>
      <w:r w:rsidR="00C83C50">
        <w:t xml:space="preserve"> yang </w:t>
      </w:r>
      <w:proofErr w:type="spellStart"/>
      <w:r w:rsidR="00C83C50">
        <w:t>berjalan</w:t>
      </w:r>
      <w:proofErr w:type="spellEnd"/>
      <w:r w:rsidR="00C83C50">
        <w:t xml:space="preserve">, </w:t>
      </w:r>
      <w:proofErr w:type="spellStart"/>
      <w:r w:rsidR="00C83C50">
        <w:t>diuji</w:t>
      </w:r>
      <w:proofErr w:type="spellEnd"/>
      <w:r w:rsidR="00C83C50">
        <w:t xml:space="preserve"> dan </w:t>
      </w:r>
      <w:proofErr w:type="spellStart"/>
      <w:r w:rsidR="00C83C50">
        <w:t>ditantang</w:t>
      </w:r>
      <w:proofErr w:type="spellEnd"/>
      <w:r w:rsidR="00C83C50">
        <w:t xml:space="preserve"> untuk </w:t>
      </w:r>
      <w:proofErr w:type="spellStart"/>
      <w:r w:rsidR="00C83C50">
        <w:t>dapat</w:t>
      </w:r>
      <w:proofErr w:type="spellEnd"/>
      <w:r w:rsidR="00C83C50">
        <w:t xml:space="preserve"> </w:t>
      </w:r>
      <w:proofErr w:type="spellStart"/>
      <w:r w:rsidR="00C83C50">
        <w:t>memenuhi</w:t>
      </w:r>
      <w:proofErr w:type="spellEnd"/>
      <w:r w:rsidR="00C83C50">
        <w:t xml:space="preserve"> </w:t>
      </w:r>
      <w:proofErr w:type="spellStart"/>
      <w:r w:rsidR="00C83C50">
        <w:t>kebutuhan</w:t>
      </w:r>
      <w:proofErr w:type="spellEnd"/>
      <w:r w:rsidR="00C83C50">
        <w:t xml:space="preserve"> yang </w:t>
      </w:r>
      <w:proofErr w:type="spellStart"/>
      <w:r w:rsidR="00C83C50">
        <w:t>diinginkan</w:t>
      </w:r>
      <w:proofErr w:type="spellEnd"/>
      <w:r w:rsidR="00C83C50">
        <w:t xml:space="preserve">. </w:t>
      </w:r>
      <w:proofErr w:type="spellStart"/>
      <w:r w:rsidR="00C83C50">
        <w:t>Apabila</w:t>
      </w:r>
      <w:proofErr w:type="spellEnd"/>
      <w:r w:rsidR="00C83C50">
        <w:t xml:space="preserve"> proses </w:t>
      </w:r>
      <w:proofErr w:type="spellStart"/>
      <w:r w:rsidR="00C83C50">
        <w:t>bisnis</w:t>
      </w:r>
      <w:proofErr w:type="spellEnd"/>
      <w:r w:rsidR="00C83C50">
        <w:t xml:space="preserve"> tidak </w:t>
      </w:r>
      <w:proofErr w:type="spellStart"/>
      <w:r w:rsidR="00C83C50">
        <w:t>dapat</w:t>
      </w:r>
      <w:proofErr w:type="spellEnd"/>
      <w:r w:rsidR="00C83C50">
        <w:t xml:space="preserve"> </w:t>
      </w:r>
      <w:proofErr w:type="spellStart"/>
      <w:r w:rsidR="00C83C50">
        <w:t>memenuhi</w:t>
      </w:r>
      <w:proofErr w:type="spellEnd"/>
      <w:r w:rsidR="00C83C50">
        <w:t xml:space="preserve"> pengujian</w:t>
      </w:r>
      <w:r w:rsidR="002D55B3">
        <w:t xml:space="preserve"> </w:t>
      </w:r>
      <w:proofErr w:type="spellStart"/>
      <w:r w:rsidR="002D55B3">
        <w:t>maka</w:t>
      </w:r>
      <w:proofErr w:type="spellEnd"/>
      <w:r w:rsidR="002D55B3">
        <w:t xml:space="preserve"> dilakukan </w:t>
      </w:r>
      <w:proofErr w:type="spellStart"/>
      <w:r w:rsidR="002D55B3">
        <w:t>perubahan</w:t>
      </w:r>
      <w:proofErr w:type="spellEnd"/>
      <w:r w:rsidR="002D55B3">
        <w:t xml:space="preserve"> </w:t>
      </w:r>
      <w:proofErr w:type="spellStart"/>
      <w:r w:rsidR="002D55B3">
        <w:t>secara</w:t>
      </w:r>
      <w:proofErr w:type="spellEnd"/>
      <w:r w:rsidR="002D55B3">
        <w:t xml:space="preserve"> </w:t>
      </w:r>
      <w:proofErr w:type="spellStart"/>
      <w:r w:rsidR="002D55B3">
        <w:t>radikal</w:t>
      </w:r>
      <w:proofErr w:type="spellEnd"/>
      <w:r w:rsidR="002D55B3">
        <w:t xml:space="preserve"> </w:t>
      </w:r>
      <w:proofErr w:type="spellStart"/>
      <w:r w:rsidR="002D55B3">
        <w:t>terhadap</w:t>
      </w:r>
      <w:proofErr w:type="spellEnd"/>
      <w:r w:rsidR="002D55B3">
        <w:t xml:space="preserve"> proses </w:t>
      </w:r>
      <w:proofErr w:type="spellStart"/>
      <w:r w:rsidR="002D55B3">
        <w:t>bisnis</w:t>
      </w:r>
      <w:proofErr w:type="spellEnd"/>
      <w:r w:rsidR="002D55B3">
        <w:t xml:space="preserve"> yang </w:t>
      </w:r>
      <w:proofErr w:type="spellStart"/>
      <w:r w:rsidR="002D55B3">
        <w:t>berjalan</w:t>
      </w:r>
      <w:proofErr w:type="spellEnd"/>
      <w:r w:rsidR="002D55B3">
        <w:t xml:space="preserve"> untuk </w:t>
      </w:r>
      <w:proofErr w:type="spellStart"/>
      <w:r w:rsidR="002D55B3">
        <w:t>dapat</w:t>
      </w:r>
      <w:proofErr w:type="spellEnd"/>
      <w:r w:rsidR="002D55B3">
        <w:t xml:space="preserve"> </w:t>
      </w:r>
      <w:proofErr w:type="spellStart"/>
      <w:r w:rsidR="002D55B3">
        <w:t>memenuhi</w:t>
      </w:r>
      <w:proofErr w:type="spellEnd"/>
      <w:r w:rsidR="002D55B3">
        <w:t xml:space="preserve"> </w:t>
      </w:r>
      <w:proofErr w:type="spellStart"/>
      <w:r w:rsidR="002D55B3">
        <w:t>tuntutan</w:t>
      </w:r>
      <w:proofErr w:type="spellEnd"/>
      <w:r w:rsidR="002D55B3">
        <w:t xml:space="preserve"> yang </w:t>
      </w:r>
      <w:proofErr w:type="spellStart"/>
      <w:r w:rsidR="002D55B3">
        <w:t>diinginkan</w:t>
      </w:r>
      <w:proofErr w:type="spellEnd"/>
      <w:r w:rsidR="002D55B3">
        <w:t xml:space="preserve"> </w:t>
      </w:r>
      <w:r w:rsidR="002D55B3">
        <w:fldChar w:fldCharType="begin" w:fldLock="1"/>
      </w:r>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r w:rsidR="002D55B3">
        <w:fldChar w:fldCharType="end"/>
      </w:r>
      <w:r w:rsidR="002D55B3">
        <w:t>.</w:t>
      </w:r>
    </w:p>
    <w:p w14:paraId="07B6FB0E" w14:textId="71397771" w:rsidR="00AD02E2" w:rsidRDefault="00AD02E2" w:rsidP="00AD1AD6">
      <w:pPr>
        <w:pStyle w:val="Heading3"/>
        <w:spacing w:line="360" w:lineRule="auto"/>
        <w:rPr>
          <w:i/>
          <w:iCs/>
        </w:rPr>
      </w:pPr>
      <w:bookmarkStart w:id="1486" w:name="_Toc120139651"/>
      <w:bookmarkStart w:id="1487" w:name="_Toc127003388"/>
      <w:r w:rsidRPr="00AE58C4">
        <w:rPr>
          <w:i/>
          <w:iCs/>
        </w:rPr>
        <w:t>Business Process Modelling Notation</w:t>
      </w:r>
      <w:bookmarkEnd w:id="1486"/>
      <w:bookmarkEnd w:id="1487"/>
    </w:p>
    <w:p w14:paraId="20742EEF" w14:textId="0758CCD6" w:rsidR="007976A6" w:rsidRPr="007976A6" w:rsidRDefault="007976A6" w:rsidP="00AE58C4">
      <w:pPr>
        <w:spacing w:line="360" w:lineRule="auto"/>
        <w:ind w:left="720"/>
      </w:pPr>
      <w:r>
        <w:rPr>
          <w:i/>
          <w:iCs/>
        </w:rPr>
        <w:t xml:space="preserve">Business Process Modelling Notation </w:t>
      </w:r>
      <w:r>
        <w:t xml:space="preserve">(BPMN) </w:t>
      </w: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yang </w:t>
      </w:r>
      <w:proofErr w:type="spellStart"/>
      <w:r>
        <w:t>digunakan</w:t>
      </w:r>
      <w:proofErr w:type="spellEnd"/>
      <w:r>
        <w:t xml:space="preserve"> untuk </w:t>
      </w:r>
      <w:proofErr w:type="spellStart"/>
      <w:r>
        <w:t>menggambarkan</w:t>
      </w:r>
      <w:proofErr w:type="spellEnd"/>
      <w:r>
        <w:t xml:space="preserve"> </w:t>
      </w:r>
      <w:proofErr w:type="spellStart"/>
      <w:r>
        <w:t>sebuah</w:t>
      </w:r>
      <w:proofErr w:type="spellEnd"/>
      <w:r>
        <w:t xml:space="preserve"> proses </w:t>
      </w:r>
      <w:proofErr w:type="spellStart"/>
      <w:r>
        <w:t>bisnis</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uatu</w:t>
      </w:r>
      <w:proofErr w:type="spellEnd"/>
      <w:r>
        <w:t xml:space="preserve"> proses</w:t>
      </w:r>
      <w:r w:rsidR="00AD1AD6">
        <w:t xml:space="preserve"> </w:t>
      </w:r>
      <w:r w:rsidR="00AD1AD6">
        <w:fldChar w:fldCharType="begin" w:fldLock="1"/>
      </w:r>
      <w:r w:rsidR="00BC4F07">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a)","plainTextFormattedCitation":"(González Moyano et al., 2022a)","previouslyFormattedCitation":"(González Moyano et al., 2022a)"},"properties":{"noteIndex":0},"schema":"https://github.com/citation-style-language/schema/raw/master/csl-citation.json"}</w:instrText>
      </w:r>
      <w:r w:rsidR="00AD1AD6">
        <w:fldChar w:fldCharType="separate"/>
      </w:r>
      <w:r w:rsidR="009F400B" w:rsidRPr="009F400B">
        <w:rPr>
          <w:noProof/>
        </w:rPr>
        <w:t>(González Moyano et al., 2022a)</w:t>
      </w:r>
      <w:r w:rsidR="00AD1AD6">
        <w:fldChar w:fldCharType="end"/>
      </w:r>
      <w:r>
        <w:t>.</w:t>
      </w:r>
      <w:r w:rsidR="000A593B">
        <w:t xml:space="preserve"> </w:t>
      </w:r>
      <w:r w:rsidR="009F24AF">
        <w:t xml:space="preserve">BPMN </w:t>
      </w:r>
      <w:proofErr w:type="spellStart"/>
      <w:r w:rsidR="009F24AF">
        <w:t>merupakan</w:t>
      </w:r>
      <w:proofErr w:type="spellEnd"/>
      <w:r w:rsidR="009F24AF">
        <w:t xml:space="preserve"> </w:t>
      </w:r>
      <w:proofErr w:type="spellStart"/>
      <w:r w:rsidR="009F24AF">
        <w:t>alat</w:t>
      </w:r>
      <w:proofErr w:type="spellEnd"/>
      <w:r w:rsidR="009F24AF">
        <w:t xml:space="preserve"> </w:t>
      </w:r>
      <w:proofErr w:type="spellStart"/>
      <w:r w:rsidR="009F24AF">
        <w:t>pemodelan</w:t>
      </w:r>
      <w:proofErr w:type="spellEnd"/>
      <w:r w:rsidR="009F24AF">
        <w:t xml:space="preserve"> proses </w:t>
      </w:r>
      <w:proofErr w:type="spellStart"/>
      <w:r w:rsidR="009F24AF">
        <w:t>bisnis</w:t>
      </w:r>
      <w:proofErr w:type="spellEnd"/>
      <w:r w:rsidR="009F24AF">
        <w:t xml:space="preserve"> yang </w:t>
      </w:r>
      <w:proofErr w:type="spellStart"/>
      <w:r w:rsidR="009F24AF">
        <w:t>banyak</w:t>
      </w:r>
      <w:proofErr w:type="spellEnd"/>
      <w:r w:rsidR="009F24AF">
        <w:t xml:space="preserve"> </w:t>
      </w:r>
      <w:proofErr w:type="spellStart"/>
      <w:r w:rsidR="009F24AF">
        <w:t>digunakan</w:t>
      </w:r>
      <w:proofErr w:type="spellEnd"/>
      <w:r w:rsidR="009F24AF">
        <w:t xml:space="preserve"> pada </w:t>
      </w:r>
      <w:proofErr w:type="spellStart"/>
      <w:r w:rsidR="009F24AF">
        <w:t>industri</w:t>
      </w:r>
      <w:proofErr w:type="spellEnd"/>
      <w:r w:rsidR="009F24AF">
        <w:t xml:space="preserve"> yang </w:t>
      </w:r>
      <w:proofErr w:type="spellStart"/>
      <w:r w:rsidR="009F24AF">
        <w:t>menjalankan</w:t>
      </w:r>
      <w:proofErr w:type="spellEnd"/>
      <w:r w:rsidR="009F24AF">
        <w:t xml:space="preserve"> </w:t>
      </w:r>
      <w:r w:rsidR="009F24AF">
        <w:rPr>
          <w:i/>
          <w:iCs/>
        </w:rPr>
        <w:t xml:space="preserve">agile software development </w:t>
      </w:r>
      <w:r w:rsidR="009F24AF">
        <w:rPr>
          <w:i/>
          <w:iCs/>
        </w:rPr>
        <w:fldChar w:fldCharType="begin" w:fldLock="1"/>
      </w:r>
      <w:r w:rsidR="00BC4F07">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b)","plainTextFormattedCitation":"(González Moyano et al., 2022b)","previouslyFormattedCitation":"(González Moyano et al., 2022b)"},"properties":{"noteIndex":0},"schema":"https://github.com/citation-style-language/schema/raw/master/csl-citation.json"}</w:instrText>
      </w:r>
      <w:r w:rsidR="009F24AF">
        <w:rPr>
          <w:i/>
          <w:iCs/>
        </w:rPr>
        <w:fldChar w:fldCharType="separate"/>
      </w:r>
      <w:r w:rsidR="009F400B" w:rsidRPr="009F400B">
        <w:rPr>
          <w:iCs/>
          <w:noProof/>
        </w:rPr>
        <w:t>(González Moyano et al., 2022b)</w:t>
      </w:r>
      <w:r w:rsidR="009F24AF">
        <w:rPr>
          <w:i/>
          <w:iCs/>
        </w:rPr>
        <w:fldChar w:fldCharType="end"/>
      </w:r>
      <w:r w:rsidR="009F24AF">
        <w:rPr>
          <w:i/>
          <w:iCs/>
        </w:rPr>
        <w:t>.</w:t>
      </w:r>
      <w:proofErr w:type="spellStart"/>
      <w:r w:rsidR="00D54EE9">
        <w:t>Dalam</w:t>
      </w:r>
      <w:proofErr w:type="spellEnd"/>
      <w:r w:rsidR="00D54EE9">
        <w:t xml:space="preserve"> </w:t>
      </w:r>
      <w:proofErr w:type="spellStart"/>
      <w:r w:rsidR="00D54EE9">
        <w:t>sebuah</w:t>
      </w:r>
      <w:proofErr w:type="spellEnd"/>
      <w:r w:rsidR="00D54EE9">
        <w:t xml:space="preserve"> BPMN</w:t>
      </w:r>
      <w:r w:rsidR="00BD3BFD">
        <w:t xml:space="preserve">, proses </w:t>
      </w:r>
      <w:proofErr w:type="spellStart"/>
      <w:r w:rsidR="00BD3BFD">
        <w:t>bisnis</w:t>
      </w:r>
      <w:proofErr w:type="spellEnd"/>
      <w:r w:rsidR="00BD3BFD">
        <w:t xml:space="preserve"> </w:t>
      </w:r>
      <w:proofErr w:type="spellStart"/>
      <w:r w:rsidR="00BD3BFD">
        <w:t>di</w:t>
      </w:r>
      <w:r w:rsidR="00032110">
        <w:t>tandai</w:t>
      </w:r>
      <w:proofErr w:type="spellEnd"/>
      <w:r w:rsidR="00032110">
        <w:t xml:space="preserve"> dengan </w:t>
      </w:r>
      <w:proofErr w:type="spellStart"/>
      <w:r w:rsidR="00032110">
        <w:t>tanda</w:t>
      </w:r>
      <w:proofErr w:type="spellEnd"/>
      <w:r w:rsidR="00032110">
        <w:t xml:space="preserve"> </w:t>
      </w:r>
      <w:proofErr w:type="spellStart"/>
      <w:r w:rsidR="00032110">
        <w:t>mulai</w:t>
      </w:r>
      <w:proofErr w:type="spellEnd"/>
      <w:r w:rsidR="00032110">
        <w:t xml:space="preserve"> dan </w:t>
      </w:r>
      <w:proofErr w:type="spellStart"/>
      <w:r w:rsidR="00032110">
        <w:t>tanda</w:t>
      </w:r>
      <w:proofErr w:type="spellEnd"/>
      <w:r w:rsidR="00032110">
        <w:t xml:space="preserve"> </w:t>
      </w:r>
      <w:proofErr w:type="spellStart"/>
      <w:r w:rsidR="00032110">
        <w:t>berhenti</w:t>
      </w:r>
      <w:proofErr w:type="spellEnd"/>
      <w:r w:rsidR="00032110">
        <w:t xml:space="preserve"> </w:t>
      </w:r>
      <w:proofErr w:type="spellStart"/>
      <w:r w:rsidR="00032110">
        <w:t>dari</w:t>
      </w:r>
      <w:proofErr w:type="spellEnd"/>
      <w:r w:rsidR="00032110">
        <w:t xml:space="preserve"> </w:t>
      </w:r>
      <w:proofErr w:type="spellStart"/>
      <w:r w:rsidR="00032110">
        <w:t>suatu</w:t>
      </w:r>
      <w:proofErr w:type="spellEnd"/>
      <w:r w:rsidR="00032110">
        <w:t xml:space="preserve"> </w:t>
      </w:r>
      <w:proofErr w:type="spellStart"/>
      <w:r w:rsidR="00032110">
        <w:t>bisnis</w:t>
      </w:r>
      <w:proofErr w:type="spellEnd"/>
      <w:r w:rsidR="00032110">
        <w:t xml:space="preserve"> proses</w:t>
      </w:r>
      <w:r w:rsidR="00986DB7">
        <w:t xml:space="preserve">, dan </w:t>
      </w:r>
      <w:proofErr w:type="spellStart"/>
      <w:r w:rsidR="00986DB7">
        <w:t>berisi</w:t>
      </w:r>
      <w:proofErr w:type="spellEnd"/>
      <w:r w:rsidR="00986DB7">
        <w:t xml:space="preserve"> </w:t>
      </w:r>
      <w:proofErr w:type="spellStart"/>
      <w:r w:rsidR="00986DB7">
        <w:t>komponen</w:t>
      </w:r>
      <w:proofErr w:type="spellEnd"/>
      <w:r w:rsidR="00986DB7">
        <w:t xml:space="preserve"> proses dan juga </w:t>
      </w:r>
      <w:proofErr w:type="spellStart"/>
      <w:r w:rsidR="00986DB7">
        <w:t>keputusan</w:t>
      </w:r>
      <w:proofErr w:type="spellEnd"/>
      <w:r w:rsidR="00986DB7">
        <w:t xml:space="preserve"> yang </w:t>
      </w:r>
      <w:proofErr w:type="spellStart"/>
      <w:r w:rsidR="00986DB7">
        <w:t>menunjukan</w:t>
      </w:r>
      <w:proofErr w:type="spellEnd"/>
      <w:r w:rsidR="00986DB7">
        <w:t xml:space="preserve"> bagaimana </w:t>
      </w:r>
      <w:proofErr w:type="spellStart"/>
      <w:r w:rsidR="00986DB7">
        <w:t>suatu</w:t>
      </w:r>
      <w:proofErr w:type="spellEnd"/>
      <w:r w:rsidR="00986DB7">
        <w:t xml:space="preserve"> </w:t>
      </w:r>
      <w:proofErr w:type="spellStart"/>
      <w:r w:rsidR="00986DB7">
        <w:t>bisnis</w:t>
      </w:r>
      <w:proofErr w:type="spellEnd"/>
      <w:r w:rsidR="00986DB7">
        <w:t xml:space="preserve"> </w:t>
      </w:r>
      <w:proofErr w:type="spellStart"/>
      <w:r w:rsidR="00986DB7">
        <w:t>dapat</w:t>
      </w:r>
      <w:proofErr w:type="spellEnd"/>
      <w:r w:rsidR="00986DB7">
        <w:t xml:space="preserve"> </w:t>
      </w:r>
      <w:proofErr w:type="spellStart"/>
      <w:r w:rsidR="00986DB7">
        <w:t>berjalan</w:t>
      </w:r>
      <w:proofErr w:type="spellEnd"/>
      <w:r w:rsidR="00032110">
        <w:t xml:space="preserve">. </w:t>
      </w:r>
    </w:p>
    <w:p w14:paraId="059785DB" w14:textId="0E6D0649" w:rsidR="00C1279D" w:rsidRDefault="00C1279D" w:rsidP="00D02935">
      <w:pPr>
        <w:pStyle w:val="Heading2"/>
        <w:spacing w:line="360" w:lineRule="auto"/>
      </w:pPr>
      <w:bookmarkStart w:id="1488" w:name="_Toc120139652"/>
      <w:bookmarkStart w:id="1489" w:name="_Toc127003389"/>
      <w:r>
        <w:t xml:space="preserve">Teori </w:t>
      </w:r>
      <w:proofErr w:type="spellStart"/>
      <w:r>
        <w:t>Pengambilan</w:t>
      </w:r>
      <w:proofErr w:type="spellEnd"/>
      <w:r>
        <w:t xml:space="preserve"> Keputusan</w:t>
      </w:r>
      <w:bookmarkEnd w:id="1488"/>
      <w:bookmarkEnd w:id="1489"/>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dua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lastRenderedPageBreak/>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1490" w:name="_Toc120139653"/>
      <w:bookmarkStart w:id="1491" w:name="_Toc127003390"/>
      <w:r w:rsidRPr="004139ED">
        <w:t>Multi Criteria Decision Making</w:t>
      </w:r>
      <w:bookmarkEnd w:id="1490"/>
      <w:bookmarkEnd w:id="1491"/>
    </w:p>
    <w:p w14:paraId="4B2C4B1A" w14:textId="4D6AA0C0"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w:t>
      </w:r>
      <w:proofErr w:type="spellStart"/>
      <w:r w:rsidR="004C6077">
        <w:t>dapat</w:t>
      </w:r>
      <w:proofErr w:type="spellEnd"/>
      <w:r w:rsidR="00700F14">
        <w:t xml:space="preserve">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lastRenderedPageBreak/>
        <w:drawing>
          <wp:inline distT="0" distB="0" distL="0" distR="0" wp14:anchorId="0464E856" wp14:editId="096EFBB4">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044190"/>
                    </a:xfrm>
                    <a:prstGeom prst="rect">
                      <a:avLst/>
                    </a:prstGeom>
                  </pic:spPr>
                </pic:pic>
              </a:graphicData>
            </a:graphic>
          </wp:inline>
        </w:drawing>
      </w:r>
    </w:p>
    <w:p w14:paraId="5A442C50" w14:textId="0B77BFE7" w:rsidR="006650A4" w:rsidRDefault="006650A4" w:rsidP="00F22F5A">
      <w:pPr>
        <w:pStyle w:val="Caption"/>
        <w:rPr>
          <w:ins w:id="1492" w:author="ilham.nur@office.ui.ac.id [2]" w:date="2023-01-29T12:10:00Z"/>
        </w:rPr>
      </w:pPr>
      <w:bookmarkStart w:id="1493" w:name="_Toc127003435"/>
      <w:r>
        <w:t xml:space="preserve">Gambar </w:t>
      </w:r>
      <w:ins w:id="1494" w:author="ilham.nur@office.ui.ac.id" w:date="2023-02-02T22:33:00Z">
        <w:r w:rsidR="00A76FCF">
          <w:fldChar w:fldCharType="begin"/>
        </w:r>
        <w:r w:rsidR="00A76FCF">
          <w:instrText xml:space="preserve"> STYLEREF 1 \s </w:instrText>
        </w:r>
      </w:ins>
      <w:r w:rsidR="00A76FCF">
        <w:fldChar w:fldCharType="separate"/>
      </w:r>
      <w:r w:rsidR="00A47A89">
        <w:rPr>
          <w:noProof/>
        </w:rPr>
        <w:t>2</w:t>
      </w:r>
      <w:ins w:id="1495"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496" w:author="ilham.nur@office.ui.ac.id" w:date="2023-02-11T10:22:00Z">
        <w:r w:rsidR="00A47A89">
          <w:rPr>
            <w:noProof/>
          </w:rPr>
          <w:t>3</w:t>
        </w:r>
      </w:ins>
      <w:ins w:id="1497" w:author="ilham.nur@office.ui.ac.id" w:date="2023-02-02T22:33:00Z">
        <w:r w:rsidR="00A76FCF">
          <w:fldChar w:fldCharType="end"/>
        </w:r>
      </w:ins>
      <w:ins w:id="1498" w:author="ilham.nur@office.ui.ac.id [2]" w:date="2023-01-25T05:09:00Z">
        <w:del w:id="1499" w:author="ilham.nur@office.ui.ac.id" w:date="2023-02-02T22:33:00Z">
          <w:r w:rsidR="00F62D33" w:rsidDel="00A76FCF">
            <w:fldChar w:fldCharType="begin"/>
          </w:r>
          <w:r w:rsidR="00F62D33" w:rsidDel="00A76FCF">
            <w:delInstrText xml:space="preserve"> STYLEREF 1 \s </w:delInstrText>
          </w:r>
        </w:del>
      </w:ins>
      <w:del w:id="1500" w:author="ilham.nur@office.ui.ac.id" w:date="2023-02-02T22:33:00Z">
        <w:r w:rsidR="00F62D33" w:rsidDel="00A76FCF">
          <w:fldChar w:fldCharType="separate"/>
        </w:r>
        <w:r w:rsidR="00C64CA0" w:rsidDel="00A76FCF">
          <w:rPr>
            <w:noProof/>
          </w:rPr>
          <w:delText>2</w:delText>
        </w:r>
      </w:del>
      <w:ins w:id="1501" w:author="ilham.nur@office.ui.ac.id [2]" w:date="2023-01-25T05:09:00Z">
        <w:del w:id="1502"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503" w:author="ilham.nur@office.ui.ac.id" w:date="2023-02-02T22:33:00Z">
        <w:r w:rsidR="00105420">
          <w:fldChar w:fldCharType="separate"/>
        </w:r>
      </w:del>
      <w:ins w:id="1504" w:author="ilham.nur@office.ui.ac.id [2]" w:date="2023-01-25T05:09:00Z">
        <w:del w:id="1505" w:author="ilham.nur@office.ui.ac.id" w:date="2023-02-02T22:33:00Z">
          <w:r w:rsidR="00F62D33" w:rsidDel="00A76FCF">
            <w:fldChar w:fldCharType="end"/>
          </w:r>
        </w:del>
      </w:ins>
      <w:del w:id="1506"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3</w:delText>
        </w:r>
        <w:r w:rsidR="0030521D" w:rsidDel="00E614FF">
          <w:fldChar w:fldCharType="end"/>
        </w:r>
      </w:del>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bookmarkEnd w:id="1493"/>
      <w:proofErr w:type="spellEnd"/>
      <w:del w:id="1507" w:author="ilham.nur@office.ui.ac.id [2]" w:date="2023-01-29T12:11:00Z">
        <w:r w:rsidRPr="001B62F8" w:rsidDel="008C7273">
          <w:delText xml:space="preserve"> </w:delText>
        </w:r>
      </w:del>
      <w:del w:id="1508" w:author="ilham.nur@office.ui.ac.id [2]" w:date="2023-01-29T12:10:00Z">
        <w:r w:rsidRPr="001B62F8" w:rsidDel="008C7273">
          <w:fldChar w:fldCharType="begin" w:fldLock="1"/>
        </w:r>
        <w:r w:rsidR="007B1554" w:rsidDel="008C7273">
          <w:del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delInstrText>
        </w:r>
        <w:r w:rsidRPr="001B62F8" w:rsidDel="008C7273">
          <w:fldChar w:fldCharType="separate"/>
        </w:r>
        <w:r w:rsidRPr="001B62F8" w:rsidDel="008C7273">
          <w:rPr>
            <w:noProof/>
          </w:rPr>
          <w:delText>(Arslan, 2018)</w:delText>
        </w:r>
        <w:r w:rsidRPr="001B62F8" w:rsidDel="008C7273">
          <w:fldChar w:fldCharType="end"/>
        </w:r>
      </w:del>
    </w:p>
    <w:p w14:paraId="3395EF9C" w14:textId="67E8A5B7" w:rsidR="008C7273" w:rsidRPr="008C7273" w:rsidRDefault="008C7273" w:rsidP="003E51EB">
      <w:pPr>
        <w:jc w:val="center"/>
      </w:pPr>
      <w:proofErr w:type="spellStart"/>
      <w:ins w:id="1509" w:author="ilham.nur@office.ui.ac.id [2]" w:date="2023-01-29T12:10:00Z">
        <w:r>
          <w:t>Sumber</w:t>
        </w:r>
        <w:proofErr w:type="spellEnd"/>
        <w:r>
          <w:t xml:space="preserve">: </w:t>
        </w:r>
      </w:ins>
      <w:ins w:id="1510" w:author="ilham.nur@office.ui.ac.id [2]" w:date="2023-01-29T12:11:00Z">
        <w:r w:rsidRPr="001B62F8">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r w:rsidRPr="001B62F8">
          <w:fldChar w:fldCharType="end"/>
        </w:r>
      </w:ins>
    </w:p>
    <w:p w14:paraId="524DA53D" w14:textId="2DD3D808" w:rsidR="006650A4" w:rsidDel="008C7273" w:rsidRDefault="006650A4" w:rsidP="004C4BEE">
      <w:pPr>
        <w:spacing w:line="360" w:lineRule="auto"/>
        <w:ind w:left="720"/>
        <w:rPr>
          <w:del w:id="1511" w:author="ilham.nur@office.ui.ac.id [2]" w:date="2023-01-29T12:10:00Z"/>
          <w:i/>
          <w:iCs/>
        </w:rPr>
      </w:pPr>
    </w:p>
    <w:p w14:paraId="169398A1" w14:textId="6345E2D9" w:rsidR="0092773C" w:rsidRDefault="0092773C" w:rsidP="004C4BEE">
      <w:pPr>
        <w:spacing w:line="360" w:lineRule="auto"/>
        <w:ind w:left="720"/>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lastRenderedPageBreak/>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drawing>
          <wp:inline distT="0" distB="0" distL="0" distR="0" wp14:anchorId="0FFB6030" wp14:editId="01BAE7B6">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00350"/>
                    </a:xfrm>
                    <a:prstGeom prst="rect">
                      <a:avLst/>
                    </a:prstGeom>
                  </pic:spPr>
                </pic:pic>
              </a:graphicData>
            </a:graphic>
          </wp:inline>
        </w:drawing>
      </w:r>
    </w:p>
    <w:p w14:paraId="6AA436F5" w14:textId="21D0C022" w:rsidR="00A53354" w:rsidRDefault="00A53354" w:rsidP="00F22F5A">
      <w:pPr>
        <w:pStyle w:val="Caption"/>
        <w:rPr>
          <w:ins w:id="1512" w:author="ilham.nur@office.ui.ac.id [2]" w:date="2023-01-29T12:11:00Z"/>
        </w:rPr>
      </w:pPr>
      <w:bookmarkStart w:id="1513" w:name="_Toc127003436"/>
      <w:r>
        <w:t xml:space="preserve">Gambar </w:t>
      </w:r>
      <w:ins w:id="1514" w:author="ilham.nur@office.ui.ac.id" w:date="2023-02-02T22:33:00Z">
        <w:r w:rsidR="00A76FCF">
          <w:fldChar w:fldCharType="begin"/>
        </w:r>
        <w:r w:rsidR="00A76FCF">
          <w:instrText xml:space="preserve"> STYLEREF 1 \s </w:instrText>
        </w:r>
      </w:ins>
      <w:r w:rsidR="00A76FCF">
        <w:fldChar w:fldCharType="separate"/>
      </w:r>
      <w:r w:rsidR="00A47A89">
        <w:rPr>
          <w:noProof/>
        </w:rPr>
        <w:t>2</w:t>
      </w:r>
      <w:ins w:id="1515"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516" w:author="ilham.nur@office.ui.ac.id" w:date="2023-02-11T10:22:00Z">
        <w:r w:rsidR="00A47A89">
          <w:rPr>
            <w:noProof/>
          </w:rPr>
          <w:t>4</w:t>
        </w:r>
      </w:ins>
      <w:ins w:id="1517" w:author="ilham.nur@office.ui.ac.id" w:date="2023-02-02T22:33:00Z">
        <w:r w:rsidR="00A76FCF">
          <w:fldChar w:fldCharType="end"/>
        </w:r>
      </w:ins>
      <w:ins w:id="1518" w:author="ilham.nur@office.ui.ac.id [2]" w:date="2023-01-25T05:09:00Z">
        <w:del w:id="1519" w:author="ilham.nur@office.ui.ac.id" w:date="2023-02-02T22:33:00Z">
          <w:r w:rsidR="00F62D33" w:rsidDel="00A76FCF">
            <w:fldChar w:fldCharType="begin"/>
          </w:r>
          <w:r w:rsidR="00F62D33" w:rsidDel="00A76FCF">
            <w:delInstrText xml:space="preserve"> STYLEREF 1 \s </w:delInstrText>
          </w:r>
        </w:del>
      </w:ins>
      <w:del w:id="1520" w:author="ilham.nur@office.ui.ac.id" w:date="2023-02-02T22:33:00Z">
        <w:r w:rsidR="00F62D33" w:rsidDel="00A76FCF">
          <w:fldChar w:fldCharType="separate"/>
        </w:r>
        <w:r w:rsidR="00C64CA0" w:rsidDel="00A76FCF">
          <w:rPr>
            <w:noProof/>
          </w:rPr>
          <w:delText>2</w:delText>
        </w:r>
      </w:del>
      <w:ins w:id="1521" w:author="ilham.nur@office.ui.ac.id [2]" w:date="2023-01-25T05:09:00Z">
        <w:del w:id="1522"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523" w:author="ilham.nur@office.ui.ac.id" w:date="2023-02-02T22:33:00Z">
        <w:r w:rsidR="00105420">
          <w:fldChar w:fldCharType="separate"/>
        </w:r>
      </w:del>
      <w:ins w:id="1524" w:author="ilham.nur@office.ui.ac.id [2]" w:date="2023-01-25T05:09:00Z">
        <w:del w:id="1525" w:author="ilham.nur@office.ui.ac.id" w:date="2023-02-02T22:33:00Z">
          <w:r w:rsidR="00F62D33" w:rsidDel="00A76FCF">
            <w:fldChar w:fldCharType="end"/>
          </w:r>
        </w:del>
      </w:ins>
      <w:del w:id="1526"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4</w:delText>
        </w:r>
        <w:r w:rsidR="0030521D" w:rsidDel="00E614FF">
          <w:fldChar w:fldCharType="end"/>
        </w:r>
      </w:del>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w:t>
      </w:r>
      <w:bookmarkEnd w:id="1513"/>
      <w:r>
        <w:t xml:space="preserve"> </w:t>
      </w:r>
      <w:del w:id="1527" w:author="ilham.nur@office.ui.ac.id [2]" w:date="2023-01-29T12:15:00Z">
        <w:r w:rsidDel="00AD6E64">
          <w:fldChar w:fldCharType="begin" w:fldLock="1"/>
        </w:r>
        <w:r w:rsidR="007B1554" w:rsidDel="00AD6E64">
          <w:del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delInstrText>
        </w:r>
        <w:r w:rsidDel="00AD6E64">
          <w:fldChar w:fldCharType="separate"/>
        </w:r>
        <w:r w:rsidRPr="00A53354" w:rsidDel="00AD6E64">
          <w:rPr>
            <w:noProof/>
          </w:rPr>
          <w:delText>(</w:delText>
        </w:r>
        <w:r w:rsidRPr="00A53354" w:rsidDel="00AD6E64">
          <w:rPr>
            <w:bCs/>
            <w:noProof/>
          </w:rPr>
          <w:delText>Arslan, 2018)</w:delText>
        </w:r>
        <w:r w:rsidDel="00AD6E64">
          <w:fldChar w:fldCharType="end"/>
        </w:r>
      </w:del>
    </w:p>
    <w:p w14:paraId="5AEA5857" w14:textId="2CF75111" w:rsidR="00FA0C2D" w:rsidRPr="00FA0C2D" w:rsidRDefault="00AD6E64" w:rsidP="003E51EB">
      <w:pPr>
        <w:jc w:val="center"/>
      </w:pPr>
      <w:proofErr w:type="spellStart"/>
      <w:ins w:id="1528" w:author="ilham.nur@office.ui.ac.id [2]" w:date="2023-01-29T12:15:00Z">
        <w:r>
          <w:t>Sumber</w:t>
        </w:r>
        <w:proofErr w:type="spellEnd"/>
        <w:r>
          <w:t xml:space="preserve">: </w:t>
        </w:r>
        <w:r>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r>
          <w:fldChar w:fldCharType="end"/>
        </w:r>
      </w:ins>
    </w:p>
    <w:p w14:paraId="2BE2BDE1" w14:textId="4749D5BD"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r w:rsidR="00A47A89">
        <w:t>Tabel</w:t>
      </w:r>
      <w:proofErr w:type="spellEnd"/>
      <w:r w:rsidR="00A47A89">
        <w:t xml:space="preserve"> </w:t>
      </w:r>
      <w:r w:rsidR="00A47A89">
        <w:rPr>
          <w:noProof/>
        </w:rPr>
        <w:t>2</w:t>
      </w:r>
      <w:r w:rsidR="00A47A89">
        <w:t>.</w:t>
      </w:r>
      <w:r w:rsidR="00A47A89">
        <w:rPr>
          <w:noProof/>
        </w:rPr>
        <w:t>3</w:t>
      </w:r>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headerReference w:type="first" r:id="rId40"/>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3814F54E" w:rsidR="000B3340" w:rsidRDefault="000B3340" w:rsidP="00F22F5A">
      <w:pPr>
        <w:pStyle w:val="Caption"/>
      </w:pPr>
      <w:bookmarkStart w:id="1529" w:name="_Ref110974311"/>
      <w:bookmarkStart w:id="1530" w:name="_Toc127003454"/>
      <w:proofErr w:type="spellStart"/>
      <w:r>
        <w:t>Tabel</w:t>
      </w:r>
      <w:proofErr w:type="spellEnd"/>
      <w:r>
        <w:t xml:space="preserve"> </w:t>
      </w:r>
      <w:ins w:id="1531" w:author="ilham.nur@office.ui.ac.id" w:date="2023-02-11T10:46:00Z">
        <w:r w:rsidR="00F22F5A">
          <w:fldChar w:fldCharType="begin"/>
        </w:r>
        <w:r w:rsidR="00F22F5A">
          <w:instrText xml:space="preserve"> STYLEREF 1 \s </w:instrText>
        </w:r>
      </w:ins>
      <w:r w:rsidR="00F22F5A">
        <w:fldChar w:fldCharType="separate"/>
      </w:r>
      <w:r w:rsidR="00F22F5A">
        <w:rPr>
          <w:noProof/>
        </w:rPr>
        <w:t>2</w:t>
      </w:r>
      <w:ins w:id="1532"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1533" w:author="ilham.nur@office.ui.ac.id" w:date="2023-02-11T10:46:00Z">
        <w:r w:rsidR="00F22F5A">
          <w:rPr>
            <w:noProof/>
          </w:rPr>
          <w:t>3</w:t>
        </w:r>
        <w:r w:rsidR="00F22F5A">
          <w:fldChar w:fldCharType="end"/>
        </w:r>
      </w:ins>
      <w:ins w:id="1534" w:author="ilham.nur@office.ui.ac.id [2]" w:date="2023-01-28T21:53:00Z">
        <w:del w:id="1535" w:author="ilham.nur@office.ui.ac.id" w:date="2023-02-02T21:41:00Z">
          <w:r w:rsidR="009035EE" w:rsidDel="003B572F">
            <w:fldChar w:fldCharType="begin"/>
          </w:r>
          <w:r w:rsidR="009035EE" w:rsidDel="003B572F">
            <w:delInstrText xml:space="preserve"> STYLEREF 1 \s </w:delInstrText>
          </w:r>
        </w:del>
      </w:ins>
      <w:del w:id="1536" w:author="ilham.nur@office.ui.ac.id" w:date="2023-02-02T21:41:00Z">
        <w:r w:rsidR="009035EE" w:rsidDel="003B572F">
          <w:fldChar w:fldCharType="separate"/>
        </w:r>
        <w:r w:rsidR="00C64CA0" w:rsidDel="003B572F">
          <w:rPr>
            <w:noProof/>
          </w:rPr>
          <w:delText>2</w:delText>
        </w:r>
      </w:del>
      <w:ins w:id="1537" w:author="ilham.nur@office.ui.ac.id [2]" w:date="2023-01-28T21:53:00Z">
        <w:del w:id="1538"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539" w:author="ilham.nur@office.ui.ac.id" w:date="2023-02-02T21:41:00Z">
        <w:r w:rsidR="00105420">
          <w:fldChar w:fldCharType="separate"/>
        </w:r>
      </w:del>
      <w:ins w:id="1540" w:author="ilham.nur@office.ui.ac.id [2]" w:date="2023-01-28T21:53:00Z">
        <w:del w:id="1541" w:author="ilham.nur@office.ui.ac.id" w:date="2023-02-02T21:41:00Z">
          <w:r w:rsidR="009035EE" w:rsidDel="003B572F">
            <w:fldChar w:fldCharType="end"/>
          </w:r>
        </w:del>
      </w:ins>
      <w:del w:id="1542"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2</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3</w:delText>
        </w:r>
        <w:r w:rsidR="00F62D33" w:rsidDel="00F62D33">
          <w:rPr>
            <w:noProof/>
          </w:rPr>
          <w:fldChar w:fldCharType="end"/>
        </w:r>
      </w:del>
      <w:bookmarkEnd w:id="1529"/>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1530"/>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41"/>
          <w:headerReference w:type="default" r:id="rId42"/>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15EE2419"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del w:id="1543" w:author="ilham.nur@office.ui.ac.id [2]" w:date="2023-01-17T21:44:00Z">
        <w:r w:rsidR="000E55FB" w:rsidDel="00B51285">
          <w:delText>variabel</w:delText>
        </w:r>
      </w:del>
      <w:ins w:id="1544" w:author="ilham.nur@office.ui.ac.id [2]" w:date="2023-01-17T21:44:00Z">
        <w:r w:rsidR="00B51285">
          <w:pgNum/>
        </w:r>
        <w:proofErr w:type="spellStart"/>
        <w:r w:rsidR="00B51285">
          <w:t>erminol</w:t>
        </w:r>
      </w:ins>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del w:id="1545" w:author="ilham.nur@office.ui.ac.id [2]" w:date="2023-01-17T21:44:00Z">
        <w:r w:rsidR="004236C5" w:rsidDel="00B51285">
          <w:delText>kontrol</w:delText>
        </w:r>
      </w:del>
      <w:ins w:id="1546" w:author="ilham.nur@office.ui.ac.id [2]" w:date="2023-01-17T21:44:00Z">
        <w:r w:rsidR="00B51285">
          <w:pgNum/>
        </w:r>
        <w:proofErr w:type="spellStart"/>
        <w:r w:rsidR="00B51285">
          <w:t>ermino</w:t>
        </w:r>
      </w:ins>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A47A89">
        <w:t xml:space="preserve">Gambar </w:t>
      </w:r>
      <w:r w:rsidR="00A47A89">
        <w:rPr>
          <w:noProof/>
        </w:rPr>
        <w:t>2</w:t>
      </w:r>
      <w:r w:rsidR="00A47A89">
        <w:t>.</w:t>
      </w:r>
      <w:r w:rsidR="00A47A89">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7A57D0E2">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3"/>
                    <a:stretch>
                      <a:fillRect/>
                    </a:stretch>
                  </pic:blipFill>
                  <pic:spPr>
                    <a:xfrm>
                      <a:off x="0" y="0"/>
                      <a:ext cx="5400040" cy="2450465"/>
                    </a:xfrm>
                    <a:prstGeom prst="rect">
                      <a:avLst/>
                    </a:prstGeom>
                  </pic:spPr>
                </pic:pic>
              </a:graphicData>
            </a:graphic>
          </wp:inline>
        </w:drawing>
      </w:r>
    </w:p>
    <w:p w14:paraId="6C30C0BF" w14:textId="2C28DEE8" w:rsidR="00864CCA" w:rsidRDefault="00864CCA" w:rsidP="00F22F5A">
      <w:pPr>
        <w:pStyle w:val="Caption"/>
      </w:pPr>
      <w:bookmarkStart w:id="1547" w:name="_Ref111275031"/>
      <w:bookmarkStart w:id="1548" w:name="_Toc127003437"/>
      <w:r>
        <w:t xml:space="preserve">Gambar </w:t>
      </w:r>
      <w:ins w:id="1549" w:author="ilham.nur@office.ui.ac.id" w:date="2023-02-02T22:33:00Z">
        <w:r w:rsidR="00A76FCF">
          <w:fldChar w:fldCharType="begin"/>
        </w:r>
        <w:r w:rsidR="00A76FCF">
          <w:instrText xml:space="preserve"> STYLEREF 1 \s </w:instrText>
        </w:r>
      </w:ins>
      <w:r w:rsidR="00A76FCF">
        <w:fldChar w:fldCharType="separate"/>
      </w:r>
      <w:r w:rsidR="00A47A89">
        <w:rPr>
          <w:noProof/>
        </w:rPr>
        <w:t>2</w:t>
      </w:r>
      <w:ins w:id="1550"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551" w:author="ilham.nur@office.ui.ac.id" w:date="2023-02-11T10:22:00Z">
        <w:r w:rsidR="00A47A89">
          <w:rPr>
            <w:noProof/>
          </w:rPr>
          <w:t>5</w:t>
        </w:r>
      </w:ins>
      <w:ins w:id="1552" w:author="ilham.nur@office.ui.ac.id" w:date="2023-02-02T22:33:00Z">
        <w:r w:rsidR="00A76FCF">
          <w:fldChar w:fldCharType="end"/>
        </w:r>
      </w:ins>
      <w:ins w:id="1553" w:author="ilham.nur@office.ui.ac.id [2]" w:date="2023-01-25T05:09:00Z">
        <w:del w:id="1554" w:author="ilham.nur@office.ui.ac.id" w:date="2023-02-02T22:33:00Z">
          <w:r w:rsidR="00F62D33" w:rsidDel="00A76FCF">
            <w:fldChar w:fldCharType="begin"/>
          </w:r>
          <w:r w:rsidR="00F62D33" w:rsidDel="00A76FCF">
            <w:delInstrText xml:space="preserve"> STYLEREF 1 \s </w:delInstrText>
          </w:r>
        </w:del>
      </w:ins>
      <w:del w:id="1555" w:author="ilham.nur@office.ui.ac.id" w:date="2023-02-02T22:33:00Z">
        <w:r w:rsidR="00F62D33" w:rsidDel="00A76FCF">
          <w:fldChar w:fldCharType="separate"/>
        </w:r>
        <w:r w:rsidR="00C64CA0" w:rsidDel="00A76FCF">
          <w:rPr>
            <w:noProof/>
          </w:rPr>
          <w:delText>2</w:delText>
        </w:r>
      </w:del>
      <w:ins w:id="1556" w:author="ilham.nur@office.ui.ac.id [2]" w:date="2023-01-25T05:09:00Z">
        <w:del w:id="1557"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558" w:author="ilham.nur@office.ui.ac.id" w:date="2023-02-02T22:33:00Z">
        <w:r w:rsidR="00105420">
          <w:fldChar w:fldCharType="separate"/>
        </w:r>
      </w:del>
      <w:ins w:id="1559" w:author="ilham.nur@office.ui.ac.id [2]" w:date="2023-01-25T05:09:00Z">
        <w:del w:id="1560" w:author="ilham.nur@office.ui.ac.id" w:date="2023-02-02T22:33:00Z">
          <w:r w:rsidR="00F62D33" w:rsidDel="00A76FCF">
            <w:fldChar w:fldCharType="end"/>
          </w:r>
        </w:del>
      </w:ins>
      <w:del w:id="1561"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5</w:delText>
        </w:r>
        <w:r w:rsidR="0030521D" w:rsidDel="00E614FF">
          <w:fldChar w:fldCharType="end"/>
        </w:r>
      </w:del>
      <w:bookmarkEnd w:id="1547"/>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w:t>
      </w:r>
      <w:bookmarkEnd w:id="1548"/>
      <w:r>
        <w:t xml:space="preserve"> </w:t>
      </w:r>
      <w:moveFromRangeStart w:id="1562" w:author="ilham.nur@office.ui.ac.id [2]" w:date="2023-01-29T12:15:00Z" w:name="move125886964"/>
      <w:moveFrom w:id="1563" w:author="ilham.nur@office.ui.ac.id [2]" w:date="2023-01-29T12:15:00Z">
        <w:r w:rsidRPr="00864CCA" w:rsidDel="00363199">
          <w:fldChar w:fldCharType="begin" w:fldLock="1"/>
        </w:r>
        <w:r w:rsidR="000B5691" w:rsidDel="00363199">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rsidDel="00363199">
          <w:fldChar w:fldCharType="separate"/>
        </w:r>
        <w:r w:rsidR="00D7521E" w:rsidRPr="00D7521E" w:rsidDel="00363199">
          <w:rPr>
            <w:noProof/>
          </w:rPr>
          <w:t>(Chen et al., 2019b)</w:t>
        </w:r>
        <w:r w:rsidRPr="00864CCA" w:rsidDel="00363199">
          <w:fldChar w:fldCharType="end"/>
        </w:r>
      </w:moveFrom>
      <w:moveFromRangeEnd w:id="1562"/>
    </w:p>
    <w:p w14:paraId="0920845C" w14:textId="3AB91827" w:rsidR="00363199" w:rsidRDefault="00363199">
      <w:pPr>
        <w:spacing w:line="360" w:lineRule="auto"/>
        <w:ind w:left="424"/>
        <w:jc w:val="center"/>
        <w:rPr>
          <w:ins w:id="1564" w:author="ilham.nur@office.ui.ac.id [2]" w:date="2023-01-29T12:15:00Z"/>
        </w:rPr>
        <w:pPrChange w:id="1565" w:author="ilham.nur@office.ui.ac.id [2]" w:date="2023-01-29T12:15:00Z">
          <w:pPr>
            <w:spacing w:line="360" w:lineRule="auto"/>
            <w:ind w:left="424"/>
          </w:pPr>
        </w:pPrChange>
      </w:pPr>
      <w:proofErr w:type="spellStart"/>
      <w:ins w:id="1566" w:author="ilham.nur@office.ui.ac.id [2]" w:date="2023-01-29T12:15:00Z">
        <w:r>
          <w:t>Sumber</w:t>
        </w:r>
        <w:proofErr w:type="spellEnd"/>
        <w:r>
          <w:t xml:space="preserve">: </w:t>
        </w:r>
      </w:ins>
      <w:moveToRangeStart w:id="1567" w:author="ilham.nur@office.ui.ac.id [2]" w:date="2023-01-29T12:15:00Z" w:name="move125886964"/>
      <w:moveTo w:id="1568" w:author="ilham.nur@office.ui.ac.id [2]" w:date="2023-01-29T12:15:00Z">
        <w:r w:rsidRPr="00864CCA">
          <w:fldChar w:fldCharType="begin" w:fldLock="1"/>
        </w:r>
        <w:r>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Pr="00D7521E">
          <w:rPr>
            <w:noProof/>
          </w:rPr>
          <w:t>(Chen et al., 2019b)</w:t>
        </w:r>
        <w:r w:rsidRPr="00864CCA">
          <w:fldChar w:fldCharType="end"/>
        </w:r>
      </w:moveTo>
      <w:moveToRangeEnd w:id="1567"/>
    </w:p>
    <w:p w14:paraId="0B8E6644" w14:textId="06E48DCC"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proofErr w:type="gramStart"/>
      <w:r w:rsidR="00C27342">
        <w:t>yaitu</w:t>
      </w:r>
      <w:proofErr w:type="spellEnd"/>
      <w:r w:rsidR="007A4ACA">
        <w:t xml:space="preserve"> :</w:t>
      </w:r>
      <w:proofErr w:type="gramEnd"/>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1087E841"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del w:id="1569" w:author="ilham.nur@office.ui.ac.id [2]" w:date="2023-01-17T21:44:00Z">
        <w:r w:rsidR="009A5DF1" w:rsidDel="00B51285">
          <w:delText>kesehatan</w:delText>
        </w:r>
      </w:del>
      <w:ins w:id="1570" w:author="ilham.nur@office.ui.ac.id [2]" w:date="2023-01-17T21:44:00Z">
        <w:r w:rsidR="00B51285">
          <w:pgNum/>
        </w:r>
        <w:proofErr w:type="spellStart"/>
        <w:r w:rsidR="00B51285">
          <w:t>erminolo</w:t>
        </w:r>
      </w:ins>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15F56EE9">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3875" cy="5029200"/>
                    </a:xfrm>
                    <a:prstGeom prst="rect">
                      <a:avLst/>
                    </a:prstGeom>
                  </pic:spPr>
                </pic:pic>
              </a:graphicData>
            </a:graphic>
          </wp:inline>
        </w:drawing>
      </w:r>
    </w:p>
    <w:p w14:paraId="09EE5629" w14:textId="71162FD2" w:rsidR="00C77938" w:rsidRDefault="008E3FD4" w:rsidP="00F22F5A">
      <w:pPr>
        <w:pStyle w:val="Caption"/>
        <w:rPr>
          <w:ins w:id="1571" w:author="ilham.nur@office.ui.ac.id [2]" w:date="2023-01-29T12:16:00Z"/>
        </w:rPr>
      </w:pPr>
      <w:bookmarkStart w:id="1572" w:name="_Toc127003438"/>
      <w:r>
        <w:t xml:space="preserve">Gambar </w:t>
      </w:r>
      <w:ins w:id="1573" w:author="ilham.nur@office.ui.ac.id" w:date="2023-02-02T22:33:00Z">
        <w:r w:rsidR="00A76FCF">
          <w:fldChar w:fldCharType="begin"/>
        </w:r>
        <w:r w:rsidR="00A76FCF">
          <w:instrText xml:space="preserve"> STYLEREF 1 \s </w:instrText>
        </w:r>
      </w:ins>
      <w:r w:rsidR="00A76FCF">
        <w:fldChar w:fldCharType="separate"/>
      </w:r>
      <w:r w:rsidR="00A47A89">
        <w:rPr>
          <w:noProof/>
        </w:rPr>
        <w:t>2</w:t>
      </w:r>
      <w:ins w:id="1574"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575" w:author="ilham.nur@office.ui.ac.id" w:date="2023-02-11T10:22:00Z">
        <w:r w:rsidR="00A47A89">
          <w:rPr>
            <w:noProof/>
          </w:rPr>
          <w:t>6</w:t>
        </w:r>
      </w:ins>
      <w:ins w:id="1576" w:author="ilham.nur@office.ui.ac.id" w:date="2023-02-02T22:33:00Z">
        <w:r w:rsidR="00A76FCF">
          <w:fldChar w:fldCharType="end"/>
        </w:r>
      </w:ins>
      <w:ins w:id="1577" w:author="ilham.nur@office.ui.ac.id [2]" w:date="2023-01-25T05:09:00Z">
        <w:del w:id="1578" w:author="ilham.nur@office.ui.ac.id" w:date="2023-02-02T22:33:00Z">
          <w:r w:rsidR="00F62D33" w:rsidDel="00A76FCF">
            <w:fldChar w:fldCharType="begin"/>
          </w:r>
          <w:r w:rsidR="00F62D33" w:rsidDel="00A76FCF">
            <w:delInstrText xml:space="preserve"> STYLEREF 1 \s </w:delInstrText>
          </w:r>
        </w:del>
      </w:ins>
      <w:del w:id="1579" w:author="ilham.nur@office.ui.ac.id" w:date="2023-02-02T22:33:00Z">
        <w:r w:rsidR="00F62D33" w:rsidDel="00A76FCF">
          <w:fldChar w:fldCharType="separate"/>
        </w:r>
        <w:r w:rsidR="00C64CA0" w:rsidDel="00A76FCF">
          <w:rPr>
            <w:noProof/>
          </w:rPr>
          <w:delText>2</w:delText>
        </w:r>
      </w:del>
      <w:ins w:id="1580" w:author="ilham.nur@office.ui.ac.id [2]" w:date="2023-01-25T05:09:00Z">
        <w:del w:id="1581"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582" w:author="ilham.nur@office.ui.ac.id" w:date="2023-02-02T22:33:00Z">
        <w:r w:rsidR="00105420">
          <w:fldChar w:fldCharType="separate"/>
        </w:r>
      </w:del>
      <w:ins w:id="1583" w:author="ilham.nur@office.ui.ac.id [2]" w:date="2023-01-25T05:09:00Z">
        <w:del w:id="1584" w:author="ilham.nur@office.ui.ac.id" w:date="2023-02-02T22:33:00Z">
          <w:r w:rsidR="00F62D33" w:rsidDel="00A76FCF">
            <w:fldChar w:fldCharType="end"/>
          </w:r>
        </w:del>
      </w:ins>
      <w:del w:id="1585"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6</w:delText>
        </w:r>
        <w:r w:rsidR="0030521D" w:rsidDel="00E614FF">
          <w:fldChar w:fldCharType="end"/>
        </w:r>
      </w:del>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bookmarkEnd w:id="1572"/>
      <w:r w:rsidR="00FF6406">
        <w:t xml:space="preserve"> </w:t>
      </w:r>
      <w:del w:id="1586" w:author="ilham.nur@office.ui.ac.id [2]" w:date="2023-01-29T12:15:00Z">
        <w:r w:rsidR="00FF6406" w:rsidRPr="00FF6406" w:rsidDel="00C25463">
          <w:fldChar w:fldCharType="begin" w:fldLock="1"/>
        </w:r>
        <w:r w:rsidR="004236C5" w:rsidDel="00C25463">
          <w:del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delInstrText>
        </w:r>
        <w:r w:rsidR="00FF6406" w:rsidRPr="00FF6406" w:rsidDel="00C25463">
          <w:fldChar w:fldCharType="separate"/>
        </w:r>
        <w:r w:rsidR="00FF6406" w:rsidRPr="00FF6406" w:rsidDel="00C25463">
          <w:rPr>
            <w:noProof/>
          </w:rPr>
          <w:delText>(Jain &amp; Chand, 2021)</w:delText>
        </w:r>
        <w:r w:rsidR="00FF6406" w:rsidRPr="00FF6406" w:rsidDel="00C25463">
          <w:fldChar w:fldCharType="end"/>
        </w:r>
      </w:del>
    </w:p>
    <w:p w14:paraId="71B11DFB" w14:textId="01268936" w:rsidR="00C25463" w:rsidRPr="00C25463" w:rsidRDefault="00C25463" w:rsidP="003E51EB">
      <w:pPr>
        <w:jc w:val="center"/>
      </w:pPr>
      <w:proofErr w:type="spellStart"/>
      <w:ins w:id="1587" w:author="ilham.nur@office.ui.ac.id [2]" w:date="2023-01-29T12:16:00Z">
        <w:r>
          <w:t>Sumber</w:t>
        </w:r>
        <w:proofErr w:type="spellEnd"/>
        <w:r>
          <w:t xml:space="preserve">: </w:t>
        </w:r>
        <w:r w:rsidRPr="00FF6406">
          <w:fldChar w:fldCharType="begin" w:fldLock="1"/>
        </w:r>
        <w:r>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Pr="00FF6406">
          <w:fldChar w:fldCharType="separate"/>
        </w:r>
        <w:r w:rsidRPr="00FF6406">
          <w:rPr>
            <w:noProof/>
          </w:rPr>
          <w:t>(Jain &amp; Chand, 2021)</w:t>
        </w:r>
        <w:r w:rsidRPr="00FF6406">
          <w:fldChar w:fldCharType="end"/>
        </w:r>
      </w:ins>
    </w:p>
    <w:p w14:paraId="3FCF4353" w14:textId="792F7484" w:rsidR="00CB1CD8" w:rsidRDefault="00F83345" w:rsidP="00536480">
      <w:pPr>
        <w:pStyle w:val="Heading3"/>
        <w:spacing w:line="360" w:lineRule="auto"/>
        <w:rPr>
          <w:i/>
          <w:iCs/>
        </w:rPr>
      </w:pPr>
      <w:bookmarkStart w:id="1588" w:name="_Toc120139654"/>
      <w:bookmarkStart w:id="1589" w:name="_Toc127003391"/>
      <w:proofErr w:type="spellStart"/>
      <w:r>
        <w:t>Kecerdasan</w:t>
      </w:r>
      <w:proofErr w:type="spellEnd"/>
      <w:r>
        <w:t xml:space="preserve"> </w:t>
      </w:r>
      <w:proofErr w:type="spellStart"/>
      <w:r>
        <w:t>Buatan</w:t>
      </w:r>
      <w:proofErr w:type="spellEnd"/>
      <w:r>
        <w:t xml:space="preserve"> dan </w:t>
      </w:r>
      <w:r w:rsidR="00CB1CD8">
        <w:rPr>
          <w:i/>
          <w:iCs/>
        </w:rPr>
        <w:t>Machine Learning</w:t>
      </w:r>
      <w:bookmarkEnd w:id="1588"/>
      <w:bookmarkEnd w:id="1589"/>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03AC8DFB">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422650"/>
                    </a:xfrm>
                    <a:prstGeom prst="rect">
                      <a:avLst/>
                    </a:prstGeom>
                  </pic:spPr>
                </pic:pic>
              </a:graphicData>
            </a:graphic>
          </wp:inline>
        </w:drawing>
      </w:r>
    </w:p>
    <w:p w14:paraId="15540D18" w14:textId="1273DA40" w:rsidR="00E97AB9" w:rsidRDefault="00E97AB9" w:rsidP="00F22F5A">
      <w:pPr>
        <w:pStyle w:val="Caption"/>
        <w:rPr>
          <w:ins w:id="1590" w:author="ilham.nur@office.ui.ac.id [2]" w:date="2023-01-29T12:16:00Z"/>
        </w:rPr>
      </w:pPr>
      <w:bookmarkStart w:id="1591" w:name="_Ref112208028"/>
      <w:bookmarkStart w:id="1592" w:name="_Toc127003439"/>
      <w:r>
        <w:t xml:space="preserve">Gambar </w:t>
      </w:r>
      <w:ins w:id="1593" w:author="ilham.nur@office.ui.ac.id" w:date="2023-02-02T22:33:00Z">
        <w:r w:rsidR="00A76FCF">
          <w:fldChar w:fldCharType="begin"/>
        </w:r>
        <w:r w:rsidR="00A76FCF">
          <w:instrText xml:space="preserve"> STYLEREF 1 \s </w:instrText>
        </w:r>
      </w:ins>
      <w:r w:rsidR="00A76FCF">
        <w:fldChar w:fldCharType="separate"/>
      </w:r>
      <w:r w:rsidR="00A47A89">
        <w:rPr>
          <w:noProof/>
        </w:rPr>
        <w:t>2</w:t>
      </w:r>
      <w:ins w:id="1594"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595" w:author="ilham.nur@office.ui.ac.id" w:date="2023-02-11T10:22:00Z">
        <w:r w:rsidR="00A47A89">
          <w:rPr>
            <w:noProof/>
          </w:rPr>
          <w:t>7</w:t>
        </w:r>
      </w:ins>
      <w:ins w:id="1596" w:author="ilham.nur@office.ui.ac.id" w:date="2023-02-02T22:33:00Z">
        <w:r w:rsidR="00A76FCF">
          <w:fldChar w:fldCharType="end"/>
        </w:r>
      </w:ins>
      <w:ins w:id="1597" w:author="ilham.nur@office.ui.ac.id [2]" w:date="2023-01-25T05:09:00Z">
        <w:del w:id="1598" w:author="ilham.nur@office.ui.ac.id" w:date="2023-02-02T22:33:00Z">
          <w:r w:rsidR="00F62D33" w:rsidDel="00A76FCF">
            <w:fldChar w:fldCharType="begin"/>
          </w:r>
          <w:r w:rsidR="00F62D33" w:rsidDel="00A76FCF">
            <w:delInstrText xml:space="preserve"> STYLEREF 1 \s </w:delInstrText>
          </w:r>
        </w:del>
      </w:ins>
      <w:del w:id="1599" w:author="ilham.nur@office.ui.ac.id" w:date="2023-02-02T22:33:00Z">
        <w:r w:rsidR="00F62D33" w:rsidDel="00A76FCF">
          <w:fldChar w:fldCharType="separate"/>
        </w:r>
        <w:r w:rsidR="00C64CA0" w:rsidDel="00A76FCF">
          <w:rPr>
            <w:noProof/>
          </w:rPr>
          <w:delText>2</w:delText>
        </w:r>
      </w:del>
      <w:ins w:id="1600" w:author="ilham.nur@office.ui.ac.id [2]" w:date="2023-01-25T05:09:00Z">
        <w:del w:id="1601"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602" w:author="ilham.nur@office.ui.ac.id" w:date="2023-02-02T22:33:00Z">
        <w:r w:rsidR="00105420">
          <w:fldChar w:fldCharType="separate"/>
        </w:r>
      </w:del>
      <w:ins w:id="1603" w:author="ilham.nur@office.ui.ac.id [2]" w:date="2023-01-25T05:09:00Z">
        <w:del w:id="1604" w:author="ilham.nur@office.ui.ac.id" w:date="2023-02-02T22:33:00Z">
          <w:r w:rsidR="00F62D33" w:rsidDel="00A76FCF">
            <w:fldChar w:fldCharType="end"/>
          </w:r>
        </w:del>
      </w:ins>
      <w:del w:id="1605"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7</w:delText>
        </w:r>
        <w:r w:rsidR="0030521D" w:rsidDel="00E614FF">
          <w:fldChar w:fldCharType="end"/>
        </w:r>
      </w:del>
      <w:bookmarkEnd w:id="1591"/>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1592"/>
      <w:proofErr w:type="spellEnd"/>
    </w:p>
    <w:p w14:paraId="60CA964B" w14:textId="7AB89941" w:rsidR="000849A8" w:rsidRPr="000849A8" w:rsidRDefault="000849A8" w:rsidP="003E51EB">
      <w:pPr>
        <w:jc w:val="center"/>
      </w:pPr>
      <w:proofErr w:type="spellStart"/>
      <w:ins w:id="1606" w:author="ilham.nur@office.ui.ac.id [2]" w:date="2023-01-29T12:16:00Z">
        <w:r>
          <w:t>Sumber</w:t>
        </w:r>
        <w:proofErr w:type="spellEnd"/>
        <w:r>
          <w:t xml:space="preserve">: </w:t>
        </w:r>
        <w:r>
          <w:fldChar w:fldCharType="begin" w:fldLock="1"/>
        </w:r>
      </w:ins>
      <w:r w:rsidR="00EE4E27">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0849A8">
        <w:rPr>
          <w:noProof/>
        </w:rPr>
        <w:t>(Hurwitz &amp; Kirsch, 2018)</w:t>
      </w:r>
      <w:ins w:id="1607" w:author="ilham.nur@office.ui.ac.id [2]" w:date="2023-01-29T12:16:00Z">
        <w:r>
          <w:fldChar w:fldCharType="end"/>
        </w:r>
      </w:ins>
    </w:p>
    <w:p w14:paraId="1726A9A5" w14:textId="2B40A5E5"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A47A89">
        <w:t xml:space="preserve">Gambar </w:t>
      </w:r>
      <w:r w:rsidR="00A47A89">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lastRenderedPageBreak/>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375D2369"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A47A89">
        <w:t xml:space="preserve">Gambar </w:t>
      </w:r>
      <w:r w:rsidR="00A47A89">
        <w:rPr>
          <w:noProof/>
        </w:rPr>
        <w:t>2</w:t>
      </w:r>
      <w:r w:rsidR="00A47A89">
        <w:t>.</w:t>
      </w:r>
      <w:r w:rsidR="00A47A89">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w:t>
      </w:r>
      <w:proofErr w:type="spellStart"/>
      <w:r w:rsidR="00F27AA5">
        <w:t>atau</w:t>
      </w:r>
      <w:proofErr w:type="spellEnd"/>
      <w:r w:rsidR="00F27AA5">
        <w:t xml:space="preserve">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dua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lastRenderedPageBreak/>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drawing>
          <wp:inline distT="0" distB="0" distL="0" distR="0" wp14:anchorId="7303E165" wp14:editId="0DCF858B">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33975" cy="2409825"/>
                    </a:xfrm>
                    <a:prstGeom prst="rect">
                      <a:avLst/>
                    </a:prstGeom>
                  </pic:spPr>
                </pic:pic>
              </a:graphicData>
            </a:graphic>
          </wp:inline>
        </w:drawing>
      </w:r>
    </w:p>
    <w:p w14:paraId="20A5903B" w14:textId="3B54DB82" w:rsidR="00230EF2" w:rsidRPr="00815D41" w:rsidRDefault="000212E9" w:rsidP="00F22F5A">
      <w:pPr>
        <w:pStyle w:val="Caption"/>
      </w:pPr>
      <w:bookmarkStart w:id="1608" w:name="_Toc127003440"/>
      <w:r>
        <w:t xml:space="preserve">Gambar </w:t>
      </w:r>
      <w:ins w:id="1609" w:author="ilham.nur@office.ui.ac.id" w:date="2023-02-02T22:33:00Z">
        <w:r w:rsidR="00A76FCF">
          <w:fldChar w:fldCharType="begin"/>
        </w:r>
        <w:r w:rsidR="00A76FCF">
          <w:instrText xml:space="preserve"> STYLEREF 1 \s </w:instrText>
        </w:r>
      </w:ins>
      <w:r w:rsidR="00A76FCF">
        <w:fldChar w:fldCharType="separate"/>
      </w:r>
      <w:r w:rsidR="00A47A89">
        <w:rPr>
          <w:noProof/>
        </w:rPr>
        <w:t>2</w:t>
      </w:r>
      <w:ins w:id="1610"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611" w:author="ilham.nur@office.ui.ac.id" w:date="2023-02-11T10:22:00Z">
        <w:r w:rsidR="00A47A89">
          <w:rPr>
            <w:noProof/>
          </w:rPr>
          <w:t>8</w:t>
        </w:r>
      </w:ins>
      <w:ins w:id="1612" w:author="ilham.nur@office.ui.ac.id" w:date="2023-02-02T22:33:00Z">
        <w:r w:rsidR="00A76FCF">
          <w:fldChar w:fldCharType="end"/>
        </w:r>
      </w:ins>
      <w:ins w:id="1613" w:author="ilham.nur@office.ui.ac.id [2]" w:date="2023-01-25T05:09:00Z">
        <w:del w:id="1614" w:author="ilham.nur@office.ui.ac.id" w:date="2023-02-02T22:33:00Z">
          <w:r w:rsidR="00F62D33" w:rsidDel="00A76FCF">
            <w:fldChar w:fldCharType="begin"/>
          </w:r>
          <w:r w:rsidR="00F62D33" w:rsidDel="00A76FCF">
            <w:delInstrText xml:space="preserve"> STYLEREF 1 \s </w:delInstrText>
          </w:r>
        </w:del>
      </w:ins>
      <w:del w:id="1615" w:author="ilham.nur@office.ui.ac.id" w:date="2023-02-02T22:33:00Z">
        <w:r w:rsidR="00F62D33" w:rsidDel="00A76FCF">
          <w:fldChar w:fldCharType="separate"/>
        </w:r>
        <w:r w:rsidR="00C64CA0" w:rsidDel="00A76FCF">
          <w:rPr>
            <w:noProof/>
          </w:rPr>
          <w:delText>2</w:delText>
        </w:r>
      </w:del>
      <w:ins w:id="1616" w:author="ilham.nur@office.ui.ac.id [2]" w:date="2023-01-25T05:09:00Z">
        <w:del w:id="1617"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618" w:author="ilham.nur@office.ui.ac.id" w:date="2023-02-02T22:33:00Z">
        <w:r w:rsidR="00105420">
          <w:fldChar w:fldCharType="separate"/>
        </w:r>
      </w:del>
      <w:ins w:id="1619" w:author="ilham.nur@office.ui.ac.id [2]" w:date="2023-01-25T05:09:00Z">
        <w:del w:id="1620" w:author="ilham.nur@office.ui.ac.id" w:date="2023-02-02T22:33:00Z">
          <w:r w:rsidR="00F62D33" w:rsidDel="00A76FCF">
            <w:fldChar w:fldCharType="end"/>
          </w:r>
        </w:del>
      </w:ins>
      <w:del w:id="1621"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8</w:delText>
        </w:r>
        <w:r w:rsidR="0030521D" w:rsidDel="00E614FF">
          <w:fldChar w:fldCharType="end"/>
        </w:r>
      </w:del>
      <w:r>
        <w:t xml:space="preserve"> </w:t>
      </w:r>
      <w:proofErr w:type="spellStart"/>
      <w:r>
        <w:t>Contoh</w:t>
      </w:r>
      <w:proofErr w:type="spellEnd"/>
      <w:r>
        <w:t xml:space="preserve"> Plot </w:t>
      </w:r>
      <w:r>
        <w:rPr>
          <w:i/>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bookmarkEnd w:id="1608"/>
      <w:r w:rsidR="00172F76">
        <w:t xml:space="preserve"> </w:t>
      </w:r>
      <w:del w:id="1622" w:author="ilham.nur@office.ui.ac.id [2]" w:date="2023-01-29T12:16:00Z">
        <w:r w:rsidR="00172F76" w:rsidRPr="00172F76" w:rsidDel="000849A8">
          <w:fldChar w:fldCharType="begin" w:fldLock="1"/>
        </w:r>
        <w:r w:rsidR="00172F76" w:rsidDel="000849A8">
          <w:del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delInstrText>
        </w:r>
        <w:r w:rsidR="00172F76" w:rsidRPr="00172F76" w:rsidDel="000849A8">
          <w:fldChar w:fldCharType="separate"/>
        </w:r>
        <w:r w:rsidR="00172F76" w:rsidRPr="00172F76" w:rsidDel="000849A8">
          <w:rPr>
            <w:noProof/>
          </w:rPr>
          <w:delText>(Shetty, 2019)</w:delText>
        </w:r>
        <w:r w:rsidR="00172F76" w:rsidRPr="00172F76" w:rsidDel="000849A8">
          <w:fldChar w:fldCharType="end"/>
        </w:r>
      </w:del>
    </w:p>
    <w:p w14:paraId="31A7E4A3" w14:textId="0E5E90CE" w:rsidR="000849A8" w:rsidRPr="000849A8" w:rsidRDefault="000849A8" w:rsidP="00F22F5A">
      <w:pPr>
        <w:pStyle w:val="Caption"/>
        <w:rPr>
          <w:ins w:id="1623" w:author="ilham.nur@office.ui.ac.id [2]" w:date="2023-01-29T12:16:00Z"/>
          <w:rPrChange w:id="1624" w:author="ilham.nur@office.ui.ac.id [2]" w:date="2023-01-29T12:17:00Z">
            <w:rPr>
              <w:ins w:id="1625" w:author="ilham.nur@office.ui.ac.id [2]" w:date="2023-01-29T12:16:00Z"/>
              <w:i/>
              <w:iCs/>
            </w:rPr>
          </w:rPrChange>
        </w:rPr>
        <w:pPrChange w:id="1626" w:author="ilham.nur@office.ui.ac.id" w:date="2023-02-11T10:46:00Z">
          <w:pPr>
            <w:spacing w:line="360" w:lineRule="auto"/>
            <w:ind w:left="720"/>
          </w:pPr>
        </w:pPrChange>
      </w:pPr>
      <w:proofErr w:type="spellStart"/>
      <w:ins w:id="1627" w:author="ilham.nur@office.ui.ac.id [2]" w:date="2023-01-29T12:17:00Z">
        <w:r>
          <w:t>Sumber</w:t>
        </w:r>
        <w:proofErr w:type="spellEnd"/>
        <w:r>
          <w:t xml:space="preserve">: </w:t>
        </w:r>
        <w:r w:rsidRPr="00172F76">
          <w:fldChar w:fldCharType="begin" w:fldLock="1"/>
        </w:r>
        <w: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Pr="00172F76">
          <w:fldChar w:fldCharType="separate"/>
        </w:r>
        <w:r w:rsidRPr="00172F76">
          <w:rPr>
            <w:noProof/>
          </w:rPr>
          <w:t>(Shetty, 2019)</w:t>
        </w:r>
        <w:r w:rsidRPr="00172F76">
          <w:fldChar w:fldCharType="end"/>
        </w:r>
      </w:ins>
    </w:p>
    <w:p w14:paraId="7CBF121D" w14:textId="4D5ADB9D" w:rsidR="00D756DD" w:rsidRDefault="00D756DD" w:rsidP="0043415F">
      <w:pPr>
        <w:spacing w:line="360" w:lineRule="auto"/>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dilakukan.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6B475C46" w:rsidR="00712883" w:rsidRDefault="00EC0D17" w:rsidP="0043415F">
      <w:pPr>
        <w:spacing w:line="360" w:lineRule="auto"/>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w:t>
      </w:r>
      <w:proofErr w:type="spellStart"/>
      <w:r>
        <w:t>buat</w:t>
      </w:r>
      <w:proofErr w:type="spellEnd"/>
      <w:r>
        <w:t xml:space="preserve">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overfitting</w:t>
      </w:r>
      <w:r w:rsidR="00C638C2">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baru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w:t>
      </w:r>
      <w:proofErr w:type="spellStart"/>
      <w:r w:rsidR="00CC2B7A">
        <w:t>regresi</w:t>
      </w:r>
      <w:proofErr w:type="spellEnd"/>
      <w:r w:rsidR="00CC2B7A">
        <w:t xml:space="preserve">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lastRenderedPageBreak/>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drawing>
          <wp:inline distT="0" distB="0" distL="0" distR="0" wp14:anchorId="612EC350" wp14:editId="6D42D12D">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3580765"/>
                    </a:xfrm>
                    <a:prstGeom prst="rect">
                      <a:avLst/>
                    </a:prstGeom>
                  </pic:spPr>
                </pic:pic>
              </a:graphicData>
            </a:graphic>
          </wp:inline>
        </w:drawing>
      </w:r>
    </w:p>
    <w:p w14:paraId="0B7E9B4A" w14:textId="0754FB0E" w:rsidR="00712883" w:rsidRDefault="00712883" w:rsidP="00F22F5A">
      <w:pPr>
        <w:pStyle w:val="Caption"/>
        <w:rPr>
          <w:ins w:id="1628" w:author="ilham.nur@office.ui.ac.id [2]" w:date="2023-01-29T12:17:00Z"/>
        </w:rPr>
      </w:pPr>
      <w:bookmarkStart w:id="1629" w:name="_Ref113421484"/>
      <w:bookmarkStart w:id="1630" w:name="_Toc127003441"/>
      <w:r>
        <w:t xml:space="preserve">Gambar </w:t>
      </w:r>
      <w:ins w:id="1631" w:author="ilham.nur@office.ui.ac.id" w:date="2023-02-02T22:33:00Z">
        <w:r w:rsidR="00A76FCF">
          <w:fldChar w:fldCharType="begin"/>
        </w:r>
        <w:r w:rsidR="00A76FCF">
          <w:instrText xml:space="preserve"> STYLEREF 1 \s </w:instrText>
        </w:r>
      </w:ins>
      <w:r w:rsidR="00A76FCF">
        <w:fldChar w:fldCharType="separate"/>
      </w:r>
      <w:r w:rsidR="00A47A89">
        <w:rPr>
          <w:noProof/>
        </w:rPr>
        <w:t>2</w:t>
      </w:r>
      <w:ins w:id="1632"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633" w:author="ilham.nur@office.ui.ac.id" w:date="2023-02-11T10:22:00Z">
        <w:r w:rsidR="00A47A89">
          <w:rPr>
            <w:noProof/>
          </w:rPr>
          <w:t>9</w:t>
        </w:r>
      </w:ins>
      <w:ins w:id="1634" w:author="ilham.nur@office.ui.ac.id" w:date="2023-02-02T22:33:00Z">
        <w:r w:rsidR="00A76FCF">
          <w:fldChar w:fldCharType="end"/>
        </w:r>
      </w:ins>
      <w:ins w:id="1635" w:author="ilham.nur@office.ui.ac.id [2]" w:date="2023-01-25T05:09:00Z">
        <w:del w:id="1636" w:author="ilham.nur@office.ui.ac.id" w:date="2023-02-02T22:33:00Z">
          <w:r w:rsidR="00F62D33" w:rsidDel="00A76FCF">
            <w:fldChar w:fldCharType="begin"/>
          </w:r>
          <w:r w:rsidR="00F62D33" w:rsidDel="00A76FCF">
            <w:delInstrText xml:space="preserve"> STYLEREF 1 \s </w:delInstrText>
          </w:r>
        </w:del>
      </w:ins>
      <w:del w:id="1637" w:author="ilham.nur@office.ui.ac.id" w:date="2023-02-02T22:33:00Z">
        <w:r w:rsidR="00F62D33" w:rsidDel="00A76FCF">
          <w:fldChar w:fldCharType="separate"/>
        </w:r>
        <w:r w:rsidR="00C64CA0" w:rsidDel="00A76FCF">
          <w:rPr>
            <w:noProof/>
          </w:rPr>
          <w:delText>2</w:delText>
        </w:r>
      </w:del>
      <w:ins w:id="1638" w:author="ilham.nur@office.ui.ac.id [2]" w:date="2023-01-25T05:09:00Z">
        <w:del w:id="1639"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640" w:author="ilham.nur@office.ui.ac.id" w:date="2023-02-02T22:33:00Z">
        <w:r w:rsidR="00105420">
          <w:fldChar w:fldCharType="separate"/>
        </w:r>
      </w:del>
      <w:ins w:id="1641" w:author="ilham.nur@office.ui.ac.id [2]" w:date="2023-01-25T05:09:00Z">
        <w:del w:id="1642" w:author="ilham.nur@office.ui.ac.id" w:date="2023-02-02T22:33:00Z">
          <w:r w:rsidR="00F62D33" w:rsidDel="00A76FCF">
            <w:fldChar w:fldCharType="end"/>
          </w:r>
        </w:del>
      </w:ins>
      <w:del w:id="1643"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9</w:delText>
        </w:r>
        <w:r w:rsidR="0030521D" w:rsidDel="00E614FF">
          <w:fldChar w:fldCharType="end"/>
        </w:r>
      </w:del>
      <w:bookmarkEnd w:id="1629"/>
      <w:r>
        <w:t xml:space="preserve"> </w:t>
      </w:r>
      <w:proofErr w:type="spellStart"/>
      <w:r>
        <w:t>Ilustrasi</w:t>
      </w:r>
      <w:proofErr w:type="spellEnd"/>
      <w:r>
        <w:t xml:space="preserve"> </w:t>
      </w:r>
      <w:proofErr w:type="spellStart"/>
      <w:r>
        <w:t>struktur</w:t>
      </w:r>
      <w:proofErr w:type="spellEnd"/>
      <w:r>
        <w:t xml:space="preserve"> </w:t>
      </w:r>
      <w:r>
        <w:rPr>
          <w:i/>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bookmarkEnd w:id="1630"/>
      <w:proofErr w:type="spellEnd"/>
      <w:r>
        <w:t xml:space="preserve"> </w:t>
      </w:r>
      <w:del w:id="1644" w:author="ilham.nur@office.ui.ac.id [2]" w:date="2023-01-29T12:17:00Z">
        <w:r w:rsidRPr="00712883" w:rsidDel="000B4C66">
          <w:fldChar w:fldCharType="begin" w:fldLock="1"/>
        </w:r>
        <w:r w:rsidR="00897DE3" w:rsidDel="000B4C66">
          <w:del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delInstrText>
        </w:r>
        <w:r w:rsidRPr="00712883" w:rsidDel="000B4C66">
          <w:fldChar w:fldCharType="separate"/>
        </w:r>
        <w:r w:rsidR="00E1649B" w:rsidRPr="00E1649B" w:rsidDel="000B4C66">
          <w:rPr>
            <w:noProof/>
          </w:rPr>
          <w:delText>(Onesmus, 2020a)</w:delText>
        </w:r>
        <w:r w:rsidRPr="00712883" w:rsidDel="000B4C66">
          <w:fldChar w:fldCharType="end"/>
        </w:r>
      </w:del>
    </w:p>
    <w:p w14:paraId="45900D9D" w14:textId="681BAEB9" w:rsidR="000B4C66" w:rsidRPr="000B4C66" w:rsidRDefault="000B4C66" w:rsidP="00F22F5A">
      <w:pPr>
        <w:pStyle w:val="Caption"/>
        <w:rPr>
          <w:i/>
        </w:rPr>
      </w:pPr>
      <w:proofErr w:type="spellStart"/>
      <w:ins w:id="1645" w:author="ilham.nur@office.ui.ac.id [2]" w:date="2023-01-29T12:17:00Z">
        <w:r>
          <w:t>Sumber</w:t>
        </w:r>
        <w:proofErr w:type="spellEnd"/>
        <w:r>
          <w:t xml:space="preserve">: </w:t>
        </w:r>
        <w:r w:rsidRPr="00712883">
          <w:fldChar w:fldCharType="begin" w:fldLock="1"/>
        </w:r>
        <w: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Pr="00E1649B">
          <w:rPr>
            <w:noProof/>
          </w:rPr>
          <w:t>(Onesmus, 2020a)</w:t>
        </w:r>
        <w:r w:rsidRPr="00712883">
          <w:fldChar w:fldCharType="end"/>
        </w:r>
      </w:ins>
    </w:p>
    <w:p w14:paraId="5EE785C6" w14:textId="79B4EB0A"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A47A89">
        <w:t xml:space="preserve">Gambar </w:t>
      </w:r>
      <w:r w:rsidR="00A47A89">
        <w:rPr>
          <w:noProof/>
        </w:rPr>
        <w:t>2</w:t>
      </w:r>
      <w:r w:rsidR="00A47A89">
        <w:t>.</w:t>
      </w:r>
      <w:r w:rsidR="00A47A89">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hasil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1F097B">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perlu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1F097B">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dua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lastRenderedPageBreak/>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w:t>
      </w:r>
      <w:proofErr w:type="spellStart"/>
      <w:r w:rsidR="00D162A7">
        <w:t>atau</w:t>
      </w:r>
      <w:proofErr w:type="spellEnd"/>
      <w:r w:rsidR="00D162A7">
        <w:t xml:space="preserve">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dilakukan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1646" w:name="_Toc120139655"/>
      <w:bookmarkStart w:id="1647" w:name="_Toc127003392"/>
      <w:proofErr w:type="spellStart"/>
      <w:r>
        <w:t>Pemilihan</w:t>
      </w:r>
      <w:proofErr w:type="spellEnd"/>
      <w:r>
        <w:t xml:space="preserve"> </w:t>
      </w:r>
      <w:proofErr w:type="spellStart"/>
      <w:r>
        <w:t>Proyek</w:t>
      </w:r>
      <w:bookmarkEnd w:id="1646"/>
      <w:bookmarkEnd w:id="1647"/>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333373E9"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del w:id="1648" w:author="ilham.nur@office.ui.ac.id [2]" w:date="2023-01-17T21:44:00Z">
        <w:r w:rsidR="00C05D13" w:rsidRPr="00C05D13" w:rsidDel="00B51285">
          <w:delText>terminologi</w:delText>
        </w:r>
      </w:del>
      <w:ins w:id="1649" w:author="ilham.nur@office.ui.ac.id [2]" w:date="2023-01-17T21:44:00Z">
        <w:r w:rsidR="00B51285">
          <w:pgNum/>
        </w:r>
        <w:proofErr w:type="spellStart"/>
        <w:r w:rsidR="00B51285">
          <w:t>erminology</w:t>
        </w:r>
      </w:ins>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r>
        <w:lastRenderedPageBreak/>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575868FD" w14:textId="7DF8EEC1" w:rsidR="00EE77AC" w:rsidRDefault="00FF2F12" w:rsidP="009E1792">
      <w:pPr>
        <w:spacing w:line="360" w:lineRule="auto"/>
      </w:pPr>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93B4BD" w14:textId="7FFDAF5D" w:rsidR="006258D8" w:rsidRDefault="006258D8" w:rsidP="00AE58C4">
      <w:pPr>
        <w:pStyle w:val="Heading2"/>
      </w:pPr>
      <w:bookmarkStart w:id="1650" w:name="_Toc121280602"/>
      <w:bookmarkStart w:id="1651" w:name="_Toc121280663"/>
      <w:bookmarkStart w:id="1652" w:name="_Toc121280724"/>
      <w:bookmarkStart w:id="1653" w:name="_Toc121280785"/>
      <w:bookmarkStart w:id="1654" w:name="_Toc121280603"/>
      <w:bookmarkStart w:id="1655" w:name="_Toc121280664"/>
      <w:bookmarkStart w:id="1656" w:name="_Toc121280725"/>
      <w:bookmarkStart w:id="1657" w:name="_Toc121280786"/>
      <w:bookmarkStart w:id="1658" w:name="_Toc121280604"/>
      <w:bookmarkStart w:id="1659" w:name="_Toc121280665"/>
      <w:bookmarkStart w:id="1660" w:name="_Toc121280726"/>
      <w:bookmarkStart w:id="1661" w:name="_Toc121280787"/>
      <w:bookmarkStart w:id="1662" w:name="_Toc127003393"/>
      <w:bookmarkEnd w:id="1650"/>
      <w:bookmarkEnd w:id="1651"/>
      <w:bookmarkEnd w:id="1652"/>
      <w:bookmarkEnd w:id="1653"/>
      <w:bookmarkEnd w:id="1654"/>
      <w:bookmarkEnd w:id="1655"/>
      <w:bookmarkEnd w:id="1656"/>
      <w:bookmarkEnd w:id="1657"/>
      <w:bookmarkEnd w:id="1658"/>
      <w:bookmarkEnd w:id="1659"/>
      <w:bookmarkEnd w:id="1660"/>
      <w:bookmarkEnd w:id="1661"/>
      <w:proofErr w:type="spellStart"/>
      <w:r>
        <w:t>Analisis</w:t>
      </w:r>
      <w:proofErr w:type="spellEnd"/>
      <w:r>
        <w:t xml:space="preserve"> </w:t>
      </w:r>
      <w:proofErr w:type="spellStart"/>
      <w:r>
        <w:t>Statistik</w:t>
      </w:r>
      <w:bookmarkEnd w:id="1662"/>
      <w:proofErr w:type="spellEnd"/>
    </w:p>
    <w:p w14:paraId="1E8FBD08" w14:textId="52FA7DC2" w:rsidR="00EE4E27" w:rsidRDefault="009001E8" w:rsidP="00A4210C">
      <w:pPr>
        <w:spacing w:line="360" w:lineRule="auto"/>
        <w:rPr>
          <w:ins w:id="1663" w:author="ilham.nur@office.ui.ac.id [2]" w:date="2023-01-29T12:17:00Z"/>
        </w:rPr>
      </w:pPr>
      <w:bookmarkStart w:id="1664" w:name="_Toc120139657"/>
      <w:bookmarkEnd w:id="1664"/>
      <w:proofErr w:type="spellStart"/>
      <w:r>
        <w:t>Analisis</w:t>
      </w:r>
      <w:proofErr w:type="spellEnd"/>
      <w:r>
        <w:t xml:space="preserve"> </w:t>
      </w:r>
      <w:proofErr w:type="spellStart"/>
      <w:r w:rsidR="008069B4">
        <w:t>statistik</w:t>
      </w:r>
      <w:proofErr w:type="spellEnd"/>
      <w:r>
        <w:t xml:space="preserve"> yang dilakukan</w:t>
      </w:r>
      <w:r w:rsidR="005121B5">
        <w:t xml:space="preserve"> </w:t>
      </w:r>
      <w:proofErr w:type="spellStart"/>
      <w:r w:rsidR="005121B5">
        <w:t>adalah</w:t>
      </w:r>
      <w:proofErr w:type="spellEnd"/>
      <w:r w:rsidR="005121B5">
        <w:t xml:space="preserve"> untuk </w:t>
      </w:r>
      <w:proofErr w:type="spellStart"/>
      <w:r w:rsidR="005121B5">
        <w:t>melakukan</w:t>
      </w:r>
      <w:proofErr w:type="spellEnd"/>
      <w:r w:rsidR="005121B5">
        <w:t xml:space="preserve"> </w:t>
      </w:r>
      <w:proofErr w:type="spellStart"/>
      <w:r w:rsidR="005121B5">
        <w:t>perbandingan</w:t>
      </w:r>
      <w:proofErr w:type="spellEnd"/>
      <w:r w:rsidR="005121B5">
        <w:t xml:space="preserve"> </w:t>
      </w:r>
      <w:proofErr w:type="spellStart"/>
      <w:r w:rsidR="005121B5">
        <w:t>terhadap</w:t>
      </w:r>
      <w:proofErr w:type="spellEnd"/>
      <w:r w:rsidR="005121B5">
        <w:t xml:space="preserve"> </w:t>
      </w:r>
      <w:r w:rsidR="006704C4">
        <w:t xml:space="preserve">model yang </w:t>
      </w:r>
      <w:proofErr w:type="spellStart"/>
      <w:r w:rsidR="006704C4">
        <w:t>telah</w:t>
      </w:r>
      <w:proofErr w:type="spellEnd"/>
      <w:r w:rsidR="006704C4">
        <w:t xml:space="preserve"> </w:t>
      </w:r>
      <w:proofErr w:type="spellStart"/>
      <w:r w:rsidR="006704C4">
        <w:t>dibangun</w:t>
      </w:r>
      <w:proofErr w:type="spellEnd"/>
      <w:r w:rsidR="006704C4">
        <w:t xml:space="preserve"> dengan </w:t>
      </w:r>
      <w:proofErr w:type="spellStart"/>
      <w:r w:rsidR="006704C4">
        <w:t>kondisi</w:t>
      </w:r>
      <w:proofErr w:type="spellEnd"/>
      <w:r w:rsidR="006704C4">
        <w:t xml:space="preserve"> </w:t>
      </w:r>
      <w:r w:rsidR="006704C4" w:rsidRPr="00AE58C4">
        <w:rPr>
          <w:i/>
          <w:iCs/>
        </w:rPr>
        <w:t>real</w:t>
      </w:r>
      <w:r w:rsidR="006704C4">
        <w:t xml:space="preserve"> yang</w:t>
      </w:r>
      <w:r w:rsidR="008E71F7">
        <w:t xml:space="preserve"> </w:t>
      </w:r>
      <w:proofErr w:type="spellStart"/>
      <w:r w:rsidR="008E71F7">
        <w:t>sedang</w:t>
      </w:r>
      <w:proofErr w:type="spellEnd"/>
      <w:r w:rsidR="008E71F7">
        <w:t xml:space="preserve"> </w:t>
      </w:r>
      <w:proofErr w:type="spellStart"/>
      <w:r w:rsidR="008E71F7">
        <w:t>berjalan</w:t>
      </w:r>
      <w:proofErr w:type="spellEnd"/>
      <w:r w:rsidR="008E71F7">
        <w:t>.</w:t>
      </w:r>
      <w:r w:rsidR="006258D8">
        <w:t xml:space="preserve"> </w:t>
      </w:r>
      <w:proofErr w:type="spellStart"/>
      <w:r w:rsidR="001A42E0">
        <w:t>Analisis</w:t>
      </w:r>
      <w:proofErr w:type="spellEnd"/>
      <w:r w:rsidR="001A42E0">
        <w:t xml:space="preserve"> </w:t>
      </w:r>
      <w:proofErr w:type="spellStart"/>
      <w:r w:rsidR="001A42E0">
        <w:t>statistik</w:t>
      </w:r>
      <w:proofErr w:type="spellEnd"/>
      <w:r w:rsidR="001A42E0">
        <w:t xml:space="preserve"> yang dilakukan </w:t>
      </w:r>
      <w:proofErr w:type="spellStart"/>
      <w:r w:rsidR="001A42E0">
        <w:t>adalah</w:t>
      </w:r>
      <w:proofErr w:type="spellEnd"/>
      <w:r w:rsidR="001A42E0">
        <w:t xml:space="preserve"> Uji t-</w:t>
      </w:r>
      <w:proofErr w:type="spellStart"/>
      <w:r w:rsidR="001A42E0">
        <w:t>pasangan</w:t>
      </w:r>
      <w:proofErr w:type="spellEnd"/>
      <w:r w:rsidR="001A42E0">
        <w:t>. Uji t-</w:t>
      </w:r>
      <w:proofErr w:type="spellStart"/>
      <w:r w:rsidR="001A42E0">
        <w:t>pasangan</w:t>
      </w:r>
      <w:proofErr w:type="spellEnd"/>
      <w:r w:rsidR="001A42E0">
        <w:t xml:space="preserve"> </w:t>
      </w:r>
      <w:proofErr w:type="spellStart"/>
      <w:r w:rsidR="001A42E0">
        <w:t>merupakan</w:t>
      </w:r>
      <w:proofErr w:type="spellEnd"/>
      <w:r w:rsidR="001A42E0">
        <w:t xml:space="preserve"> </w:t>
      </w:r>
      <w:proofErr w:type="spellStart"/>
      <w:r w:rsidR="001A42E0">
        <w:t>jenis</w:t>
      </w:r>
      <w:proofErr w:type="spellEnd"/>
      <w:r w:rsidR="001A42E0">
        <w:t xml:space="preserve"> pengujian yang </w:t>
      </w:r>
      <w:proofErr w:type="spellStart"/>
      <w:r w:rsidR="009F400B">
        <w:t>digunakan</w:t>
      </w:r>
      <w:proofErr w:type="spellEnd"/>
      <w:r w:rsidR="009F400B">
        <w:t xml:space="preserve"> untuk </w:t>
      </w:r>
      <w:proofErr w:type="spellStart"/>
      <w:r w:rsidR="009F400B">
        <w:t>menganalisis</w:t>
      </w:r>
      <w:proofErr w:type="spellEnd"/>
      <w:r w:rsidR="009F400B">
        <w:t xml:space="preserve"> </w:t>
      </w:r>
      <w:proofErr w:type="spellStart"/>
      <w:r w:rsidR="009F400B">
        <w:t>hubungan</w:t>
      </w:r>
      <w:proofErr w:type="spellEnd"/>
      <w:r w:rsidR="009F400B">
        <w:t xml:space="preserve"> </w:t>
      </w:r>
      <w:proofErr w:type="spellStart"/>
      <w:r w:rsidR="009F400B">
        <w:t>kelompok</w:t>
      </w:r>
      <w:proofErr w:type="spellEnd"/>
      <w:r w:rsidR="009F400B">
        <w:t xml:space="preserve"> yang </w:t>
      </w:r>
      <w:proofErr w:type="spellStart"/>
      <w:r w:rsidR="009F400B">
        <w:t>sama</w:t>
      </w:r>
      <w:proofErr w:type="spellEnd"/>
      <w:r w:rsidR="009F400B">
        <w:t xml:space="preserve"> dengan </w:t>
      </w:r>
      <w:proofErr w:type="spellStart"/>
      <w:r w:rsidR="009F400B">
        <w:t>perlakuan</w:t>
      </w:r>
      <w:proofErr w:type="spellEnd"/>
      <w:r w:rsidR="009F400B">
        <w:t xml:space="preserve"> yang </w:t>
      </w:r>
      <w:proofErr w:type="spellStart"/>
      <w:r w:rsidR="009F400B">
        <w:t>berbeda</w:t>
      </w:r>
      <w:proofErr w:type="spellEnd"/>
      <w:r w:rsidR="009F400B">
        <w:t xml:space="preserve"> </w:t>
      </w:r>
      <w:r w:rsidR="009F400B">
        <w:fldChar w:fldCharType="begin" w:fldLock="1"/>
      </w:r>
      <w:r w:rsidR="00BC4F07">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9F400B">
        <w:fldChar w:fldCharType="separate"/>
      </w:r>
      <w:r w:rsidR="009F400B" w:rsidRPr="009F400B">
        <w:rPr>
          <w:noProof/>
        </w:rPr>
        <w:t>(Harinaldi, 2005)</w:t>
      </w:r>
      <w:r w:rsidR="009F400B">
        <w:fldChar w:fldCharType="end"/>
      </w:r>
      <w:r w:rsidR="009F400B">
        <w:t>.</w:t>
      </w:r>
      <w:r w:rsidR="00F90E55">
        <w:t xml:space="preserve"> </w:t>
      </w:r>
      <w:proofErr w:type="spellStart"/>
      <w:r w:rsidR="00270AFB">
        <w:t>Dalam</w:t>
      </w:r>
      <w:proofErr w:type="spellEnd"/>
      <w:r w:rsidR="00270AFB">
        <w:t xml:space="preserve"> </w:t>
      </w:r>
      <w:proofErr w:type="spellStart"/>
      <w:r w:rsidR="00270AFB">
        <w:t>praktiknya</w:t>
      </w:r>
      <w:proofErr w:type="spellEnd"/>
      <w:r w:rsidR="00270AFB">
        <w:t xml:space="preserve"> </w:t>
      </w:r>
      <w:proofErr w:type="spellStart"/>
      <w:r w:rsidR="00270AFB">
        <w:t>digunakan</w:t>
      </w:r>
      <w:proofErr w:type="spellEnd"/>
      <w:r w:rsidR="00270AFB">
        <w:t xml:space="preserve"> dua </w:t>
      </w:r>
      <w:proofErr w:type="spellStart"/>
      <w:r w:rsidR="00270AFB">
        <w:t>buah</w:t>
      </w:r>
      <w:proofErr w:type="spellEnd"/>
      <w:r w:rsidR="00270AFB">
        <w:t xml:space="preserve"> </w:t>
      </w:r>
      <w:proofErr w:type="spellStart"/>
      <w:r w:rsidR="00270AFB">
        <w:t>hipotesis</w:t>
      </w:r>
      <w:proofErr w:type="spellEnd"/>
      <w:r w:rsidR="00270AFB">
        <w:t xml:space="preserve"> </w:t>
      </w:r>
      <w:proofErr w:type="spellStart"/>
      <w:r w:rsidR="00270AFB">
        <w:t>yaitu</w:t>
      </w:r>
      <w:proofErr w:type="spellEnd"/>
      <w:r w:rsidR="00270AFB">
        <w:t xml:space="preserve"> </w:t>
      </w:r>
      <w:proofErr w:type="spellStart"/>
      <w:r w:rsidR="00270AFB">
        <w:t>hipotesis</w:t>
      </w:r>
      <w:proofErr w:type="spellEnd"/>
      <w:r w:rsidR="00270AFB">
        <w:t xml:space="preserve"> null (H</w:t>
      </w:r>
      <w:r w:rsidR="00270AFB">
        <w:rPr>
          <w:vertAlign w:val="subscript"/>
        </w:rPr>
        <w:t>0</w:t>
      </w:r>
      <w:r w:rsidR="00270AFB">
        <w:t xml:space="preserve">) dan </w:t>
      </w:r>
      <w:proofErr w:type="spellStart"/>
      <w:r w:rsidR="00270AFB">
        <w:t>hipotesis</w:t>
      </w:r>
      <w:proofErr w:type="spellEnd"/>
      <w:r w:rsidR="00270AFB">
        <w:t xml:space="preserve"> </w:t>
      </w:r>
      <w:proofErr w:type="spellStart"/>
      <w:r w:rsidR="00270AFB">
        <w:t>alternatif</w:t>
      </w:r>
      <w:proofErr w:type="spellEnd"/>
      <w:r w:rsidR="00270AFB">
        <w:t xml:space="preserve"> (H</w:t>
      </w:r>
      <w:r w:rsidR="00270AFB">
        <w:rPr>
          <w:vertAlign w:val="subscript"/>
        </w:rPr>
        <w:t>1</w:t>
      </w:r>
      <w:r w:rsidR="00270AFB">
        <w:t>), di mana H</w:t>
      </w:r>
      <w:r w:rsidR="00270AFB">
        <w:rPr>
          <w:vertAlign w:val="subscript"/>
        </w:rPr>
        <w:t xml:space="preserve">0 </w:t>
      </w:r>
      <w:proofErr w:type="spellStart"/>
      <w:r w:rsidR="00270AFB">
        <w:t>merupakan</w:t>
      </w:r>
      <w:proofErr w:type="spellEnd"/>
      <w:r w:rsidR="00270AFB">
        <w:t xml:space="preserve"> </w:t>
      </w:r>
      <w:proofErr w:type="spellStart"/>
      <w:r w:rsidR="00270AFB">
        <w:t>hipotesis</w:t>
      </w:r>
      <w:proofErr w:type="spellEnd"/>
      <w:r w:rsidR="00270AFB">
        <w:t xml:space="preserve"> yang </w:t>
      </w:r>
      <w:proofErr w:type="spellStart"/>
      <w:r w:rsidR="00270AFB">
        <w:t>menyatakan</w:t>
      </w:r>
      <w:proofErr w:type="spellEnd"/>
      <w:r w:rsidR="00270AFB">
        <w:t xml:space="preserve"> </w:t>
      </w:r>
      <w:proofErr w:type="spellStart"/>
      <w:r w:rsidR="00270AFB">
        <w:t>bahwa</w:t>
      </w:r>
      <w:proofErr w:type="spellEnd"/>
      <w:r w:rsidR="00270AFB">
        <w:t xml:space="preserve"> tidak </w:t>
      </w:r>
      <w:proofErr w:type="spellStart"/>
      <w:r w:rsidR="00270AFB">
        <w:t>ada</w:t>
      </w:r>
      <w:proofErr w:type="spellEnd"/>
      <w:r w:rsidR="00270AFB">
        <w:t xml:space="preserve"> </w:t>
      </w:r>
      <w:proofErr w:type="spellStart"/>
      <w:r w:rsidR="00270AFB">
        <w:t>perbedaan</w:t>
      </w:r>
      <w:proofErr w:type="spellEnd"/>
      <w:r w:rsidR="00270AFB">
        <w:t xml:space="preserve"> </w:t>
      </w:r>
      <w:proofErr w:type="spellStart"/>
      <w:r w:rsidR="00270AFB">
        <w:t>signifikan</w:t>
      </w:r>
      <w:proofErr w:type="spellEnd"/>
      <w:r w:rsidR="00270AFB">
        <w:t xml:space="preserve"> </w:t>
      </w:r>
      <w:proofErr w:type="spellStart"/>
      <w:r w:rsidR="00270AFB">
        <w:t>antar</w:t>
      </w:r>
      <w:proofErr w:type="spellEnd"/>
      <w:r w:rsidR="00270AFB">
        <w:t xml:space="preserve"> dua </w:t>
      </w:r>
      <w:proofErr w:type="spellStart"/>
      <w:r w:rsidR="00270AFB">
        <w:t>perlakuan</w:t>
      </w:r>
      <w:proofErr w:type="spellEnd"/>
      <w:r w:rsidR="00270AFB">
        <w:t xml:space="preserve"> dan H</w:t>
      </w:r>
      <w:r w:rsidR="00270AFB">
        <w:rPr>
          <w:vertAlign w:val="subscript"/>
        </w:rPr>
        <w:t>1</w:t>
      </w:r>
      <w:r w:rsidR="00270AFB">
        <w:t xml:space="preserve"> </w:t>
      </w:r>
      <w:proofErr w:type="spellStart"/>
      <w:r w:rsidR="00270AFB">
        <w:t>merupakan</w:t>
      </w:r>
      <w:proofErr w:type="spellEnd"/>
      <w:r w:rsidR="00270AFB">
        <w:t xml:space="preserve"> </w:t>
      </w:r>
      <w:proofErr w:type="spellStart"/>
      <w:r w:rsidR="00270AFB">
        <w:t>hipotesis</w:t>
      </w:r>
      <w:proofErr w:type="spellEnd"/>
      <w:r w:rsidR="00270AFB">
        <w:t xml:space="preserve"> yang </w:t>
      </w:r>
      <w:proofErr w:type="spellStart"/>
      <w:r w:rsidR="00270AFB">
        <w:t>menyatakan</w:t>
      </w:r>
      <w:proofErr w:type="spellEnd"/>
      <w:r w:rsidR="00270AFB">
        <w:t xml:space="preserve"> </w:t>
      </w:r>
      <w:proofErr w:type="spellStart"/>
      <w:r w:rsidR="008B0FAF">
        <w:t>bahwa</w:t>
      </w:r>
      <w:proofErr w:type="spellEnd"/>
      <w:r w:rsidR="008B0FAF">
        <w:t xml:space="preserve"> </w:t>
      </w:r>
      <w:proofErr w:type="spellStart"/>
      <w:r w:rsidR="008B0FAF">
        <w:t>terdapat</w:t>
      </w:r>
      <w:proofErr w:type="spellEnd"/>
      <w:r w:rsidR="008B0FAF">
        <w:t xml:space="preserve"> </w:t>
      </w:r>
      <w:proofErr w:type="spellStart"/>
      <w:r w:rsidR="008B0FAF">
        <w:t>perbedaan</w:t>
      </w:r>
      <w:proofErr w:type="spellEnd"/>
      <w:r w:rsidR="008B0FAF">
        <w:t xml:space="preserve"> </w:t>
      </w:r>
      <w:proofErr w:type="spellStart"/>
      <w:r w:rsidR="008B0FAF">
        <w:t>antara</w:t>
      </w:r>
      <w:proofErr w:type="spellEnd"/>
      <w:r w:rsidR="008B0FAF">
        <w:t xml:space="preserve"> dua </w:t>
      </w:r>
      <w:proofErr w:type="spellStart"/>
      <w:r w:rsidR="008B0FAF">
        <w:t>perlakuan</w:t>
      </w:r>
      <w:proofErr w:type="spellEnd"/>
      <w:r w:rsidR="008B0FAF">
        <w:t xml:space="preserve"> pada </w:t>
      </w:r>
      <w:proofErr w:type="spellStart"/>
      <w:r w:rsidR="008B0FAF">
        <w:t>kelompok</w:t>
      </w:r>
      <w:proofErr w:type="spellEnd"/>
      <w:r w:rsidR="008B0FAF">
        <w:t xml:space="preserve"> yang </w:t>
      </w:r>
      <w:proofErr w:type="spellStart"/>
      <w:r w:rsidR="008B0FAF">
        <w:t>sama</w:t>
      </w:r>
      <w:proofErr w:type="spellEnd"/>
      <w:r w:rsidR="008B0FAF">
        <w:t xml:space="preserve"> </w:t>
      </w:r>
      <w:r w:rsidR="00BC4F07">
        <w:fldChar w:fldCharType="begin" w:fldLock="1"/>
      </w:r>
      <w:r w:rsidR="001C47C8">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BC4F07">
        <w:fldChar w:fldCharType="separate"/>
      </w:r>
      <w:r w:rsidR="00BC4F07" w:rsidRPr="00BC4F07">
        <w:rPr>
          <w:noProof/>
        </w:rPr>
        <w:t>(Harinaldi, 2005)</w:t>
      </w:r>
      <w:r w:rsidR="00BC4F07">
        <w:fldChar w:fldCharType="end"/>
      </w:r>
      <w:r w:rsidR="008B0FAF">
        <w:t>.</w:t>
      </w:r>
      <w:r w:rsidR="004B2584">
        <w:t xml:space="preserve"> </w:t>
      </w:r>
      <w:r w:rsidR="008823A1" w:rsidRPr="00AE58C4">
        <w:rPr>
          <w:i/>
          <w:iCs/>
        </w:rPr>
        <w:t>Percent error</w:t>
      </w:r>
      <w:r w:rsidR="00C844B0">
        <w:t xml:space="preserve"> (</w:t>
      </w:r>
      <w:r w:rsidR="008823A1">
        <w:t xml:space="preserve">ɑ) </w:t>
      </w:r>
      <w:proofErr w:type="spellStart"/>
      <w:r w:rsidR="008823A1">
        <w:t>merupakan</w:t>
      </w:r>
      <w:proofErr w:type="spellEnd"/>
      <w:r w:rsidR="008823A1">
        <w:t xml:space="preserve"> parameter yang </w:t>
      </w:r>
      <w:proofErr w:type="spellStart"/>
      <w:r w:rsidR="008823A1">
        <w:t>berapa</w:t>
      </w:r>
      <w:proofErr w:type="spellEnd"/>
      <w:r w:rsidR="008823A1">
        <w:t xml:space="preserve"> </w:t>
      </w:r>
      <w:proofErr w:type="spellStart"/>
      <w:r w:rsidR="008823A1">
        <w:t>besar</w:t>
      </w:r>
      <w:proofErr w:type="spellEnd"/>
      <w:r w:rsidR="008823A1">
        <w:t xml:space="preserve"> error yang </w:t>
      </w:r>
      <w:proofErr w:type="spellStart"/>
      <w:r w:rsidR="008823A1">
        <w:t>mungkin</w:t>
      </w:r>
      <w:proofErr w:type="spellEnd"/>
      <w:r w:rsidR="008823A1">
        <w:t xml:space="preserve"> </w:t>
      </w:r>
      <w:proofErr w:type="spellStart"/>
      <w:r w:rsidR="008823A1">
        <w:t>terjadi</w:t>
      </w:r>
      <w:proofErr w:type="spellEnd"/>
      <w:r w:rsidR="001C47C8">
        <w:t xml:space="preserve">, </w:t>
      </w:r>
      <w:proofErr w:type="spellStart"/>
      <w:r w:rsidR="001C47C8">
        <w:t>semakin</w:t>
      </w:r>
      <w:proofErr w:type="spellEnd"/>
      <w:r w:rsidR="001C47C8">
        <w:t xml:space="preserve"> </w:t>
      </w:r>
      <w:proofErr w:type="spellStart"/>
      <w:r w:rsidR="001C47C8">
        <w:t>kecil</w:t>
      </w:r>
      <w:proofErr w:type="spellEnd"/>
      <w:r w:rsidR="001C47C8">
        <w:t xml:space="preserve"> </w:t>
      </w:r>
      <w:proofErr w:type="spellStart"/>
      <w:r w:rsidR="001C47C8">
        <w:t>nilai</w:t>
      </w:r>
      <w:proofErr w:type="spellEnd"/>
      <w:r w:rsidR="001C47C8">
        <w:t xml:space="preserve"> ɑ, </w:t>
      </w:r>
      <w:proofErr w:type="spellStart"/>
      <w:r w:rsidR="001C47C8">
        <w:t>maka</w:t>
      </w:r>
      <w:proofErr w:type="spellEnd"/>
      <w:r w:rsidR="001C47C8">
        <w:t xml:space="preserve"> </w:t>
      </w:r>
      <w:proofErr w:type="spellStart"/>
      <w:r w:rsidR="001C47C8">
        <w:t>semakin</w:t>
      </w:r>
      <w:proofErr w:type="spellEnd"/>
      <w:r w:rsidR="001C47C8">
        <w:t xml:space="preserve"> </w:t>
      </w:r>
      <w:proofErr w:type="spellStart"/>
      <w:r w:rsidR="001C47C8">
        <w:t>besar</w:t>
      </w:r>
      <w:proofErr w:type="spellEnd"/>
      <w:r w:rsidR="001C47C8">
        <w:t xml:space="preserve"> </w:t>
      </w:r>
      <w:proofErr w:type="spellStart"/>
      <w:r w:rsidR="001C47C8">
        <w:t>kepercayaan</w:t>
      </w:r>
      <w:proofErr w:type="spellEnd"/>
      <w:r w:rsidR="001C47C8">
        <w:t xml:space="preserve"> </w:t>
      </w:r>
      <w:proofErr w:type="spellStart"/>
      <w:r w:rsidR="001C47C8">
        <w:t>atas</w:t>
      </w:r>
      <w:proofErr w:type="spellEnd"/>
      <w:r w:rsidR="001C47C8">
        <w:t xml:space="preserve"> data </w:t>
      </w:r>
      <w:proofErr w:type="spellStart"/>
      <w:r w:rsidR="001C47C8">
        <w:t>tersebut</w:t>
      </w:r>
      <w:proofErr w:type="spellEnd"/>
      <w:r w:rsidR="001C47C8">
        <w:t xml:space="preserve"> </w:t>
      </w:r>
      <w:r w:rsidR="001C47C8">
        <w:fldChar w:fldCharType="begin" w:fldLock="1"/>
      </w:r>
      <w:r w:rsidR="00E25CD8">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1C47C8">
        <w:fldChar w:fldCharType="separate"/>
      </w:r>
      <w:r w:rsidR="001C47C8" w:rsidRPr="001C47C8">
        <w:rPr>
          <w:noProof/>
        </w:rPr>
        <w:t>(Harinaldi, 2005)</w:t>
      </w:r>
      <w:r w:rsidR="001C47C8">
        <w:fldChar w:fldCharType="end"/>
      </w:r>
      <w:r w:rsidR="001C47C8">
        <w:t>.</w:t>
      </w:r>
      <w:r w:rsidR="00A4210C">
        <w:t xml:space="preserve"> </w:t>
      </w:r>
      <w:proofErr w:type="spellStart"/>
      <w:r w:rsidR="00A4210C">
        <w:t>Derajat</w:t>
      </w:r>
      <w:proofErr w:type="spellEnd"/>
      <w:r w:rsidR="00A4210C">
        <w:t xml:space="preserve"> </w:t>
      </w:r>
      <w:proofErr w:type="spellStart"/>
      <w:r w:rsidR="00A4210C">
        <w:t>kebebasan</w:t>
      </w:r>
      <w:proofErr w:type="spellEnd"/>
      <w:r w:rsidR="00A4210C">
        <w:t xml:space="preserve"> </w:t>
      </w:r>
      <w:proofErr w:type="spellStart"/>
      <w:r w:rsidR="00A4210C">
        <w:t>adalah</w:t>
      </w:r>
      <w:proofErr w:type="spellEnd"/>
      <w:r w:rsidR="00A4210C">
        <w:t xml:space="preserve"> </w:t>
      </w:r>
      <w:proofErr w:type="spellStart"/>
      <w:r w:rsidR="00A4210C">
        <w:t>jumlah</w:t>
      </w:r>
      <w:proofErr w:type="spellEnd"/>
      <w:r w:rsidR="00A4210C">
        <w:t xml:space="preserve"> </w:t>
      </w:r>
      <w:proofErr w:type="spellStart"/>
      <w:r w:rsidR="00A4210C">
        <w:t>informasi</w:t>
      </w:r>
      <w:proofErr w:type="spellEnd"/>
      <w:r w:rsidR="00A4210C">
        <w:t xml:space="preserve"> yang </w:t>
      </w:r>
      <w:proofErr w:type="spellStart"/>
      <w:r w:rsidR="00A4210C">
        <w:t>dapat</w:t>
      </w:r>
      <w:proofErr w:type="spellEnd"/>
      <w:r w:rsidR="00A4210C">
        <w:t xml:space="preserve"> </w:t>
      </w:r>
      <w:proofErr w:type="spellStart"/>
      <w:r w:rsidR="00A4210C">
        <w:t>digunakan</w:t>
      </w:r>
      <w:proofErr w:type="spellEnd"/>
      <w:r w:rsidR="00A4210C">
        <w:t xml:space="preserve"> untuk </w:t>
      </w:r>
      <w:proofErr w:type="spellStart"/>
      <w:r w:rsidR="00A4210C">
        <w:t>membuat</w:t>
      </w:r>
      <w:proofErr w:type="spellEnd"/>
      <w:r w:rsidR="00A4210C">
        <w:t xml:space="preserve"> </w:t>
      </w:r>
      <w:proofErr w:type="spellStart"/>
      <w:r w:rsidR="00A4210C">
        <w:t>estimasi</w:t>
      </w:r>
      <w:proofErr w:type="spellEnd"/>
      <w:r w:rsidR="00A4210C">
        <w:t xml:space="preserve">. Daerah </w:t>
      </w:r>
      <w:proofErr w:type="spellStart"/>
      <w:r w:rsidR="00A4210C">
        <w:t>penolakan</w:t>
      </w:r>
      <w:proofErr w:type="spellEnd"/>
      <w:r w:rsidR="00A4210C">
        <w:t xml:space="preserve"> </w:t>
      </w:r>
      <w:proofErr w:type="spellStart"/>
      <w:r w:rsidR="00A4210C">
        <w:t>ditentukan</w:t>
      </w:r>
      <w:proofErr w:type="spellEnd"/>
      <w:r w:rsidR="00A4210C">
        <w:t xml:space="preserve"> </w:t>
      </w:r>
      <w:proofErr w:type="spellStart"/>
      <w:r w:rsidR="00A4210C">
        <w:t>dari</w:t>
      </w:r>
      <w:proofErr w:type="spellEnd"/>
      <w:r w:rsidR="00A4210C">
        <w:t xml:space="preserve"> </w:t>
      </w:r>
      <w:proofErr w:type="spellStart"/>
      <w:r w:rsidR="00A4210C">
        <w:t>jumlah</w:t>
      </w:r>
      <w:proofErr w:type="spellEnd"/>
      <w:r w:rsidR="00A4210C">
        <w:t xml:space="preserve"> </w:t>
      </w:r>
      <w:proofErr w:type="spellStart"/>
      <w:r w:rsidR="00A4210C">
        <w:t>derajat</w:t>
      </w:r>
      <w:proofErr w:type="spellEnd"/>
      <w:r w:rsidR="00A4210C">
        <w:t xml:space="preserve"> </w:t>
      </w:r>
      <w:proofErr w:type="spellStart"/>
      <w:r w:rsidR="00A4210C">
        <w:t>kebebasan</w:t>
      </w:r>
      <w:proofErr w:type="spellEnd"/>
      <w:r w:rsidR="00A4210C">
        <w:t xml:space="preserve"> dan </w:t>
      </w:r>
      <w:proofErr w:type="spellStart"/>
      <w:r w:rsidR="00A4210C">
        <w:t>tingkat</w:t>
      </w:r>
      <w:proofErr w:type="spellEnd"/>
      <w:r w:rsidR="00A4210C">
        <w:t xml:space="preserve"> </w:t>
      </w:r>
      <w:proofErr w:type="spellStart"/>
      <w:r w:rsidR="00A4210C">
        <w:t>kepercayaan</w:t>
      </w:r>
      <w:proofErr w:type="spellEnd"/>
      <w:r w:rsidR="00A4210C">
        <w:t xml:space="preserve"> dengan </w:t>
      </w:r>
      <w:proofErr w:type="spellStart"/>
      <w:r w:rsidR="00A4210C">
        <w:t>melihat</w:t>
      </w:r>
      <w:proofErr w:type="spellEnd"/>
      <w:r w:rsidR="00A4210C">
        <w:t xml:space="preserve"> </w:t>
      </w:r>
      <w:proofErr w:type="spellStart"/>
      <w:r w:rsidR="00A4210C">
        <w:t>tabel</w:t>
      </w:r>
      <w:proofErr w:type="spellEnd"/>
      <w:r w:rsidR="00A4210C">
        <w:t xml:space="preserve"> </w:t>
      </w:r>
      <w:proofErr w:type="spellStart"/>
      <w:r w:rsidR="00A4210C">
        <w:t>distribusi</w:t>
      </w:r>
      <w:proofErr w:type="spellEnd"/>
      <w:r w:rsidR="00A4210C">
        <w:t xml:space="preserve"> t</w:t>
      </w:r>
      <w:r w:rsidR="00E25CD8">
        <w:t xml:space="preserve"> </w:t>
      </w:r>
      <w:r w:rsidR="00E25CD8">
        <w:fldChar w:fldCharType="begin" w:fldLock="1"/>
      </w:r>
      <w:r w:rsidR="00FE2E09">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E25CD8">
        <w:fldChar w:fldCharType="separate"/>
      </w:r>
      <w:r w:rsidR="00E25CD8" w:rsidRPr="00E25CD8">
        <w:rPr>
          <w:noProof/>
        </w:rPr>
        <w:t>(Harinaldi, 2005)</w:t>
      </w:r>
      <w:r w:rsidR="00E25CD8">
        <w:fldChar w:fldCharType="end"/>
      </w:r>
      <w:r w:rsidR="00A4210C">
        <w:t>.</w:t>
      </w:r>
      <w:r w:rsidR="00E25CD8">
        <w:t xml:space="preserve"> </w:t>
      </w:r>
      <w:proofErr w:type="spellStart"/>
      <w:r w:rsidR="00A4210C">
        <w:t>Perhitungan</w:t>
      </w:r>
      <w:proofErr w:type="spellEnd"/>
      <w:r w:rsidR="00E25CD8">
        <w:t xml:space="preserve"> </w:t>
      </w:r>
      <w:proofErr w:type="spellStart"/>
      <w:r w:rsidR="00A4210C">
        <w:t>rasio</w:t>
      </w:r>
      <w:proofErr w:type="spellEnd"/>
      <w:r w:rsidR="00A4210C">
        <w:t xml:space="preserve"> uji t-</w:t>
      </w:r>
      <w:proofErr w:type="spellStart"/>
      <w:r w:rsidR="00A4210C">
        <w:t>pasangan</w:t>
      </w:r>
      <w:proofErr w:type="spellEnd"/>
      <w:r w:rsidR="00A4210C">
        <w:t xml:space="preserve"> </w:t>
      </w:r>
      <w:proofErr w:type="spellStart"/>
      <w:r w:rsidR="00A4210C">
        <w:t>dapat</w:t>
      </w:r>
      <w:proofErr w:type="spellEnd"/>
      <w:r w:rsidR="00A4210C">
        <w:t xml:space="preserve"> </w:t>
      </w:r>
      <w:proofErr w:type="spellStart"/>
      <w:r w:rsidR="00A4210C">
        <w:t>menggunakan</w:t>
      </w:r>
      <w:proofErr w:type="spellEnd"/>
      <w:r w:rsidR="00C7020F">
        <w:t xml:space="preserve"> </w:t>
      </w:r>
      <w:proofErr w:type="spellStart"/>
      <w:r w:rsidR="00C7020F">
        <w:t>persamaan</w:t>
      </w:r>
      <w:proofErr w:type="spellEnd"/>
      <w:r w:rsidR="00C7020F">
        <w:t xml:space="preserve"> </w:t>
      </w:r>
    </w:p>
    <w:p w14:paraId="1DD17A0E" w14:textId="11846127" w:rsidR="00C7020F" w:rsidRPr="00D15BB4" w:rsidRDefault="009001E8" w:rsidP="00A4210C">
      <w:pPr>
        <w:spacing w:line="360" w:lineRule="auto"/>
        <w:rPr>
          <w:rFonts w:eastAsiaTheme="minorEastAsia"/>
        </w:rPr>
      </w:pPr>
      <m:oMathPara>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num>
            <m:den>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x</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y</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y</m:t>
                          </m:r>
                        </m:sub>
                      </m:sSub>
                    </m:den>
                  </m:f>
                </m:e>
              </m:rad>
            </m:den>
          </m:f>
        </m:oMath>
      </m:oMathPara>
    </w:p>
    <w:p w14:paraId="45FB64BA" w14:textId="0E17BB62" w:rsidR="00D15BB4" w:rsidRPr="00270AFB" w:rsidRDefault="00D15BB4" w:rsidP="00F22F5A">
      <w:pPr>
        <w:pStyle w:val="Caption"/>
      </w:pPr>
      <w:r>
        <w:t xml:space="preserve">  </w:t>
      </w:r>
      <w:fldSimple w:instr=" STYLEREF 1 \s ">
        <w:r w:rsidR="00A47A89">
          <w:rPr>
            <w:noProof/>
          </w:rPr>
          <w:t>2</w:t>
        </w:r>
      </w:fldSimple>
      <w:r>
        <w:t>.</w:t>
      </w:r>
      <w:fldSimple w:instr=" SEQ _ \* ARABIC \s 1 ">
        <w:r w:rsidR="00A47A89">
          <w:rPr>
            <w:noProof/>
          </w:rPr>
          <w:t>1</w:t>
        </w:r>
      </w:fldSimple>
    </w:p>
    <w:p w14:paraId="6EDE703C" w14:textId="6E491523" w:rsidR="004857CD" w:rsidRDefault="000D114A" w:rsidP="005121B5">
      <w:pPr>
        <w:spacing w:line="360" w:lineRule="auto"/>
      </w:pPr>
      <w:r>
        <w:t>Di mana:</w:t>
      </w:r>
    </w:p>
    <w:p w14:paraId="7E47CE94" w14:textId="0FC77C17" w:rsidR="000D114A" w:rsidRDefault="0095341F" w:rsidP="005121B5">
      <w:pPr>
        <w:spacing w:line="360" w:lineRule="auto"/>
      </w:pPr>
      <w:r>
        <w:t xml:space="preserve">M = </w:t>
      </w:r>
      <w:proofErr w:type="spellStart"/>
      <w:r>
        <w:t>Rerata</w:t>
      </w:r>
      <w:proofErr w:type="spellEnd"/>
      <w:r>
        <w:t xml:space="preserve"> </w:t>
      </w:r>
      <w:proofErr w:type="spellStart"/>
      <w:r>
        <w:t>kelompok</w:t>
      </w:r>
      <w:proofErr w:type="spellEnd"/>
      <w:r>
        <w:t xml:space="preserve"> data</w:t>
      </w:r>
    </w:p>
    <w:p w14:paraId="1DEC23B5" w14:textId="31376F27" w:rsidR="0095341F" w:rsidRDefault="0095341F" w:rsidP="005121B5">
      <w:pPr>
        <w:spacing w:line="360" w:lineRule="auto"/>
      </w:pPr>
      <w:r>
        <w:t xml:space="preserve">S = </w:t>
      </w:r>
      <w:proofErr w:type="spellStart"/>
      <w:r>
        <w:t>Standar</w:t>
      </w:r>
      <w:proofErr w:type="spellEnd"/>
      <w:r>
        <w:t xml:space="preserve"> </w:t>
      </w:r>
      <w:proofErr w:type="spellStart"/>
      <w:r>
        <w:t>deviasi</w:t>
      </w:r>
      <w:proofErr w:type="spellEnd"/>
      <w:r>
        <w:t xml:space="preserve"> </w:t>
      </w:r>
      <w:proofErr w:type="spellStart"/>
      <w:r>
        <w:t>dari</w:t>
      </w:r>
      <w:proofErr w:type="spellEnd"/>
      <w:r>
        <w:t xml:space="preserve"> </w:t>
      </w:r>
      <w:proofErr w:type="spellStart"/>
      <w:r>
        <w:t>kelompok</w:t>
      </w:r>
      <w:proofErr w:type="spellEnd"/>
      <w:r>
        <w:t xml:space="preserve"> data</w:t>
      </w:r>
    </w:p>
    <w:p w14:paraId="31127445" w14:textId="76175D7E" w:rsidR="0095341F" w:rsidRDefault="0095341F" w:rsidP="005121B5">
      <w:pPr>
        <w:spacing w:line="360" w:lineRule="auto"/>
      </w:pPr>
      <w:r>
        <w:lastRenderedPageBreak/>
        <w:t xml:space="preserve">n = </w:t>
      </w:r>
      <w:proofErr w:type="spellStart"/>
      <w:r>
        <w:t>Jumlah</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kelompok</w:t>
      </w:r>
      <w:proofErr w:type="spellEnd"/>
    </w:p>
    <w:p w14:paraId="679AFF0A" w14:textId="77777777" w:rsidR="000D114A" w:rsidRDefault="000D114A" w:rsidP="005121B5">
      <w:pPr>
        <w:spacing w:line="360" w:lineRule="auto"/>
      </w:pPr>
    </w:p>
    <w:p w14:paraId="5785EF37" w14:textId="77777777" w:rsidR="004857CD" w:rsidRDefault="004857CD" w:rsidP="00D02935">
      <w:pPr>
        <w:spacing w:line="360" w:lineRule="auto"/>
      </w:pPr>
    </w:p>
    <w:p w14:paraId="252D428A" w14:textId="169EDCB0" w:rsidR="00E53F7E" w:rsidRDefault="00E53F7E" w:rsidP="00D02935">
      <w:pPr>
        <w:spacing w:line="360" w:lineRule="auto"/>
        <w:sectPr w:rsidR="00E53F7E" w:rsidSect="00AF2C35">
          <w:headerReference w:type="even" r:id="rId48"/>
          <w:headerReference w:type="first" r:id="rId49"/>
          <w:footerReference w:type="first" r:id="rId50"/>
          <w:pgSz w:w="11906" w:h="16838" w:code="9"/>
          <w:pgMar w:top="1701" w:right="1701" w:bottom="1701" w:left="1701" w:header="720" w:footer="720" w:gutter="0"/>
          <w:cols w:space="720"/>
          <w:titlePg/>
          <w:docGrid w:linePitch="360"/>
        </w:sectPr>
      </w:pPr>
    </w:p>
    <w:bookmarkStart w:id="1665" w:name="_Toc127003394"/>
    <w:p w14:paraId="6B742C76" w14:textId="7C1E5CB3" w:rsidR="00D02935" w:rsidRDefault="00105420" w:rsidP="00590820">
      <w:pPr>
        <w:pStyle w:val="Heading1"/>
      </w:pPr>
      <w:customXmlInsRangeStart w:id="1666" w:author="ilham.nur@office.ui.ac.id [2]" w:date="2023-01-25T05:00:00Z"/>
      <w:sdt>
        <w:sdtPr>
          <w:id w:val="1739440560"/>
          <w:docPartObj>
            <w:docPartGallery w:val="Watermarks"/>
          </w:docPartObj>
        </w:sdtPr>
        <w:sdtEndPr/>
        <w:sdtContent>
          <w:customXmlInsRangeEnd w:id="1666"/>
          <w:ins w:id="1667" w:author="ilham.nur@office.ui.ac.id [2]" w:date="2023-01-25T05:00:00Z">
            <w:r w:rsidR="00EF0852">
              <w:rPr>
                <w:noProof/>
              </w:rPr>
              <w:drawing>
                <wp:anchor distT="0" distB="0" distL="114300" distR="114300" simplePos="0" relativeHeight="251658242" behindDoc="1" locked="0" layoutInCell="0" allowOverlap="1" wp14:anchorId="202CC17B" wp14:editId="375FA794">
                  <wp:simplePos x="0" y="0"/>
                  <wp:positionH relativeFrom="margin">
                    <wp:align>center</wp:align>
                  </wp:positionH>
                  <wp:positionV relativeFrom="margin">
                    <wp:align>center</wp:align>
                  </wp:positionV>
                  <wp:extent cx="3810000" cy="38100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customXmlInsRangeStart w:id="1668" w:author="ilham.nur@office.ui.ac.id [2]" w:date="2023-01-25T05:00:00Z"/>
        </w:sdtContent>
      </w:sdt>
      <w:customXmlInsRangeEnd w:id="1668"/>
      <w:r w:rsidR="00590820">
        <w:br/>
      </w:r>
      <w:bookmarkStart w:id="1669" w:name="_Toc120139658"/>
      <w:r w:rsidR="00B34916">
        <w:t xml:space="preserve">METODOLOGI DAN PELAKSANAAN </w:t>
      </w:r>
      <w:r w:rsidR="00A02C16">
        <w:t>RISET</w:t>
      </w:r>
      <w:bookmarkEnd w:id="1669"/>
      <w:bookmarkEnd w:id="1665"/>
    </w:p>
    <w:p w14:paraId="04726098" w14:textId="77777777" w:rsidR="00C16B8A" w:rsidRDefault="00C16B8A"/>
    <w:p w14:paraId="60D087CA" w14:textId="716DFFF2" w:rsidR="00447D37" w:rsidRDefault="00447D37">
      <w:pPr>
        <w:spacing w:line="360" w:lineRule="auto"/>
        <w:rPr>
          <w:ins w:id="1670" w:author="ilham.nur@office.ui.ac.id [2]" w:date="2023-01-22T21:54:00Z"/>
        </w:rPr>
        <w:pPrChange w:id="1671" w:author="ilham.nur@office.ui.ac.id [2]" w:date="2023-01-22T21:56:00Z">
          <w:pPr>
            <w:pStyle w:val="Heading2"/>
            <w:spacing w:line="360" w:lineRule="auto"/>
          </w:pPr>
        </w:pPrChange>
      </w:pPr>
      <w:ins w:id="1672" w:author="ilham.nur@office.ui.ac.id [2]" w:date="2023-01-22T21:54:00Z">
        <w:r>
          <w:t xml:space="preserve">Pada Bab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bagaimana</w:t>
        </w:r>
        <w:r w:rsidR="003F6C93">
          <w:t xml:space="preserve"> proses </w:t>
        </w:r>
      </w:ins>
      <w:proofErr w:type="spellStart"/>
      <w:ins w:id="1673" w:author="ilham.nur@office.ui.ac.id [2]" w:date="2023-01-22T21:55:00Z">
        <w:r w:rsidR="003F6C93">
          <w:t>perancangan</w:t>
        </w:r>
        <w:proofErr w:type="spellEnd"/>
        <w:r w:rsidR="003F6C93">
          <w:t xml:space="preserve"> </w:t>
        </w:r>
        <w:proofErr w:type="spellStart"/>
        <w:r w:rsidR="003F6C93">
          <w:t>sistem</w:t>
        </w:r>
        <w:proofErr w:type="spellEnd"/>
        <w:r w:rsidR="003F6C93">
          <w:t xml:space="preserve">, </w:t>
        </w:r>
        <w:proofErr w:type="spellStart"/>
        <w:r w:rsidR="003F6C93">
          <w:t>pembangunan</w:t>
        </w:r>
        <w:proofErr w:type="spellEnd"/>
        <w:r w:rsidR="003F6C93">
          <w:t xml:space="preserve"> </w:t>
        </w:r>
        <w:proofErr w:type="spellStart"/>
        <w:r w:rsidR="003F6C93">
          <w:t>sistem</w:t>
        </w:r>
        <w:proofErr w:type="spellEnd"/>
        <w:r w:rsidR="003F6C93">
          <w:t xml:space="preserve">, </w:t>
        </w:r>
        <w:proofErr w:type="spellStart"/>
        <w:r w:rsidR="003F6C93">
          <w:t>pengumpulan</w:t>
        </w:r>
        <w:proofErr w:type="spellEnd"/>
        <w:r w:rsidR="003F6C93">
          <w:t xml:space="preserve"> data</w:t>
        </w:r>
        <w:r w:rsidR="007C7F11">
          <w:t xml:space="preserve">, dan </w:t>
        </w:r>
        <w:proofErr w:type="spellStart"/>
        <w:r w:rsidR="007C7F11">
          <w:t>pengolahan</w:t>
        </w:r>
        <w:proofErr w:type="spellEnd"/>
        <w:r w:rsidR="007C7F11">
          <w:t xml:space="preserve"> data yang </w:t>
        </w:r>
        <w:proofErr w:type="spellStart"/>
        <w:r w:rsidR="007C7F11">
          <w:t>digunakan</w:t>
        </w:r>
        <w:proofErr w:type="spellEnd"/>
        <w:r w:rsidR="007C7F11">
          <w:t xml:space="preserve"> </w:t>
        </w:r>
        <w:proofErr w:type="spellStart"/>
        <w:r w:rsidR="007C7F11">
          <w:t>dalam</w:t>
        </w:r>
        <w:proofErr w:type="spellEnd"/>
        <w:r w:rsidR="007C7F11">
          <w:t xml:space="preserve"> </w:t>
        </w:r>
        <w:proofErr w:type="spellStart"/>
        <w:r w:rsidR="007C7F11">
          <w:t>penelitian</w:t>
        </w:r>
        <w:proofErr w:type="spellEnd"/>
        <w:r w:rsidR="007C7F11">
          <w:t xml:space="preserve"> </w:t>
        </w:r>
        <w:proofErr w:type="spellStart"/>
        <w:r w:rsidR="007C7F11">
          <w:t>ini</w:t>
        </w:r>
        <w:proofErr w:type="spellEnd"/>
        <w:r w:rsidR="007C7F11">
          <w:t>.</w:t>
        </w:r>
      </w:ins>
    </w:p>
    <w:p w14:paraId="6D1243FF" w14:textId="205B120F" w:rsidR="00447D37" w:rsidRDefault="00447D37" w:rsidP="00DC287F">
      <w:pPr>
        <w:pStyle w:val="Heading2"/>
        <w:spacing w:line="360" w:lineRule="auto"/>
        <w:rPr>
          <w:ins w:id="1674" w:author="ilham.nur@office.ui.ac.id [2]" w:date="2023-01-22T21:54:00Z"/>
        </w:rPr>
      </w:pPr>
      <w:bookmarkStart w:id="1675" w:name="_Toc127003395"/>
      <w:proofErr w:type="spellStart"/>
      <w:ins w:id="1676" w:author="ilham.nur@office.ui.ac.id [2]" w:date="2023-01-22T21:54:00Z">
        <w:r>
          <w:t>Profil</w:t>
        </w:r>
        <w:proofErr w:type="spellEnd"/>
        <w:r>
          <w:t xml:space="preserve"> Perusahaan</w:t>
        </w:r>
        <w:bookmarkEnd w:id="1675"/>
      </w:ins>
    </w:p>
    <w:p w14:paraId="0DC543DC" w14:textId="121D02A5" w:rsidR="000B4FE4" w:rsidRDefault="00611F12" w:rsidP="00DC287F">
      <w:pPr>
        <w:spacing w:line="360" w:lineRule="auto"/>
        <w:rPr>
          <w:ins w:id="1677" w:author="ilham.nur@office.ui.ac.id [2]" w:date="2023-01-23T06:43:00Z"/>
        </w:rPr>
      </w:pPr>
      <w:ins w:id="1678" w:author="ilham.nur@office.ui.ac.id [2]" w:date="2023-01-22T22:10:00Z">
        <w:r>
          <w:t xml:space="preserve">PT </w:t>
        </w:r>
      </w:ins>
      <w:proofErr w:type="spellStart"/>
      <w:ins w:id="1679" w:author="ilham.nur@office.ui.ac.id" w:date="2023-02-02T22:44:00Z">
        <w:r w:rsidR="00303105">
          <w:t>Pembayaran</w:t>
        </w:r>
        <w:proofErr w:type="spellEnd"/>
        <w:r w:rsidR="00303105">
          <w:t xml:space="preserve"> Digital Indonesia</w:t>
        </w:r>
      </w:ins>
      <w:ins w:id="1680" w:author="ilham.nur@office.ui.ac.id [2]" w:date="2023-01-22T22:10:00Z">
        <w:del w:id="1681" w:author="ilham.nur@office.ui.ac.id" w:date="2023-02-02T22:44:00Z">
          <w:r w:rsidDel="00303105">
            <w:delText>X</w:delText>
          </w:r>
        </w:del>
        <w:r>
          <w:t xml:space="preserve"> </w:t>
        </w:r>
        <w:proofErr w:type="spellStart"/>
        <w:r>
          <w:t>merupakan</w:t>
        </w:r>
        <w:proofErr w:type="spellEnd"/>
        <w:r>
          <w:t xml:space="preserve"> </w:t>
        </w:r>
        <w:proofErr w:type="spellStart"/>
        <w:r>
          <w:t>nama</w:t>
        </w:r>
        <w:proofErr w:type="spellEnd"/>
        <w:r>
          <w:t xml:space="preserve"> alias </w:t>
        </w:r>
        <w:proofErr w:type="spellStart"/>
        <w:r>
          <w:t>dari</w:t>
        </w:r>
        <w:proofErr w:type="spellEnd"/>
        <w:r>
          <w:t xml:space="preserve"> </w:t>
        </w:r>
        <w:proofErr w:type="spellStart"/>
        <w:r>
          <w:t>perusahaan</w:t>
        </w:r>
      </w:ins>
      <w:proofErr w:type="spellEnd"/>
      <w:ins w:id="1682" w:author="ilham.nur@office.ui.ac.id [2]" w:date="2023-01-22T22:11:00Z">
        <w:r>
          <w:t xml:space="preserve"> </w:t>
        </w:r>
        <w:r w:rsidR="00DC287F">
          <w:t xml:space="preserve">yang </w:t>
        </w:r>
        <w:proofErr w:type="spellStart"/>
        <w:r w:rsidR="00DC287F">
          <w:t>menjadi</w:t>
        </w:r>
        <w:proofErr w:type="spellEnd"/>
        <w:r w:rsidR="00DC287F">
          <w:t xml:space="preserve"> </w:t>
        </w:r>
        <w:proofErr w:type="spellStart"/>
        <w:r w:rsidR="00DC287F">
          <w:t>obyek</w:t>
        </w:r>
        <w:proofErr w:type="spellEnd"/>
        <w:r w:rsidR="00DC287F">
          <w:t xml:space="preserve"> </w:t>
        </w:r>
        <w:proofErr w:type="spellStart"/>
        <w:r w:rsidR="00DC287F">
          <w:t>penelitian</w:t>
        </w:r>
        <w:proofErr w:type="spellEnd"/>
        <w:r w:rsidR="00DC287F">
          <w:t xml:space="preserve"> pada </w:t>
        </w:r>
        <w:proofErr w:type="spellStart"/>
        <w:r w:rsidR="00DC287F">
          <w:t>penelitian</w:t>
        </w:r>
        <w:proofErr w:type="spellEnd"/>
        <w:r w:rsidR="00DC287F">
          <w:t xml:space="preserve"> </w:t>
        </w:r>
        <w:proofErr w:type="spellStart"/>
        <w:r w:rsidR="00DC287F">
          <w:t>ini</w:t>
        </w:r>
        <w:proofErr w:type="spellEnd"/>
        <w:r w:rsidR="00DC287F">
          <w:t xml:space="preserve">. PT </w:t>
        </w:r>
      </w:ins>
      <w:proofErr w:type="spellStart"/>
      <w:ins w:id="1683" w:author="ilham.nur@office.ui.ac.id" w:date="2023-02-02T22:44:00Z">
        <w:r w:rsidR="00303105">
          <w:t>Pembayaran</w:t>
        </w:r>
        <w:proofErr w:type="spellEnd"/>
        <w:r w:rsidR="00303105">
          <w:t xml:space="preserve"> Digital Indonesia</w:t>
        </w:r>
      </w:ins>
      <w:ins w:id="1684" w:author="ilham.nur@office.ui.ac.id [2]" w:date="2023-01-22T22:11:00Z">
        <w:del w:id="1685" w:author="ilham.nur@office.ui.ac.id" w:date="2023-02-02T22:44:00Z">
          <w:r w:rsidR="00DC287F" w:rsidDel="00303105">
            <w:delText>X</w:delText>
          </w:r>
        </w:del>
        <w:r w:rsidR="00DC287F">
          <w:t xml:space="preserve"> </w:t>
        </w:r>
        <w:proofErr w:type="spellStart"/>
        <w:r w:rsidR="00DC287F">
          <w:t>merupakan</w:t>
        </w:r>
        <w:proofErr w:type="spellEnd"/>
        <w:r w:rsidR="00DC287F">
          <w:t xml:space="preserve"> </w:t>
        </w:r>
        <w:proofErr w:type="spellStart"/>
        <w:r w:rsidR="00DC287F">
          <w:t>anak</w:t>
        </w:r>
        <w:proofErr w:type="spellEnd"/>
        <w:r w:rsidR="00DC287F">
          <w:t xml:space="preserve"> </w:t>
        </w:r>
        <w:proofErr w:type="spellStart"/>
        <w:r w:rsidR="00DC287F">
          <w:t>usaha</w:t>
        </w:r>
        <w:proofErr w:type="spellEnd"/>
        <w:r w:rsidR="00DC287F">
          <w:t xml:space="preserve"> </w:t>
        </w:r>
        <w:proofErr w:type="spellStart"/>
        <w:r w:rsidR="00DC287F">
          <w:t>dari</w:t>
        </w:r>
        <w:proofErr w:type="spellEnd"/>
        <w:r w:rsidR="00DC287F">
          <w:t xml:space="preserve"> </w:t>
        </w:r>
        <w:proofErr w:type="spellStart"/>
        <w:r w:rsidR="00DC287F">
          <w:t>perusahaan</w:t>
        </w:r>
        <w:proofErr w:type="spellEnd"/>
        <w:r w:rsidR="00DC287F">
          <w:t xml:space="preserve"> BUMN yang </w:t>
        </w:r>
        <w:proofErr w:type="spellStart"/>
        <w:r w:rsidR="00DC287F">
          <w:t>bergerak</w:t>
        </w:r>
        <w:proofErr w:type="spellEnd"/>
        <w:r w:rsidR="00DC287F">
          <w:t xml:space="preserve"> </w:t>
        </w:r>
        <w:proofErr w:type="spellStart"/>
        <w:r w:rsidR="00DC287F">
          <w:t>dibidang</w:t>
        </w:r>
        <w:proofErr w:type="spellEnd"/>
        <w:r w:rsidR="00DC287F">
          <w:t xml:space="preserve"> </w:t>
        </w:r>
        <w:proofErr w:type="spellStart"/>
        <w:r w:rsidR="00DC287F">
          <w:t>telekomunikasi</w:t>
        </w:r>
        <w:proofErr w:type="spellEnd"/>
        <w:r w:rsidR="00DC287F">
          <w:t xml:space="preserve">. PT </w:t>
        </w:r>
      </w:ins>
      <w:proofErr w:type="spellStart"/>
      <w:ins w:id="1686" w:author="ilham.nur@office.ui.ac.id" w:date="2023-02-02T22:44:00Z">
        <w:r w:rsidR="00303105">
          <w:t>Pembayaran</w:t>
        </w:r>
        <w:proofErr w:type="spellEnd"/>
        <w:r w:rsidR="00303105">
          <w:t xml:space="preserve"> Digital Indonesia</w:t>
        </w:r>
      </w:ins>
      <w:ins w:id="1687" w:author="ilham.nur@office.ui.ac.id [2]" w:date="2023-01-22T22:11:00Z">
        <w:del w:id="1688" w:author="ilham.nur@office.ui.ac.id" w:date="2023-02-02T22:44:00Z">
          <w:r w:rsidR="00DC287F" w:rsidDel="00303105">
            <w:delText>X</w:delText>
          </w:r>
        </w:del>
        <w:r w:rsidR="00DC287F">
          <w:t xml:space="preserve"> </w:t>
        </w:r>
        <w:proofErr w:type="spellStart"/>
        <w:r w:rsidR="00DC287F">
          <w:t>sendiri</w:t>
        </w:r>
        <w:proofErr w:type="spellEnd"/>
        <w:r w:rsidR="00DC287F">
          <w:t xml:space="preserve"> </w:t>
        </w:r>
      </w:ins>
      <w:proofErr w:type="spellStart"/>
      <w:ins w:id="1689" w:author="ilham.nur@office.ui.ac.id [2]" w:date="2023-01-22T22:33:00Z">
        <w:r w:rsidR="00044165">
          <w:t>bergerak</w:t>
        </w:r>
        <w:proofErr w:type="spellEnd"/>
        <w:r w:rsidR="00044165">
          <w:t xml:space="preserve"> pada</w:t>
        </w:r>
      </w:ins>
      <w:ins w:id="1690" w:author="ilham.nur@office.ui.ac.id [2]" w:date="2023-01-22T22:34:00Z">
        <w:r w:rsidR="001F71FF">
          <w:t xml:space="preserve"> </w:t>
        </w:r>
        <w:proofErr w:type="spellStart"/>
        <w:r w:rsidR="001F71FF">
          <w:t>penyedia</w:t>
        </w:r>
        <w:proofErr w:type="spellEnd"/>
        <w:r w:rsidR="001F71FF">
          <w:t xml:space="preserve"> </w:t>
        </w:r>
        <w:proofErr w:type="spellStart"/>
        <w:r w:rsidR="001F71FF">
          <w:t>solusi</w:t>
        </w:r>
        <w:proofErr w:type="spellEnd"/>
        <w:r w:rsidR="001F71FF">
          <w:t xml:space="preserve"> </w:t>
        </w:r>
        <w:proofErr w:type="spellStart"/>
        <w:r w:rsidR="001F71FF">
          <w:t>keuangan</w:t>
        </w:r>
        <w:proofErr w:type="spellEnd"/>
        <w:r w:rsidR="001F71FF">
          <w:t xml:space="preserve"> digital. PT </w:t>
        </w:r>
      </w:ins>
      <w:proofErr w:type="spellStart"/>
      <w:ins w:id="1691" w:author="ilham.nur@office.ui.ac.id" w:date="2023-02-02T22:44:00Z">
        <w:r w:rsidR="00303105">
          <w:t>Pembayaran</w:t>
        </w:r>
        <w:proofErr w:type="spellEnd"/>
        <w:r w:rsidR="00303105">
          <w:t xml:space="preserve"> Digital Indonesia</w:t>
        </w:r>
      </w:ins>
      <w:ins w:id="1692" w:author="ilham.nur@office.ui.ac.id [2]" w:date="2023-01-22T22:35:00Z">
        <w:del w:id="1693" w:author="ilham.nur@office.ui.ac.id" w:date="2023-02-02T22:44:00Z">
          <w:r w:rsidR="001F71FF" w:rsidDel="00303105">
            <w:delText>X</w:delText>
          </w:r>
        </w:del>
      </w:ins>
      <w:ins w:id="1694" w:author="ilham.nur@office.ui.ac.id [2]" w:date="2023-01-22T22:33:00Z">
        <w:r w:rsidR="00044165">
          <w:t xml:space="preserve"> </w:t>
        </w:r>
      </w:ins>
      <w:proofErr w:type="spellStart"/>
      <w:ins w:id="1695" w:author="ilham.nur@office.ui.ac.id [2]" w:date="2023-01-22T22:11:00Z">
        <w:r w:rsidR="00DC287F">
          <w:t>memilliki</w:t>
        </w:r>
        <w:proofErr w:type="spellEnd"/>
        <w:r w:rsidR="00DC287F">
          <w:t xml:space="preserve"> </w:t>
        </w:r>
        <w:proofErr w:type="spellStart"/>
        <w:r w:rsidR="00DC287F">
          <w:t>bisnis</w:t>
        </w:r>
        <w:proofErr w:type="spellEnd"/>
        <w:r w:rsidR="00DC287F">
          <w:t xml:space="preserve"> </w:t>
        </w:r>
        <w:proofErr w:type="spellStart"/>
        <w:r w:rsidR="00DC287F">
          <w:t>utama</w:t>
        </w:r>
        <w:proofErr w:type="spellEnd"/>
        <w:r w:rsidR="00DC287F">
          <w:t xml:space="preserve"> </w:t>
        </w:r>
      </w:ins>
      <w:ins w:id="1696" w:author="ilham.nur@office.ui.ac.id [2]" w:date="2023-01-22T22:32:00Z">
        <w:r w:rsidR="005F047A">
          <w:t xml:space="preserve">pada 3 </w:t>
        </w:r>
        <w:proofErr w:type="spellStart"/>
        <w:r w:rsidR="005F047A">
          <w:t>portofolio</w:t>
        </w:r>
        <w:proofErr w:type="spellEnd"/>
        <w:r w:rsidR="005F047A">
          <w:t xml:space="preserve"> </w:t>
        </w:r>
        <w:proofErr w:type="spellStart"/>
        <w:r w:rsidR="005F047A">
          <w:t>bisnis</w:t>
        </w:r>
        <w:proofErr w:type="spellEnd"/>
        <w:r w:rsidR="005F047A">
          <w:t xml:space="preserve"> </w:t>
        </w:r>
        <w:proofErr w:type="spellStart"/>
        <w:r w:rsidR="005F047A">
          <w:t>yaitu</w:t>
        </w:r>
        <w:proofErr w:type="spellEnd"/>
        <w:r w:rsidR="005F047A">
          <w:t xml:space="preserve"> </w:t>
        </w:r>
        <w:proofErr w:type="spellStart"/>
        <w:r w:rsidR="005F047A">
          <w:rPr>
            <w:i/>
            <w:iCs/>
          </w:rPr>
          <w:t>billpayment</w:t>
        </w:r>
        <w:proofErr w:type="spellEnd"/>
        <w:r w:rsidR="005F047A">
          <w:rPr>
            <w:i/>
            <w:iCs/>
          </w:rPr>
          <w:t xml:space="preserve"> </w:t>
        </w:r>
        <w:r w:rsidR="002E7531">
          <w:rPr>
            <w:i/>
            <w:iCs/>
          </w:rPr>
          <w:t xml:space="preserve">switching, </w:t>
        </w:r>
        <w:proofErr w:type="spellStart"/>
        <w:r w:rsidR="002E7531">
          <w:rPr>
            <w:i/>
            <w:iCs/>
          </w:rPr>
          <w:t>billpayment</w:t>
        </w:r>
        <w:proofErr w:type="spellEnd"/>
        <w:r w:rsidR="002E7531">
          <w:rPr>
            <w:i/>
            <w:iCs/>
          </w:rPr>
          <w:t xml:space="preserve"> aggregator, </w:t>
        </w:r>
        <w:r w:rsidR="002E7531">
          <w:t xml:space="preserve">dan </w:t>
        </w:r>
        <w:r w:rsidR="00D70C43">
          <w:rPr>
            <w:i/>
            <w:iCs/>
          </w:rPr>
          <w:t xml:space="preserve">online payment solution. </w:t>
        </w:r>
        <w:proofErr w:type="spellStart"/>
        <w:r w:rsidR="00E86114">
          <w:t>Dalam</w:t>
        </w:r>
        <w:proofErr w:type="spellEnd"/>
        <w:r w:rsidR="00E86114">
          <w:t xml:space="preserve"> </w:t>
        </w:r>
        <w:proofErr w:type="spellStart"/>
        <w:r w:rsidR="00E86114">
          <w:t>memberikan</w:t>
        </w:r>
        <w:proofErr w:type="spellEnd"/>
        <w:r w:rsidR="00E86114">
          <w:t xml:space="preserve"> </w:t>
        </w:r>
        <w:proofErr w:type="spellStart"/>
        <w:r w:rsidR="00E86114">
          <w:t>layanan</w:t>
        </w:r>
        <w:proofErr w:type="spellEnd"/>
        <w:r w:rsidR="00E86114">
          <w:t xml:space="preserve"> </w:t>
        </w:r>
        <w:proofErr w:type="spellStart"/>
        <w:r w:rsidR="00E86114">
          <w:t>kepada</w:t>
        </w:r>
        <w:proofErr w:type="spellEnd"/>
        <w:r w:rsidR="00E86114">
          <w:t xml:space="preserve"> </w:t>
        </w:r>
        <w:proofErr w:type="spellStart"/>
        <w:r w:rsidR="00E86114">
          <w:t>pelanggan</w:t>
        </w:r>
        <w:proofErr w:type="spellEnd"/>
        <w:r w:rsidR="00E86114">
          <w:t xml:space="preserve">, </w:t>
        </w:r>
      </w:ins>
    </w:p>
    <w:p w14:paraId="02B625BD" w14:textId="7D4E32A9" w:rsidR="00447D37" w:rsidRDefault="00E86114" w:rsidP="00DC287F">
      <w:pPr>
        <w:spacing w:line="360" w:lineRule="auto"/>
        <w:rPr>
          <w:ins w:id="1697" w:author="ilham.nur@office.ui.ac.id [2]" w:date="2023-01-22T22:36:00Z"/>
        </w:rPr>
      </w:pPr>
      <w:ins w:id="1698" w:author="ilham.nur@office.ui.ac.id [2]" w:date="2023-01-22T22:32:00Z">
        <w:r>
          <w:t xml:space="preserve">PT </w:t>
        </w:r>
      </w:ins>
      <w:proofErr w:type="spellStart"/>
      <w:ins w:id="1699" w:author="ilham.nur@office.ui.ac.id" w:date="2023-02-02T22:44:00Z">
        <w:r w:rsidR="00303105">
          <w:t>Pembayaran</w:t>
        </w:r>
        <w:proofErr w:type="spellEnd"/>
        <w:r w:rsidR="00303105">
          <w:t xml:space="preserve"> Digital Indonesia</w:t>
        </w:r>
      </w:ins>
      <w:ins w:id="1700" w:author="ilham.nur@office.ui.ac.id [2]" w:date="2023-01-22T22:32:00Z">
        <w:del w:id="1701" w:author="ilham.nur@office.ui.ac.id" w:date="2023-02-02T22:44:00Z">
          <w:r w:rsidDel="00303105">
            <w:delText>X</w:delText>
          </w:r>
        </w:del>
        <w:r>
          <w:t xml:space="preserve"> sudah </w:t>
        </w:r>
        <w:proofErr w:type="spellStart"/>
        <w:r>
          <w:t>memilki</w:t>
        </w:r>
        <w:proofErr w:type="spellEnd"/>
        <w:r>
          <w:t xml:space="preserve"> </w:t>
        </w:r>
        <w:proofErr w:type="spellStart"/>
        <w:r>
          <w:t>beberapa</w:t>
        </w:r>
        <w:proofErr w:type="spellEnd"/>
        <w:r>
          <w:t xml:space="preserve"> </w:t>
        </w:r>
        <w:proofErr w:type="spellStart"/>
        <w:r>
          <w:t>layanan</w:t>
        </w:r>
        <w:proofErr w:type="spellEnd"/>
        <w:r>
          <w:t xml:space="preserve"> yang sudah </w:t>
        </w:r>
        <w:proofErr w:type="spellStart"/>
        <w:r>
          <w:t>dapat</w:t>
        </w:r>
        <w:proofErr w:type="spellEnd"/>
        <w:r>
          <w:t xml:space="preserve"> </w:t>
        </w:r>
        <w:proofErr w:type="spellStart"/>
        <w:r>
          <w:t>digunakan</w:t>
        </w:r>
        <w:proofErr w:type="spellEnd"/>
        <w:r>
          <w:t xml:space="preserve"> oleh </w:t>
        </w:r>
        <w:proofErr w:type="spellStart"/>
        <w:r>
          <w:t>pelan</w:t>
        </w:r>
      </w:ins>
      <w:ins w:id="1702" w:author="ilham.nur@office.ui.ac.id [2]" w:date="2023-01-22T22:33:00Z">
        <w:r>
          <w:t>ggan</w:t>
        </w:r>
        <w:proofErr w:type="spellEnd"/>
        <w:r>
          <w:t xml:space="preserve"> dengan </w:t>
        </w:r>
        <w:proofErr w:type="spellStart"/>
        <w:r>
          <w:t>melakukan</w:t>
        </w:r>
        <w:proofErr w:type="spellEnd"/>
        <w:r>
          <w:t xml:space="preserve"> integrasi </w:t>
        </w:r>
        <w:proofErr w:type="spellStart"/>
        <w:r>
          <w:t>kepada</w:t>
        </w:r>
        <w:proofErr w:type="spellEnd"/>
        <w:r>
          <w:t xml:space="preserve"> PT </w:t>
        </w:r>
      </w:ins>
      <w:proofErr w:type="spellStart"/>
      <w:ins w:id="1703" w:author="ilham.nur@office.ui.ac.id" w:date="2023-02-02T22:44:00Z">
        <w:r w:rsidR="00303105">
          <w:t>Pembayaran</w:t>
        </w:r>
        <w:proofErr w:type="spellEnd"/>
        <w:r w:rsidR="00303105">
          <w:t xml:space="preserve"> Digital Indonesia</w:t>
        </w:r>
      </w:ins>
      <w:ins w:id="1704" w:author="ilham.nur@office.ui.ac.id [2]" w:date="2023-01-22T22:33:00Z">
        <w:del w:id="1705" w:author="ilham.nur@office.ui.ac.id" w:date="2023-02-02T22:44:00Z">
          <w:r w:rsidDel="00303105">
            <w:delText>X</w:delText>
          </w:r>
        </w:del>
        <w:r w:rsidR="00044165">
          <w:t xml:space="preserve">. </w:t>
        </w:r>
      </w:ins>
      <w:proofErr w:type="spellStart"/>
      <w:ins w:id="1706" w:author="ilham.nur@office.ui.ac.id [2]" w:date="2023-01-22T22:35:00Z">
        <w:r w:rsidR="001F71FF">
          <w:t>A</w:t>
        </w:r>
      </w:ins>
      <w:ins w:id="1707" w:author="ilham.nur@office.ui.ac.id [2]" w:date="2023-01-22T22:33:00Z">
        <w:r w:rsidR="00044165">
          <w:t>pabila</w:t>
        </w:r>
        <w:proofErr w:type="spellEnd"/>
        <w:r w:rsidR="00044165">
          <w:t xml:space="preserve"> </w:t>
        </w:r>
        <w:proofErr w:type="spellStart"/>
        <w:r w:rsidR="00044165">
          <w:t>pelanggan</w:t>
        </w:r>
        <w:proofErr w:type="spellEnd"/>
        <w:r w:rsidR="00044165">
          <w:t xml:space="preserve"> </w:t>
        </w:r>
        <w:proofErr w:type="spellStart"/>
        <w:r w:rsidR="00044165">
          <w:t>memiliki</w:t>
        </w:r>
        <w:proofErr w:type="spellEnd"/>
        <w:r w:rsidR="00044165">
          <w:t xml:space="preserve"> </w:t>
        </w:r>
        <w:proofErr w:type="spellStart"/>
        <w:r w:rsidR="00044165">
          <w:t>kebutuhan</w:t>
        </w:r>
        <w:proofErr w:type="spellEnd"/>
        <w:r w:rsidR="00044165">
          <w:t xml:space="preserve"> </w:t>
        </w:r>
        <w:proofErr w:type="spellStart"/>
        <w:r w:rsidR="00044165">
          <w:t>khusus</w:t>
        </w:r>
        <w:proofErr w:type="spellEnd"/>
        <w:r w:rsidR="00044165">
          <w:t xml:space="preserve"> </w:t>
        </w:r>
        <w:proofErr w:type="spellStart"/>
        <w:r w:rsidR="00044165">
          <w:t>terhadap</w:t>
        </w:r>
        <w:proofErr w:type="spellEnd"/>
        <w:r w:rsidR="00044165">
          <w:t xml:space="preserve"> </w:t>
        </w:r>
        <w:proofErr w:type="spellStart"/>
        <w:r w:rsidR="00044165">
          <w:t>sebuah</w:t>
        </w:r>
        <w:proofErr w:type="spellEnd"/>
        <w:r w:rsidR="00044165">
          <w:t xml:space="preserve"> </w:t>
        </w:r>
        <w:proofErr w:type="spellStart"/>
        <w:r w:rsidR="00044165">
          <w:t>layanan</w:t>
        </w:r>
        <w:proofErr w:type="spellEnd"/>
        <w:r w:rsidR="00044165">
          <w:t xml:space="preserve"> </w:t>
        </w:r>
      </w:ins>
      <w:proofErr w:type="spellStart"/>
      <w:ins w:id="1708" w:author="ilham.nur@office.ui.ac.id [2]" w:date="2023-01-22T22:34:00Z">
        <w:r w:rsidR="00BF7852">
          <w:t>keuangan</w:t>
        </w:r>
      </w:ins>
      <w:proofErr w:type="spellEnd"/>
      <w:ins w:id="1709" w:author="ilham.nur@office.ui.ac.id [2]" w:date="2023-01-22T22:35:00Z">
        <w:r w:rsidR="008A2D94">
          <w:t xml:space="preserve">, PT </w:t>
        </w:r>
      </w:ins>
      <w:proofErr w:type="spellStart"/>
      <w:ins w:id="1710" w:author="ilham.nur@office.ui.ac.id" w:date="2023-02-02T22:45:00Z">
        <w:r w:rsidR="00303105">
          <w:t>Pembayaran</w:t>
        </w:r>
        <w:proofErr w:type="spellEnd"/>
        <w:r w:rsidR="00303105">
          <w:t xml:space="preserve"> Digital Indonesia</w:t>
        </w:r>
      </w:ins>
      <w:ins w:id="1711" w:author="ilham.nur@office.ui.ac.id [2]" w:date="2023-01-22T22:35:00Z">
        <w:del w:id="1712" w:author="ilham.nur@office.ui.ac.id" w:date="2023-02-02T22:45:00Z">
          <w:r w:rsidR="008A2D94" w:rsidDel="00303105">
            <w:delText>X</w:delText>
          </w:r>
        </w:del>
        <w:r w:rsidR="008A2D94">
          <w:t xml:space="preserve"> </w:t>
        </w:r>
        <w:proofErr w:type="spellStart"/>
        <w:r w:rsidR="008A2D94">
          <w:t>akan</w:t>
        </w:r>
        <w:proofErr w:type="spellEnd"/>
        <w:r w:rsidR="008A2D94">
          <w:t xml:space="preserve"> </w:t>
        </w:r>
        <w:proofErr w:type="spellStart"/>
        <w:r w:rsidR="008A2D94">
          <w:t>melakukan</w:t>
        </w:r>
        <w:proofErr w:type="spellEnd"/>
        <w:r w:rsidR="008A2D94">
          <w:t xml:space="preserve"> </w:t>
        </w:r>
        <w:proofErr w:type="spellStart"/>
        <w:r w:rsidR="008A2D94">
          <w:t>pengembangan</w:t>
        </w:r>
        <w:proofErr w:type="spellEnd"/>
        <w:r w:rsidR="008A2D94">
          <w:t xml:space="preserve"> </w:t>
        </w:r>
        <w:proofErr w:type="spellStart"/>
        <w:r w:rsidR="008A2D94">
          <w:t>atas</w:t>
        </w:r>
        <w:proofErr w:type="spellEnd"/>
        <w:r w:rsidR="008A2D94">
          <w:t xml:space="preserve"> </w:t>
        </w:r>
        <w:proofErr w:type="spellStart"/>
        <w:r w:rsidR="008A2D94">
          <w:t>solusi</w:t>
        </w:r>
        <w:proofErr w:type="spellEnd"/>
        <w:r w:rsidR="008A2D94">
          <w:t xml:space="preserve"> yang </w:t>
        </w:r>
        <w:proofErr w:type="spellStart"/>
        <w:r w:rsidR="008A2D94">
          <w:t>ada</w:t>
        </w:r>
        <w:proofErr w:type="spellEnd"/>
        <w:r w:rsidR="008A2D94">
          <w:t xml:space="preserve"> </w:t>
        </w:r>
        <w:proofErr w:type="spellStart"/>
        <w:r w:rsidR="008A2D94">
          <w:t>maupun</w:t>
        </w:r>
        <w:proofErr w:type="spellEnd"/>
        <w:r w:rsidR="008A2D94">
          <w:t xml:space="preserve"> </w:t>
        </w:r>
        <w:proofErr w:type="spellStart"/>
        <w:r w:rsidR="008A2D94">
          <w:t>membuat</w:t>
        </w:r>
        <w:proofErr w:type="spellEnd"/>
        <w:r w:rsidR="008A2D94">
          <w:t xml:space="preserve"> </w:t>
        </w:r>
        <w:proofErr w:type="spellStart"/>
        <w:r w:rsidR="008A2D94">
          <w:t>solusi</w:t>
        </w:r>
        <w:proofErr w:type="spellEnd"/>
        <w:r w:rsidR="008A2D94">
          <w:t xml:space="preserve"> baru untuk </w:t>
        </w:r>
        <w:proofErr w:type="spellStart"/>
        <w:r w:rsidR="008A2D94">
          <w:t>dapat</w:t>
        </w:r>
        <w:proofErr w:type="spellEnd"/>
        <w:r w:rsidR="008A2D94">
          <w:t xml:space="preserve"> </w:t>
        </w:r>
        <w:proofErr w:type="spellStart"/>
        <w:r w:rsidR="008A2D94">
          <w:t>menyelesaikan</w:t>
        </w:r>
        <w:proofErr w:type="spellEnd"/>
        <w:r w:rsidR="008A2D94">
          <w:t xml:space="preserve"> </w:t>
        </w:r>
        <w:proofErr w:type="spellStart"/>
        <w:r w:rsidR="008A2D94">
          <w:t>permasalahan</w:t>
        </w:r>
        <w:proofErr w:type="spellEnd"/>
        <w:r w:rsidR="008A2D94">
          <w:t xml:space="preserve"> </w:t>
        </w:r>
        <w:proofErr w:type="spellStart"/>
        <w:r w:rsidR="008A2D94">
          <w:t>tersebut</w:t>
        </w:r>
        <w:proofErr w:type="spellEnd"/>
        <w:r w:rsidR="008A2D94">
          <w:t xml:space="preserve"> </w:t>
        </w:r>
        <w:proofErr w:type="spellStart"/>
        <w:r w:rsidR="008A2D94">
          <w:t>dalam</w:t>
        </w:r>
        <w:proofErr w:type="spellEnd"/>
        <w:r w:rsidR="008A2D94">
          <w:t xml:space="preserve"> </w:t>
        </w:r>
        <w:proofErr w:type="spellStart"/>
        <w:r w:rsidR="008A2D94">
          <w:t>sebuah</w:t>
        </w:r>
        <w:proofErr w:type="spellEnd"/>
        <w:r w:rsidR="008A2D94">
          <w:t xml:space="preserve"> </w:t>
        </w:r>
        <w:proofErr w:type="spellStart"/>
        <w:r w:rsidR="008A2D94">
          <w:t>proyek</w:t>
        </w:r>
        <w:proofErr w:type="spellEnd"/>
        <w:r w:rsidR="008A2D94">
          <w:t xml:space="preserve">. PT </w:t>
        </w:r>
      </w:ins>
      <w:proofErr w:type="spellStart"/>
      <w:ins w:id="1713" w:author="ilham.nur@office.ui.ac.id" w:date="2023-02-02T22:44:00Z">
        <w:r w:rsidR="00303105">
          <w:t>Pembayaran</w:t>
        </w:r>
        <w:proofErr w:type="spellEnd"/>
        <w:r w:rsidR="00303105">
          <w:t xml:space="preserve"> Digital Indonesia</w:t>
        </w:r>
      </w:ins>
      <w:ins w:id="1714" w:author="ilham.nur@office.ui.ac.id [2]" w:date="2023-01-22T22:35:00Z">
        <w:del w:id="1715" w:author="ilham.nur@office.ui.ac.id" w:date="2023-02-02T22:44:00Z">
          <w:r w:rsidR="008A2D94" w:rsidDel="00303105">
            <w:delText>X</w:delText>
          </w:r>
        </w:del>
        <w:r w:rsidR="008A2D94">
          <w:t xml:space="preserve"> </w:t>
        </w:r>
        <w:proofErr w:type="spellStart"/>
        <w:r w:rsidR="008A2D94">
          <w:t>dalam</w:t>
        </w:r>
        <w:proofErr w:type="spellEnd"/>
        <w:r w:rsidR="008A2D94">
          <w:t xml:space="preserve"> </w:t>
        </w:r>
        <w:proofErr w:type="spellStart"/>
        <w:r w:rsidR="008A2D94">
          <w:t>kegiatan</w:t>
        </w:r>
        <w:proofErr w:type="spellEnd"/>
        <w:r w:rsidR="008A2D94">
          <w:t xml:space="preserve"> </w:t>
        </w:r>
        <w:proofErr w:type="spellStart"/>
        <w:r w:rsidR="008A2D94">
          <w:t>sehari-harinya</w:t>
        </w:r>
        <w:proofErr w:type="spellEnd"/>
        <w:r w:rsidR="008A2D94">
          <w:t xml:space="preserve"> </w:t>
        </w:r>
        <w:proofErr w:type="spellStart"/>
        <w:r w:rsidR="008A2D94">
          <w:t>menga</w:t>
        </w:r>
      </w:ins>
      <w:ins w:id="1716" w:author="ilham.nur@office.ui.ac.id [2]" w:date="2023-01-22T22:36:00Z">
        <w:r w:rsidR="008A2D94">
          <w:t>dopsi</w:t>
        </w:r>
        <w:proofErr w:type="spellEnd"/>
        <w:r w:rsidR="008A2D94">
          <w:t xml:space="preserve"> model </w:t>
        </w:r>
        <w:proofErr w:type="spellStart"/>
        <w:r w:rsidR="008A2D94">
          <w:t>manajemen</w:t>
        </w:r>
        <w:proofErr w:type="spellEnd"/>
        <w:r w:rsidR="008A2D94">
          <w:t xml:space="preserve"> </w:t>
        </w:r>
        <w:proofErr w:type="spellStart"/>
        <w:r w:rsidR="008A2D94">
          <w:t>proyek</w:t>
        </w:r>
        <w:proofErr w:type="spellEnd"/>
        <w:r w:rsidR="008A2D94">
          <w:t xml:space="preserve"> </w:t>
        </w:r>
        <w:proofErr w:type="spellStart"/>
        <w:r w:rsidR="008A2D94">
          <w:t>hibrid</w:t>
        </w:r>
        <w:proofErr w:type="spellEnd"/>
        <w:r w:rsidR="00657181">
          <w:t xml:space="preserve">, di mana PT </w:t>
        </w:r>
      </w:ins>
      <w:proofErr w:type="spellStart"/>
      <w:ins w:id="1717" w:author="ilham.nur@office.ui.ac.id" w:date="2023-02-02T22:44:00Z">
        <w:r w:rsidR="00303105">
          <w:t>Pembayaran</w:t>
        </w:r>
        <w:proofErr w:type="spellEnd"/>
        <w:r w:rsidR="00303105">
          <w:t xml:space="preserve"> Digital Indonesia</w:t>
        </w:r>
      </w:ins>
      <w:ins w:id="1718" w:author="ilham.nur@office.ui.ac.id [2]" w:date="2023-01-22T22:36:00Z">
        <w:del w:id="1719" w:author="ilham.nur@office.ui.ac.id" w:date="2023-02-02T22:44:00Z">
          <w:r w:rsidR="00657181" w:rsidDel="00303105">
            <w:delText>X</w:delText>
          </w:r>
        </w:del>
        <w:r w:rsidR="00657181">
          <w:t xml:space="preserve"> </w:t>
        </w:r>
        <w:proofErr w:type="spellStart"/>
        <w:r w:rsidR="00657181">
          <w:t>tetap</w:t>
        </w:r>
        <w:proofErr w:type="spellEnd"/>
        <w:r w:rsidR="00657181">
          <w:t xml:space="preserve"> </w:t>
        </w:r>
        <w:proofErr w:type="spellStart"/>
        <w:r w:rsidR="00657181">
          <w:t>melakukan</w:t>
        </w:r>
        <w:proofErr w:type="spellEnd"/>
        <w:r w:rsidR="00657181">
          <w:t xml:space="preserve"> </w:t>
        </w:r>
        <w:proofErr w:type="spellStart"/>
        <w:r w:rsidR="00657181">
          <w:t>perencanaan</w:t>
        </w:r>
        <w:proofErr w:type="spellEnd"/>
        <w:r w:rsidR="00657181">
          <w:t xml:space="preserve"> di </w:t>
        </w:r>
        <w:proofErr w:type="spellStart"/>
        <w:r w:rsidR="00657181">
          <w:t>awal</w:t>
        </w:r>
        <w:proofErr w:type="spellEnd"/>
        <w:r w:rsidR="00657181">
          <w:t xml:space="preserve"> pada </w:t>
        </w:r>
        <w:proofErr w:type="spellStart"/>
        <w:r w:rsidR="00657181">
          <w:t>beberapa</w:t>
        </w:r>
        <w:proofErr w:type="spellEnd"/>
        <w:r w:rsidR="00657181">
          <w:t xml:space="preserve"> </w:t>
        </w:r>
        <w:proofErr w:type="spellStart"/>
        <w:r w:rsidR="00657181">
          <w:t>aspek</w:t>
        </w:r>
        <w:proofErr w:type="spellEnd"/>
        <w:r w:rsidR="00657181">
          <w:t xml:space="preserve"> </w:t>
        </w:r>
        <w:proofErr w:type="spellStart"/>
        <w:r w:rsidR="00657181">
          <w:t>yaitu</w:t>
        </w:r>
        <w:proofErr w:type="spellEnd"/>
        <w:r w:rsidR="00657181">
          <w:t>:</w:t>
        </w:r>
      </w:ins>
    </w:p>
    <w:p w14:paraId="55BA4D0C" w14:textId="1A698624" w:rsidR="00657181" w:rsidRDefault="00657181" w:rsidP="00657181">
      <w:pPr>
        <w:pStyle w:val="ListParagraph"/>
        <w:numPr>
          <w:ilvl w:val="0"/>
          <w:numId w:val="25"/>
        </w:numPr>
        <w:spacing w:line="360" w:lineRule="auto"/>
        <w:rPr>
          <w:ins w:id="1720" w:author="ilham.nur@office.ui.ac.id [2]" w:date="2023-01-22T22:36:00Z"/>
        </w:rPr>
      </w:pPr>
      <w:proofErr w:type="spellStart"/>
      <w:ins w:id="1721" w:author="ilham.nur@office.ui.ac.id [2]" w:date="2023-01-22T22:36:00Z">
        <w:r>
          <w:t>Lingkup</w:t>
        </w:r>
        <w:proofErr w:type="spellEnd"/>
        <w:r>
          <w:t xml:space="preserve"> </w:t>
        </w:r>
        <w:proofErr w:type="spellStart"/>
        <w:r>
          <w:t>pekerjaan</w:t>
        </w:r>
        <w:proofErr w:type="spellEnd"/>
      </w:ins>
    </w:p>
    <w:p w14:paraId="774EBAA0" w14:textId="4F5D4C5F" w:rsidR="00657181" w:rsidRDefault="00657181" w:rsidP="00657181">
      <w:pPr>
        <w:pStyle w:val="ListParagraph"/>
        <w:numPr>
          <w:ilvl w:val="0"/>
          <w:numId w:val="25"/>
        </w:numPr>
        <w:spacing w:line="360" w:lineRule="auto"/>
        <w:rPr>
          <w:ins w:id="1722" w:author="ilham.nur@office.ui.ac.id [2]" w:date="2023-01-22T22:37:00Z"/>
        </w:rPr>
      </w:pPr>
      <w:ins w:id="1723" w:author="ilham.nur@office.ui.ac.id [2]" w:date="2023-01-22T22:36:00Z">
        <w:r>
          <w:t xml:space="preserve">Waktu </w:t>
        </w:r>
        <w:proofErr w:type="spellStart"/>
        <w:r>
          <w:t>peker</w:t>
        </w:r>
      </w:ins>
      <w:ins w:id="1724" w:author="ilham.nur@office.ui.ac.id [2]" w:date="2023-01-22T22:37:00Z">
        <w:r>
          <w:t>jaan</w:t>
        </w:r>
        <w:proofErr w:type="spellEnd"/>
      </w:ins>
    </w:p>
    <w:p w14:paraId="3115F7F2" w14:textId="5544B9CA" w:rsidR="00F12063" w:rsidRDefault="00F12063" w:rsidP="00F12063">
      <w:pPr>
        <w:pStyle w:val="ListParagraph"/>
        <w:numPr>
          <w:ilvl w:val="0"/>
          <w:numId w:val="25"/>
        </w:numPr>
        <w:spacing w:line="360" w:lineRule="auto"/>
        <w:rPr>
          <w:ins w:id="1725" w:author="ilham.nur@office.ui.ac.id [2]" w:date="2023-01-22T22:37:00Z"/>
        </w:rPr>
      </w:pPr>
      <w:proofErr w:type="spellStart"/>
      <w:ins w:id="1726" w:author="ilham.nur@office.ui.ac.id [2]" w:date="2023-01-22T22:37:00Z">
        <w:r>
          <w:t>Biaya</w:t>
        </w:r>
        <w:proofErr w:type="spellEnd"/>
        <w:r>
          <w:t xml:space="preserve"> </w:t>
        </w:r>
        <w:proofErr w:type="spellStart"/>
        <w:r>
          <w:t>pekerjaan</w:t>
        </w:r>
        <w:proofErr w:type="spellEnd"/>
      </w:ins>
    </w:p>
    <w:p w14:paraId="1C548FA4" w14:textId="774BC6C9" w:rsidR="00657181" w:rsidRDefault="00F12063" w:rsidP="00657181">
      <w:pPr>
        <w:pStyle w:val="ListParagraph"/>
        <w:numPr>
          <w:ilvl w:val="0"/>
          <w:numId w:val="25"/>
        </w:numPr>
        <w:spacing w:line="360" w:lineRule="auto"/>
        <w:rPr>
          <w:ins w:id="1727" w:author="ilham.nur@office.ui.ac.id [2]" w:date="2023-01-22T22:40:00Z"/>
        </w:rPr>
      </w:pPr>
      <w:proofErr w:type="spellStart"/>
      <w:ins w:id="1728" w:author="ilham.nur@office.ui.ac.id [2]" w:date="2023-01-22T22:37:00Z">
        <w:r>
          <w:t>Sumber</w:t>
        </w:r>
        <w:proofErr w:type="spellEnd"/>
        <w:r>
          <w:t xml:space="preserve"> </w:t>
        </w:r>
        <w:proofErr w:type="spellStart"/>
        <w:r>
          <w:t>daya</w:t>
        </w:r>
        <w:proofErr w:type="spellEnd"/>
        <w:r>
          <w:t xml:space="preserve"> yang </w:t>
        </w:r>
        <w:proofErr w:type="spellStart"/>
        <w:r>
          <w:t>melakukan</w:t>
        </w:r>
        <w:proofErr w:type="spellEnd"/>
        <w:r>
          <w:t xml:space="preserve"> </w:t>
        </w:r>
        <w:proofErr w:type="spellStart"/>
        <w:r>
          <w:t>pekerjaan</w:t>
        </w:r>
      </w:ins>
      <w:proofErr w:type="spellEnd"/>
    </w:p>
    <w:p w14:paraId="62418E9A" w14:textId="78021403" w:rsidR="00765800" w:rsidRDefault="0061357A">
      <w:pPr>
        <w:spacing w:line="360" w:lineRule="auto"/>
        <w:rPr>
          <w:ins w:id="1729" w:author="ilham.nur@office.ui.ac.id [2]" w:date="2023-01-25T21:12:00Z"/>
        </w:rPr>
      </w:pPr>
      <w:proofErr w:type="spellStart"/>
      <w:ins w:id="1730" w:author="ilham.nur@office.ui.ac.id [2]" w:date="2023-01-22T22:40:00Z">
        <w:r>
          <w:t>Namun</w:t>
        </w:r>
        <w:proofErr w:type="spellEnd"/>
        <w:r>
          <w:t xml:space="preserve"> </w:t>
        </w:r>
        <w:proofErr w:type="spellStart"/>
        <w:r>
          <w:t>dalam</w:t>
        </w:r>
        <w:proofErr w:type="spellEnd"/>
        <w:r>
          <w:t xml:space="preserve"> proses i</w:t>
        </w:r>
        <w:r w:rsidR="00122EC2">
          <w:t xml:space="preserve">mplementasi </w:t>
        </w:r>
        <w:proofErr w:type="spellStart"/>
        <w:r w:rsidR="00122EC2">
          <w:t>ataupun</w:t>
        </w:r>
        <w:proofErr w:type="spellEnd"/>
        <w:r w:rsidR="00122EC2">
          <w:t xml:space="preserve"> </w:t>
        </w:r>
        <w:proofErr w:type="spellStart"/>
        <w:r w:rsidR="00122EC2">
          <w:t>eksekusi</w:t>
        </w:r>
        <w:proofErr w:type="spellEnd"/>
        <w:r w:rsidR="00122EC2">
          <w:t xml:space="preserve"> </w:t>
        </w:r>
        <w:proofErr w:type="spellStart"/>
        <w:r w:rsidR="00122EC2">
          <w:t>proyek</w:t>
        </w:r>
        <w:proofErr w:type="spellEnd"/>
        <w:r w:rsidR="00122EC2">
          <w:t xml:space="preserve"> PT </w:t>
        </w:r>
      </w:ins>
      <w:proofErr w:type="spellStart"/>
      <w:ins w:id="1731" w:author="ilham.nur@office.ui.ac.id" w:date="2023-02-02T22:44:00Z">
        <w:r w:rsidR="00303105">
          <w:t>Pembayaran</w:t>
        </w:r>
        <w:proofErr w:type="spellEnd"/>
        <w:r w:rsidR="00303105">
          <w:t xml:space="preserve"> Digital Indonesia</w:t>
        </w:r>
      </w:ins>
      <w:ins w:id="1732" w:author="ilham.nur@office.ui.ac.id [2]" w:date="2023-01-22T22:40:00Z">
        <w:del w:id="1733" w:author="ilham.nur@office.ui.ac.id" w:date="2023-02-02T22:44:00Z">
          <w:r w:rsidR="00122EC2" w:rsidDel="00303105">
            <w:delText>X</w:delText>
          </w:r>
        </w:del>
        <w:r w:rsidR="00122EC2">
          <w:t xml:space="preserve"> </w:t>
        </w:r>
        <w:proofErr w:type="spellStart"/>
        <w:r w:rsidR="00122EC2">
          <w:t>mengadopsi</w:t>
        </w:r>
        <w:proofErr w:type="spellEnd"/>
        <w:r w:rsidR="00122EC2">
          <w:t xml:space="preserve"> </w:t>
        </w:r>
        <w:r w:rsidR="00122EC2" w:rsidRPr="00122EC2">
          <w:rPr>
            <w:i/>
            <w:iCs/>
            <w:rPrChange w:id="1734" w:author="ilham.nur@office.ui.ac.id [2]" w:date="2023-01-22T22:40:00Z">
              <w:rPr/>
            </w:rPrChange>
          </w:rPr>
          <w:t>sprint</w:t>
        </w:r>
        <w:r w:rsidR="00122EC2">
          <w:rPr>
            <w:i/>
            <w:iCs/>
          </w:rPr>
          <w:t xml:space="preserve"> </w:t>
        </w:r>
        <w:r w:rsidR="00122EC2">
          <w:t xml:space="preserve">untuk </w:t>
        </w:r>
        <w:proofErr w:type="spellStart"/>
        <w:r w:rsidR="00122EC2">
          <w:t>mengembangkan</w:t>
        </w:r>
        <w:proofErr w:type="spellEnd"/>
        <w:r w:rsidR="00122EC2">
          <w:t xml:space="preserve"> </w:t>
        </w:r>
        <w:proofErr w:type="spellStart"/>
        <w:r w:rsidR="00122EC2">
          <w:t>fitur-fitur</w:t>
        </w:r>
        <w:proofErr w:type="spellEnd"/>
        <w:r w:rsidR="00122EC2">
          <w:t xml:space="preserve"> yang </w:t>
        </w:r>
        <w:proofErr w:type="spellStart"/>
        <w:r w:rsidR="00122EC2">
          <w:t>ada</w:t>
        </w:r>
        <w:proofErr w:type="spellEnd"/>
        <w:r w:rsidR="00122EC2">
          <w:t xml:space="preserve"> </w:t>
        </w:r>
        <w:proofErr w:type="spellStart"/>
        <w:r w:rsidR="00122EC2">
          <w:t>berdasarkan</w:t>
        </w:r>
        <w:proofErr w:type="spellEnd"/>
        <w:r w:rsidR="00122EC2">
          <w:t xml:space="preserve"> </w:t>
        </w:r>
        <w:r w:rsidR="00122EC2">
          <w:rPr>
            <w:i/>
            <w:iCs/>
          </w:rPr>
          <w:t xml:space="preserve">user story </w:t>
        </w:r>
        <w:r w:rsidR="00122EC2">
          <w:t xml:space="preserve">yang </w:t>
        </w:r>
        <w:proofErr w:type="spellStart"/>
        <w:r w:rsidR="00122EC2">
          <w:t>telah</w:t>
        </w:r>
        <w:proofErr w:type="spellEnd"/>
        <w:r w:rsidR="00122EC2">
          <w:t xml:space="preserve"> </w:t>
        </w:r>
        <w:proofErr w:type="spellStart"/>
        <w:r w:rsidR="00122EC2">
          <w:t>dikembangkan</w:t>
        </w:r>
        <w:proofErr w:type="spellEnd"/>
        <w:r w:rsidR="00122EC2">
          <w:t xml:space="preserve"> di </w:t>
        </w:r>
        <w:proofErr w:type="spellStart"/>
        <w:r w:rsidR="00122EC2">
          <w:t>awal</w:t>
        </w:r>
        <w:proofErr w:type="spellEnd"/>
        <w:r w:rsidR="00122EC2">
          <w:t xml:space="preserve"> </w:t>
        </w:r>
        <w:proofErr w:type="spellStart"/>
        <w:r w:rsidR="00122EC2">
          <w:t>ketika</w:t>
        </w:r>
        <w:proofErr w:type="spellEnd"/>
        <w:r w:rsidR="00122EC2">
          <w:t xml:space="preserve"> proses </w:t>
        </w:r>
        <w:proofErr w:type="spellStart"/>
        <w:r w:rsidR="00122EC2">
          <w:t>perencanaan</w:t>
        </w:r>
        <w:proofErr w:type="spellEnd"/>
        <w:r w:rsidR="00122EC2">
          <w:t xml:space="preserve">. </w:t>
        </w:r>
      </w:ins>
      <w:ins w:id="1735" w:author="ilham.nur@office.ui.ac.id [2]" w:date="2023-01-22T22:41:00Z">
        <w:r w:rsidR="00F41152">
          <w:t xml:space="preserve">PT </w:t>
        </w:r>
      </w:ins>
      <w:proofErr w:type="spellStart"/>
      <w:ins w:id="1736" w:author="ilham.nur@office.ui.ac.id" w:date="2023-02-02T22:44:00Z">
        <w:r w:rsidR="00303105">
          <w:t>Pembayaran</w:t>
        </w:r>
        <w:proofErr w:type="spellEnd"/>
        <w:r w:rsidR="00303105">
          <w:t xml:space="preserve"> Digital Indonesia</w:t>
        </w:r>
      </w:ins>
      <w:ins w:id="1737" w:author="ilham.nur@office.ui.ac.id [2]" w:date="2023-01-22T22:41:00Z">
        <w:del w:id="1738" w:author="ilham.nur@office.ui.ac.id" w:date="2023-02-02T22:44:00Z">
          <w:r w:rsidR="00F41152" w:rsidDel="00303105">
            <w:delText>X</w:delText>
          </w:r>
        </w:del>
        <w:r w:rsidR="00F41152">
          <w:t xml:space="preserve"> pada </w:t>
        </w:r>
        <w:proofErr w:type="spellStart"/>
        <w:r w:rsidR="00F41152">
          <w:t>tahun</w:t>
        </w:r>
        <w:proofErr w:type="spellEnd"/>
        <w:r w:rsidR="00F41152">
          <w:t xml:space="preserve"> 2022 </w:t>
        </w:r>
        <w:proofErr w:type="spellStart"/>
        <w:r w:rsidR="00F41152">
          <w:t>mengerjakan</w:t>
        </w:r>
        <w:proofErr w:type="spellEnd"/>
        <w:r w:rsidR="00F41152">
          <w:t xml:space="preserve"> </w:t>
        </w:r>
      </w:ins>
      <w:ins w:id="1739" w:author="ilham.nur@office.ui.ac.id [2]" w:date="2023-01-23T06:42:00Z">
        <w:r w:rsidR="000E34FA">
          <w:t xml:space="preserve">511 </w:t>
        </w:r>
        <w:proofErr w:type="spellStart"/>
        <w:r w:rsidR="000E34FA">
          <w:t>proyek</w:t>
        </w:r>
        <w:proofErr w:type="spellEnd"/>
        <w:r w:rsidR="000E34FA">
          <w:t xml:space="preserve"> </w:t>
        </w:r>
      </w:ins>
      <w:ins w:id="1740" w:author="ilham.nur@office.ui.ac.id [2]" w:date="2023-01-23T06:43:00Z">
        <w:r w:rsidR="00A82CC4">
          <w:t xml:space="preserve">yang </w:t>
        </w:r>
        <w:proofErr w:type="spellStart"/>
        <w:r w:rsidR="00A82CC4">
          <w:t>didalamnya</w:t>
        </w:r>
        <w:proofErr w:type="spellEnd"/>
        <w:r w:rsidR="00A82CC4">
          <w:t xml:space="preserve"> </w:t>
        </w:r>
        <w:proofErr w:type="spellStart"/>
        <w:r w:rsidR="00A82CC4">
          <w:t>terdiri</w:t>
        </w:r>
        <w:proofErr w:type="spellEnd"/>
        <w:r w:rsidR="00A82CC4">
          <w:t xml:space="preserve"> </w:t>
        </w:r>
        <w:proofErr w:type="spellStart"/>
        <w:r w:rsidR="00A82CC4">
          <w:t>dari</w:t>
        </w:r>
        <w:proofErr w:type="spellEnd"/>
        <w:r w:rsidR="00A82CC4">
          <w:t xml:space="preserve"> </w:t>
        </w:r>
        <w:proofErr w:type="spellStart"/>
        <w:r w:rsidR="00A82CC4">
          <w:t>proyek</w:t>
        </w:r>
        <w:proofErr w:type="spellEnd"/>
        <w:r w:rsidR="00A82CC4">
          <w:t xml:space="preserve"> yang </w:t>
        </w:r>
        <w:proofErr w:type="spellStart"/>
        <w:r w:rsidR="00A82CC4">
          <w:t>bersifat</w:t>
        </w:r>
        <w:proofErr w:type="spellEnd"/>
        <w:r w:rsidR="00A82CC4">
          <w:t xml:space="preserve"> </w:t>
        </w:r>
        <w:r w:rsidR="00A82CC4">
          <w:rPr>
            <w:i/>
            <w:iCs/>
          </w:rPr>
          <w:t xml:space="preserve">Business as Usual </w:t>
        </w:r>
        <w:r w:rsidR="00A82CC4">
          <w:t xml:space="preserve">dan yang perlu dilakukan </w:t>
        </w:r>
        <w:proofErr w:type="spellStart"/>
        <w:r w:rsidR="00A82CC4">
          <w:t>pengembangan</w:t>
        </w:r>
        <w:proofErr w:type="spellEnd"/>
        <w:r w:rsidR="00A82CC4">
          <w:t>.</w:t>
        </w:r>
        <w:r w:rsidR="000B4FE4">
          <w:t xml:space="preserve"> Dari 511 </w:t>
        </w:r>
        <w:proofErr w:type="spellStart"/>
        <w:r w:rsidR="000B4FE4">
          <w:t>proyek</w:t>
        </w:r>
        <w:proofErr w:type="spellEnd"/>
        <w:r w:rsidR="000B4FE4">
          <w:t xml:space="preserve"> yang </w:t>
        </w:r>
        <w:proofErr w:type="spellStart"/>
        <w:r w:rsidR="000B4FE4">
          <w:t>ada</w:t>
        </w:r>
        <w:proofErr w:type="spellEnd"/>
        <w:r w:rsidR="000B4FE4">
          <w:t xml:space="preserve"> PT </w:t>
        </w:r>
      </w:ins>
      <w:proofErr w:type="spellStart"/>
      <w:ins w:id="1741" w:author="ilham.nur@office.ui.ac.id" w:date="2023-02-02T22:44:00Z">
        <w:r w:rsidR="00303105">
          <w:t>Pembayaran</w:t>
        </w:r>
        <w:proofErr w:type="spellEnd"/>
        <w:r w:rsidR="00303105">
          <w:t xml:space="preserve"> Digital Indonesia</w:t>
        </w:r>
      </w:ins>
      <w:ins w:id="1742" w:author="ilham.nur@office.ui.ac.id [2]" w:date="2023-01-23T06:43:00Z">
        <w:del w:id="1743" w:author="ilham.nur@office.ui.ac.id" w:date="2023-02-02T22:44:00Z">
          <w:r w:rsidR="000B4FE4" w:rsidDel="00303105">
            <w:delText>X</w:delText>
          </w:r>
        </w:del>
        <w:r w:rsidR="000B4FE4">
          <w:t xml:space="preserve"> </w:t>
        </w:r>
        <w:proofErr w:type="spellStart"/>
        <w:r w:rsidR="000B4FE4">
          <w:t>hanya</w:t>
        </w:r>
        <w:proofErr w:type="spellEnd"/>
        <w:r w:rsidR="000B4FE4">
          <w:t xml:space="preserve"> </w:t>
        </w:r>
        <w:proofErr w:type="spellStart"/>
        <w:r w:rsidR="000B4FE4">
          <w:t>mampu</w:t>
        </w:r>
        <w:proofErr w:type="spellEnd"/>
        <w:r w:rsidR="000B4FE4">
          <w:t xml:space="preserve"> untuk </w:t>
        </w:r>
        <w:proofErr w:type="spellStart"/>
        <w:r w:rsidR="000B4FE4">
          <w:lastRenderedPageBreak/>
          <w:t>meyelesaikan</w:t>
        </w:r>
        <w:proofErr w:type="spellEnd"/>
        <w:r w:rsidR="000B4FE4">
          <w:t xml:space="preserve"> </w:t>
        </w:r>
      </w:ins>
      <w:proofErr w:type="spellStart"/>
      <w:ins w:id="1744" w:author="ilham.nur@office.ui.ac.id [2]" w:date="2023-01-23T06:44:00Z">
        <w:r w:rsidR="00D71287">
          <w:t>proyeknya</w:t>
        </w:r>
        <w:proofErr w:type="spellEnd"/>
        <w:r w:rsidR="00D71287">
          <w:t xml:space="preserve"> </w:t>
        </w:r>
        <w:proofErr w:type="spellStart"/>
        <w:r w:rsidR="00D71287">
          <w:t>sebesar</w:t>
        </w:r>
        <w:proofErr w:type="spellEnd"/>
        <w:r w:rsidR="00D71287">
          <w:t xml:space="preserve"> 72.03% dan 34.88% </w:t>
        </w:r>
        <w:proofErr w:type="spellStart"/>
        <w:r w:rsidR="00D71287">
          <w:t>lainya</w:t>
        </w:r>
        <w:proofErr w:type="spellEnd"/>
        <w:r w:rsidR="00D71287">
          <w:t xml:space="preserve"> </w:t>
        </w:r>
        <w:proofErr w:type="spellStart"/>
        <w:r w:rsidR="00D71287">
          <w:t>masih</w:t>
        </w:r>
        <w:proofErr w:type="spellEnd"/>
        <w:r w:rsidR="00D71287">
          <w:t xml:space="preserve"> </w:t>
        </w:r>
        <w:proofErr w:type="spellStart"/>
        <w:r w:rsidR="00D71287">
          <w:t>dalam</w:t>
        </w:r>
        <w:proofErr w:type="spellEnd"/>
        <w:r w:rsidR="00D71287">
          <w:t xml:space="preserve"> proses </w:t>
        </w:r>
        <w:proofErr w:type="spellStart"/>
        <w:r w:rsidR="00D71287">
          <w:t>pengerjaan</w:t>
        </w:r>
        <w:proofErr w:type="spellEnd"/>
        <w:r w:rsidR="00D71287">
          <w:t xml:space="preserve"> dan </w:t>
        </w:r>
        <w:proofErr w:type="spellStart"/>
        <w:r w:rsidR="00D71287">
          <w:t>terhambat</w:t>
        </w:r>
        <w:proofErr w:type="spellEnd"/>
        <w:r w:rsidR="00D71287">
          <w:t xml:space="preserve"> </w:t>
        </w:r>
        <w:proofErr w:type="spellStart"/>
        <w:r w:rsidR="00D71287">
          <w:t>karena</w:t>
        </w:r>
        <w:proofErr w:type="spellEnd"/>
        <w:r w:rsidR="00D71287">
          <w:t xml:space="preserve"> </w:t>
        </w:r>
        <w:proofErr w:type="spellStart"/>
        <w:r w:rsidR="00D71287">
          <w:t>satu</w:t>
        </w:r>
        <w:proofErr w:type="spellEnd"/>
        <w:r w:rsidR="00D71287">
          <w:t xml:space="preserve"> dan lain </w:t>
        </w:r>
        <w:proofErr w:type="spellStart"/>
        <w:r w:rsidR="00D71287">
          <w:t>hal</w:t>
        </w:r>
        <w:proofErr w:type="spellEnd"/>
        <w:r w:rsidR="00D71287">
          <w:t>.</w:t>
        </w:r>
      </w:ins>
      <w:ins w:id="1745" w:author="ilham.nur@office.ui.ac.id [2]" w:date="2023-01-25T21:08:00Z">
        <w:r w:rsidR="00E216CB">
          <w:t xml:space="preserve"> </w:t>
        </w:r>
        <w:proofErr w:type="spellStart"/>
        <w:r w:rsidR="00E216CB">
          <w:t>Kendala</w:t>
        </w:r>
        <w:proofErr w:type="spellEnd"/>
        <w:r w:rsidR="00E216CB">
          <w:t xml:space="preserve"> yang </w:t>
        </w:r>
        <w:proofErr w:type="spellStart"/>
        <w:r w:rsidR="00E216CB">
          <w:t>dihadapi</w:t>
        </w:r>
        <w:proofErr w:type="spellEnd"/>
        <w:r w:rsidR="00E216CB">
          <w:t xml:space="preserve"> </w:t>
        </w:r>
        <w:proofErr w:type="spellStart"/>
        <w:r w:rsidR="00763B7D">
          <w:t>berdasarkan</w:t>
        </w:r>
        <w:proofErr w:type="spellEnd"/>
        <w:r w:rsidR="00763B7D">
          <w:t xml:space="preserve"> </w:t>
        </w:r>
        <w:r w:rsidR="00763B7D">
          <w:fldChar w:fldCharType="begin"/>
        </w:r>
        <w:r w:rsidR="00763B7D">
          <w:instrText xml:space="preserve"> REF _Ref124884171 \h </w:instrText>
        </w:r>
      </w:ins>
      <w:r w:rsidR="00763B7D">
        <w:fldChar w:fldCharType="separate"/>
      </w:r>
      <w:ins w:id="1746" w:author="ilham.nur@office.ui.ac.id" w:date="2023-02-11T10:22:00Z">
        <w:r w:rsidR="00A47A89">
          <w:t xml:space="preserve">Gambar </w:t>
        </w:r>
        <w:r w:rsidR="00A47A89">
          <w:rPr>
            <w:noProof/>
          </w:rPr>
          <w:t>1</w:t>
        </w:r>
        <w:r w:rsidR="00A47A89">
          <w:t>.</w:t>
        </w:r>
        <w:r w:rsidR="00A47A89">
          <w:rPr>
            <w:noProof/>
          </w:rPr>
          <w:t>3</w:t>
        </w:r>
      </w:ins>
      <w:ins w:id="1747" w:author="ilham.nur@office.ui.ac.id [2]" w:date="2023-01-25T21:08:00Z">
        <w:r w:rsidR="00763B7D">
          <w:fldChar w:fldCharType="end"/>
        </w:r>
        <w:r w:rsidR="00763B7D">
          <w:t xml:space="preserve"> </w:t>
        </w:r>
        <w:proofErr w:type="spellStart"/>
        <w:r w:rsidR="00763B7D">
          <w:t>diakibatkan</w:t>
        </w:r>
      </w:ins>
      <w:proofErr w:type="spellEnd"/>
      <w:ins w:id="1748" w:author="ilham.nur@office.ui.ac.id [2]" w:date="2023-01-25T21:09:00Z">
        <w:r w:rsidR="00763B7D">
          <w:t xml:space="preserve"> oleh </w:t>
        </w:r>
        <w:r w:rsidR="003967FF">
          <w:t xml:space="preserve">PT </w:t>
        </w:r>
      </w:ins>
      <w:proofErr w:type="spellStart"/>
      <w:ins w:id="1749" w:author="ilham.nur@office.ui.ac.id" w:date="2023-02-02T22:45:00Z">
        <w:r w:rsidR="00303105">
          <w:t>Pembayaran</w:t>
        </w:r>
        <w:proofErr w:type="spellEnd"/>
        <w:r w:rsidR="00303105">
          <w:t xml:space="preserve"> Digital Indonesia</w:t>
        </w:r>
      </w:ins>
      <w:ins w:id="1750" w:author="ilham.nur@office.ui.ac.id [2]" w:date="2023-01-25T21:09:00Z">
        <w:del w:id="1751" w:author="ilham.nur@office.ui.ac.id" w:date="2023-02-02T22:45:00Z">
          <w:r w:rsidR="003967FF" w:rsidDel="00303105">
            <w:delText>X</w:delText>
          </w:r>
        </w:del>
        <w:r w:rsidR="003967FF">
          <w:t xml:space="preserve"> </w:t>
        </w:r>
        <w:proofErr w:type="spellStart"/>
        <w:r w:rsidR="003967FF">
          <w:t>mengerjakan</w:t>
        </w:r>
        <w:proofErr w:type="spellEnd"/>
        <w:r w:rsidR="003967FF">
          <w:t xml:space="preserve"> </w:t>
        </w:r>
        <w:proofErr w:type="spellStart"/>
        <w:r w:rsidR="003967FF">
          <w:t>lebih</w:t>
        </w:r>
        <w:proofErr w:type="spellEnd"/>
        <w:r w:rsidR="003967FF">
          <w:t xml:space="preserve"> </w:t>
        </w:r>
        <w:proofErr w:type="spellStart"/>
        <w:r w:rsidR="003967FF">
          <w:t>dari</w:t>
        </w:r>
        <w:proofErr w:type="spellEnd"/>
        <w:r w:rsidR="003967FF">
          <w:t xml:space="preserve"> </w:t>
        </w:r>
        <w:proofErr w:type="spellStart"/>
        <w:r w:rsidR="003967FF">
          <w:t>satu</w:t>
        </w:r>
        <w:proofErr w:type="spellEnd"/>
        <w:r w:rsidR="003967FF">
          <w:t xml:space="preserve"> </w:t>
        </w:r>
        <w:proofErr w:type="spellStart"/>
        <w:r w:rsidR="003967FF">
          <w:t>proyek</w:t>
        </w:r>
        <w:proofErr w:type="spellEnd"/>
        <w:r w:rsidR="003967FF">
          <w:t xml:space="preserve"> </w:t>
        </w:r>
        <w:proofErr w:type="spellStart"/>
        <w:r w:rsidR="003967FF">
          <w:t>dalam</w:t>
        </w:r>
        <w:proofErr w:type="spellEnd"/>
        <w:r w:rsidR="003967FF">
          <w:t xml:space="preserve"> </w:t>
        </w:r>
        <w:proofErr w:type="spellStart"/>
        <w:r w:rsidR="003967FF">
          <w:t>satu</w:t>
        </w:r>
        <w:proofErr w:type="spellEnd"/>
        <w:r w:rsidR="003967FF">
          <w:t xml:space="preserve"> </w:t>
        </w:r>
        <w:proofErr w:type="spellStart"/>
        <w:r w:rsidR="003967FF">
          <w:t>waktu</w:t>
        </w:r>
        <w:proofErr w:type="spellEnd"/>
        <w:r w:rsidR="003967FF">
          <w:t xml:space="preserve"> </w:t>
        </w:r>
        <w:proofErr w:type="spellStart"/>
        <w:r w:rsidR="003967FF">
          <w:t>bersamaan</w:t>
        </w:r>
        <w:proofErr w:type="spellEnd"/>
        <w:r w:rsidR="003967FF">
          <w:t xml:space="preserve"> yang </w:t>
        </w:r>
        <w:proofErr w:type="spellStart"/>
        <w:r w:rsidR="003967FF">
          <w:t>berakibat</w:t>
        </w:r>
        <w:proofErr w:type="spellEnd"/>
        <w:r w:rsidR="003967FF">
          <w:t xml:space="preserve"> juga pada </w:t>
        </w:r>
        <w:proofErr w:type="spellStart"/>
        <w:r w:rsidR="003967FF">
          <w:t>kendala</w:t>
        </w:r>
        <w:proofErr w:type="spellEnd"/>
        <w:r w:rsidR="003967FF">
          <w:t xml:space="preserve"> </w:t>
        </w:r>
        <w:proofErr w:type="spellStart"/>
        <w:r w:rsidR="003967FF">
          <w:t>sumber</w:t>
        </w:r>
        <w:proofErr w:type="spellEnd"/>
        <w:r w:rsidR="003967FF">
          <w:t xml:space="preserve"> </w:t>
        </w:r>
        <w:proofErr w:type="spellStart"/>
        <w:r w:rsidR="003967FF">
          <w:t>daya</w:t>
        </w:r>
        <w:proofErr w:type="spellEnd"/>
        <w:r w:rsidR="00E40D8B">
          <w:t xml:space="preserve"> dan</w:t>
        </w:r>
        <w:r w:rsidR="003967FF">
          <w:t xml:space="preserve"> </w:t>
        </w:r>
        <w:proofErr w:type="spellStart"/>
        <w:r w:rsidR="003967FF">
          <w:t>kendala</w:t>
        </w:r>
        <w:proofErr w:type="spellEnd"/>
        <w:r w:rsidR="003967FF">
          <w:t xml:space="preserve"> </w:t>
        </w:r>
        <w:proofErr w:type="spellStart"/>
        <w:r w:rsidR="003967FF">
          <w:t>penjadwalan</w:t>
        </w:r>
        <w:proofErr w:type="spellEnd"/>
        <w:r w:rsidR="00E40D8B">
          <w:t xml:space="preserve">. </w:t>
        </w:r>
        <w:proofErr w:type="spellStart"/>
        <w:r w:rsidR="00E40D8B">
          <w:t>Kendala</w:t>
        </w:r>
        <w:proofErr w:type="spellEnd"/>
        <w:r w:rsidR="00E40D8B">
          <w:t xml:space="preserve"> </w:t>
        </w:r>
        <w:proofErr w:type="spellStart"/>
        <w:r w:rsidR="00E40D8B">
          <w:t>ini</w:t>
        </w:r>
        <w:proofErr w:type="spellEnd"/>
        <w:r w:rsidR="00E40D8B">
          <w:t xml:space="preserve"> yang </w:t>
        </w:r>
        <w:proofErr w:type="spellStart"/>
        <w:r w:rsidR="00E40D8B">
          <w:t>ke</w:t>
        </w:r>
      </w:ins>
      <w:ins w:id="1752" w:author="ilham.nur@office.ui.ac.id [2]" w:date="2023-01-25T21:10:00Z">
        <w:r w:rsidR="00E40D8B">
          <w:t>mudian</w:t>
        </w:r>
        <w:proofErr w:type="spellEnd"/>
        <w:r w:rsidR="00E40D8B">
          <w:t xml:space="preserve"> </w:t>
        </w:r>
        <w:proofErr w:type="spellStart"/>
        <w:r w:rsidR="00E40D8B">
          <w:t>akan</w:t>
        </w:r>
        <w:proofErr w:type="spellEnd"/>
        <w:r w:rsidR="00E40D8B">
          <w:t xml:space="preserve"> </w:t>
        </w:r>
        <w:proofErr w:type="spellStart"/>
        <w:r w:rsidR="00E40D8B">
          <w:t>dicoba</w:t>
        </w:r>
        <w:proofErr w:type="spellEnd"/>
        <w:r w:rsidR="00E40D8B">
          <w:t xml:space="preserve"> untuk </w:t>
        </w:r>
        <w:proofErr w:type="spellStart"/>
        <w:r w:rsidR="00E40D8B">
          <w:t>diselesaikan</w:t>
        </w:r>
        <w:proofErr w:type="spellEnd"/>
        <w:r w:rsidR="00E40D8B">
          <w:t xml:space="preserve"> dengan </w:t>
        </w:r>
        <w:proofErr w:type="spellStart"/>
        <w:r w:rsidR="00E40D8B">
          <w:t>rancangan</w:t>
        </w:r>
        <w:proofErr w:type="spellEnd"/>
        <w:r w:rsidR="00E40D8B">
          <w:t xml:space="preserve"> </w:t>
        </w:r>
        <w:proofErr w:type="spellStart"/>
        <w:r w:rsidR="00E40D8B">
          <w:t>sistem</w:t>
        </w:r>
        <w:proofErr w:type="spellEnd"/>
        <w:r w:rsidR="00E40D8B">
          <w:t xml:space="preserve"> </w:t>
        </w:r>
        <w:proofErr w:type="spellStart"/>
        <w:r w:rsidR="00E40D8B">
          <w:t>optimasi</w:t>
        </w:r>
        <w:proofErr w:type="spellEnd"/>
        <w:r w:rsidR="00E40D8B">
          <w:t xml:space="preserve"> </w:t>
        </w:r>
        <w:proofErr w:type="spellStart"/>
        <w:r w:rsidR="00E40D8B">
          <w:t>alokasi</w:t>
        </w:r>
        <w:proofErr w:type="spellEnd"/>
        <w:r w:rsidR="00E40D8B">
          <w:t xml:space="preserve"> </w:t>
        </w:r>
        <w:proofErr w:type="spellStart"/>
        <w:r w:rsidR="00217220">
          <w:t>pekerjaan</w:t>
        </w:r>
        <w:proofErr w:type="spellEnd"/>
        <w:r w:rsidR="00217220">
          <w:t xml:space="preserve"> </w:t>
        </w:r>
        <w:r w:rsidR="00E40D8B">
          <w:t xml:space="preserve">dan </w:t>
        </w:r>
        <w:proofErr w:type="spellStart"/>
        <w:r w:rsidR="00217220">
          <w:t>sumber</w:t>
        </w:r>
        <w:proofErr w:type="spellEnd"/>
        <w:r w:rsidR="00217220">
          <w:t xml:space="preserve"> </w:t>
        </w:r>
        <w:proofErr w:type="spellStart"/>
        <w:r w:rsidR="00217220">
          <w:t>daya</w:t>
        </w:r>
        <w:proofErr w:type="spellEnd"/>
        <w:r w:rsidR="00217220">
          <w:t>.</w:t>
        </w:r>
      </w:ins>
    </w:p>
    <w:p w14:paraId="61BA7A3F" w14:textId="33EE911B" w:rsidR="00FD141A" w:rsidRDefault="00FD141A">
      <w:pPr>
        <w:spacing w:line="360" w:lineRule="auto"/>
        <w:rPr>
          <w:ins w:id="1753" w:author="ilham.nur@office.ui.ac.id [2]" w:date="2023-01-25T21:11:00Z"/>
        </w:rPr>
      </w:pPr>
      <w:ins w:id="1754" w:author="ilham.nur@office.ui.ac.id [2]" w:date="2023-01-25T21:11:00Z">
        <w:r>
          <w:br w:type="page"/>
        </w:r>
      </w:ins>
    </w:p>
    <w:p w14:paraId="16AB5871" w14:textId="66DAA5A9" w:rsidR="00771F69" w:rsidRDefault="00DF32CD" w:rsidP="00AE58C4">
      <w:pPr>
        <w:pStyle w:val="Heading2"/>
        <w:spacing w:line="360" w:lineRule="auto"/>
      </w:pPr>
      <w:bookmarkStart w:id="1755" w:name="_Toc127003396"/>
      <w:proofErr w:type="spellStart"/>
      <w:r>
        <w:lastRenderedPageBreak/>
        <w:t>M</w:t>
      </w:r>
      <w:r w:rsidR="00104EF8">
        <w:t>etodologi</w:t>
      </w:r>
      <w:proofErr w:type="spellEnd"/>
      <w:r w:rsidR="00104EF8">
        <w:t xml:space="preserve"> </w:t>
      </w:r>
      <w:proofErr w:type="spellStart"/>
      <w:r w:rsidR="00104EF8">
        <w:t>Riset</w:t>
      </w:r>
      <w:bookmarkEnd w:id="1755"/>
      <w:proofErr w:type="spellEnd"/>
    </w:p>
    <w:p w14:paraId="652FB294" w14:textId="1C938222" w:rsidR="00FD141A" w:rsidRDefault="004C4593" w:rsidP="00953BF9">
      <w:pPr>
        <w:spacing w:line="360" w:lineRule="auto"/>
        <w:rPr>
          <w:ins w:id="1756" w:author="ilham.nur@office.ui.ac.id [2]" w:date="2023-01-25T21:11:00Z"/>
        </w:rPr>
      </w:pPr>
      <w:r>
        <w:t xml:space="preserve">Proses </w:t>
      </w:r>
      <w:proofErr w:type="spellStart"/>
      <w:r>
        <w:t>metodologi</w:t>
      </w:r>
      <w:proofErr w:type="spellEnd"/>
      <w:r>
        <w:t xml:space="preserve"> </w:t>
      </w:r>
      <w:proofErr w:type="spellStart"/>
      <w:r>
        <w:t>riset</w:t>
      </w:r>
      <w:proofErr w:type="spellEnd"/>
      <w:r>
        <w:t xml:space="preserve"> yang dilakukan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r w:rsidR="00D51357">
        <w:fldChar w:fldCharType="begin"/>
      </w:r>
      <w:r w:rsidR="00D51357">
        <w:instrText xml:space="preserve"> REF _Ref120142257 \h </w:instrText>
      </w:r>
      <w:r w:rsidR="00FD141A">
        <w:instrText xml:space="preserve"> \* MERGEFORMAT </w:instrText>
      </w:r>
      <w:r w:rsidR="00D51357">
        <w:fldChar w:fldCharType="separate"/>
      </w:r>
      <w:r w:rsidR="00A47A89">
        <w:t xml:space="preserve">Gambar </w:t>
      </w:r>
      <w:r w:rsidR="00A47A89">
        <w:rPr>
          <w:noProof/>
        </w:rPr>
        <w:t>3.1</w:t>
      </w:r>
      <w:r w:rsidR="00D51357">
        <w:fldChar w:fldCharType="end"/>
      </w:r>
      <w:r>
        <w:t>.</w:t>
      </w:r>
    </w:p>
    <w:p w14:paraId="33CFB9FF" w14:textId="17B0656D" w:rsidR="00EF7F93" w:rsidDel="00FD141A" w:rsidRDefault="00FD141A" w:rsidP="004C4593">
      <w:pPr>
        <w:spacing w:line="360" w:lineRule="auto"/>
        <w:rPr>
          <w:del w:id="1757" w:author="ilham.nur@office.ui.ac.id [2]" w:date="2023-01-25T21:11:00Z"/>
        </w:rPr>
      </w:pPr>
      <w:ins w:id="1758" w:author="ilham.nur@office.ui.ac.id [2]" w:date="2023-01-25T21:11:00Z">
        <w:r w:rsidRPr="00FD141A">
          <w:rPr>
            <w:noProof/>
          </w:rPr>
          <w:t xml:space="preserve"> </w:t>
        </w:r>
        <w:r>
          <w:rPr>
            <w:noProof/>
          </w:rPr>
          <w:drawing>
            <wp:inline distT="0" distB="0" distL="0" distR="0" wp14:anchorId="26D432C6" wp14:editId="6BACB8E5">
              <wp:extent cx="4682925" cy="6281531"/>
              <wp:effectExtent l="0" t="0" r="3810" b="508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36363" cy="6353211"/>
                      </a:xfrm>
                      <a:prstGeom prst="rect">
                        <a:avLst/>
                      </a:prstGeom>
                      <a:noFill/>
                      <a:ln>
                        <a:noFill/>
                      </a:ln>
                    </pic:spPr>
                  </pic:pic>
                </a:graphicData>
              </a:graphic>
            </wp:inline>
          </w:drawing>
        </w:r>
      </w:ins>
    </w:p>
    <w:p w14:paraId="5AF95BAE" w14:textId="0662FE26" w:rsidR="00B216E1" w:rsidRDefault="00E83809">
      <w:pPr>
        <w:spacing w:line="360" w:lineRule="auto"/>
        <w:jc w:val="center"/>
        <w:pPrChange w:id="1759" w:author="ilham.nur@office.ui.ac.id [2]" w:date="2023-01-25T21:11:00Z">
          <w:pPr>
            <w:keepNext/>
            <w:spacing w:line="360" w:lineRule="auto"/>
            <w:jc w:val="center"/>
          </w:pPr>
        </w:pPrChange>
      </w:pPr>
      <w:del w:id="1760" w:author="ilham.nur@office.ui.ac.id [2]" w:date="2023-01-18T21:14:00Z">
        <w:r w:rsidDel="00803724">
          <w:rPr>
            <w:noProof/>
          </w:rPr>
          <w:drawing>
            <wp:inline distT="0" distB="0" distL="0" distR="0" wp14:anchorId="29B4E298" wp14:editId="5C3E2B1E">
              <wp:extent cx="5229627" cy="637222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48592" cy="6395334"/>
                      </a:xfrm>
                      <a:prstGeom prst="rect">
                        <a:avLst/>
                      </a:prstGeom>
                      <a:noFill/>
                      <a:ln>
                        <a:noFill/>
                      </a:ln>
                    </pic:spPr>
                  </pic:pic>
                </a:graphicData>
              </a:graphic>
            </wp:inline>
          </w:drawing>
        </w:r>
      </w:del>
    </w:p>
    <w:p w14:paraId="0C15157C" w14:textId="449EB05A" w:rsidR="00B216E1" w:rsidRPr="00104EF8" w:rsidRDefault="00B216E1" w:rsidP="00F22F5A">
      <w:pPr>
        <w:pStyle w:val="Caption"/>
      </w:pPr>
      <w:bookmarkStart w:id="1761" w:name="_Ref120142257"/>
      <w:bookmarkStart w:id="1762" w:name="_Toc127003442"/>
      <w:r>
        <w:t xml:space="preserve">Gambar </w:t>
      </w:r>
      <w:ins w:id="1763" w:author="ilham.nur@office.ui.ac.id" w:date="2023-02-02T22:33:00Z">
        <w:r w:rsidR="00A76FCF">
          <w:fldChar w:fldCharType="begin"/>
        </w:r>
        <w:r w:rsidR="00A76FCF">
          <w:instrText xml:space="preserve"> STYLEREF 1 \s </w:instrText>
        </w:r>
      </w:ins>
      <w:r w:rsidR="00A76FCF">
        <w:fldChar w:fldCharType="separate"/>
      </w:r>
      <w:r w:rsidR="00A47A89">
        <w:rPr>
          <w:noProof/>
        </w:rPr>
        <w:t>3</w:t>
      </w:r>
      <w:ins w:id="1764"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765" w:author="ilham.nur@office.ui.ac.id" w:date="2023-02-11T10:22:00Z">
        <w:r w:rsidR="00A47A89">
          <w:rPr>
            <w:noProof/>
          </w:rPr>
          <w:t>1</w:t>
        </w:r>
      </w:ins>
      <w:ins w:id="1766" w:author="ilham.nur@office.ui.ac.id" w:date="2023-02-02T22:33:00Z">
        <w:r w:rsidR="00A76FCF">
          <w:fldChar w:fldCharType="end"/>
        </w:r>
      </w:ins>
      <w:ins w:id="1767" w:author="ilham.nur@office.ui.ac.id [2]" w:date="2023-01-25T05:09:00Z">
        <w:del w:id="1768" w:author="ilham.nur@office.ui.ac.id" w:date="2023-02-02T22:33:00Z">
          <w:r w:rsidR="00F62D33" w:rsidDel="00A76FCF">
            <w:fldChar w:fldCharType="begin"/>
          </w:r>
          <w:r w:rsidR="00F62D33" w:rsidDel="00A76FCF">
            <w:delInstrText xml:space="preserve"> STYLEREF 1 \s </w:delInstrText>
          </w:r>
        </w:del>
      </w:ins>
      <w:del w:id="1769" w:author="ilham.nur@office.ui.ac.id" w:date="2023-02-02T22:33:00Z">
        <w:r w:rsidR="00F62D33" w:rsidDel="00A76FCF">
          <w:fldChar w:fldCharType="separate"/>
        </w:r>
        <w:r w:rsidR="00C64CA0" w:rsidDel="00A76FCF">
          <w:rPr>
            <w:noProof/>
          </w:rPr>
          <w:delText>3</w:delText>
        </w:r>
      </w:del>
      <w:ins w:id="1770" w:author="ilham.nur@office.ui.ac.id [2]" w:date="2023-01-25T05:09:00Z">
        <w:del w:id="1771"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772" w:author="ilham.nur@office.ui.ac.id" w:date="2023-02-02T22:33:00Z">
        <w:r w:rsidR="00105420">
          <w:fldChar w:fldCharType="separate"/>
        </w:r>
      </w:del>
      <w:ins w:id="1773" w:author="ilham.nur@office.ui.ac.id [2]" w:date="2023-01-25T05:09:00Z">
        <w:del w:id="1774" w:author="ilham.nur@office.ui.ac.id" w:date="2023-02-02T22:33:00Z">
          <w:r w:rsidR="00F62D33" w:rsidDel="00A76FCF">
            <w:fldChar w:fldCharType="end"/>
          </w:r>
        </w:del>
      </w:ins>
      <w:del w:id="1775" w:author="ilham.nur@office.ui.ac.id [2]"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3</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1761"/>
      <w:r>
        <w:t xml:space="preserve"> Diagram </w:t>
      </w:r>
      <w:proofErr w:type="spellStart"/>
      <w:r>
        <w:t>alir</w:t>
      </w:r>
      <w:proofErr w:type="spellEnd"/>
      <w:r>
        <w:t xml:space="preserve"> </w:t>
      </w:r>
      <w:proofErr w:type="spellStart"/>
      <w:r>
        <w:t>detil</w:t>
      </w:r>
      <w:proofErr w:type="spellEnd"/>
      <w:r>
        <w:t xml:space="preserve"> </w:t>
      </w:r>
      <w:proofErr w:type="spellStart"/>
      <w:r>
        <w:t>penelitan</w:t>
      </w:r>
      <w:bookmarkEnd w:id="1762"/>
      <w:proofErr w:type="spellEnd"/>
    </w:p>
    <w:p w14:paraId="00BABF29" w14:textId="6443E422" w:rsidR="001C7872" w:rsidDel="00FD141A" w:rsidRDefault="001C7872" w:rsidP="00AE58C4">
      <w:pPr>
        <w:rPr>
          <w:del w:id="1776" w:author="ilham.nur@office.ui.ac.id [2]" w:date="2023-01-25T21:10:00Z"/>
        </w:rPr>
      </w:pPr>
      <w:bookmarkStart w:id="1777" w:name="_Toc125574958"/>
      <w:bookmarkStart w:id="1778" w:name="_Toc125886807"/>
      <w:bookmarkStart w:id="1779" w:name="_Toc126096870"/>
      <w:bookmarkStart w:id="1780" w:name="_Toc126096981"/>
      <w:bookmarkStart w:id="1781" w:name="_Toc126271475"/>
      <w:bookmarkStart w:id="1782" w:name="_Toc127003397"/>
      <w:bookmarkEnd w:id="1777"/>
      <w:bookmarkEnd w:id="1778"/>
      <w:bookmarkEnd w:id="1779"/>
      <w:bookmarkEnd w:id="1780"/>
      <w:bookmarkEnd w:id="1781"/>
      <w:bookmarkEnd w:id="1782"/>
    </w:p>
    <w:p w14:paraId="3371A182" w14:textId="17C6BCC7" w:rsidR="00A02C16" w:rsidRDefault="000950E8" w:rsidP="00AE58C4">
      <w:pPr>
        <w:pStyle w:val="Heading3"/>
        <w:spacing w:line="360" w:lineRule="auto"/>
      </w:pPr>
      <w:bookmarkStart w:id="1783" w:name="_Toc127003398"/>
      <w:proofErr w:type="spellStart"/>
      <w:r>
        <w:t>Studi</w:t>
      </w:r>
      <w:proofErr w:type="spellEnd"/>
      <w:r>
        <w:t xml:space="preserve"> </w:t>
      </w:r>
      <w:proofErr w:type="spellStart"/>
      <w:r>
        <w:t>Literatur</w:t>
      </w:r>
      <w:bookmarkEnd w:id="1783"/>
      <w:proofErr w:type="spellEnd"/>
    </w:p>
    <w:p w14:paraId="39A312C7" w14:textId="139154AB" w:rsidR="001C7872" w:rsidRDefault="00563A2F">
      <w:pPr>
        <w:spacing w:line="360" w:lineRule="auto"/>
        <w:ind w:left="720"/>
      </w:pPr>
      <w:proofErr w:type="spellStart"/>
      <w:r>
        <w:t>Studi</w:t>
      </w:r>
      <w:proofErr w:type="spellEnd"/>
      <w:r>
        <w:t xml:space="preserve"> </w:t>
      </w:r>
      <w:proofErr w:type="spellStart"/>
      <w:r>
        <w:t>literatur</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ncari</w:t>
      </w:r>
      <w:proofErr w:type="spellEnd"/>
      <w:r>
        <w:t xml:space="preserve"> </w:t>
      </w:r>
      <w:proofErr w:type="spellStart"/>
      <w:r>
        <w:t>jurnal</w:t>
      </w:r>
      <w:proofErr w:type="spellEnd"/>
      <w:r>
        <w:t xml:space="preserve"> dan </w:t>
      </w:r>
      <w:proofErr w:type="spellStart"/>
      <w:r>
        <w:t>artikel</w:t>
      </w:r>
      <w:proofErr w:type="spellEnd"/>
      <w:r>
        <w:t xml:space="preserve"> yang </w:t>
      </w:r>
      <w:proofErr w:type="spellStart"/>
      <w:r w:rsidR="000D6DEC">
        <w:t>sesuai</w:t>
      </w:r>
      <w:proofErr w:type="spellEnd"/>
      <w:r w:rsidR="000D6DEC">
        <w:t xml:space="preserve"> dengan </w:t>
      </w:r>
      <w:proofErr w:type="spellStart"/>
      <w:r w:rsidR="000D6DEC">
        <w:t>topik</w:t>
      </w:r>
      <w:proofErr w:type="spellEnd"/>
      <w:r w:rsidR="000D6DEC">
        <w:t xml:space="preserve"> </w:t>
      </w:r>
      <w:proofErr w:type="spellStart"/>
      <w:r w:rsidR="000D6DEC">
        <w:t>penelitian</w:t>
      </w:r>
      <w:proofErr w:type="spellEnd"/>
      <w:r w:rsidR="000D6DEC">
        <w:t xml:space="preserve"> dan juga </w:t>
      </w:r>
      <w:proofErr w:type="spellStart"/>
      <w:r w:rsidR="000D6DEC">
        <w:t>melakukan</w:t>
      </w:r>
      <w:proofErr w:type="spellEnd"/>
      <w:r w:rsidR="000D6DEC">
        <w:t xml:space="preserve"> </w:t>
      </w:r>
      <w:proofErr w:type="spellStart"/>
      <w:r w:rsidR="000D6DEC">
        <w:t>studi</w:t>
      </w:r>
      <w:proofErr w:type="spellEnd"/>
      <w:r w:rsidR="000D6DEC">
        <w:t xml:space="preserve"> </w:t>
      </w:r>
      <w:proofErr w:type="spellStart"/>
      <w:r w:rsidR="000D6DEC">
        <w:t>keselarasan</w:t>
      </w:r>
      <w:proofErr w:type="spellEnd"/>
      <w:r w:rsidR="000D6DEC">
        <w:t xml:space="preserve"> </w:t>
      </w:r>
      <w:proofErr w:type="spellStart"/>
      <w:r w:rsidR="000D6DEC">
        <w:t>penelitian</w:t>
      </w:r>
      <w:proofErr w:type="spellEnd"/>
      <w:r w:rsidR="000D6DEC">
        <w:t xml:space="preserve"> dengan </w:t>
      </w:r>
      <w:proofErr w:type="spellStart"/>
      <w:r w:rsidR="000D6DEC">
        <w:lastRenderedPageBreak/>
        <w:t>ilmu</w:t>
      </w:r>
      <w:proofErr w:type="spellEnd"/>
      <w:r w:rsidR="000D6DEC">
        <w:t xml:space="preserve"> Teknik </w:t>
      </w:r>
      <w:proofErr w:type="spellStart"/>
      <w:r w:rsidR="000D6DEC">
        <w:t>Industri</w:t>
      </w:r>
      <w:proofErr w:type="spellEnd"/>
      <w:r w:rsidR="000D6DEC">
        <w:t xml:space="preserve">. </w:t>
      </w:r>
      <w:proofErr w:type="spellStart"/>
      <w:r w:rsidR="00A5152F">
        <w:t>Literatur</w:t>
      </w:r>
      <w:proofErr w:type="spellEnd"/>
      <w:r w:rsidR="00A5152F">
        <w:t xml:space="preserve"> yang </w:t>
      </w:r>
      <w:proofErr w:type="spellStart"/>
      <w:r w:rsidR="00A5152F">
        <w:t>dijadikan</w:t>
      </w:r>
      <w:proofErr w:type="spellEnd"/>
      <w:r w:rsidR="00A5152F">
        <w:t xml:space="preserve"> </w:t>
      </w:r>
      <w:proofErr w:type="spellStart"/>
      <w:r w:rsidR="00A5152F">
        <w:t>acuan</w:t>
      </w:r>
      <w:proofErr w:type="spellEnd"/>
      <w:r w:rsidR="00A5152F">
        <w:t xml:space="preserve"> </w:t>
      </w:r>
      <w:proofErr w:type="spellStart"/>
      <w:r w:rsidR="00A5152F">
        <w:t>merupakan</w:t>
      </w:r>
      <w:proofErr w:type="spellEnd"/>
      <w:r w:rsidR="00A5152F">
        <w:t xml:space="preserve"> </w:t>
      </w:r>
      <w:proofErr w:type="spellStart"/>
      <w:r w:rsidR="00A5152F">
        <w:t>literatur</w:t>
      </w:r>
      <w:proofErr w:type="spellEnd"/>
      <w:r w:rsidR="00A5152F">
        <w:t xml:space="preserve"> terkait dengan:</w:t>
      </w:r>
    </w:p>
    <w:p w14:paraId="65CAB8ED" w14:textId="7280BAD7" w:rsidR="00A5152F" w:rsidRDefault="00A5152F" w:rsidP="00A5152F">
      <w:pPr>
        <w:pStyle w:val="ListParagraph"/>
        <w:numPr>
          <w:ilvl w:val="0"/>
          <w:numId w:val="28"/>
        </w:numPr>
        <w:spacing w:line="360" w:lineRule="auto"/>
      </w:pPr>
      <w:proofErr w:type="spellStart"/>
      <w:r>
        <w:t>Manajemen</w:t>
      </w:r>
      <w:proofErr w:type="spellEnd"/>
      <w:r>
        <w:t xml:space="preserve"> </w:t>
      </w:r>
      <w:proofErr w:type="spellStart"/>
      <w:r>
        <w:t>proyek</w:t>
      </w:r>
      <w:proofErr w:type="spellEnd"/>
    </w:p>
    <w:p w14:paraId="208B177E" w14:textId="03DA5106" w:rsidR="00A5152F" w:rsidRDefault="00A5152F" w:rsidP="00A5152F">
      <w:pPr>
        <w:pStyle w:val="ListParagraph"/>
        <w:numPr>
          <w:ilvl w:val="0"/>
          <w:numId w:val="28"/>
        </w:numPr>
        <w:spacing w:line="360" w:lineRule="auto"/>
      </w:pP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p>
    <w:p w14:paraId="7D03B4BA" w14:textId="440E6B78" w:rsidR="00A5152F" w:rsidRDefault="00D03E53" w:rsidP="00A5152F">
      <w:pPr>
        <w:pStyle w:val="ListParagraph"/>
        <w:numPr>
          <w:ilvl w:val="0"/>
          <w:numId w:val="28"/>
        </w:numPr>
        <w:spacing w:line="360" w:lineRule="auto"/>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p>
    <w:p w14:paraId="62C0A236" w14:textId="0C95E265" w:rsidR="00D03E53" w:rsidRDefault="00D03E53" w:rsidP="00A5152F">
      <w:pPr>
        <w:pStyle w:val="ListParagraph"/>
        <w:numPr>
          <w:ilvl w:val="0"/>
          <w:numId w:val="28"/>
        </w:numPr>
        <w:spacing w:line="360" w:lineRule="auto"/>
      </w:pPr>
      <w:proofErr w:type="spellStart"/>
      <w:r>
        <w:t>Aplikasi</w:t>
      </w:r>
      <w:proofErr w:type="spellEnd"/>
      <w:r>
        <w:t xml:space="preserve"> </w:t>
      </w:r>
      <w:r>
        <w:rPr>
          <w:i/>
          <w:iCs/>
        </w:rPr>
        <w:t xml:space="preserve">random forest </w:t>
      </w:r>
      <w:r>
        <w:t xml:space="preserve">dan </w:t>
      </w:r>
      <w:r>
        <w:rPr>
          <w:i/>
          <w:iCs/>
        </w:rPr>
        <w:t xml:space="preserve">machine </w:t>
      </w:r>
      <w:del w:id="1784" w:author="ilham.nur@office.ui.ac.id [2]" w:date="2023-01-23T11:21:00Z">
        <w:r w:rsidDel="00576ADF">
          <w:rPr>
            <w:i/>
            <w:iCs/>
          </w:rPr>
          <w:delText xml:space="preserve">learning </w:delText>
        </w:r>
        <w:r w:rsidDel="00576ADF">
          <w:delText xml:space="preserve"> untuk</w:delText>
        </w:r>
      </w:del>
      <w:ins w:id="1785" w:author="ilham.nur@office.ui.ac.id [2]" w:date="2023-01-23T11:21:00Z">
        <w:r w:rsidR="00576ADF">
          <w:rPr>
            <w:i/>
            <w:iCs/>
          </w:rPr>
          <w:t xml:space="preserve">learning </w:t>
        </w:r>
        <w:r w:rsidR="00576ADF">
          <w:t>untuk</w:t>
        </w:r>
      </w:ins>
      <w:r>
        <w:t xml:space="preserve"> </w:t>
      </w:r>
      <w:proofErr w:type="spellStart"/>
      <w:r>
        <w:t>penyelesaian</w:t>
      </w:r>
      <w:proofErr w:type="spellEnd"/>
      <w:r>
        <w:t xml:space="preserve"> </w:t>
      </w:r>
      <w:proofErr w:type="spellStart"/>
      <w:r w:rsidR="007D58B2">
        <w:t>permasalahan</w:t>
      </w:r>
      <w:proofErr w:type="spellEnd"/>
      <w:r w:rsidR="007D58B2">
        <w:t xml:space="preserve"> </w:t>
      </w:r>
      <w:proofErr w:type="spellStart"/>
      <w:r w:rsidR="007D58B2">
        <w:t>kompleks</w:t>
      </w:r>
      <w:proofErr w:type="spellEnd"/>
    </w:p>
    <w:p w14:paraId="75802C57" w14:textId="7978A3FE" w:rsidR="007D58B2" w:rsidRDefault="007D58B2" w:rsidP="007D58B2">
      <w:pPr>
        <w:spacing w:line="360" w:lineRule="auto"/>
        <w:ind w:left="720"/>
      </w:pPr>
      <w:r>
        <w:t xml:space="preserve">Adapun </w:t>
      </w:r>
      <w:proofErr w:type="spellStart"/>
      <w:r>
        <w:t>literatur</w:t>
      </w:r>
      <w:proofErr w:type="spellEnd"/>
      <w:r>
        <w:t xml:space="preserve"> yang </w:t>
      </w:r>
      <w:proofErr w:type="spellStart"/>
      <w:r>
        <w:t>menjadi</w:t>
      </w:r>
      <w:proofErr w:type="spellEnd"/>
      <w:r>
        <w:t xml:space="preserve"> </w:t>
      </w:r>
      <w:proofErr w:type="spellStart"/>
      <w:r>
        <w:t>acuan</w:t>
      </w:r>
      <w:proofErr w:type="spellEnd"/>
      <w:r>
        <w:t xml:space="preserve"> </w:t>
      </w:r>
      <w:proofErr w:type="spellStart"/>
      <w:r>
        <w:t>berupa</w:t>
      </w:r>
      <w:proofErr w:type="spellEnd"/>
      <w:r>
        <w:t xml:space="preserve"> </w:t>
      </w:r>
      <w:proofErr w:type="spellStart"/>
      <w:r>
        <w:t>artikel</w:t>
      </w:r>
      <w:proofErr w:type="spellEnd"/>
      <w:r>
        <w:t xml:space="preserve"> </w:t>
      </w:r>
      <w:proofErr w:type="spellStart"/>
      <w:r>
        <w:t>jurnal</w:t>
      </w:r>
      <w:proofErr w:type="spellEnd"/>
      <w:r>
        <w:t xml:space="preserve">, </w:t>
      </w:r>
      <w:proofErr w:type="spellStart"/>
      <w:r w:rsidR="002A7772">
        <w:t>makalah</w:t>
      </w:r>
      <w:proofErr w:type="spellEnd"/>
      <w:r w:rsidR="002A7772">
        <w:t xml:space="preserve"> </w:t>
      </w:r>
      <w:proofErr w:type="spellStart"/>
      <w:r w:rsidR="002A7772">
        <w:t>konferensi</w:t>
      </w:r>
      <w:proofErr w:type="spellEnd"/>
      <w:r w:rsidR="002A7772">
        <w:t xml:space="preserve">, </w:t>
      </w:r>
      <w:proofErr w:type="spellStart"/>
      <w:r w:rsidR="002A7772">
        <w:t>buku</w:t>
      </w:r>
      <w:proofErr w:type="spellEnd"/>
      <w:r w:rsidR="002A7772">
        <w:t xml:space="preserve">, dan </w:t>
      </w:r>
      <w:proofErr w:type="spellStart"/>
      <w:r w:rsidR="002A7772">
        <w:t>halaman</w:t>
      </w:r>
      <w:proofErr w:type="spellEnd"/>
      <w:r w:rsidR="002A7772">
        <w:t xml:space="preserve"> web yang </w:t>
      </w:r>
      <w:proofErr w:type="spellStart"/>
      <w:r w:rsidR="002A7772">
        <w:t>terpercaya</w:t>
      </w:r>
      <w:proofErr w:type="spellEnd"/>
      <w:r w:rsidR="002A7772">
        <w:t xml:space="preserve"> </w:t>
      </w:r>
      <w:proofErr w:type="spellStart"/>
      <w:r w:rsidR="002A7772">
        <w:t>keabsahan</w:t>
      </w:r>
      <w:proofErr w:type="spellEnd"/>
      <w:r w:rsidR="002A7772">
        <w:t xml:space="preserve"> </w:t>
      </w:r>
      <w:proofErr w:type="spellStart"/>
      <w:r w:rsidR="002A7772">
        <w:t>datanya</w:t>
      </w:r>
      <w:proofErr w:type="spellEnd"/>
      <w:r w:rsidR="002A7772">
        <w:t>.</w:t>
      </w:r>
    </w:p>
    <w:p w14:paraId="14D4DA6C" w14:textId="77777777" w:rsidR="005A6278" w:rsidRPr="00E64407" w:rsidRDefault="005A6278" w:rsidP="00AE58C4">
      <w:pPr>
        <w:pStyle w:val="Heading3"/>
        <w:spacing w:line="360" w:lineRule="auto"/>
      </w:pPr>
      <w:bookmarkStart w:id="1786" w:name="_Toc127003399"/>
      <w:proofErr w:type="spellStart"/>
      <w:r>
        <w:t>Keselarasan</w:t>
      </w:r>
      <w:proofErr w:type="spellEnd"/>
      <w:r>
        <w:t xml:space="preserve"> dengan </w:t>
      </w:r>
      <w:proofErr w:type="spellStart"/>
      <w:r>
        <w:t>Ilmu</w:t>
      </w:r>
      <w:proofErr w:type="spellEnd"/>
      <w:r>
        <w:t xml:space="preserve"> Teknik </w:t>
      </w:r>
      <w:proofErr w:type="spellStart"/>
      <w:r>
        <w:t>Industri</w:t>
      </w:r>
      <w:bookmarkEnd w:id="1786"/>
      <w:proofErr w:type="spellEnd"/>
    </w:p>
    <w:p w14:paraId="3BEF1363" w14:textId="1BFC34BC" w:rsidR="00A77F92" w:rsidRPr="00493791" w:rsidRDefault="005A6278" w:rsidP="00AE58C4">
      <w:pPr>
        <w:spacing w:line="360" w:lineRule="auto"/>
        <w:ind w:left="720"/>
      </w:pPr>
      <w:proofErr w:type="spellStart"/>
      <w:r>
        <w:t>Penelitian</w:t>
      </w:r>
      <w:proofErr w:type="spellEnd"/>
      <w:r>
        <w:t xml:space="preserve"> terkait dengan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denga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penelitian</w:t>
      </w:r>
      <w:proofErr w:type="spellEnd"/>
      <w:r>
        <w:t xml:space="preserve"> yang </w:t>
      </w:r>
      <w:proofErr w:type="spellStart"/>
      <w:r>
        <w:t>memiliki</w:t>
      </w:r>
      <w:proofErr w:type="spellEnd"/>
      <w:r>
        <w:t xml:space="preserve"> </w:t>
      </w:r>
      <w:proofErr w:type="spellStart"/>
      <w:r>
        <w:t>hubungan</w:t>
      </w:r>
      <w:proofErr w:type="spellEnd"/>
      <w:r>
        <w:t xml:space="preserve"> </w:t>
      </w:r>
      <w:proofErr w:type="spellStart"/>
      <w:r>
        <w:t>erat</w:t>
      </w:r>
      <w:proofErr w:type="spellEnd"/>
      <w:r>
        <w:t xml:space="preserve"> dengan </w:t>
      </w:r>
      <w:proofErr w:type="spellStart"/>
      <w:r>
        <w:t>bidang</w:t>
      </w:r>
      <w:proofErr w:type="spellEnd"/>
      <w:r>
        <w:t xml:space="preserve"> </w:t>
      </w:r>
      <w:proofErr w:type="spellStart"/>
      <w:r>
        <w:t>keilmuan</w:t>
      </w:r>
      <w:proofErr w:type="spellEnd"/>
      <w:r>
        <w:t xml:space="preserve"> Teknik </w:t>
      </w:r>
      <w:proofErr w:type="spellStart"/>
      <w:r>
        <w:t>Industri</w:t>
      </w:r>
      <w:proofErr w:type="spellEnd"/>
      <w:r>
        <w:t xml:space="preserve">. Adapun list </w:t>
      </w:r>
      <w:proofErr w:type="spellStart"/>
      <w:r>
        <w:t>bidang</w:t>
      </w:r>
      <w:proofErr w:type="spellEnd"/>
      <w:r>
        <w:t xml:space="preserve"> </w:t>
      </w:r>
      <w:proofErr w:type="spellStart"/>
      <w:r>
        <w:t>keilmuan</w:t>
      </w:r>
      <w:proofErr w:type="spellEnd"/>
      <w:r>
        <w:t xml:space="preserve"> yang </w:t>
      </w:r>
      <w:proofErr w:type="spellStart"/>
      <w:r>
        <w:t>berkaitan</w:t>
      </w:r>
      <w:proofErr w:type="spellEnd"/>
      <w:r>
        <w:t xml:space="preserve"> </w:t>
      </w:r>
      <w:proofErr w:type="spellStart"/>
      <w:r w:rsidR="00C3375B">
        <w:t>ditunjukkan</w:t>
      </w:r>
      <w:proofErr w:type="spellEnd"/>
      <w:r w:rsidR="00C3375B">
        <w:t xml:space="preserve"> pada </w:t>
      </w:r>
      <w:r w:rsidR="00C3375B">
        <w:fldChar w:fldCharType="begin"/>
      </w:r>
      <w:r w:rsidR="00C3375B">
        <w:instrText xml:space="preserve"> REF _Ref123849324 \h </w:instrText>
      </w:r>
      <w:r w:rsidR="00C3375B">
        <w:fldChar w:fldCharType="separate"/>
      </w:r>
      <w:proofErr w:type="spellStart"/>
      <w:r w:rsidR="00A47A89">
        <w:t>Tabel</w:t>
      </w:r>
      <w:proofErr w:type="spellEnd"/>
      <w:r w:rsidR="00A47A89">
        <w:t xml:space="preserve"> </w:t>
      </w:r>
      <w:r w:rsidR="00A47A89">
        <w:rPr>
          <w:noProof/>
        </w:rPr>
        <w:t>3</w:t>
      </w:r>
      <w:r w:rsidR="00A47A89">
        <w:t>.</w:t>
      </w:r>
      <w:r w:rsidR="00A47A89">
        <w:rPr>
          <w:noProof/>
        </w:rPr>
        <w:t>1</w:t>
      </w:r>
      <w:r w:rsidR="00C3375B">
        <w:fldChar w:fldCharType="end"/>
      </w:r>
      <w:r>
        <w:t xml:space="preserve"> </w:t>
      </w:r>
      <w:r w:rsidR="00AE58C4">
        <w:t xml:space="preserve">dan </w:t>
      </w:r>
      <w:proofErr w:type="spellStart"/>
      <w:r w:rsidR="00AE58C4">
        <w:t>figur</w:t>
      </w:r>
      <w:proofErr w:type="spellEnd"/>
      <w:r w:rsidR="00AE58C4">
        <w:t xml:space="preserve"> </w:t>
      </w:r>
      <w:proofErr w:type="spellStart"/>
      <w:r w:rsidR="00AE58C4">
        <w:t>dari</w:t>
      </w:r>
      <w:proofErr w:type="spellEnd"/>
      <w:r w:rsidR="00AE58C4">
        <w:t xml:space="preserve"> </w:t>
      </w:r>
      <w:proofErr w:type="spellStart"/>
      <w:r w:rsidR="00AE58C4">
        <w:t>lingkup</w:t>
      </w:r>
      <w:proofErr w:type="spellEnd"/>
      <w:r w:rsidR="00AE58C4">
        <w:t xml:space="preserve"> </w:t>
      </w:r>
      <w:proofErr w:type="spellStart"/>
      <w:r w:rsidR="00AE58C4">
        <w:t>penelitian</w:t>
      </w:r>
      <w:proofErr w:type="spellEnd"/>
      <w:r w:rsidR="00AE58C4">
        <w:t xml:space="preserve"> </w:t>
      </w:r>
      <w:proofErr w:type="spellStart"/>
      <w:r w:rsidR="00AE58C4">
        <w:t>ini</w:t>
      </w:r>
      <w:proofErr w:type="spellEnd"/>
      <w:r w:rsidR="00AE58C4">
        <w:t xml:space="preserve"> </w:t>
      </w:r>
      <w:proofErr w:type="spellStart"/>
      <w:r w:rsidR="00AE58C4">
        <w:t>dapat</w:t>
      </w:r>
      <w:proofErr w:type="spellEnd"/>
      <w:r w:rsidR="00AE58C4">
        <w:t xml:space="preserve"> </w:t>
      </w:r>
      <w:proofErr w:type="spellStart"/>
      <w:r w:rsidR="00AE58C4">
        <w:t>dilihat</w:t>
      </w:r>
      <w:proofErr w:type="spellEnd"/>
      <w:r w:rsidR="00AE58C4">
        <w:t xml:space="preserve"> pada </w:t>
      </w:r>
      <w:r>
        <w:fldChar w:fldCharType="begin" w:fldLock="1"/>
      </w:r>
      <w:r w:rsidR="00B73B83">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id":"ITEM-2","itemData":{"ISBN":"9780849327193","author":[{"dropping-particle":"","family":"Badiru","given":"Adedeji B.","non-dropping-particle":"","parse-names":false,"suffix":""}],"edition":"Second","editor":[{"dropping-particle":"","family":"Badiru","given":"Adedeji B.","non-dropping-particle":"","parse-names":false,"suffix":""}],"id":"ITEM-2","issued":{"date-parts":[["2014"]]},"number-of-pages":"1239","publisher":"CRC Press","publisher-place":"Ohio","title":"Handbook of Industrial and Systems Engineering","type":"book"},"uris":["http://www.mendeley.com/documents/?uuid=2f82f090-9f4e-4ce1-a7ac-c3eb47d7be64"]}],"mendeley":{"formattedCitation":"(Badiru, 2014; Institute of Industrial and System Engineer, 2021)","plainTextFormattedCitation":"(Badiru, 2014; Institute of Industrial and System Engineer, 2021)","previouslyFormattedCitation":"(Badiru, 2014; Institute of Industrial and System Engineer, 2021)"},"properties":{"noteIndex":0},"schema":"https://github.com/citation-style-language/schema/raw/master/csl-citation.json"}</w:instrText>
      </w:r>
      <w:r>
        <w:fldChar w:fldCharType="separate"/>
      </w:r>
      <w:r w:rsidR="00576ADF" w:rsidRPr="00576ADF">
        <w:rPr>
          <w:noProof/>
        </w:rPr>
        <w:t>(Badiru, 2014; Institute of Industrial and System Engineer, 2021)</w:t>
      </w:r>
      <w:r>
        <w:fldChar w:fldCharType="end"/>
      </w:r>
      <w:r>
        <w:t>.</w:t>
      </w:r>
    </w:p>
    <w:p w14:paraId="17077CFA" w14:textId="42A81A17" w:rsidR="00A72F57" w:rsidRDefault="00A72F57" w:rsidP="00F22F5A">
      <w:pPr>
        <w:pStyle w:val="Caption"/>
      </w:pPr>
      <w:bookmarkStart w:id="1787" w:name="_Ref123849324"/>
      <w:bookmarkStart w:id="1788" w:name="_Ref123849318"/>
      <w:bookmarkStart w:id="1789" w:name="_Toc127003455"/>
      <w:proofErr w:type="spellStart"/>
      <w:r>
        <w:t>Tabel</w:t>
      </w:r>
      <w:proofErr w:type="spellEnd"/>
      <w:r>
        <w:t xml:space="preserve"> </w:t>
      </w:r>
      <w:ins w:id="1790" w:author="ilham.nur@office.ui.ac.id" w:date="2023-02-11T10:46:00Z">
        <w:r w:rsidR="00F22F5A">
          <w:fldChar w:fldCharType="begin"/>
        </w:r>
        <w:r w:rsidR="00F22F5A">
          <w:instrText xml:space="preserve"> STYLEREF 1 \s </w:instrText>
        </w:r>
      </w:ins>
      <w:r w:rsidR="00F22F5A">
        <w:fldChar w:fldCharType="separate"/>
      </w:r>
      <w:r w:rsidR="00F22F5A">
        <w:rPr>
          <w:noProof/>
        </w:rPr>
        <w:t>3</w:t>
      </w:r>
      <w:ins w:id="1791"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1792" w:author="ilham.nur@office.ui.ac.id" w:date="2023-02-11T10:46:00Z">
        <w:r w:rsidR="00F22F5A">
          <w:rPr>
            <w:noProof/>
          </w:rPr>
          <w:t>1</w:t>
        </w:r>
        <w:r w:rsidR="00F22F5A">
          <w:fldChar w:fldCharType="end"/>
        </w:r>
      </w:ins>
      <w:ins w:id="1793" w:author="ilham.nur@office.ui.ac.id [2]" w:date="2023-01-28T21:53:00Z">
        <w:del w:id="1794" w:author="ilham.nur@office.ui.ac.id" w:date="2023-02-02T21:41:00Z">
          <w:r w:rsidR="009035EE" w:rsidDel="003B572F">
            <w:fldChar w:fldCharType="begin"/>
          </w:r>
          <w:r w:rsidR="009035EE" w:rsidDel="003B572F">
            <w:delInstrText xml:space="preserve"> STYLEREF 1 \s </w:delInstrText>
          </w:r>
        </w:del>
      </w:ins>
      <w:del w:id="1795" w:author="ilham.nur@office.ui.ac.id" w:date="2023-02-02T21:41:00Z">
        <w:r w:rsidR="009035EE" w:rsidDel="003B572F">
          <w:fldChar w:fldCharType="separate"/>
        </w:r>
        <w:r w:rsidR="00C64CA0" w:rsidDel="003B572F">
          <w:rPr>
            <w:noProof/>
          </w:rPr>
          <w:delText>3</w:delText>
        </w:r>
      </w:del>
      <w:ins w:id="1796" w:author="ilham.nur@office.ui.ac.id [2]" w:date="2023-01-28T21:53:00Z">
        <w:del w:id="1797"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798" w:author="ilham.nur@office.ui.ac.id" w:date="2023-02-02T21:41:00Z">
        <w:r w:rsidR="00105420">
          <w:fldChar w:fldCharType="separate"/>
        </w:r>
      </w:del>
      <w:ins w:id="1799" w:author="ilham.nur@office.ui.ac.id [2]" w:date="2023-01-28T21:53:00Z">
        <w:del w:id="1800" w:author="ilham.nur@office.ui.ac.id" w:date="2023-02-02T21:41:00Z">
          <w:r w:rsidR="009035EE" w:rsidDel="003B572F">
            <w:fldChar w:fldCharType="end"/>
          </w:r>
        </w:del>
      </w:ins>
      <w:del w:id="1801"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3</w:delText>
        </w:r>
        <w:r w:rsidR="00F62D33" w:rsidDel="00F62D33">
          <w:rPr>
            <w:noProof/>
          </w:rPr>
          <w:fldChar w:fldCharType="end"/>
        </w:r>
        <w:r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1</w:delText>
        </w:r>
        <w:r w:rsidR="00F62D33" w:rsidDel="00F62D33">
          <w:rPr>
            <w:noProof/>
          </w:rPr>
          <w:fldChar w:fldCharType="end"/>
        </w:r>
      </w:del>
      <w:bookmarkEnd w:id="1787"/>
      <w:r>
        <w:t xml:space="preserve"> </w:t>
      </w:r>
      <w:proofErr w:type="spellStart"/>
      <w:r>
        <w:t>Keselarasan</w:t>
      </w:r>
      <w:proofErr w:type="spellEnd"/>
      <w:r>
        <w:t xml:space="preserve"> </w:t>
      </w:r>
      <w:proofErr w:type="spellStart"/>
      <w:r>
        <w:t>bidang</w:t>
      </w:r>
      <w:proofErr w:type="spellEnd"/>
      <w:r>
        <w:t xml:space="preserve"> </w:t>
      </w:r>
      <w:proofErr w:type="spellStart"/>
      <w:r>
        <w:t>ilmu</w:t>
      </w:r>
      <w:proofErr w:type="spellEnd"/>
      <w:r>
        <w:t xml:space="preserve"> Teknik </w:t>
      </w:r>
      <w:proofErr w:type="spellStart"/>
      <w:r>
        <w:t>Industri</w:t>
      </w:r>
      <w:proofErr w:type="spellEnd"/>
      <w:r>
        <w:t xml:space="preserve"> dengan </w:t>
      </w:r>
      <w:proofErr w:type="spellStart"/>
      <w:r>
        <w:t>penelitian</w:t>
      </w:r>
      <w:bookmarkEnd w:id="1788"/>
      <w:bookmarkEnd w:id="1789"/>
      <w:proofErr w:type="spellEnd"/>
    </w:p>
    <w:tbl>
      <w:tblPr>
        <w:tblStyle w:val="TableGrid"/>
        <w:tblW w:w="8494" w:type="dxa"/>
        <w:tblInd w:w="607" w:type="dxa"/>
        <w:tblLook w:val="04A0" w:firstRow="1" w:lastRow="0" w:firstColumn="1" w:lastColumn="0" w:noHBand="0" w:noVBand="1"/>
      </w:tblPr>
      <w:tblGrid>
        <w:gridCol w:w="4247"/>
        <w:gridCol w:w="4247"/>
      </w:tblGrid>
      <w:tr w:rsidR="005A6278" w14:paraId="364DF2C5" w14:textId="77777777" w:rsidTr="00AE58C4">
        <w:tc>
          <w:tcPr>
            <w:tcW w:w="4247" w:type="dxa"/>
          </w:tcPr>
          <w:p w14:paraId="6520B1D4" w14:textId="77777777" w:rsidR="005A6278" w:rsidRPr="00D6609D" w:rsidRDefault="005A6278" w:rsidP="00D6609D">
            <w:pPr>
              <w:spacing w:line="360" w:lineRule="auto"/>
              <w:rPr>
                <w:b/>
                <w:bCs/>
              </w:rPr>
            </w:pPr>
            <w:proofErr w:type="spellStart"/>
            <w:r w:rsidRPr="00D6609D">
              <w:rPr>
                <w:b/>
                <w:bCs/>
              </w:rPr>
              <w:t>Bidang</w:t>
            </w:r>
            <w:proofErr w:type="spellEnd"/>
            <w:r w:rsidRPr="00D6609D">
              <w:rPr>
                <w:b/>
                <w:bCs/>
              </w:rPr>
              <w:t xml:space="preserve"> </w:t>
            </w:r>
            <w:proofErr w:type="spellStart"/>
            <w:r w:rsidRPr="00D6609D">
              <w:rPr>
                <w:b/>
                <w:bCs/>
              </w:rPr>
              <w:t>Ilmu</w:t>
            </w:r>
            <w:proofErr w:type="spellEnd"/>
          </w:p>
        </w:tc>
        <w:tc>
          <w:tcPr>
            <w:tcW w:w="4247" w:type="dxa"/>
          </w:tcPr>
          <w:p w14:paraId="3253075B" w14:textId="77777777" w:rsidR="005A6278" w:rsidRPr="00D6609D" w:rsidRDefault="005A6278" w:rsidP="00D6609D">
            <w:pPr>
              <w:spacing w:line="360" w:lineRule="auto"/>
              <w:rPr>
                <w:b/>
                <w:bCs/>
              </w:rPr>
            </w:pPr>
            <w:proofErr w:type="spellStart"/>
            <w:r w:rsidRPr="00D6609D">
              <w:rPr>
                <w:b/>
                <w:bCs/>
              </w:rPr>
              <w:t>Penerapan</w:t>
            </w:r>
            <w:proofErr w:type="spellEnd"/>
          </w:p>
        </w:tc>
      </w:tr>
      <w:tr w:rsidR="005A6278" w14:paraId="0A0BD5EF" w14:textId="77777777" w:rsidTr="00AE58C4">
        <w:tc>
          <w:tcPr>
            <w:tcW w:w="4247" w:type="dxa"/>
          </w:tcPr>
          <w:p w14:paraId="676738B2" w14:textId="77777777" w:rsidR="005A6278" w:rsidRPr="00D6609D" w:rsidRDefault="005A6278" w:rsidP="00D6609D">
            <w:pPr>
              <w:spacing w:line="360" w:lineRule="auto"/>
              <w:rPr>
                <w:b/>
                <w:bCs/>
                <w:i/>
                <w:iCs/>
              </w:rPr>
            </w:pPr>
            <w:r w:rsidRPr="00D6609D">
              <w:rPr>
                <w:b/>
                <w:bCs/>
                <w:i/>
                <w:iCs/>
              </w:rPr>
              <w:t>2. Operations Research &amp; Analysis</w:t>
            </w:r>
          </w:p>
          <w:p w14:paraId="7DF6E94A" w14:textId="77777777" w:rsidR="005A6278" w:rsidRPr="00D6609D" w:rsidRDefault="005A6278" w:rsidP="00D6609D">
            <w:pPr>
              <w:spacing w:line="360" w:lineRule="auto"/>
              <w:rPr>
                <w:i/>
                <w:iCs/>
              </w:rPr>
            </w:pPr>
            <w:r w:rsidRPr="00D6609D">
              <w:rPr>
                <w:i/>
                <w:iCs/>
              </w:rPr>
              <w:t>2.10 Decision Analysis and Game Theory</w:t>
            </w:r>
          </w:p>
          <w:p w14:paraId="0460B9EB" w14:textId="73666985" w:rsidR="005A6278" w:rsidRPr="00D6609D" w:rsidRDefault="005A6278" w:rsidP="00D6609D">
            <w:pPr>
              <w:spacing w:line="360" w:lineRule="auto"/>
              <w:rPr>
                <w:i/>
                <w:iCs/>
              </w:rPr>
            </w:pPr>
            <w:r w:rsidRPr="00D6609D">
              <w:rPr>
                <w:i/>
                <w:iCs/>
              </w:rPr>
              <w:t xml:space="preserve">2.10.3 Decision making under risk and </w:t>
            </w:r>
            <w:del w:id="1802" w:author="ilham.nur@office.ui.ac.id [2]" w:date="2023-01-23T11:21:00Z">
              <w:r w:rsidRPr="00D6609D" w:rsidDel="00576ADF">
                <w:rPr>
                  <w:i/>
                  <w:iCs/>
                </w:rPr>
                <w:delText>uncertainty</w:delText>
              </w:r>
            </w:del>
            <w:ins w:id="1803" w:author="ilham.nur@office.ui.ac.id [2]" w:date="2023-01-23T11:21:00Z">
              <w:r w:rsidR="00576ADF" w:rsidRPr="00D6609D">
                <w:rPr>
                  <w:i/>
                  <w:iCs/>
                </w:rPr>
                <w:t>uncertainty.</w:t>
              </w:r>
            </w:ins>
          </w:p>
          <w:p w14:paraId="0DC90D91" w14:textId="77777777" w:rsidR="005A6278" w:rsidRPr="00D6609D" w:rsidRDefault="005A6278" w:rsidP="00D6609D">
            <w:pPr>
              <w:spacing w:line="360" w:lineRule="auto"/>
              <w:rPr>
                <w:i/>
                <w:iCs/>
              </w:rPr>
            </w:pPr>
            <w:r w:rsidRPr="00D6609D">
              <w:rPr>
                <w:i/>
                <w:iCs/>
              </w:rPr>
              <w:t>2.10.3.1 Decision tree-based expected value criterion</w:t>
            </w:r>
          </w:p>
        </w:tc>
        <w:tc>
          <w:tcPr>
            <w:tcW w:w="4247" w:type="dxa"/>
          </w:tcPr>
          <w:p w14:paraId="751A390E" w14:textId="715F0B65" w:rsidR="005A6278" w:rsidRPr="00D6609D" w:rsidRDefault="005A6278" w:rsidP="00D6609D">
            <w:pPr>
              <w:spacing w:line="360" w:lineRule="auto"/>
              <w:rPr>
                <w:b/>
                <w:bCs/>
              </w:rPr>
            </w:pPr>
            <w:proofErr w:type="spellStart"/>
            <w:r>
              <w:t>Bidang</w:t>
            </w:r>
            <w:proofErr w:type="spellEnd"/>
            <w:r>
              <w:t xml:space="preserve"> </w:t>
            </w:r>
            <w:proofErr w:type="spellStart"/>
            <w:r>
              <w:t>ilmu</w:t>
            </w:r>
            <w:proofErr w:type="spellEnd"/>
            <w:r>
              <w:t xml:space="preserve"> </w:t>
            </w:r>
            <w:proofErr w:type="spellStart"/>
            <w:r>
              <w:t>ini</w:t>
            </w:r>
            <w:proofErr w:type="spellEnd"/>
            <w:r>
              <w:t xml:space="preserve"> </w:t>
            </w:r>
            <w:proofErr w:type="spellStart"/>
            <w:r>
              <w:t>digunakan</w:t>
            </w:r>
            <w:proofErr w:type="spellEnd"/>
            <w:r>
              <w:t xml:space="preserve"> untuk </w:t>
            </w:r>
            <w:proofErr w:type="spellStart"/>
            <w:r>
              <w:t>melakukan</w:t>
            </w:r>
            <w:proofErr w:type="spellEnd"/>
            <w:r>
              <w:t xml:space="preserve"> pembuatan model </w:t>
            </w:r>
            <w:r w:rsidRPr="00D6609D">
              <w:rPr>
                <w:i/>
                <w:iCs/>
              </w:rPr>
              <w:t>machine learning</w:t>
            </w:r>
            <w:r>
              <w:rPr>
                <w:i/>
                <w:iCs/>
              </w:rPr>
              <w:t xml:space="preserve"> random forest, </w:t>
            </w:r>
            <w:r>
              <w:t xml:space="preserve">yang </w:t>
            </w:r>
            <w:proofErr w:type="spellStart"/>
            <w:r>
              <w:t>merupakan</w:t>
            </w:r>
            <w:proofErr w:type="spellEnd"/>
            <w:r>
              <w:t xml:space="preserve"> </w:t>
            </w:r>
            <w:proofErr w:type="spellStart"/>
            <w:r w:rsidR="00307486">
              <w:t>alat</w:t>
            </w:r>
            <w:proofErr w:type="spellEnd"/>
            <w:r w:rsidR="00307486">
              <w:t xml:space="preserve"> untuk </w:t>
            </w:r>
            <w:proofErr w:type="spellStart"/>
            <w:r w:rsidR="00307486">
              <w:t>menemukan</w:t>
            </w:r>
            <w:proofErr w:type="spellEnd"/>
            <w:r w:rsidR="00307486">
              <w:t xml:space="preserve"> </w:t>
            </w:r>
            <w:proofErr w:type="spellStart"/>
            <w:r w:rsidR="00307486">
              <w:t>kerangka</w:t>
            </w:r>
            <w:proofErr w:type="spellEnd"/>
            <w:r w:rsidR="00307486">
              <w:t xml:space="preserve"> </w:t>
            </w:r>
            <w:proofErr w:type="spellStart"/>
            <w:r w:rsidR="00307486">
              <w:t>penempatan</w:t>
            </w:r>
            <w:proofErr w:type="spellEnd"/>
            <w:r w:rsidR="00307486">
              <w:t xml:space="preserve"> </w:t>
            </w:r>
            <w:proofErr w:type="spellStart"/>
            <w:r w:rsidR="00307486">
              <w:t>sumber</w:t>
            </w:r>
            <w:proofErr w:type="spellEnd"/>
            <w:r w:rsidR="00307486">
              <w:t xml:space="preserve"> </w:t>
            </w:r>
            <w:proofErr w:type="spellStart"/>
            <w:r w:rsidR="00307486">
              <w:t>daya</w:t>
            </w:r>
            <w:proofErr w:type="spellEnd"/>
            <w:r w:rsidR="00307486">
              <w:t xml:space="preserve"> yang </w:t>
            </w:r>
            <w:proofErr w:type="spellStart"/>
            <w:r w:rsidR="00307486">
              <w:t>tepat</w:t>
            </w:r>
            <w:proofErr w:type="spellEnd"/>
            <w:r w:rsidR="00307486">
              <w:t xml:space="preserve"> pada </w:t>
            </w:r>
            <w:proofErr w:type="spellStart"/>
            <w:r w:rsidR="00307486">
              <w:t>pekerjaan</w:t>
            </w:r>
            <w:proofErr w:type="spellEnd"/>
            <w:r w:rsidR="00307486">
              <w:t xml:space="preserve"> yang </w:t>
            </w:r>
            <w:proofErr w:type="spellStart"/>
            <w:r w:rsidR="00307486">
              <w:t>tepat</w:t>
            </w:r>
            <w:proofErr w:type="spellEnd"/>
            <w:r w:rsidR="00307486">
              <w:t xml:space="preserve"> </w:t>
            </w:r>
            <w:proofErr w:type="spellStart"/>
            <w:r w:rsidR="00307486">
              <w:t>dalam</w:t>
            </w:r>
            <w:proofErr w:type="spellEnd"/>
            <w:r w:rsidR="00307486">
              <w:t xml:space="preserve"> </w:t>
            </w:r>
            <w:proofErr w:type="spellStart"/>
            <w:r w:rsidR="00307486">
              <w:t>menjalankan</w:t>
            </w:r>
            <w:proofErr w:type="spellEnd"/>
            <w:r w:rsidR="00307486">
              <w:t xml:space="preserve"> </w:t>
            </w:r>
            <w:proofErr w:type="spellStart"/>
            <w:r w:rsidR="00307486">
              <w:t>sebuah</w:t>
            </w:r>
            <w:proofErr w:type="spellEnd"/>
            <w:r w:rsidR="00307486">
              <w:t xml:space="preserve"> </w:t>
            </w:r>
            <w:proofErr w:type="spellStart"/>
            <w:r w:rsidR="00307486">
              <w:t>proyek</w:t>
            </w:r>
            <w:proofErr w:type="spellEnd"/>
            <w:r w:rsidR="00307486">
              <w:t>.</w:t>
            </w:r>
          </w:p>
        </w:tc>
      </w:tr>
      <w:tr w:rsidR="005A6278" w14:paraId="38E63FB6" w14:textId="77777777" w:rsidTr="00AE58C4">
        <w:tc>
          <w:tcPr>
            <w:tcW w:w="4247" w:type="dxa"/>
          </w:tcPr>
          <w:p w14:paraId="031AF171" w14:textId="77777777" w:rsidR="005A6278" w:rsidRPr="00D6609D" w:rsidRDefault="005A6278" w:rsidP="00D6609D">
            <w:pPr>
              <w:spacing w:line="360" w:lineRule="auto"/>
              <w:rPr>
                <w:b/>
                <w:bCs/>
                <w:i/>
                <w:iCs/>
              </w:rPr>
            </w:pPr>
            <w:r w:rsidRPr="00D6609D">
              <w:rPr>
                <w:b/>
                <w:bCs/>
                <w:i/>
                <w:iCs/>
              </w:rPr>
              <w:t>7. Operations Engineering &amp; Management</w:t>
            </w:r>
          </w:p>
          <w:p w14:paraId="3BAD37B2" w14:textId="77777777" w:rsidR="005A6278" w:rsidRPr="00D6609D" w:rsidRDefault="005A6278" w:rsidP="00D6609D">
            <w:pPr>
              <w:spacing w:line="360" w:lineRule="auto"/>
              <w:rPr>
                <w:i/>
                <w:iCs/>
              </w:rPr>
            </w:pPr>
            <w:r w:rsidRPr="00D6609D">
              <w:rPr>
                <w:i/>
                <w:iCs/>
              </w:rPr>
              <w:t>7.2.4. Managing multiple project</w:t>
            </w:r>
          </w:p>
          <w:p w14:paraId="7F3E719E" w14:textId="77777777" w:rsidR="005A6278" w:rsidRPr="00D6609D" w:rsidRDefault="005A6278" w:rsidP="00D6609D">
            <w:pPr>
              <w:spacing w:line="360" w:lineRule="auto"/>
              <w:rPr>
                <w:i/>
                <w:iCs/>
              </w:rPr>
            </w:pPr>
            <w:r w:rsidRPr="00D6609D">
              <w:rPr>
                <w:i/>
                <w:iCs/>
              </w:rPr>
              <w:t>7.2.4.1 Constrained Resources</w:t>
            </w:r>
          </w:p>
        </w:tc>
        <w:tc>
          <w:tcPr>
            <w:tcW w:w="4247" w:type="dxa"/>
          </w:tcPr>
          <w:p w14:paraId="1999B5F5" w14:textId="2E06DC84" w:rsidR="005A6278" w:rsidRDefault="00AA6DCA" w:rsidP="00D6609D">
            <w:pPr>
              <w:spacing w:line="360" w:lineRule="auto"/>
            </w:pPr>
            <w:proofErr w:type="spellStart"/>
            <w:r>
              <w:t>Bidang</w:t>
            </w:r>
            <w:proofErr w:type="spellEnd"/>
            <w:r>
              <w:t xml:space="preserve"> </w:t>
            </w:r>
            <w:proofErr w:type="spellStart"/>
            <w:r>
              <w:t>ilmu</w:t>
            </w:r>
            <w:proofErr w:type="spellEnd"/>
            <w:r>
              <w:t xml:space="preserve"> </w:t>
            </w:r>
            <w:proofErr w:type="spellStart"/>
            <w:r>
              <w:t>ini</w:t>
            </w:r>
            <w:proofErr w:type="spellEnd"/>
            <w:r>
              <w:t xml:space="preserve"> </w:t>
            </w:r>
            <w:proofErr w:type="spellStart"/>
            <w:r>
              <w:t>merupakan</w:t>
            </w:r>
            <w:proofErr w:type="spellEnd"/>
            <w:r w:rsidR="0016602B">
              <w:t xml:space="preserve"> </w:t>
            </w:r>
            <w:proofErr w:type="spellStart"/>
            <w:r w:rsidR="0016602B">
              <w:t>bidang</w:t>
            </w:r>
            <w:proofErr w:type="spellEnd"/>
            <w:r w:rsidR="0016602B">
              <w:t xml:space="preserve"> yang </w:t>
            </w:r>
            <w:proofErr w:type="spellStart"/>
            <w:r w:rsidR="0016602B">
              <w:t>menjadi</w:t>
            </w:r>
            <w:proofErr w:type="spellEnd"/>
            <w:r w:rsidR="0016602B">
              <w:t xml:space="preserve"> </w:t>
            </w:r>
            <w:proofErr w:type="spellStart"/>
            <w:r w:rsidR="0016602B">
              <w:t>landasan</w:t>
            </w:r>
            <w:proofErr w:type="spellEnd"/>
            <w:r w:rsidR="0016602B">
              <w:t xml:space="preserve"> </w:t>
            </w:r>
            <w:proofErr w:type="spellStart"/>
            <w:r w:rsidR="0016602B">
              <w:t>permasalahan</w:t>
            </w:r>
            <w:proofErr w:type="spellEnd"/>
            <w:r w:rsidR="0016602B">
              <w:t xml:space="preserve"> yang </w:t>
            </w:r>
            <w:proofErr w:type="spellStart"/>
            <w:r w:rsidR="0016602B">
              <w:t>diangkat</w:t>
            </w:r>
            <w:proofErr w:type="spellEnd"/>
            <w:r w:rsidR="0016602B">
              <w:t xml:space="preserve"> pada </w:t>
            </w:r>
            <w:proofErr w:type="spellStart"/>
            <w:r w:rsidR="0016602B">
              <w:t>penelitian</w:t>
            </w:r>
            <w:proofErr w:type="spellEnd"/>
            <w:r w:rsidR="0016602B">
              <w:t xml:space="preserve"> </w:t>
            </w:r>
            <w:proofErr w:type="spellStart"/>
            <w:r w:rsidR="0016602B">
              <w:t>ini</w:t>
            </w:r>
            <w:proofErr w:type="spellEnd"/>
            <w:r w:rsidR="0016602B">
              <w:t xml:space="preserve">. Di mana, </w:t>
            </w:r>
            <w:proofErr w:type="spellStart"/>
            <w:r w:rsidR="0016602B">
              <w:t>ilmu</w:t>
            </w:r>
            <w:proofErr w:type="spellEnd"/>
            <w:r w:rsidR="0016602B">
              <w:t xml:space="preserve"> </w:t>
            </w:r>
            <w:proofErr w:type="spellStart"/>
            <w:r w:rsidR="0016602B">
              <w:t>manajemen</w:t>
            </w:r>
            <w:proofErr w:type="spellEnd"/>
            <w:r w:rsidR="0016602B">
              <w:t xml:space="preserve"> </w:t>
            </w:r>
            <w:proofErr w:type="spellStart"/>
            <w:r w:rsidR="0016602B">
              <w:t>proyek</w:t>
            </w:r>
            <w:proofErr w:type="spellEnd"/>
            <w:r w:rsidR="0016602B">
              <w:t xml:space="preserve"> yang </w:t>
            </w:r>
            <w:proofErr w:type="spellStart"/>
            <w:r w:rsidR="0016602B">
              <w:t>banyak</w:t>
            </w:r>
            <w:proofErr w:type="spellEnd"/>
            <w:r w:rsidR="0016602B">
              <w:t xml:space="preserve"> dengan </w:t>
            </w:r>
            <w:proofErr w:type="spellStart"/>
            <w:r w:rsidR="0016602B">
              <w:t>sumber</w:t>
            </w:r>
            <w:proofErr w:type="spellEnd"/>
            <w:r w:rsidR="0016602B">
              <w:t xml:space="preserve"> </w:t>
            </w:r>
            <w:proofErr w:type="spellStart"/>
            <w:r w:rsidR="0016602B">
              <w:t>daya</w:t>
            </w:r>
            <w:proofErr w:type="spellEnd"/>
            <w:r w:rsidR="0016602B">
              <w:t xml:space="preserve"> </w:t>
            </w:r>
            <w:proofErr w:type="spellStart"/>
            <w:r w:rsidR="0016602B">
              <w:t>terbatas</w:t>
            </w:r>
            <w:proofErr w:type="spellEnd"/>
            <w:r w:rsidR="0016602B">
              <w:t xml:space="preserve"> </w:t>
            </w:r>
            <w:proofErr w:type="spellStart"/>
            <w:r w:rsidR="0016602B">
              <w:t>memiliki</w:t>
            </w:r>
            <w:proofErr w:type="spellEnd"/>
            <w:r w:rsidR="0016602B">
              <w:t xml:space="preserve"> </w:t>
            </w:r>
            <w:proofErr w:type="spellStart"/>
            <w:r w:rsidR="0016602B">
              <w:lastRenderedPageBreak/>
              <w:t>perlakuan</w:t>
            </w:r>
            <w:proofErr w:type="spellEnd"/>
            <w:r w:rsidR="0016602B">
              <w:t xml:space="preserve"> </w:t>
            </w:r>
            <w:proofErr w:type="spellStart"/>
            <w:r w:rsidR="0016602B">
              <w:t>berbeda</w:t>
            </w:r>
            <w:proofErr w:type="spellEnd"/>
            <w:r w:rsidR="0016602B">
              <w:t xml:space="preserve"> dengan </w:t>
            </w:r>
            <w:proofErr w:type="spellStart"/>
            <w:r w:rsidR="0016602B">
              <w:t>proyek</w:t>
            </w:r>
            <w:proofErr w:type="spellEnd"/>
            <w:r w:rsidR="0016602B">
              <w:t xml:space="preserve"> yang </w:t>
            </w:r>
            <w:proofErr w:type="spellStart"/>
            <w:r w:rsidR="0016602B">
              <w:t>jumlahnya</w:t>
            </w:r>
            <w:proofErr w:type="spellEnd"/>
            <w:r w:rsidR="0016602B">
              <w:t xml:space="preserve"> </w:t>
            </w:r>
            <w:proofErr w:type="spellStart"/>
            <w:r w:rsidR="0016602B">
              <w:t>sedikit</w:t>
            </w:r>
            <w:proofErr w:type="spellEnd"/>
            <w:r w:rsidR="0016602B">
              <w:t xml:space="preserve"> dengan </w:t>
            </w:r>
            <w:proofErr w:type="spellStart"/>
            <w:r w:rsidR="0016602B">
              <w:t>jumlah</w:t>
            </w:r>
            <w:proofErr w:type="spellEnd"/>
            <w:r w:rsidR="0016602B">
              <w:t xml:space="preserve"> </w:t>
            </w:r>
            <w:proofErr w:type="spellStart"/>
            <w:r w:rsidR="0016602B">
              <w:t>sumber</w:t>
            </w:r>
            <w:proofErr w:type="spellEnd"/>
            <w:r w:rsidR="0016602B">
              <w:t xml:space="preserve"> </w:t>
            </w:r>
            <w:proofErr w:type="spellStart"/>
            <w:r w:rsidR="0016602B">
              <w:t>daya</w:t>
            </w:r>
            <w:proofErr w:type="spellEnd"/>
            <w:r w:rsidR="0016602B">
              <w:t xml:space="preserve"> yang </w:t>
            </w:r>
            <w:proofErr w:type="spellStart"/>
            <w:r w:rsidR="0016602B">
              <w:t>memadai</w:t>
            </w:r>
            <w:proofErr w:type="spellEnd"/>
            <w:r w:rsidR="0016602B">
              <w:t xml:space="preserve">, untuk </w:t>
            </w:r>
            <w:proofErr w:type="spellStart"/>
            <w:r w:rsidR="0016602B">
              <w:t>itu</w:t>
            </w:r>
            <w:proofErr w:type="spellEnd"/>
            <w:r w:rsidR="0016602B">
              <w:t xml:space="preserve"> perlu </w:t>
            </w:r>
            <w:proofErr w:type="spellStart"/>
            <w:r w:rsidR="0016602B">
              <w:t>ada</w:t>
            </w:r>
            <w:proofErr w:type="spellEnd"/>
            <w:r w:rsidR="0016602B">
              <w:t xml:space="preserve"> </w:t>
            </w:r>
            <w:proofErr w:type="spellStart"/>
            <w:r w:rsidR="0016602B">
              <w:t>kajian</w:t>
            </w:r>
            <w:proofErr w:type="spellEnd"/>
            <w:r w:rsidR="0016602B">
              <w:t xml:space="preserve"> dan </w:t>
            </w:r>
            <w:proofErr w:type="spellStart"/>
            <w:r w:rsidR="0016602B">
              <w:t>analisis</w:t>
            </w:r>
            <w:proofErr w:type="spellEnd"/>
            <w:r w:rsidR="0016602B">
              <w:t xml:space="preserve"> </w:t>
            </w:r>
            <w:proofErr w:type="spellStart"/>
            <w:r w:rsidR="0016602B">
              <w:t>lebih</w:t>
            </w:r>
            <w:proofErr w:type="spellEnd"/>
            <w:r w:rsidR="0016602B">
              <w:t xml:space="preserve"> </w:t>
            </w:r>
            <w:proofErr w:type="spellStart"/>
            <w:r w:rsidR="0016602B">
              <w:t>lanjut</w:t>
            </w:r>
            <w:proofErr w:type="spellEnd"/>
            <w:r w:rsidR="0016602B">
              <w:t xml:space="preserve"> </w:t>
            </w:r>
            <w:proofErr w:type="spellStart"/>
            <w:r w:rsidR="0016602B">
              <w:t>mengenai</w:t>
            </w:r>
            <w:proofErr w:type="spellEnd"/>
            <w:r w:rsidR="0016602B">
              <w:t xml:space="preserve"> </w:t>
            </w:r>
            <w:proofErr w:type="spellStart"/>
            <w:r w:rsidR="0016602B">
              <w:t>bidang</w:t>
            </w:r>
            <w:proofErr w:type="spellEnd"/>
            <w:r w:rsidR="0016602B">
              <w:t xml:space="preserve"> </w:t>
            </w:r>
            <w:proofErr w:type="spellStart"/>
            <w:r w:rsidR="0016602B">
              <w:t>ini</w:t>
            </w:r>
            <w:proofErr w:type="spellEnd"/>
            <w:r w:rsidR="0016602B">
              <w:t>.</w:t>
            </w:r>
          </w:p>
        </w:tc>
      </w:tr>
      <w:tr w:rsidR="005A6278" w14:paraId="2DE5EC1B" w14:textId="77777777" w:rsidTr="00AE58C4">
        <w:tc>
          <w:tcPr>
            <w:tcW w:w="4247" w:type="dxa"/>
          </w:tcPr>
          <w:p w14:paraId="7426FC6F" w14:textId="77777777" w:rsidR="005A6278" w:rsidRPr="00D6609D" w:rsidRDefault="005A6278" w:rsidP="00D6609D">
            <w:pPr>
              <w:spacing w:line="360" w:lineRule="auto"/>
              <w:rPr>
                <w:b/>
                <w:bCs/>
                <w:i/>
                <w:iCs/>
              </w:rPr>
            </w:pPr>
            <w:r w:rsidRPr="00D6609D">
              <w:rPr>
                <w:b/>
                <w:bCs/>
                <w:i/>
                <w:iCs/>
              </w:rPr>
              <w:lastRenderedPageBreak/>
              <w:t>9. Engineering Management</w:t>
            </w:r>
          </w:p>
          <w:p w14:paraId="16AF2DEE" w14:textId="77777777" w:rsidR="005A6278" w:rsidRPr="00D6609D" w:rsidRDefault="005A6278" w:rsidP="00D6609D">
            <w:pPr>
              <w:spacing w:line="360" w:lineRule="auto"/>
              <w:rPr>
                <w:i/>
                <w:iCs/>
              </w:rPr>
            </w:pPr>
            <w:r w:rsidRPr="00D6609D">
              <w:rPr>
                <w:i/>
                <w:iCs/>
              </w:rPr>
              <w:t>9.4 Business process</w:t>
            </w:r>
          </w:p>
          <w:p w14:paraId="5981C3D3" w14:textId="77777777" w:rsidR="005A6278" w:rsidRPr="00D6609D" w:rsidRDefault="005A6278" w:rsidP="00D6609D">
            <w:pPr>
              <w:spacing w:line="360" w:lineRule="auto"/>
              <w:rPr>
                <w:i/>
                <w:iCs/>
              </w:rPr>
            </w:pPr>
            <w:r w:rsidRPr="00D6609D">
              <w:rPr>
                <w:i/>
                <w:iCs/>
              </w:rPr>
              <w:t>9.4.1 Process management and improvement</w:t>
            </w:r>
          </w:p>
          <w:p w14:paraId="6242509D" w14:textId="77777777" w:rsidR="005A6278" w:rsidRPr="00D6609D" w:rsidRDefault="005A6278" w:rsidP="00D6609D">
            <w:pPr>
              <w:spacing w:line="360" w:lineRule="auto"/>
              <w:rPr>
                <w:i/>
                <w:iCs/>
              </w:rPr>
            </w:pPr>
            <w:r w:rsidRPr="00D6609D">
              <w:rPr>
                <w:i/>
                <w:iCs/>
              </w:rPr>
              <w:t>9.8 Project Management</w:t>
            </w:r>
          </w:p>
          <w:p w14:paraId="251B8482" w14:textId="77777777" w:rsidR="005A6278" w:rsidRDefault="005A6278" w:rsidP="00D6609D">
            <w:pPr>
              <w:spacing w:line="360" w:lineRule="auto"/>
            </w:pPr>
            <w:r w:rsidRPr="00D6609D">
              <w:rPr>
                <w:i/>
                <w:iCs/>
              </w:rPr>
              <w:t>9.8.2 Project resources allocation</w:t>
            </w:r>
          </w:p>
        </w:tc>
        <w:tc>
          <w:tcPr>
            <w:tcW w:w="4247" w:type="dxa"/>
          </w:tcPr>
          <w:p w14:paraId="0E3900ED" w14:textId="11C45AF3" w:rsidR="005A6278" w:rsidRDefault="0016602B" w:rsidP="00D6609D">
            <w:pPr>
              <w:spacing w:line="360" w:lineRule="auto"/>
            </w:pPr>
            <w:proofErr w:type="spellStart"/>
            <w:r>
              <w:t>Kondisi</w:t>
            </w:r>
            <w:proofErr w:type="spellEnd"/>
            <w:r>
              <w:t xml:space="preserve"> </w:t>
            </w:r>
            <w:proofErr w:type="spellStart"/>
            <w:r w:rsidR="00326DD7">
              <w:t>bisnis</w:t>
            </w:r>
            <w:proofErr w:type="spellEnd"/>
            <w:r w:rsidR="00326DD7">
              <w:t xml:space="preserve"> proses </w:t>
            </w:r>
            <w:proofErr w:type="spellStart"/>
            <w:r w:rsidR="00326DD7">
              <w:t>sebelum</w:t>
            </w:r>
            <w:proofErr w:type="spellEnd"/>
            <w:r w:rsidR="00326DD7">
              <w:t xml:space="preserve"> </w:t>
            </w:r>
            <w:proofErr w:type="spellStart"/>
            <w:r w:rsidR="00326DD7">
              <w:t>adanya</w:t>
            </w:r>
            <w:proofErr w:type="spellEnd"/>
            <w:r w:rsidR="00326DD7">
              <w:t xml:space="preserve"> </w:t>
            </w:r>
            <w:proofErr w:type="spellStart"/>
            <w:r w:rsidR="00326DD7">
              <w:t>sistem</w:t>
            </w:r>
            <w:proofErr w:type="spellEnd"/>
            <w:r w:rsidR="00326DD7">
              <w:t xml:space="preserve"> </w:t>
            </w:r>
            <w:proofErr w:type="spellStart"/>
            <w:r w:rsidR="00326DD7">
              <w:t>informasi</w:t>
            </w:r>
            <w:proofErr w:type="spellEnd"/>
            <w:r w:rsidR="00326DD7">
              <w:t xml:space="preserve"> </w:t>
            </w:r>
            <w:proofErr w:type="spellStart"/>
            <w:r w:rsidR="00326DD7">
              <w:t>manajemen</w:t>
            </w:r>
            <w:proofErr w:type="spellEnd"/>
            <w:r w:rsidR="00326DD7">
              <w:t xml:space="preserve"> </w:t>
            </w:r>
            <w:proofErr w:type="spellStart"/>
            <w:r w:rsidR="00326DD7">
              <w:t>proyek</w:t>
            </w:r>
            <w:proofErr w:type="spellEnd"/>
            <w:r w:rsidR="00326DD7">
              <w:t xml:space="preserve"> yang </w:t>
            </w:r>
            <w:proofErr w:type="spellStart"/>
            <w:r w:rsidR="00326DD7">
              <w:t>akan</w:t>
            </w:r>
            <w:proofErr w:type="spellEnd"/>
            <w:r w:rsidR="00326DD7">
              <w:t xml:space="preserve"> </w:t>
            </w:r>
            <w:proofErr w:type="spellStart"/>
            <w:r w:rsidR="00326DD7">
              <w:t>dikembangkan</w:t>
            </w:r>
            <w:proofErr w:type="spellEnd"/>
            <w:r w:rsidR="00326DD7">
              <w:t xml:space="preserve">, </w:t>
            </w:r>
            <w:proofErr w:type="spellStart"/>
            <w:r w:rsidR="00326DD7">
              <w:t>digambarkan</w:t>
            </w:r>
            <w:proofErr w:type="spellEnd"/>
            <w:r w:rsidR="00326DD7">
              <w:t xml:space="preserve"> </w:t>
            </w:r>
            <w:proofErr w:type="spellStart"/>
            <w:r w:rsidR="00326DD7">
              <w:t>terlebih</w:t>
            </w:r>
            <w:proofErr w:type="spellEnd"/>
            <w:r w:rsidR="00326DD7">
              <w:t xml:space="preserve"> </w:t>
            </w:r>
            <w:proofErr w:type="spellStart"/>
            <w:r w:rsidR="00326DD7">
              <w:t>dahulu</w:t>
            </w:r>
            <w:proofErr w:type="spellEnd"/>
            <w:r w:rsidR="00326DD7">
              <w:t xml:space="preserve"> untuk </w:t>
            </w:r>
            <w:proofErr w:type="spellStart"/>
            <w:r w:rsidR="00326DD7">
              <w:t>menggambarkan</w:t>
            </w:r>
            <w:proofErr w:type="spellEnd"/>
            <w:r w:rsidR="00326DD7">
              <w:t xml:space="preserve"> </w:t>
            </w:r>
            <w:proofErr w:type="spellStart"/>
            <w:r w:rsidR="00326DD7">
              <w:t>kondisi</w:t>
            </w:r>
            <w:proofErr w:type="spellEnd"/>
            <w:r w:rsidR="00326DD7">
              <w:t xml:space="preserve"> </w:t>
            </w:r>
            <w:r w:rsidR="00326DD7" w:rsidRPr="00AE58C4">
              <w:rPr>
                <w:b/>
                <w:bCs/>
                <w:i/>
                <w:iCs/>
              </w:rPr>
              <w:t>as is</w:t>
            </w:r>
            <w:r w:rsidR="00393D6C">
              <w:rPr>
                <w:b/>
                <w:bCs/>
                <w:i/>
                <w:iCs/>
              </w:rPr>
              <w:t xml:space="preserve"> </w:t>
            </w:r>
            <w:r w:rsidR="00393D6C">
              <w:t xml:space="preserve">dengan </w:t>
            </w:r>
            <w:proofErr w:type="spellStart"/>
            <w:r w:rsidR="00393D6C">
              <w:t>menggunakan</w:t>
            </w:r>
            <w:proofErr w:type="spellEnd"/>
            <w:r w:rsidR="00393D6C">
              <w:t xml:space="preserve"> </w:t>
            </w:r>
            <w:r w:rsidR="00393D6C">
              <w:rPr>
                <w:i/>
                <w:iCs/>
              </w:rPr>
              <w:t xml:space="preserve">Business Process Modelling Notation </w:t>
            </w:r>
            <w:r w:rsidR="00393D6C">
              <w:t>(BPMN)</w:t>
            </w:r>
            <w:r w:rsidR="00AC356E">
              <w:rPr>
                <w:b/>
                <w:bCs/>
                <w:i/>
                <w:iCs/>
              </w:rPr>
              <w:t xml:space="preserve">. </w:t>
            </w:r>
            <w:proofErr w:type="spellStart"/>
            <w:r w:rsidR="00AC356E">
              <w:t>Kemudian</w:t>
            </w:r>
            <w:proofErr w:type="spellEnd"/>
            <w:r w:rsidR="00AC356E">
              <w:t xml:space="preserve"> </w:t>
            </w:r>
            <w:proofErr w:type="spellStart"/>
            <w:r w:rsidR="00AC356E">
              <w:t>setelah</w:t>
            </w:r>
            <w:proofErr w:type="spellEnd"/>
            <w:r w:rsidR="00AC356E">
              <w:t xml:space="preserve"> </w:t>
            </w:r>
            <w:proofErr w:type="spellStart"/>
            <w:r w:rsidR="00393D6C">
              <w:t>sistem</w:t>
            </w:r>
            <w:proofErr w:type="spellEnd"/>
            <w:r w:rsidR="00393D6C">
              <w:t xml:space="preserve"> </w:t>
            </w:r>
            <w:proofErr w:type="spellStart"/>
            <w:r w:rsidR="00393D6C">
              <w:t>telah</w:t>
            </w:r>
            <w:proofErr w:type="spellEnd"/>
            <w:r w:rsidR="00393D6C">
              <w:t xml:space="preserve"> </w:t>
            </w:r>
            <w:proofErr w:type="spellStart"/>
            <w:r w:rsidR="00393D6C">
              <w:t>dikembangkan</w:t>
            </w:r>
            <w:proofErr w:type="spellEnd"/>
            <w:r w:rsidR="007C0BA3">
              <w:t>,</w:t>
            </w:r>
            <w:r w:rsidR="00393D6C">
              <w:t xml:space="preserve"> model </w:t>
            </w:r>
            <w:proofErr w:type="spellStart"/>
            <w:r w:rsidR="00393D6C">
              <w:t>bisnis</w:t>
            </w:r>
            <w:proofErr w:type="spellEnd"/>
            <w:r w:rsidR="00393D6C">
              <w:t xml:space="preserve"> </w:t>
            </w:r>
            <w:r w:rsidR="007C0BA3">
              <w:t xml:space="preserve">proses juga </w:t>
            </w:r>
            <w:proofErr w:type="spellStart"/>
            <w:r w:rsidR="007C0BA3">
              <w:t>digambarkan</w:t>
            </w:r>
            <w:proofErr w:type="spellEnd"/>
            <w:r w:rsidR="007C0BA3">
              <w:t xml:space="preserve"> </w:t>
            </w:r>
            <w:proofErr w:type="spellStart"/>
            <w:r w:rsidR="007C0BA3">
              <w:t>menggunakan</w:t>
            </w:r>
            <w:proofErr w:type="spellEnd"/>
            <w:r w:rsidR="007C0BA3">
              <w:t xml:space="preserve"> BPMN</w:t>
            </w:r>
            <w:r w:rsidR="00EC610B">
              <w:t xml:space="preserve"> untuk </w:t>
            </w:r>
            <w:proofErr w:type="spellStart"/>
            <w:r w:rsidR="00EC610B">
              <w:t>menggambarkan</w:t>
            </w:r>
            <w:proofErr w:type="spellEnd"/>
            <w:r w:rsidR="00EC610B">
              <w:t xml:space="preserve"> </w:t>
            </w:r>
            <w:proofErr w:type="spellStart"/>
            <w:r w:rsidR="00EC610B">
              <w:t>kondisi</w:t>
            </w:r>
            <w:proofErr w:type="spellEnd"/>
            <w:r w:rsidR="00EC610B">
              <w:t xml:space="preserve"> </w:t>
            </w:r>
            <w:r w:rsidR="00EC610B">
              <w:rPr>
                <w:b/>
                <w:bCs/>
                <w:i/>
                <w:iCs/>
              </w:rPr>
              <w:t>to be</w:t>
            </w:r>
            <w:r w:rsidR="007C0BA3">
              <w:t xml:space="preserve">. </w:t>
            </w:r>
            <w:proofErr w:type="spellStart"/>
            <w:r w:rsidR="007C0BA3">
              <w:t>Ilmu</w:t>
            </w:r>
            <w:proofErr w:type="spellEnd"/>
            <w:r w:rsidR="007C0BA3">
              <w:t xml:space="preserve"> </w:t>
            </w:r>
            <w:proofErr w:type="spellStart"/>
            <w:r w:rsidR="007C0BA3">
              <w:t>ini</w:t>
            </w:r>
            <w:proofErr w:type="spellEnd"/>
            <w:r w:rsidR="007C0BA3">
              <w:t xml:space="preserve"> sangat </w:t>
            </w:r>
            <w:proofErr w:type="spellStart"/>
            <w:r w:rsidR="007C0BA3">
              <w:t>erat</w:t>
            </w:r>
            <w:proofErr w:type="spellEnd"/>
            <w:r w:rsidR="007C0BA3">
              <w:t xml:space="preserve"> </w:t>
            </w:r>
            <w:proofErr w:type="spellStart"/>
            <w:r w:rsidR="007C0BA3">
              <w:t>hubunganya</w:t>
            </w:r>
            <w:proofErr w:type="spellEnd"/>
            <w:r w:rsidR="007C0BA3">
              <w:t xml:space="preserve"> dengan </w:t>
            </w:r>
            <w:proofErr w:type="spellStart"/>
            <w:r w:rsidR="007C0BA3">
              <w:t>manajemen</w:t>
            </w:r>
            <w:proofErr w:type="spellEnd"/>
            <w:r w:rsidR="007C0BA3">
              <w:t xml:space="preserve"> dan perbaikan proses</w:t>
            </w:r>
            <w:r w:rsidR="002B0B82">
              <w:t>.</w:t>
            </w:r>
          </w:p>
          <w:p w14:paraId="43FF46A0" w14:textId="77777777" w:rsidR="002B0B82" w:rsidRDefault="002B0B82" w:rsidP="00D6609D">
            <w:pPr>
              <w:spacing w:line="360" w:lineRule="auto"/>
            </w:pPr>
          </w:p>
          <w:p w14:paraId="2BB7312A" w14:textId="190B36D3" w:rsidR="002B0B82" w:rsidRPr="00AC356E" w:rsidRDefault="002B0B82" w:rsidP="00D6609D">
            <w:pPr>
              <w:spacing w:line="360" w:lineRule="auto"/>
            </w:pPr>
            <w:r>
              <w:t xml:space="preserve">Serta tidak </w:t>
            </w:r>
            <w:proofErr w:type="spellStart"/>
            <w:r>
              <w:t>lepas</w:t>
            </w:r>
            <w:proofErr w:type="spellEnd"/>
            <w:r>
              <w:t xml:space="preserve"> </w:t>
            </w:r>
            <w:proofErr w:type="spellStart"/>
            <w:r>
              <w:t>bidang</w:t>
            </w:r>
            <w:proofErr w:type="spellEnd"/>
            <w:r>
              <w:t xml:space="preserve"> </w:t>
            </w:r>
            <w:proofErr w:type="spellStart"/>
            <w:r>
              <w:t>utama</w:t>
            </w:r>
            <w:proofErr w:type="spellEnd"/>
            <w:r>
              <w:t xml:space="preserve"> yang </w:t>
            </w:r>
            <w:proofErr w:type="spellStart"/>
            <w:r>
              <w:t>menjadi</w:t>
            </w:r>
            <w:proofErr w:type="spellEnd"/>
            <w:r>
              <w:t xml:space="preserve"> </w:t>
            </w:r>
            <w:proofErr w:type="spellStart"/>
            <w:r>
              <w:t>bahasan</w:t>
            </w:r>
            <w:proofErr w:type="spellEnd"/>
            <w:r>
              <w:t xml:space="preserve"> </w:t>
            </w:r>
            <w:proofErr w:type="spellStart"/>
            <w:r>
              <w:t>adalah</w:t>
            </w:r>
            <w:proofErr w:type="spellEnd"/>
            <w:r>
              <w:t xml:space="preserve"> terkait </w:t>
            </w:r>
            <w:proofErr w:type="spellStart"/>
            <w:r>
              <w:t>manajemen</w:t>
            </w:r>
            <w:proofErr w:type="spellEnd"/>
            <w:r>
              <w:t xml:space="preserve"> </w:t>
            </w:r>
            <w:proofErr w:type="spellStart"/>
            <w:r>
              <w:t>proyek</w:t>
            </w:r>
            <w:proofErr w:type="spellEnd"/>
            <w:r>
              <w:t xml:space="preserve"> dan bagaimana </w:t>
            </w:r>
            <w:proofErr w:type="spellStart"/>
            <w:r>
              <w:t>melakukan</w:t>
            </w:r>
            <w:proofErr w:type="spellEnd"/>
            <w:r>
              <w:t xml:space="preserve">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pada </w:t>
            </w:r>
            <w:proofErr w:type="spellStart"/>
            <w:r>
              <w:t>sebuah</w:t>
            </w:r>
            <w:proofErr w:type="spellEnd"/>
            <w:r>
              <w:t xml:space="preserve"> </w:t>
            </w:r>
            <w:proofErr w:type="spellStart"/>
            <w:r>
              <w:t>proyek</w:t>
            </w:r>
            <w:proofErr w:type="spellEnd"/>
            <w:r>
              <w:t xml:space="preserve">, </w:t>
            </w:r>
            <w:proofErr w:type="spellStart"/>
            <w:r>
              <w:t>khususnya</w:t>
            </w:r>
            <w:proofErr w:type="spellEnd"/>
            <w:r>
              <w:t xml:space="preserve"> </w:t>
            </w:r>
            <w:proofErr w:type="spellStart"/>
            <w:r>
              <w:t>proyek</w:t>
            </w:r>
            <w:proofErr w:type="spellEnd"/>
            <w:r>
              <w:t xml:space="preserve"> yang sudah </w:t>
            </w:r>
            <w:proofErr w:type="spellStart"/>
            <w:r>
              <w:t>berjalan</w:t>
            </w:r>
            <w:proofErr w:type="spellEnd"/>
            <w:r>
              <w:t xml:space="preserve"> dan </w:t>
            </w:r>
            <w:proofErr w:type="spellStart"/>
            <w:r>
              <w:t>terjadi</w:t>
            </w:r>
            <w:proofErr w:type="spellEnd"/>
            <w:r>
              <w:t xml:space="preserve"> </w:t>
            </w:r>
            <w:proofErr w:type="spellStart"/>
            <w:r>
              <w:t>dinamika</w:t>
            </w:r>
            <w:proofErr w:type="spellEnd"/>
            <w:r>
              <w:t xml:space="preserve"> </w:t>
            </w:r>
            <w:proofErr w:type="spellStart"/>
            <w:r>
              <w:t>perubahan</w:t>
            </w:r>
            <w:proofErr w:type="spellEnd"/>
            <w:r>
              <w:t>.</w:t>
            </w:r>
          </w:p>
        </w:tc>
      </w:tr>
      <w:tr w:rsidR="005A6278" w14:paraId="205289F4" w14:textId="77777777" w:rsidTr="00AE58C4">
        <w:tc>
          <w:tcPr>
            <w:tcW w:w="4247" w:type="dxa"/>
          </w:tcPr>
          <w:p w14:paraId="689F8519" w14:textId="77777777" w:rsidR="005A6278" w:rsidRPr="00D6609D" w:rsidRDefault="005A6278" w:rsidP="00D6609D">
            <w:pPr>
              <w:spacing w:line="360" w:lineRule="auto"/>
              <w:rPr>
                <w:b/>
                <w:bCs/>
                <w:i/>
                <w:iCs/>
              </w:rPr>
            </w:pPr>
            <w:r w:rsidRPr="00D6609D">
              <w:rPr>
                <w:b/>
                <w:bCs/>
                <w:i/>
                <w:iCs/>
              </w:rPr>
              <w:t>11. Information Engineering</w:t>
            </w:r>
          </w:p>
          <w:p w14:paraId="4AC20040" w14:textId="77777777" w:rsidR="005A6278" w:rsidRPr="00D6609D" w:rsidRDefault="005A6278" w:rsidP="00D6609D">
            <w:pPr>
              <w:spacing w:line="360" w:lineRule="auto"/>
              <w:rPr>
                <w:i/>
                <w:iCs/>
              </w:rPr>
            </w:pPr>
            <w:r w:rsidRPr="00D6609D">
              <w:rPr>
                <w:i/>
                <w:iCs/>
              </w:rPr>
              <w:t>11.11 System Design</w:t>
            </w:r>
          </w:p>
          <w:p w14:paraId="0F906DDF" w14:textId="048A4168" w:rsidR="005A6278" w:rsidRPr="00D6609D" w:rsidRDefault="005A6278" w:rsidP="00D6609D">
            <w:pPr>
              <w:spacing w:line="360" w:lineRule="auto"/>
              <w:rPr>
                <w:i/>
                <w:iCs/>
              </w:rPr>
            </w:pPr>
            <w:r w:rsidRPr="00D6609D">
              <w:rPr>
                <w:i/>
                <w:iCs/>
              </w:rPr>
              <w:t xml:space="preserve">11.11.1 Development of specifications to meet </w:t>
            </w:r>
            <w:del w:id="1804" w:author="ilham.nur@office.ui.ac.id [2]" w:date="2023-01-23T11:21:00Z">
              <w:r w:rsidRPr="00D6609D" w:rsidDel="00576ADF">
                <w:rPr>
                  <w:i/>
                  <w:iCs/>
                </w:rPr>
                <w:delText>demand</w:delText>
              </w:r>
            </w:del>
            <w:ins w:id="1805" w:author="ilham.nur@office.ui.ac.id [2]" w:date="2023-01-23T11:21:00Z">
              <w:r w:rsidR="00576ADF" w:rsidRPr="00D6609D">
                <w:rPr>
                  <w:i/>
                  <w:iCs/>
                </w:rPr>
                <w:t>demand.</w:t>
              </w:r>
            </w:ins>
          </w:p>
          <w:p w14:paraId="32D3B697" w14:textId="77777777" w:rsidR="005A6278" w:rsidRPr="00D6609D" w:rsidRDefault="005A6278" w:rsidP="00D6609D">
            <w:pPr>
              <w:spacing w:line="360" w:lineRule="auto"/>
              <w:rPr>
                <w:i/>
                <w:iCs/>
              </w:rPr>
            </w:pPr>
            <w:r w:rsidRPr="00D6609D">
              <w:rPr>
                <w:i/>
                <w:iCs/>
              </w:rPr>
              <w:t>11.11.2 Design Process</w:t>
            </w:r>
          </w:p>
          <w:p w14:paraId="7F1089A1" w14:textId="77777777" w:rsidR="005A6278" w:rsidRPr="00D6609D" w:rsidRDefault="005A6278" w:rsidP="00D6609D">
            <w:pPr>
              <w:spacing w:line="360" w:lineRule="auto"/>
              <w:rPr>
                <w:i/>
                <w:iCs/>
              </w:rPr>
            </w:pPr>
            <w:r w:rsidRPr="00D6609D">
              <w:rPr>
                <w:i/>
                <w:iCs/>
              </w:rPr>
              <w:t>11.11.3 Data Design</w:t>
            </w:r>
          </w:p>
          <w:p w14:paraId="387CF055" w14:textId="77777777" w:rsidR="005A6278" w:rsidRPr="00D6609D" w:rsidRDefault="005A6278" w:rsidP="00D6609D">
            <w:pPr>
              <w:spacing w:line="360" w:lineRule="auto"/>
              <w:rPr>
                <w:i/>
                <w:iCs/>
              </w:rPr>
            </w:pPr>
            <w:r w:rsidRPr="00D6609D">
              <w:rPr>
                <w:i/>
                <w:iCs/>
              </w:rPr>
              <w:t>11.11.4 System Architecture Design</w:t>
            </w:r>
          </w:p>
          <w:p w14:paraId="2C1CB6AF" w14:textId="77777777" w:rsidR="005A6278" w:rsidRDefault="005A6278" w:rsidP="00D6609D">
            <w:pPr>
              <w:spacing w:line="360" w:lineRule="auto"/>
              <w:rPr>
                <w:i/>
                <w:iCs/>
              </w:rPr>
            </w:pPr>
            <w:r w:rsidRPr="00D6609D">
              <w:rPr>
                <w:i/>
                <w:iCs/>
              </w:rPr>
              <w:lastRenderedPageBreak/>
              <w:t>11.11.5 UML and other common diagramming tools in design</w:t>
            </w:r>
          </w:p>
          <w:p w14:paraId="64992E30" w14:textId="77777777" w:rsidR="005A6278" w:rsidRPr="003540B5" w:rsidRDefault="005A6278" w:rsidP="00D6609D">
            <w:pPr>
              <w:spacing w:line="360" w:lineRule="auto"/>
              <w:rPr>
                <w:i/>
                <w:iCs/>
              </w:rPr>
            </w:pPr>
            <w:r w:rsidRPr="003540B5">
              <w:rPr>
                <w:i/>
                <w:iCs/>
              </w:rPr>
              <w:t>11.16 Management Considerations for the information system</w:t>
            </w:r>
          </w:p>
          <w:p w14:paraId="638DE6BD" w14:textId="77777777" w:rsidR="005A6278" w:rsidRPr="00D6609D" w:rsidRDefault="005A6278" w:rsidP="00D6609D">
            <w:pPr>
              <w:spacing w:line="360" w:lineRule="auto"/>
              <w:rPr>
                <w:i/>
                <w:iCs/>
              </w:rPr>
            </w:pPr>
            <w:r w:rsidRPr="003540B5">
              <w:rPr>
                <w:i/>
                <w:iCs/>
              </w:rPr>
              <w:t>11.16.3 Project Management of Information systems and software project</w:t>
            </w:r>
          </w:p>
        </w:tc>
        <w:tc>
          <w:tcPr>
            <w:tcW w:w="4247" w:type="dxa"/>
          </w:tcPr>
          <w:p w14:paraId="55D9D1CD" w14:textId="35F27556" w:rsidR="005A6278" w:rsidRPr="00AE58C4" w:rsidRDefault="00AE663F" w:rsidP="00D6609D">
            <w:pPr>
              <w:spacing w:line="360" w:lineRule="auto"/>
              <w:rPr>
                <w:i/>
                <w:iCs/>
              </w:rPr>
            </w:pPr>
            <w:proofErr w:type="spellStart"/>
            <w:r>
              <w:lastRenderedPageBreak/>
              <w:t>Bidang</w:t>
            </w:r>
            <w:proofErr w:type="spellEnd"/>
            <w:r>
              <w:t xml:space="preserve"> </w:t>
            </w:r>
            <w:r w:rsidRPr="00AE58C4">
              <w:rPr>
                <w:i/>
                <w:iCs/>
              </w:rPr>
              <w:t xml:space="preserve">information </w:t>
            </w:r>
            <w:r w:rsidR="00092ECC" w:rsidRPr="00AE58C4">
              <w:rPr>
                <w:i/>
                <w:iCs/>
              </w:rPr>
              <w:t>engineering</w:t>
            </w:r>
            <w:r w:rsidR="00092ECC">
              <w:rPr>
                <w:i/>
                <w:iCs/>
              </w:rPr>
              <w:t xml:space="preserve"> </w:t>
            </w:r>
            <w:proofErr w:type="spellStart"/>
            <w:r w:rsidR="00092ECC">
              <w:t>merupakan</w:t>
            </w:r>
            <w:proofErr w:type="spellEnd"/>
            <w:r w:rsidR="00092ECC">
              <w:t xml:space="preserve"> </w:t>
            </w:r>
            <w:proofErr w:type="spellStart"/>
            <w:r w:rsidR="00092ECC">
              <w:t>bidang</w:t>
            </w:r>
            <w:proofErr w:type="spellEnd"/>
            <w:r w:rsidR="00092ECC">
              <w:t xml:space="preserve"> </w:t>
            </w:r>
            <w:proofErr w:type="spellStart"/>
            <w:r w:rsidR="00092ECC">
              <w:t>ilmu</w:t>
            </w:r>
            <w:proofErr w:type="spellEnd"/>
            <w:r w:rsidR="00092ECC">
              <w:t xml:space="preserve"> Teknik </w:t>
            </w:r>
            <w:proofErr w:type="spellStart"/>
            <w:r w:rsidR="00092ECC">
              <w:t>Industri</w:t>
            </w:r>
            <w:proofErr w:type="spellEnd"/>
            <w:r w:rsidR="00092ECC">
              <w:t xml:space="preserve"> yang </w:t>
            </w:r>
            <w:proofErr w:type="spellStart"/>
            <w:r w:rsidR="00092ECC">
              <w:t>digunakan</w:t>
            </w:r>
            <w:proofErr w:type="spellEnd"/>
            <w:r w:rsidR="00092ECC">
              <w:t xml:space="preserve"> untuk </w:t>
            </w:r>
            <w:proofErr w:type="spellStart"/>
            <w:r w:rsidR="00092ECC">
              <w:t>menyelesaikan</w:t>
            </w:r>
            <w:proofErr w:type="spellEnd"/>
            <w:r w:rsidR="00092ECC">
              <w:t xml:space="preserve"> </w:t>
            </w:r>
            <w:proofErr w:type="spellStart"/>
            <w:r w:rsidR="00092ECC">
              <w:t>permasalahan</w:t>
            </w:r>
            <w:proofErr w:type="spellEnd"/>
            <w:r w:rsidR="00092ECC">
              <w:t xml:space="preserve"> yang </w:t>
            </w:r>
            <w:proofErr w:type="spellStart"/>
            <w:r w:rsidR="00092ECC">
              <w:t>ada</w:t>
            </w:r>
            <w:proofErr w:type="spellEnd"/>
            <w:r w:rsidR="00092ECC">
              <w:t xml:space="preserve">. </w:t>
            </w:r>
            <w:r w:rsidR="00CB4043">
              <w:t xml:space="preserve">Di mana pada </w:t>
            </w:r>
            <w:proofErr w:type="spellStart"/>
            <w:r w:rsidR="00CB4043">
              <w:t>Sistem</w:t>
            </w:r>
            <w:proofErr w:type="spellEnd"/>
            <w:r w:rsidR="00CB4043">
              <w:t xml:space="preserve"> </w:t>
            </w:r>
            <w:proofErr w:type="spellStart"/>
            <w:r w:rsidR="00CB4043">
              <w:t>Informasi</w:t>
            </w:r>
            <w:proofErr w:type="spellEnd"/>
            <w:r w:rsidR="00CB4043">
              <w:t xml:space="preserve"> </w:t>
            </w:r>
            <w:proofErr w:type="spellStart"/>
            <w:r w:rsidR="00CB4043">
              <w:t>Manajemen</w:t>
            </w:r>
            <w:proofErr w:type="spellEnd"/>
            <w:r w:rsidR="00CB4043">
              <w:t xml:space="preserve"> </w:t>
            </w:r>
            <w:proofErr w:type="spellStart"/>
            <w:r w:rsidR="00CB4043">
              <w:t>Proyek</w:t>
            </w:r>
            <w:proofErr w:type="spellEnd"/>
            <w:r w:rsidR="00CB4043">
              <w:t xml:space="preserve"> dilakukan </w:t>
            </w:r>
            <w:proofErr w:type="spellStart"/>
            <w:r w:rsidR="00CB4043">
              <w:t>pembangunan</w:t>
            </w:r>
            <w:proofErr w:type="spellEnd"/>
            <w:r w:rsidR="00CB4043">
              <w:t xml:space="preserve"> </w:t>
            </w:r>
            <w:proofErr w:type="spellStart"/>
            <w:r w:rsidR="00CB4043">
              <w:t>desain</w:t>
            </w:r>
            <w:proofErr w:type="spellEnd"/>
            <w:r w:rsidR="00CB4043">
              <w:t xml:space="preserve"> proses, </w:t>
            </w:r>
            <w:proofErr w:type="spellStart"/>
            <w:r w:rsidR="00CB4043">
              <w:t>desain</w:t>
            </w:r>
            <w:proofErr w:type="spellEnd"/>
            <w:r w:rsidR="00CB4043">
              <w:t xml:space="preserve"> data yang </w:t>
            </w:r>
            <w:proofErr w:type="spellStart"/>
            <w:r w:rsidR="00CB4043">
              <w:t>akan</w:t>
            </w:r>
            <w:proofErr w:type="spellEnd"/>
            <w:r w:rsidR="00CB4043">
              <w:t xml:space="preserve"> </w:t>
            </w:r>
            <w:proofErr w:type="spellStart"/>
            <w:r w:rsidR="00CB4043">
              <w:t>dikirimkan</w:t>
            </w:r>
            <w:proofErr w:type="spellEnd"/>
            <w:r w:rsidR="00CB4043">
              <w:t xml:space="preserve">, </w:t>
            </w:r>
            <w:proofErr w:type="spellStart"/>
            <w:r w:rsidR="00CB4043">
              <w:lastRenderedPageBreak/>
              <w:t>arsitektur</w:t>
            </w:r>
            <w:proofErr w:type="spellEnd"/>
            <w:r w:rsidR="00CB4043">
              <w:t xml:space="preserve"> </w:t>
            </w:r>
            <w:proofErr w:type="spellStart"/>
            <w:r w:rsidR="00CB4043">
              <w:t>sistem</w:t>
            </w:r>
            <w:proofErr w:type="spellEnd"/>
            <w:r w:rsidR="00CB4043">
              <w:t xml:space="preserve"> dan data, </w:t>
            </w:r>
            <w:proofErr w:type="spellStart"/>
            <w:r w:rsidR="00CB4043">
              <w:t>serta</w:t>
            </w:r>
            <w:proofErr w:type="spellEnd"/>
            <w:r w:rsidR="00CB4043">
              <w:t xml:space="preserve"> U</w:t>
            </w:r>
            <w:r w:rsidR="00CB4043">
              <w:rPr>
                <w:i/>
                <w:iCs/>
              </w:rPr>
              <w:t xml:space="preserve">nified Modelling Language </w:t>
            </w:r>
            <w:r w:rsidR="00CB4043">
              <w:t xml:space="preserve">(UML) untuk </w:t>
            </w:r>
            <w:proofErr w:type="spellStart"/>
            <w:r w:rsidR="00CB4043">
              <w:t>memodelkan</w:t>
            </w:r>
            <w:proofErr w:type="spellEnd"/>
            <w:r w:rsidR="00CB4043">
              <w:t xml:space="preserve"> bagaimana </w:t>
            </w:r>
            <w:proofErr w:type="spellStart"/>
            <w:r w:rsidR="00CB4043">
              <w:t>sistem</w:t>
            </w:r>
            <w:proofErr w:type="spellEnd"/>
            <w:r w:rsidR="00CB4043">
              <w:t xml:space="preserve"> </w:t>
            </w:r>
            <w:proofErr w:type="spellStart"/>
            <w:r w:rsidR="00CB4043">
              <w:t>bekerja</w:t>
            </w:r>
            <w:proofErr w:type="spellEnd"/>
            <w:r w:rsidR="00CB4043">
              <w:t xml:space="preserve"> </w:t>
            </w:r>
            <w:proofErr w:type="spellStart"/>
            <w:r w:rsidR="00CB4043">
              <w:t>dari</w:t>
            </w:r>
            <w:proofErr w:type="spellEnd"/>
            <w:r w:rsidR="00CB4043">
              <w:t xml:space="preserve"> </w:t>
            </w:r>
            <w:proofErr w:type="spellStart"/>
            <w:r w:rsidR="00CB4043">
              <w:t>mulai</w:t>
            </w:r>
            <w:proofErr w:type="spellEnd"/>
            <w:r w:rsidR="00CB4043">
              <w:t xml:space="preserve"> </w:t>
            </w:r>
            <w:r w:rsidR="00CB4043" w:rsidRPr="00AE58C4">
              <w:rPr>
                <w:i/>
                <w:iCs/>
              </w:rPr>
              <w:t>input</w:t>
            </w:r>
            <w:r w:rsidR="00CB4043">
              <w:t xml:space="preserve">, proses dan </w:t>
            </w:r>
            <w:r w:rsidR="00CB4043">
              <w:rPr>
                <w:i/>
                <w:iCs/>
              </w:rPr>
              <w:t>output.</w:t>
            </w:r>
          </w:p>
        </w:tc>
      </w:tr>
    </w:tbl>
    <w:p w14:paraId="19831F5F" w14:textId="77777777" w:rsidR="005A6278" w:rsidRDefault="005A6278" w:rsidP="00C25D4E">
      <w:pPr>
        <w:spacing w:line="360" w:lineRule="auto"/>
      </w:pPr>
    </w:p>
    <w:p w14:paraId="070DFE06" w14:textId="77777777" w:rsidR="00E614FF" w:rsidRDefault="00E614FF">
      <w:pPr>
        <w:keepNext/>
        <w:spacing w:line="360" w:lineRule="auto"/>
        <w:ind w:left="720"/>
        <w:jc w:val="center"/>
        <w:rPr>
          <w:ins w:id="1806" w:author="ilham.nur@office.ui.ac.id [2]" w:date="2023-01-05T22:19:00Z"/>
        </w:rPr>
        <w:pPrChange w:id="1807" w:author="ilham.nur@office.ui.ac.id [2]" w:date="2023-01-05T22:19:00Z">
          <w:pPr>
            <w:spacing w:line="360" w:lineRule="auto"/>
            <w:ind w:left="720"/>
            <w:jc w:val="center"/>
          </w:pPr>
        </w:pPrChange>
      </w:pPr>
      <w:ins w:id="1808" w:author="ilham.nur@office.ui.ac.id [2]" w:date="2023-01-05T22:18:00Z">
        <w:r>
          <w:rPr>
            <w:noProof/>
          </w:rPr>
          <w:drawing>
            <wp:inline distT="0" distB="0" distL="0" distR="0" wp14:anchorId="5AC6DDC1" wp14:editId="5808F68A">
              <wp:extent cx="5400040" cy="293560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53"/>
                      <a:stretch>
                        <a:fillRect/>
                      </a:stretch>
                    </pic:blipFill>
                    <pic:spPr>
                      <a:xfrm>
                        <a:off x="0" y="0"/>
                        <a:ext cx="5400040" cy="2935605"/>
                      </a:xfrm>
                      <a:prstGeom prst="rect">
                        <a:avLst/>
                      </a:prstGeom>
                    </pic:spPr>
                  </pic:pic>
                </a:graphicData>
              </a:graphic>
            </wp:inline>
          </w:drawing>
        </w:r>
      </w:ins>
    </w:p>
    <w:p w14:paraId="2A9C5AC3" w14:textId="1E6DC056" w:rsidR="00AE58C4" w:rsidRDefault="00E614FF" w:rsidP="00F22F5A">
      <w:pPr>
        <w:pStyle w:val="Caption"/>
        <w:rPr>
          <w:ins w:id="1809" w:author="ilham.nur@office.ui.ac.id [2]" w:date="2023-01-29T12:18:00Z"/>
        </w:rPr>
      </w:pPr>
      <w:bookmarkStart w:id="1810" w:name="_Toc127003443"/>
      <w:ins w:id="1811" w:author="ilham.nur@office.ui.ac.id [2]" w:date="2023-01-05T22:19:00Z">
        <w:r>
          <w:t xml:space="preserve">Gambar </w:t>
        </w:r>
      </w:ins>
      <w:ins w:id="1812" w:author="ilham.nur@office.ui.ac.id" w:date="2023-02-02T22:33:00Z">
        <w:r w:rsidR="00A76FCF">
          <w:fldChar w:fldCharType="begin"/>
        </w:r>
        <w:r w:rsidR="00A76FCF">
          <w:instrText xml:space="preserve"> STYLEREF 1 \s </w:instrText>
        </w:r>
      </w:ins>
      <w:r w:rsidR="00A76FCF">
        <w:fldChar w:fldCharType="separate"/>
      </w:r>
      <w:r w:rsidR="00A47A89">
        <w:rPr>
          <w:noProof/>
        </w:rPr>
        <w:t>3</w:t>
      </w:r>
      <w:ins w:id="1813"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814" w:author="ilham.nur@office.ui.ac.id" w:date="2023-02-11T10:22:00Z">
        <w:r w:rsidR="00A47A89">
          <w:rPr>
            <w:noProof/>
          </w:rPr>
          <w:t>2</w:t>
        </w:r>
      </w:ins>
      <w:ins w:id="1815" w:author="ilham.nur@office.ui.ac.id" w:date="2023-02-02T22:33:00Z">
        <w:r w:rsidR="00A76FCF">
          <w:fldChar w:fldCharType="end"/>
        </w:r>
      </w:ins>
      <w:ins w:id="1816" w:author="ilham.nur@office.ui.ac.id [2]" w:date="2023-01-25T05:09:00Z">
        <w:del w:id="1817" w:author="ilham.nur@office.ui.ac.id" w:date="2023-02-02T22:33:00Z">
          <w:r w:rsidR="00F62D33" w:rsidDel="00A76FCF">
            <w:fldChar w:fldCharType="begin"/>
          </w:r>
          <w:r w:rsidR="00F62D33" w:rsidDel="00A76FCF">
            <w:delInstrText xml:space="preserve"> STYLEREF 1 \s </w:delInstrText>
          </w:r>
        </w:del>
      </w:ins>
      <w:del w:id="1818" w:author="ilham.nur@office.ui.ac.id" w:date="2023-02-02T22:33:00Z">
        <w:r w:rsidR="00F62D33" w:rsidDel="00A76FCF">
          <w:fldChar w:fldCharType="separate"/>
        </w:r>
        <w:r w:rsidR="00C64CA0" w:rsidDel="00A76FCF">
          <w:rPr>
            <w:noProof/>
          </w:rPr>
          <w:delText>3</w:delText>
        </w:r>
      </w:del>
      <w:ins w:id="1819" w:author="ilham.nur@office.ui.ac.id [2]" w:date="2023-01-25T05:09:00Z">
        <w:del w:id="1820"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821" w:author="ilham.nur@office.ui.ac.id" w:date="2023-02-02T22:33:00Z">
        <w:r w:rsidR="00105420">
          <w:fldChar w:fldCharType="separate"/>
        </w:r>
      </w:del>
      <w:ins w:id="1822" w:author="ilham.nur@office.ui.ac.id [2]" w:date="2023-01-25T05:09:00Z">
        <w:del w:id="1823" w:author="ilham.nur@office.ui.ac.id" w:date="2023-02-02T22:33:00Z">
          <w:r w:rsidR="00F62D33" w:rsidDel="00A76FCF">
            <w:fldChar w:fldCharType="end"/>
          </w:r>
        </w:del>
      </w:ins>
      <w:ins w:id="1824" w:author="ilham.nur@office.ui.ac.id [2]" w:date="2023-01-05T22:19:00Z">
        <w:r>
          <w:t xml:space="preserve"> Area </w:t>
        </w:r>
        <w:proofErr w:type="spellStart"/>
        <w:r>
          <w:t>penelitian</w:t>
        </w:r>
        <w:proofErr w:type="spellEnd"/>
        <w:r>
          <w:t xml:space="preserve"> yang dilakukan yang </w:t>
        </w:r>
        <w:proofErr w:type="spellStart"/>
        <w:r>
          <w:t>berhubungan</w:t>
        </w:r>
        <w:proofErr w:type="spellEnd"/>
        <w:r>
          <w:t xml:space="preserve"> dengan </w:t>
        </w:r>
        <w:proofErr w:type="spellStart"/>
        <w:r>
          <w:t>bidak</w:t>
        </w:r>
        <w:proofErr w:type="spellEnd"/>
        <w:r>
          <w:t xml:space="preserve"> Teknik </w:t>
        </w:r>
        <w:proofErr w:type="spellStart"/>
        <w:r>
          <w:t>Industri</w:t>
        </w:r>
      </w:ins>
      <w:bookmarkEnd w:id="1810"/>
      <w:proofErr w:type="spellEnd"/>
    </w:p>
    <w:p w14:paraId="0BD269B3" w14:textId="2A81E68F" w:rsidR="00EE4E27" w:rsidRPr="00EE4E27" w:rsidRDefault="00EE4E27">
      <w:pPr>
        <w:jc w:val="center"/>
        <w:pPrChange w:id="1825" w:author="ilham.nur@office.ui.ac.id [2]" w:date="2023-01-29T12:18:00Z">
          <w:pPr>
            <w:spacing w:line="360" w:lineRule="auto"/>
          </w:pPr>
        </w:pPrChange>
      </w:pPr>
      <w:proofErr w:type="spellStart"/>
      <w:ins w:id="1826" w:author="ilham.nur@office.ui.ac.id [2]" w:date="2023-01-29T12:18:00Z">
        <w:r>
          <w:t>Sumber</w:t>
        </w:r>
        <w:proofErr w:type="spellEnd"/>
        <w:r>
          <w:t xml:space="preserve">: </w:t>
        </w:r>
        <w:r>
          <w:fldChar w:fldCharType="begin" w:fldLock="1"/>
        </w:r>
      </w:ins>
      <w:r>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mendeley":{"formattedCitation":"(Institute of Industrial and System Engineer, 2021)","plainTextFormattedCitation":"(Institute of Industrial and System Engineer, 2021)"},"properties":{"noteIndex":0},"schema":"https://github.com/citation-style-language/schema/raw/master/csl-citation.json"}</w:instrText>
      </w:r>
      <w:r>
        <w:fldChar w:fldCharType="separate"/>
      </w:r>
      <w:r w:rsidRPr="00EE4E27">
        <w:rPr>
          <w:noProof/>
        </w:rPr>
        <w:t>(Institute of Industrial and System Engineer, 2021)</w:t>
      </w:r>
      <w:ins w:id="1827" w:author="ilham.nur@office.ui.ac.id [2]" w:date="2023-01-29T12:18:00Z">
        <w:r>
          <w:fldChar w:fldCharType="end"/>
        </w:r>
      </w:ins>
    </w:p>
    <w:p w14:paraId="209BA341" w14:textId="24CA829A" w:rsidR="00071FC4" w:rsidRDefault="00071FC4" w:rsidP="00071FC4">
      <w:pPr>
        <w:pStyle w:val="Heading3"/>
        <w:numPr>
          <w:ilvl w:val="2"/>
          <w:numId w:val="29"/>
        </w:numPr>
        <w:spacing w:line="360" w:lineRule="auto"/>
      </w:pPr>
      <w:bookmarkStart w:id="1828" w:name="_Toc127003400"/>
      <w:proofErr w:type="spellStart"/>
      <w:r>
        <w:t>Mencari</w:t>
      </w:r>
      <w:proofErr w:type="spellEnd"/>
      <w:r>
        <w:t xml:space="preserve"> dan </w:t>
      </w:r>
      <w:proofErr w:type="spellStart"/>
      <w:r>
        <w:t>Menentukan</w:t>
      </w:r>
      <w:proofErr w:type="spellEnd"/>
      <w:r>
        <w:t xml:space="preserve"> </w:t>
      </w:r>
      <w:proofErr w:type="spellStart"/>
      <w:r>
        <w:t>Celah</w:t>
      </w:r>
      <w:proofErr w:type="spellEnd"/>
      <w:r>
        <w:t xml:space="preserve"> </w:t>
      </w:r>
      <w:proofErr w:type="spellStart"/>
      <w:r>
        <w:t>Penelitian</w:t>
      </w:r>
      <w:bookmarkEnd w:id="1828"/>
      <w:proofErr w:type="spellEnd"/>
    </w:p>
    <w:p w14:paraId="033DB62C" w14:textId="1750C14C" w:rsidR="00071FC4" w:rsidRDefault="00071FC4" w:rsidP="00071FC4">
      <w:pPr>
        <w:spacing w:line="360" w:lineRule="auto"/>
        <w:ind w:left="720"/>
      </w:pPr>
      <w:proofErr w:type="spellStart"/>
      <w:r>
        <w:t>Tahapan</w:t>
      </w:r>
      <w:proofErr w:type="spellEnd"/>
      <w:r>
        <w:t xml:space="preserve"> </w:t>
      </w:r>
      <w:proofErr w:type="spellStart"/>
      <w:r>
        <w:t>ini</w:t>
      </w:r>
      <w:proofErr w:type="spellEnd"/>
      <w:r>
        <w:t xml:space="preserve"> </w:t>
      </w:r>
      <w:proofErr w:type="spellStart"/>
      <w:r>
        <w:t>didasari</w:t>
      </w:r>
      <w:proofErr w:type="spellEnd"/>
      <w:r>
        <w:t xml:space="preserve"> oleh proses </w:t>
      </w:r>
      <w:proofErr w:type="spellStart"/>
      <w:r>
        <w:t>studi</w:t>
      </w:r>
      <w:proofErr w:type="spellEnd"/>
      <w:r>
        <w:t xml:space="preserve"> </w:t>
      </w:r>
      <w:proofErr w:type="spellStart"/>
      <w:r>
        <w:t>literatur</w:t>
      </w:r>
      <w:proofErr w:type="spellEnd"/>
      <w:r>
        <w:t xml:space="preserve"> yang </w:t>
      </w:r>
      <w:proofErr w:type="spellStart"/>
      <w:r>
        <w:t>telah</w:t>
      </w:r>
      <w:proofErr w:type="spellEnd"/>
      <w:r>
        <w:t xml:space="preserve"> dilakukan untuk </w:t>
      </w:r>
      <w:proofErr w:type="spellStart"/>
      <w:r>
        <w:t>melihat</w:t>
      </w:r>
      <w:proofErr w:type="spellEnd"/>
      <w:r>
        <w:t xml:space="preserve"> </w:t>
      </w:r>
      <w:proofErr w:type="spellStart"/>
      <w:r>
        <w:t>apa</w:t>
      </w:r>
      <w:proofErr w:type="spellEnd"/>
      <w:r>
        <w:t xml:space="preserve"> yang </w:t>
      </w:r>
      <w:proofErr w:type="spellStart"/>
      <w:r>
        <w:t>telah</w:t>
      </w:r>
      <w:proofErr w:type="spellEnd"/>
      <w:r>
        <w:t xml:space="preserve"> dilakukan pada </w:t>
      </w:r>
      <w:proofErr w:type="spellStart"/>
      <w:r>
        <w:t>penelitian</w:t>
      </w:r>
      <w:proofErr w:type="spellEnd"/>
      <w:r>
        <w:t xml:space="preserve"> </w:t>
      </w:r>
      <w:proofErr w:type="spellStart"/>
      <w:r>
        <w:t>terdahulu</w:t>
      </w:r>
      <w:proofErr w:type="spellEnd"/>
      <w:r>
        <w:t xml:space="preserve"> dan apakah </w:t>
      </w:r>
      <w:proofErr w:type="spellStart"/>
      <w:r>
        <w:t>terbuka</w:t>
      </w:r>
      <w:proofErr w:type="spellEnd"/>
      <w:r>
        <w:t xml:space="preserve"> </w:t>
      </w:r>
      <w:proofErr w:type="spellStart"/>
      <w:r>
        <w:t>peluang</w:t>
      </w:r>
      <w:proofErr w:type="spellEnd"/>
      <w:r>
        <w:t xml:space="preserve"> untuk </w:t>
      </w:r>
      <w:proofErr w:type="spellStart"/>
      <w:r>
        <w:t>penelitian</w:t>
      </w:r>
      <w:proofErr w:type="spellEnd"/>
      <w:r>
        <w:t xml:space="preserve"> baru pada </w:t>
      </w:r>
      <w:proofErr w:type="spellStart"/>
      <w:r>
        <w:t>bidang</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integrasi</w:t>
      </w:r>
      <w:proofErr w:type="spellEnd"/>
      <w:r>
        <w:t xml:space="preserve"> dengan </w:t>
      </w:r>
      <w:r>
        <w:rPr>
          <w:i/>
          <w:iCs/>
        </w:rPr>
        <w:t xml:space="preserve">random forest </w:t>
      </w:r>
      <w:r>
        <w:t xml:space="preserve">untuk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Adapun </w:t>
      </w:r>
      <w:proofErr w:type="spellStart"/>
      <w:r>
        <w:t>celah</w:t>
      </w:r>
      <w:proofErr w:type="spellEnd"/>
      <w:r>
        <w:t xml:space="preserve"> </w:t>
      </w:r>
      <w:proofErr w:type="spellStart"/>
      <w:r>
        <w:t>penelitian</w:t>
      </w:r>
      <w:proofErr w:type="spellEnd"/>
      <w:r>
        <w:t xml:space="preserve"> dilakukan dengan </w:t>
      </w:r>
      <w:proofErr w:type="spellStart"/>
      <w:r>
        <w:t>menggunakan</w:t>
      </w:r>
      <w:proofErr w:type="spellEnd"/>
      <w:r>
        <w:t xml:space="preserve"> </w:t>
      </w:r>
      <w:proofErr w:type="spellStart"/>
      <w:r>
        <w:t>alat</w:t>
      </w:r>
      <w:proofErr w:type="spellEnd"/>
      <w:r>
        <w:t xml:space="preserve"> </w:t>
      </w:r>
      <w:proofErr w:type="spellStart"/>
      <w:r>
        <w:rPr>
          <w:i/>
          <w:iCs/>
        </w:rPr>
        <w:t>VosViewer</w:t>
      </w:r>
      <w:proofErr w:type="spellEnd"/>
      <w:r>
        <w:rPr>
          <w:i/>
          <w:iCs/>
        </w:rPr>
        <w:t xml:space="preserve"> </w:t>
      </w:r>
      <w:r>
        <w:t xml:space="preserve">untuk </w:t>
      </w:r>
      <w:proofErr w:type="spellStart"/>
      <w:r>
        <w:t>melihat</w:t>
      </w:r>
      <w:proofErr w:type="spellEnd"/>
      <w:r>
        <w:t xml:space="preserve"> apakah sudah </w:t>
      </w:r>
      <w:proofErr w:type="spellStart"/>
      <w:r>
        <w:t>ada</w:t>
      </w:r>
      <w:proofErr w:type="spellEnd"/>
      <w:r>
        <w:t xml:space="preserve"> </w:t>
      </w:r>
      <w:proofErr w:type="spellStart"/>
      <w:r>
        <w:t>penelitian</w:t>
      </w:r>
      <w:proofErr w:type="spellEnd"/>
      <w:r>
        <w:t xml:space="preserve"> yang </w:t>
      </w:r>
      <w:proofErr w:type="spellStart"/>
      <w:r>
        <w:t>pernah</w:t>
      </w:r>
      <w:proofErr w:type="spellEnd"/>
      <w:r>
        <w:t xml:space="preserve"> </w:t>
      </w:r>
      <w:proofErr w:type="spellStart"/>
      <w:r>
        <w:t>membahas</w:t>
      </w:r>
      <w:proofErr w:type="spellEnd"/>
      <w:r>
        <w:t xml:space="preserve"> terkait dengan </w:t>
      </w:r>
      <w:proofErr w:type="spellStart"/>
      <w:r>
        <w:t>topik</w:t>
      </w:r>
      <w:proofErr w:type="spellEnd"/>
      <w:r>
        <w:t xml:space="preserve"> yang di </w:t>
      </w:r>
      <w:proofErr w:type="spellStart"/>
      <w:r>
        <w:t>angkat</w:t>
      </w:r>
      <w:proofErr w:type="spellEnd"/>
      <w:r>
        <w:t xml:space="preserve"> </w:t>
      </w:r>
      <w:proofErr w:type="spellStart"/>
      <w:r>
        <w:t>serta</w:t>
      </w:r>
      <w:proofErr w:type="spellEnd"/>
      <w:r>
        <w:t xml:space="preserve"> </w:t>
      </w:r>
      <w:proofErr w:type="spellStart"/>
      <w:r>
        <w:t>seberapa</w:t>
      </w:r>
      <w:proofErr w:type="spellEnd"/>
      <w:r>
        <w:t xml:space="preserve"> </w:t>
      </w:r>
      <w:proofErr w:type="spellStart"/>
      <w:r>
        <w:t>jauh</w:t>
      </w:r>
      <w:proofErr w:type="spellEnd"/>
      <w:r>
        <w:t xml:space="preserve"> </w:t>
      </w:r>
      <w:proofErr w:type="spellStart"/>
      <w:r>
        <w:t>keterkaitan</w:t>
      </w:r>
      <w:proofErr w:type="spellEnd"/>
      <w:r>
        <w:t xml:space="preserve"> </w:t>
      </w:r>
      <w:proofErr w:type="spellStart"/>
      <w:r>
        <w:t>topik</w:t>
      </w:r>
      <w:proofErr w:type="spellEnd"/>
      <w:r>
        <w:t xml:space="preserve"> yang </w:t>
      </w:r>
      <w:proofErr w:type="spellStart"/>
      <w:r>
        <w:t>akan</w:t>
      </w:r>
      <w:proofErr w:type="spellEnd"/>
      <w:r>
        <w:t xml:space="preserve"> </w:t>
      </w:r>
      <w:proofErr w:type="spellStart"/>
      <w:r>
        <w:t>dibahas</w:t>
      </w:r>
      <w:proofErr w:type="spellEnd"/>
      <w:r>
        <w:t>.</w:t>
      </w:r>
      <w:r w:rsidR="00C02E4D">
        <w:t xml:space="preserve"> </w:t>
      </w:r>
      <w:r w:rsidR="00C26E6C">
        <w:t xml:space="preserve">Adapun pada </w:t>
      </w:r>
      <w:proofErr w:type="spellStart"/>
      <w:r w:rsidR="00C26E6C">
        <w:t>penelitian</w:t>
      </w:r>
      <w:proofErr w:type="spellEnd"/>
      <w:r w:rsidR="00C26E6C">
        <w:t xml:space="preserve"> </w:t>
      </w:r>
      <w:proofErr w:type="spellStart"/>
      <w:r w:rsidR="00C26E6C">
        <w:t>ini</w:t>
      </w:r>
      <w:proofErr w:type="spellEnd"/>
      <w:r w:rsidR="00C26E6C">
        <w:t xml:space="preserve"> kata </w:t>
      </w:r>
      <w:proofErr w:type="spellStart"/>
      <w:r w:rsidR="00C26E6C">
        <w:t>kunci</w:t>
      </w:r>
      <w:proofErr w:type="spellEnd"/>
      <w:r w:rsidR="00C26E6C">
        <w:t xml:space="preserve"> </w:t>
      </w:r>
      <w:proofErr w:type="spellStart"/>
      <w:r w:rsidR="00C26E6C">
        <w:t>berkaitan</w:t>
      </w:r>
      <w:proofErr w:type="spellEnd"/>
      <w:r w:rsidR="00C26E6C">
        <w:t xml:space="preserve"> yang </w:t>
      </w:r>
      <w:proofErr w:type="spellStart"/>
      <w:r w:rsidR="00C26E6C">
        <w:t>digunakan</w:t>
      </w:r>
      <w:proofErr w:type="spellEnd"/>
      <w:r w:rsidR="00C26E6C">
        <w:t xml:space="preserve"> </w:t>
      </w:r>
      <w:proofErr w:type="spellStart"/>
      <w:r w:rsidR="003F6C83">
        <w:t>adalah</w:t>
      </w:r>
      <w:proofErr w:type="spellEnd"/>
      <w:r w:rsidR="003F6C83">
        <w:t>:</w:t>
      </w:r>
    </w:p>
    <w:p w14:paraId="46E030C8" w14:textId="145CD296" w:rsidR="003F6C83" w:rsidRDefault="003F6C83" w:rsidP="003F6C83">
      <w:pPr>
        <w:pStyle w:val="ListParagraph"/>
        <w:numPr>
          <w:ilvl w:val="0"/>
          <w:numId w:val="28"/>
        </w:numPr>
        <w:spacing w:line="360" w:lineRule="auto"/>
        <w:rPr>
          <w:i/>
          <w:iCs/>
        </w:rPr>
      </w:pPr>
      <w:r w:rsidRPr="00AE58C4">
        <w:rPr>
          <w:i/>
          <w:iCs/>
        </w:rPr>
        <w:lastRenderedPageBreak/>
        <w:t xml:space="preserve">Project </w:t>
      </w:r>
      <w:r>
        <w:rPr>
          <w:i/>
          <w:iCs/>
        </w:rPr>
        <w:t xml:space="preserve">management </w:t>
      </w:r>
      <w:r w:rsidR="00A72838">
        <w:rPr>
          <w:i/>
          <w:iCs/>
        </w:rPr>
        <w:t>information system vs Decision making</w:t>
      </w:r>
    </w:p>
    <w:p w14:paraId="5A61BA4C" w14:textId="083E1EEC" w:rsidR="00A72838" w:rsidRDefault="00A72838" w:rsidP="003F6C83">
      <w:pPr>
        <w:pStyle w:val="ListParagraph"/>
        <w:numPr>
          <w:ilvl w:val="0"/>
          <w:numId w:val="28"/>
        </w:numPr>
        <w:spacing w:line="360" w:lineRule="auto"/>
        <w:rPr>
          <w:i/>
          <w:iCs/>
        </w:rPr>
      </w:pPr>
      <w:r>
        <w:rPr>
          <w:i/>
          <w:iCs/>
        </w:rPr>
        <w:t>Project management information systems vs Project performance</w:t>
      </w:r>
    </w:p>
    <w:p w14:paraId="27EB771C" w14:textId="3AC20810" w:rsidR="00A72838" w:rsidRDefault="00A72838" w:rsidP="003F6C83">
      <w:pPr>
        <w:pStyle w:val="ListParagraph"/>
        <w:numPr>
          <w:ilvl w:val="0"/>
          <w:numId w:val="28"/>
        </w:numPr>
        <w:spacing w:line="360" w:lineRule="auto"/>
        <w:rPr>
          <w:i/>
          <w:iCs/>
        </w:rPr>
      </w:pPr>
      <w:r>
        <w:rPr>
          <w:i/>
          <w:iCs/>
        </w:rPr>
        <w:t>Project human resource management vs Decision making</w:t>
      </w:r>
    </w:p>
    <w:p w14:paraId="1F428209" w14:textId="7E7C34F3" w:rsidR="00A72838" w:rsidRDefault="00A72838" w:rsidP="00A72838">
      <w:pPr>
        <w:spacing w:line="360" w:lineRule="auto"/>
        <w:ind w:left="720"/>
      </w:pPr>
      <w:r>
        <w:t xml:space="preserve">Di mana, </w:t>
      </w:r>
      <w:proofErr w:type="spellStart"/>
      <w:r>
        <w:t>pasangan</w:t>
      </w:r>
      <w:proofErr w:type="spellEnd"/>
      <w:r>
        <w:t xml:space="preserve"> kata </w:t>
      </w:r>
      <w:proofErr w:type="spellStart"/>
      <w:r>
        <w:t>kunci</w:t>
      </w:r>
      <w:proofErr w:type="spellEnd"/>
      <w:r>
        <w:t xml:space="preserve"> </w:t>
      </w:r>
      <w:proofErr w:type="spellStart"/>
      <w:r>
        <w:t>ini</w:t>
      </w:r>
      <w:proofErr w:type="spellEnd"/>
      <w:r>
        <w:t xml:space="preserve"> </w:t>
      </w:r>
      <w:proofErr w:type="spellStart"/>
      <w:r>
        <w:t>memiliki</w:t>
      </w:r>
      <w:proofErr w:type="spellEnd"/>
      <w:r>
        <w:t xml:space="preserve"> </w:t>
      </w:r>
      <w:r>
        <w:rPr>
          <w:i/>
          <w:iCs/>
        </w:rPr>
        <w:t xml:space="preserve">link </w:t>
      </w:r>
      <w:proofErr w:type="spellStart"/>
      <w:r>
        <w:t>sebesar</w:t>
      </w:r>
      <w:proofErr w:type="spellEnd"/>
      <w:r>
        <w:t xml:space="preserve"> </w:t>
      </w:r>
      <w:proofErr w:type="spellStart"/>
      <w:r>
        <w:t>satu</w:t>
      </w:r>
      <w:proofErr w:type="spellEnd"/>
      <w:r>
        <w:t xml:space="preserve"> yang </w:t>
      </w:r>
      <w:proofErr w:type="spellStart"/>
      <w:r>
        <w:t>menandakan</w:t>
      </w:r>
      <w:proofErr w:type="spellEnd"/>
      <w:r>
        <w:t xml:space="preserve"> </w:t>
      </w:r>
      <w:proofErr w:type="spellStart"/>
      <w:r>
        <w:t>belum</w:t>
      </w:r>
      <w:proofErr w:type="spellEnd"/>
      <w:r>
        <w:t xml:space="preserve"> </w:t>
      </w:r>
      <w:proofErr w:type="spellStart"/>
      <w:r>
        <w:t>adanya</w:t>
      </w:r>
      <w:proofErr w:type="spellEnd"/>
      <w:r>
        <w:t xml:space="preserve"> </w:t>
      </w:r>
      <w:proofErr w:type="spellStart"/>
      <w:r>
        <w:t>k</w:t>
      </w:r>
      <w:r w:rsidR="006F2DB3">
        <w:t>eterikatan</w:t>
      </w:r>
      <w:proofErr w:type="spellEnd"/>
      <w:r w:rsidR="006F2DB3">
        <w:t xml:space="preserve"> yang </w:t>
      </w:r>
      <w:proofErr w:type="spellStart"/>
      <w:r w:rsidR="006F2DB3">
        <w:t>erat</w:t>
      </w:r>
      <w:proofErr w:type="spellEnd"/>
      <w:r w:rsidR="006F2DB3">
        <w:t xml:space="preserve"> </w:t>
      </w:r>
      <w:proofErr w:type="spellStart"/>
      <w:r w:rsidR="006F2DB3">
        <w:t>antar</w:t>
      </w:r>
      <w:proofErr w:type="spellEnd"/>
      <w:r w:rsidR="006F2DB3">
        <w:t xml:space="preserve"> </w:t>
      </w:r>
      <w:proofErr w:type="spellStart"/>
      <w:r w:rsidR="006F2DB3">
        <w:t>topik</w:t>
      </w:r>
      <w:proofErr w:type="spellEnd"/>
      <w:r w:rsidR="006F2DB3">
        <w:t xml:space="preserve"> yang </w:t>
      </w:r>
      <w:proofErr w:type="spellStart"/>
      <w:r w:rsidR="006F2DB3">
        <w:t>dibahas</w:t>
      </w:r>
      <w:proofErr w:type="spellEnd"/>
      <w:r w:rsidR="006F2DB3">
        <w:t>.</w:t>
      </w:r>
      <w:ins w:id="1829" w:author="ilham.nur@office.ui.ac.id [2]" w:date="2023-01-25T06:02:00Z">
        <w:r w:rsidR="008A0345">
          <w:t xml:space="preserve"> </w:t>
        </w:r>
        <w:proofErr w:type="spellStart"/>
        <w:r w:rsidR="008A0345">
          <w:t>Sehingga</w:t>
        </w:r>
        <w:proofErr w:type="spellEnd"/>
        <w:r w:rsidR="008A0345">
          <w:t xml:space="preserve"> </w:t>
        </w:r>
        <w:proofErr w:type="spellStart"/>
        <w:r w:rsidR="008A0345">
          <w:t>terbuka</w:t>
        </w:r>
        <w:proofErr w:type="spellEnd"/>
        <w:r w:rsidR="008A0345">
          <w:t xml:space="preserve"> </w:t>
        </w:r>
        <w:proofErr w:type="spellStart"/>
        <w:r w:rsidR="008A0345">
          <w:t>peluang</w:t>
        </w:r>
        <w:proofErr w:type="spellEnd"/>
        <w:r w:rsidR="008A0345">
          <w:t xml:space="preserve"> untuk </w:t>
        </w:r>
        <w:proofErr w:type="spellStart"/>
        <w:r w:rsidR="008A0345">
          <w:t>melakukan</w:t>
        </w:r>
        <w:proofErr w:type="spellEnd"/>
        <w:r w:rsidR="008A0345">
          <w:t xml:space="preserve"> </w:t>
        </w:r>
        <w:proofErr w:type="spellStart"/>
        <w:r w:rsidR="008A0345">
          <w:t>penelitian</w:t>
        </w:r>
        <w:proofErr w:type="spellEnd"/>
        <w:r w:rsidR="008A0345">
          <w:t xml:space="preserve"> </w:t>
        </w:r>
        <w:r w:rsidR="00852093">
          <w:t xml:space="preserve">pada </w:t>
        </w:r>
        <w:proofErr w:type="spellStart"/>
        <w:r w:rsidR="00852093">
          <w:t>ketiga</w:t>
        </w:r>
        <w:proofErr w:type="spellEnd"/>
        <w:r w:rsidR="00852093">
          <w:t xml:space="preserve"> </w:t>
        </w:r>
        <w:proofErr w:type="spellStart"/>
        <w:r w:rsidR="00852093">
          <w:t>aspek</w:t>
        </w:r>
        <w:proofErr w:type="spellEnd"/>
        <w:r w:rsidR="00852093">
          <w:t xml:space="preserve"> yang </w:t>
        </w:r>
        <w:proofErr w:type="spellStart"/>
        <w:r w:rsidR="00852093">
          <w:t>telah</w:t>
        </w:r>
        <w:proofErr w:type="spellEnd"/>
        <w:r w:rsidR="00852093">
          <w:t xml:space="preserve"> </w:t>
        </w:r>
        <w:proofErr w:type="spellStart"/>
        <w:r w:rsidR="00852093">
          <w:t>disebutkan</w:t>
        </w:r>
        <w:proofErr w:type="spellEnd"/>
        <w:r w:rsidR="00852093">
          <w:t>.</w:t>
        </w:r>
      </w:ins>
    </w:p>
    <w:p w14:paraId="0CBAF8FF" w14:textId="25D77647" w:rsidR="0030521D" w:rsidRDefault="0030521D" w:rsidP="00AE58C4">
      <w:pPr>
        <w:keepNext/>
        <w:spacing w:line="360" w:lineRule="auto"/>
        <w:ind w:left="720"/>
        <w:jc w:val="center"/>
      </w:pPr>
      <w:del w:id="1830" w:author="ilham.nur@office.ui.ac.id [2]" w:date="2023-01-05T22:24:00Z">
        <w:r w:rsidDel="007453AB">
          <w:rPr>
            <w:noProof/>
          </w:rPr>
          <w:drawing>
            <wp:inline distT="0" distB="0" distL="0" distR="0" wp14:anchorId="61DBB4E6" wp14:editId="6AE6E166">
              <wp:extent cx="5400040" cy="32442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040" cy="3244215"/>
                      </a:xfrm>
                      <a:prstGeom prst="rect">
                        <a:avLst/>
                      </a:prstGeom>
                      <a:noFill/>
                      <a:ln>
                        <a:noFill/>
                      </a:ln>
                    </pic:spPr>
                  </pic:pic>
                </a:graphicData>
              </a:graphic>
            </wp:inline>
          </w:drawing>
        </w:r>
      </w:del>
      <w:ins w:id="1831" w:author="ilham.nur@office.ui.ac.id [2]" w:date="2023-01-05T22:24:00Z">
        <w:r w:rsidR="007453AB">
          <w:rPr>
            <w:noProof/>
          </w:rPr>
          <w:drawing>
            <wp:inline distT="0" distB="0" distL="0" distR="0" wp14:anchorId="55E143BB" wp14:editId="3661FB05">
              <wp:extent cx="5400040" cy="33096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0040" cy="3309620"/>
                      </a:xfrm>
                      <a:prstGeom prst="rect">
                        <a:avLst/>
                      </a:prstGeom>
                    </pic:spPr>
                  </pic:pic>
                </a:graphicData>
              </a:graphic>
            </wp:inline>
          </w:drawing>
        </w:r>
      </w:ins>
    </w:p>
    <w:p w14:paraId="13B919F3" w14:textId="2644E4ED" w:rsidR="006F2DB3" w:rsidRDefault="0030521D" w:rsidP="00F22F5A">
      <w:pPr>
        <w:pStyle w:val="Caption"/>
        <w:rPr>
          <w:ins w:id="1832" w:author="ilham.nur@office.ui.ac.id" w:date="2023-02-11T10:44:00Z"/>
        </w:rPr>
      </w:pPr>
      <w:bookmarkStart w:id="1833" w:name="_Toc127003444"/>
      <w:r>
        <w:t xml:space="preserve">Gambar </w:t>
      </w:r>
      <w:ins w:id="1834" w:author="ilham.nur@office.ui.ac.id" w:date="2023-02-02T22:33:00Z">
        <w:r w:rsidR="00A76FCF">
          <w:fldChar w:fldCharType="begin"/>
        </w:r>
        <w:r w:rsidR="00A76FCF">
          <w:instrText xml:space="preserve"> STYLEREF 1 \s </w:instrText>
        </w:r>
      </w:ins>
      <w:r w:rsidR="00A76FCF">
        <w:fldChar w:fldCharType="separate"/>
      </w:r>
      <w:r w:rsidR="00A47A89">
        <w:rPr>
          <w:noProof/>
        </w:rPr>
        <w:t>3</w:t>
      </w:r>
      <w:ins w:id="1835"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1836" w:author="ilham.nur@office.ui.ac.id" w:date="2023-02-11T10:22:00Z">
        <w:r w:rsidR="00A47A89">
          <w:rPr>
            <w:noProof/>
          </w:rPr>
          <w:t>3</w:t>
        </w:r>
      </w:ins>
      <w:ins w:id="1837" w:author="ilham.nur@office.ui.ac.id" w:date="2023-02-02T22:33:00Z">
        <w:r w:rsidR="00A76FCF">
          <w:fldChar w:fldCharType="end"/>
        </w:r>
      </w:ins>
      <w:ins w:id="1838" w:author="ilham.nur@office.ui.ac.id [2]" w:date="2023-01-25T05:09:00Z">
        <w:del w:id="1839" w:author="ilham.nur@office.ui.ac.id" w:date="2023-02-02T22:33:00Z">
          <w:r w:rsidR="00F62D33" w:rsidDel="00A76FCF">
            <w:fldChar w:fldCharType="begin"/>
          </w:r>
          <w:r w:rsidR="00F62D33" w:rsidDel="00A76FCF">
            <w:delInstrText xml:space="preserve"> STYLEREF 1 \s </w:delInstrText>
          </w:r>
        </w:del>
      </w:ins>
      <w:del w:id="1840" w:author="ilham.nur@office.ui.ac.id" w:date="2023-02-02T22:33:00Z">
        <w:r w:rsidR="00F62D33" w:rsidDel="00A76FCF">
          <w:fldChar w:fldCharType="separate"/>
        </w:r>
        <w:r w:rsidR="00C64CA0" w:rsidDel="00A76FCF">
          <w:rPr>
            <w:noProof/>
          </w:rPr>
          <w:delText>3</w:delText>
        </w:r>
      </w:del>
      <w:ins w:id="1841" w:author="ilham.nur@office.ui.ac.id [2]" w:date="2023-01-25T05:09:00Z">
        <w:del w:id="1842"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1843" w:author="ilham.nur@office.ui.ac.id" w:date="2023-02-02T22:33:00Z">
        <w:r w:rsidR="00105420">
          <w:fldChar w:fldCharType="separate"/>
        </w:r>
      </w:del>
      <w:ins w:id="1844" w:author="ilham.nur@office.ui.ac.id [2]" w:date="2023-01-25T05:09:00Z">
        <w:del w:id="1845" w:author="ilham.nur@office.ui.ac.id" w:date="2023-02-02T22:33:00Z">
          <w:r w:rsidR="00F62D33" w:rsidDel="00A76FCF">
            <w:fldChar w:fldCharType="end"/>
          </w:r>
        </w:del>
      </w:ins>
      <w:del w:id="1846" w:author="ilham.nur@office.ui.ac.id [2]" w:date="2023-01-05T22:19:00Z">
        <w:r w:rsidDel="00E614FF">
          <w:fldChar w:fldCharType="begin"/>
        </w:r>
        <w:r w:rsidDel="00E614FF">
          <w:delInstrText xml:space="preserve"> STYLEREF 1 \s </w:delInstrText>
        </w:r>
        <w:r w:rsidDel="00E614FF">
          <w:fldChar w:fldCharType="separate"/>
        </w:r>
        <w:r w:rsidDel="00E614FF">
          <w:rPr>
            <w:noProof/>
          </w:rPr>
          <w:delText>3</w:delText>
        </w:r>
        <w:r w:rsidDel="00E614FF">
          <w:fldChar w:fldCharType="end"/>
        </w:r>
        <w:r w:rsidDel="00E614FF">
          <w:delText>.</w:delText>
        </w:r>
        <w:r w:rsidDel="00E614FF">
          <w:fldChar w:fldCharType="begin"/>
        </w:r>
        <w:r w:rsidDel="00E614FF">
          <w:delInstrText xml:space="preserve"> SEQ Gambar \* ARABIC \s 1 </w:delInstrText>
        </w:r>
        <w:r w:rsidDel="00E614FF">
          <w:fldChar w:fldCharType="separate"/>
        </w:r>
        <w:r w:rsidDel="00E614FF">
          <w:rPr>
            <w:noProof/>
          </w:rPr>
          <w:delText>2</w:delText>
        </w:r>
        <w:r w:rsidDel="00E614FF">
          <w:fldChar w:fldCharType="end"/>
        </w:r>
      </w:del>
      <w:r>
        <w:t xml:space="preserve"> </w:t>
      </w:r>
      <w:proofErr w:type="spellStart"/>
      <w:r>
        <w:t>Sampel</w:t>
      </w:r>
      <w:proofErr w:type="spellEnd"/>
      <w:r>
        <w:t xml:space="preserve"> </w:t>
      </w:r>
      <w:proofErr w:type="spellStart"/>
      <w:r>
        <w:t>VosViewer</w:t>
      </w:r>
      <w:proofErr w:type="spellEnd"/>
      <w:r>
        <w:t xml:space="preserve"> terkait </w:t>
      </w:r>
      <w:proofErr w:type="spellStart"/>
      <w:r>
        <w:t>topik</w:t>
      </w:r>
      <w:proofErr w:type="spellEnd"/>
      <w:r>
        <w:t xml:space="preserve"> </w:t>
      </w:r>
      <w:proofErr w:type="spellStart"/>
      <w:r>
        <w:t>riset</w:t>
      </w:r>
      <w:proofErr w:type="spellEnd"/>
      <w:r>
        <w:t xml:space="preserve"> yang </w:t>
      </w:r>
      <w:proofErr w:type="spellStart"/>
      <w:r>
        <w:t>akan</w:t>
      </w:r>
      <w:proofErr w:type="spellEnd"/>
      <w:r>
        <w:t xml:space="preserve"> </w:t>
      </w:r>
      <w:proofErr w:type="spellStart"/>
      <w:r>
        <w:t>dibahas</w:t>
      </w:r>
      <w:bookmarkEnd w:id="1833"/>
      <w:proofErr w:type="spellEnd"/>
    </w:p>
    <w:p w14:paraId="1F9C936A" w14:textId="20FEEFD5" w:rsidR="00CC1639" w:rsidRPr="00CC1639" w:rsidRDefault="00493391" w:rsidP="00CC1639">
      <w:pPr>
        <w:pStyle w:val="Heading2"/>
        <w:pPrChange w:id="1847" w:author="ilham.nur@office.ui.ac.id" w:date="2023-02-11T10:44:00Z">
          <w:pPr>
            <w:pStyle w:val="Caption"/>
          </w:pPr>
        </w:pPrChange>
      </w:pPr>
      <w:proofErr w:type="spellStart"/>
      <w:ins w:id="1848" w:author="ilham.nur@office.ui.ac.id" w:date="2023-02-11T10:44:00Z">
        <w:r>
          <w:t>Pelaksanaan</w:t>
        </w:r>
        <w:proofErr w:type="spellEnd"/>
        <w:r>
          <w:t xml:space="preserve"> </w:t>
        </w:r>
        <w:proofErr w:type="spellStart"/>
        <w:r>
          <w:t>Riset</w:t>
        </w:r>
      </w:ins>
      <w:proofErr w:type="spellEnd"/>
    </w:p>
    <w:p w14:paraId="6D0AC639" w14:textId="6930335A" w:rsidR="005A6278" w:rsidRDefault="00E83809" w:rsidP="00AE58C4">
      <w:pPr>
        <w:pStyle w:val="Heading3"/>
        <w:spacing w:line="360" w:lineRule="auto"/>
      </w:pPr>
      <w:bookmarkStart w:id="1849" w:name="_Toc127003401"/>
      <w:proofErr w:type="spellStart"/>
      <w:r>
        <w:t>Penentuan</w:t>
      </w:r>
      <w:proofErr w:type="spellEnd"/>
      <w:r>
        <w:t xml:space="preserve"> </w:t>
      </w:r>
      <w:proofErr w:type="spellStart"/>
      <w:r>
        <w:t>Sumber</w:t>
      </w:r>
      <w:proofErr w:type="spellEnd"/>
      <w:r>
        <w:t xml:space="preserve"> dan </w:t>
      </w:r>
      <w:proofErr w:type="spellStart"/>
      <w:r>
        <w:t>Pakar</w:t>
      </w:r>
      <w:bookmarkEnd w:id="1849"/>
      <w:proofErr w:type="spellEnd"/>
    </w:p>
    <w:p w14:paraId="728C48BF" w14:textId="610D9241" w:rsidR="00E83809" w:rsidRDefault="00E83809" w:rsidP="00C25D4E">
      <w:pPr>
        <w:spacing w:line="360" w:lineRule="auto"/>
        <w:ind w:left="720"/>
      </w:pPr>
      <w:r>
        <w:t xml:space="preserve">Pada </w:t>
      </w:r>
      <w:proofErr w:type="spellStart"/>
      <w:r>
        <w:t>tahapan</w:t>
      </w:r>
      <w:proofErr w:type="spellEnd"/>
      <w:r>
        <w:t xml:space="preserve"> </w:t>
      </w:r>
      <w:proofErr w:type="spellStart"/>
      <w:r>
        <w:t>ini</w:t>
      </w:r>
      <w:proofErr w:type="spellEnd"/>
      <w:r>
        <w:t xml:space="preserve"> dilakukan </w:t>
      </w:r>
      <w:proofErr w:type="spellStart"/>
      <w:r>
        <w:t>penentuan</w:t>
      </w:r>
      <w:proofErr w:type="spellEnd"/>
      <w:r>
        <w:t xml:space="preserve"> </w:t>
      </w:r>
      <w:proofErr w:type="spellStart"/>
      <w:r>
        <w:t>sumber</w:t>
      </w:r>
      <w:proofErr w:type="spellEnd"/>
      <w:r>
        <w:t xml:space="preserve"> dan </w:t>
      </w:r>
      <w:proofErr w:type="spellStart"/>
      <w:r>
        <w:t>pakar</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landasan</w:t>
      </w:r>
      <w:proofErr w:type="spellEnd"/>
      <w:r>
        <w:t xml:space="preserve"> data </w:t>
      </w:r>
      <w:proofErr w:type="spellStart"/>
      <w:r>
        <w:t>dalam</w:t>
      </w:r>
      <w:proofErr w:type="spellEnd"/>
      <w:r>
        <w:t xml:space="preserve"> </w:t>
      </w:r>
      <w:proofErr w:type="spellStart"/>
      <w:r>
        <w:t>pembangunan</w:t>
      </w:r>
      <w:proofErr w:type="spellEnd"/>
      <w:r>
        <w:t xml:space="preserve"> model </w:t>
      </w:r>
      <w:r>
        <w:rPr>
          <w:i/>
          <w:iCs/>
        </w:rPr>
        <w:t xml:space="preserve">random forest, </w:t>
      </w:r>
      <w:proofErr w:type="spellStart"/>
      <w:r>
        <w:t>ataupun</w:t>
      </w:r>
      <w:proofErr w:type="spellEnd"/>
      <w:r>
        <w:t xml:space="preserve"> </w:t>
      </w:r>
      <w:proofErr w:type="spellStart"/>
      <w:r w:rsidR="00C25D4E">
        <w:t>analisis</w:t>
      </w:r>
      <w:proofErr w:type="spellEnd"/>
      <w:r w:rsidR="00C25D4E">
        <w:t xml:space="preserve"> data yang </w:t>
      </w:r>
      <w:proofErr w:type="spellStart"/>
      <w:r w:rsidR="00C25D4E">
        <w:t>digunakan</w:t>
      </w:r>
      <w:proofErr w:type="spellEnd"/>
      <w:r w:rsidR="00C25D4E">
        <w:t xml:space="preserve"> </w:t>
      </w:r>
      <w:proofErr w:type="spellStart"/>
      <w:r w:rsidR="00C25D4E">
        <w:t>sebagai</w:t>
      </w:r>
      <w:proofErr w:type="spellEnd"/>
      <w:r w:rsidR="00C25D4E">
        <w:t xml:space="preserve"> </w:t>
      </w:r>
      <w:proofErr w:type="spellStart"/>
      <w:r w:rsidR="00C25D4E">
        <w:t>acuan</w:t>
      </w:r>
      <w:proofErr w:type="spellEnd"/>
      <w:r w:rsidR="00C25D4E">
        <w:t xml:space="preserve"> </w:t>
      </w:r>
      <w:proofErr w:type="spellStart"/>
      <w:r w:rsidR="00C25D4E">
        <w:t>penelitian</w:t>
      </w:r>
      <w:proofErr w:type="spellEnd"/>
      <w:r w:rsidR="00C25D4E">
        <w:t xml:space="preserve">. Yang </w:t>
      </w:r>
      <w:proofErr w:type="spellStart"/>
      <w:r w:rsidR="00C25D4E">
        <w:t>menjadi</w:t>
      </w:r>
      <w:proofErr w:type="spellEnd"/>
      <w:r w:rsidR="00C25D4E">
        <w:t xml:space="preserve"> </w:t>
      </w:r>
      <w:proofErr w:type="spellStart"/>
      <w:r w:rsidR="00C25D4E">
        <w:t>pakar</w:t>
      </w:r>
      <w:proofErr w:type="spellEnd"/>
      <w:r w:rsidR="00C25D4E">
        <w:t xml:space="preserve"> pada </w:t>
      </w:r>
      <w:proofErr w:type="spellStart"/>
      <w:r w:rsidR="00C25D4E">
        <w:t>penelitian</w:t>
      </w:r>
      <w:proofErr w:type="spellEnd"/>
      <w:r w:rsidR="00C25D4E">
        <w:t xml:space="preserve"> </w:t>
      </w:r>
      <w:proofErr w:type="spellStart"/>
      <w:r w:rsidR="00C25D4E">
        <w:t>ini</w:t>
      </w:r>
      <w:proofErr w:type="spellEnd"/>
      <w:r w:rsidR="00C25D4E">
        <w:t xml:space="preserve"> </w:t>
      </w:r>
      <w:proofErr w:type="spellStart"/>
      <w:r w:rsidR="00C25D4E">
        <w:t>adalah</w:t>
      </w:r>
      <w:proofErr w:type="spellEnd"/>
      <w:r w:rsidR="00C25D4E">
        <w:t xml:space="preserve"> </w:t>
      </w:r>
      <w:proofErr w:type="spellStart"/>
      <w:r w:rsidR="00C25D4E">
        <w:t>manajer</w:t>
      </w:r>
      <w:proofErr w:type="spellEnd"/>
      <w:r w:rsidR="00C25D4E">
        <w:t xml:space="preserve"> </w:t>
      </w:r>
      <w:proofErr w:type="spellStart"/>
      <w:r w:rsidR="00826F70">
        <w:t>fungsional</w:t>
      </w:r>
      <w:proofErr w:type="spellEnd"/>
      <w:r w:rsidR="00826F70">
        <w:t xml:space="preserve"> </w:t>
      </w:r>
      <w:proofErr w:type="spellStart"/>
      <w:r w:rsidR="00826F70">
        <w:t>dari</w:t>
      </w:r>
      <w:proofErr w:type="spellEnd"/>
      <w:r w:rsidR="00826F70">
        <w:t xml:space="preserve"> </w:t>
      </w:r>
      <w:proofErr w:type="spellStart"/>
      <w:r w:rsidR="00826F70">
        <w:t>departemen</w:t>
      </w:r>
      <w:proofErr w:type="spellEnd"/>
      <w:del w:id="1850" w:author="ilham.nur@office.ui.ac.id [2]" w:date="2023-01-22T22:10:00Z">
        <w:r w:rsidR="00826F70" w:rsidDel="007A0CD3">
          <w:delText xml:space="preserve"> </w:delText>
        </w:r>
      </w:del>
      <w:ins w:id="1851" w:author="ilham.nur@office.ui.ac.id [2]" w:date="2023-01-22T22:10:00Z">
        <w:r w:rsidR="00611F12">
          <w:t xml:space="preserve"> </w:t>
        </w:r>
        <w:r w:rsidR="00611F12">
          <w:rPr>
            <w:i/>
            <w:iCs/>
          </w:rPr>
          <w:t>solution management</w:t>
        </w:r>
      </w:ins>
      <w:del w:id="1852" w:author="ilham.nur@office.ui.ac.id [2]" w:date="2023-01-22T22:10:00Z">
        <w:r w:rsidR="00826F70" w:rsidDel="007A0CD3">
          <w:rPr>
            <w:i/>
            <w:iCs/>
          </w:rPr>
          <w:delText xml:space="preserve">frontend, backend, </w:delText>
        </w:r>
        <w:r w:rsidR="00826F70" w:rsidDel="007A0CD3">
          <w:delText xml:space="preserve">dan </w:delText>
        </w:r>
        <w:r w:rsidR="00826F70" w:rsidDel="007A0CD3">
          <w:rPr>
            <w:i/>
            <w:iCs/>
          </w:rPr>
          <w:delText>system integration</w:delText>
        </w:r>
        <w:r w:rsidR="00C76D0F" w:rsidDel="007A0CD3">
          <w:rPr>
            <w:i/>
            <w:iCs/>
          </w:rPr>
          <w:delText xml:space="preserve"> </w:delText>
        </w:r>
        <w:r w:rsidR="00C76D0F" w:rsidDel="007A0CD3">
          <w:delText xml:space="preserve">serta </w:delText>
        </w:r>
        <w:r w:rsidR="003773FA" w:rsidDel="007A0CD3">
          <w:delText xml:space="preserve">senior </w:delText>
        </w:r>
        <w:r w:rsidR="003773FA" w:rsidDel="007A0CD3">
          <w:rPr>
            <w:i/>
            <w:iCs/>
          </w:rPr>
          <w:delText>project manager</w:delText>
        </w:r>
      </w:del>
      <w:r w:rsidR="00826F70">
        <w:rPr>
          <w:i/>
          <w:iCs/>
        </w:rPr>
        <w:t xml:space="preserve">, </w:t>
      </w:r>
      <w:r w:rsidR="00826F70">
        <w:t xml:space="preserve">untuk </w:t>
      </w:r>
      <w:proofErr w:type="spellStart"/>
      <w:r w:rsidR="00826F70">
        <w:t>memberikan</w:t>
      </w:r>
      <w:proofErr w:type="spellEnd"/>
      <w:r w:rsidR="00826F70">
        <w:t xml:space="preserve"> </w:t>
      </w:r>
      <w:proofErr w:type="spellStart"/>
      <w:r w:rsidR="003F310F">
        <w:t>informasi</w:t>
      </w:r>
      <w:proofErr w:type="spellEnd"/>
      <w:r w:rsidR="003F310F">
        <w:t xml:space="preserve"> terkait dengan:</w:t>
      </w:r>
    </w:p>
    <w:p w14:paraId="47A89436" w14:textId="257F3365" w:rsidR="003F310F" w:rsidRDefault="003F310F" w:rsidP="003F310F">
      <w:pPr>
        <w:pStyle w:val="ListParagraph"/>
        <w:numPr>
          <w:ilvl w:val="0"/>
          <w:numId w:val="28"/>
        </w:numPr>
        <w:spacing w:line="360" w:lineRule="auto"/>
      </w:pPr>
      <w:proofErr w:type="spellStart"/>
      <w:r>
        <w:t>Kriteria</w:t>
      </w:r>
      <w:proofErr w:type="spellEnd"/>
      <w:r>
        <w:t xml:space="preserve"> </w:t>
      </w:r>
      <w:r w:rsidR="00D878AE">
        <w:t xml:space="preserve">dan </w:t>
      </w:r>
      <w:proofErr w:type="spellStart"/>
      <w:r w:rsidR="00D878AE">
        <w:t>kemampuan</w:t>
      </w:r>
      <w:proofErr w:type="spellEnd"/>
      <w:r w:rsidR="00D878AE">
        <w:t xml:space="preserve"> </w:t>
      </w:r>
      <w:proofErr w:type="spellStart"/>
      <w:r w:rsidR="00D878AE">
        <w:t>apa</w:t>
      </w:r>
      <w:proofErr w:type="spellEnd"/>
      <w:r w:rsidR="00D878AE">
        <w:t xml:space="preserve"> yang </w:t>
      </w:r>
      <w:proofErr w:type="spellStart"/>
      <w:r w:rsidR="00D878AE">
        <w:t>diperlukan</w:t>
      </w:r>
      <w:proofErr w:type="spellEnd"/>
      <w:r w:rsidR="00D878AE">
        <w:t xml:space="preserve"> </w:t>
      </w:r>
      <w:proofErr w:type="spellStart"/>
      <w:r>
        <w:t>dalam</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daya</w:t>
      </w:r>
      <w:proofErr w:type="spellEnd"/>
      <w:r>
        <w:t>,</w:t>
      </w:r>
    </w:p>
    <w:p w14:paraId="5EF517B0" w14:textId="0199DE6A" w:rsidR="00D878AE" w:rsidRDefault="00DA099B" w:rsidP="00F91388">
      <w:pPr>
        <w:pStyle w:val="ListParagraph"/>
        <w:numPr>
          <w:ilvl w:val="0"/>
          <w:numId w:val="28"/>
        </w:numPr>
        <w:spacing w:line="360" w:lineRule="auto"/>
      </w:pPr>
      <w:proofErr w:type="spellStart"/>
      <w:r>
        <w:t>Berapa</w:t>
      </w:r>
      <w:proofErr w:type="spellEnd"/>
      <w:r>
        <w:t xml:space="preserve"> lama </w:t>
      </w:r>
      <w:proofErr w:type="spellStart"/>
      <w:r>
        <w:t>waktu</w:t>
      </w:r>
      <w:proofErr w:type="spellEnd"/>
      <w:r>
        <w:t xml:space="preserve"> yang </w:t>
      </w:r>
      <w:proofErr w:type="spellStart"/>
      <w:r>
        <w:t>dibutuhkan</w:t>
      </w:r>
      <w:proofErr w:type="spellEnd"/>
      <w:r>
        <w:t xml:space="preserve"> untuk </w:t>
      </w:r>
      <w:proofErr w:type="spellStart"/>
      <w:r>
        <w:t>menyelesaikan</w:t>
      </w:r>
      <w:proofErr w:type="spellEnd"/>
      <w:r>
        <w:t xml:space="preserve"> </w:t>
      </w:r>
      <w:proofErr w:type="spellStart"/>
      <w:r>
        <w:t>pembangunan</w:t>
      </w:r>
      <w:proofErr w:type="spellEnd"/>
      <w:r>
        <w:t xml:space="preserve"> </w:t>
      </w:r>
      <w:proofErr w:type="spellStart"/>
      <w:r>
        <w:t>sistem</w:t>
      </w:r>
      <w:proofErr w:type="spellEnd"/>
      <w:r w:rsidR="00D878AE">
        <w:t>.</w:t>
      </w:r>
    </w:p>
    <w:p w14:paraId="1A4CCE65" w14:textId="2DE62748" w:rsidR="00F91388" w:rsidRDefault="00F91388" w:rsidP="00F91388">
      <w:pPr>
        <w:spacing w:line="360" w:lineRule="auto"/>
        <w:ind w:left="720"/>
      </w:pPr>
      <w:r>
        <w:lastRenderedPageBreak/>
        <w:t xml:space="preserve">Pembangunan </w:t>
      </w:r>
      <w:proofErr w:type="spellStart"/>
      <w:r>
        <w:t>sistem</w:t>
      </w:r>
      <w:proofErr w:type="spellEnd"/>
      <w:r>
        <w:t xml:space="preserve"> di </w:t>
      </w:r>
      <w:proofErr w:type="spellStart"/>
      <w:r>
        <w:t>sini</w:t>
      </w:r>
      <w:proofErr w:type="spellEnd"/>
      <w:r>
        <w:t xml:space="preserve"> </w:t>
      </w:r>
      <w:proofErr w:type="spellStart"/>
      <w:r>
        <w:t>dikategorikan</w:t>
      </w:r>
      <w:proofErr w:type="spellEnd"/>
      <w:r>
        <w:t xml:space="preserve"> </w:t>
      </w:r>
      <w:proofErr w:type="spellStart"/>
      <w:r>
        <w:t>menjadi</w:t>
      </w:r>
      <w:proofErr w:type="spellEnd"/>
      <w:r>
        <w:t xml:space="preserve"> </w:t>
      </w:r>
      <w:proofErr w:type="spellStart"/>
      <w:r>
        <w:t>tiga</w:t>
      </w:r>
      <w:proofErr w:type="spellEnd"/>
      <w:r>
        <w:t xml:space="preserve"> level </w:t>
      </w:r>
      <w:proofErr w:type="spellStart"/>
      <w:r>
        <w:t>yaitu</w:t>
      </w:r>
      <w:proofErr w:type="spellEnd"/>
      <w:r>
        <w:t>:</w:t>
      </w:r>
    </w:p>
    <w:p w14:paraId="2EDB349C" w14:textId="1EDE90E9" w:rsidR="00F91388" w:rsidRDefault="00F91388" w:rsidP="00F91388">
      <w:pPr>
        <w:pStyle w:val="ListParagraph"/>
        <w:numPr>
          <w:ilvl w:val="0"/>
          <w:numId w:val="28"/>
        </w:numPr>
        <w:spacing w:line="360" w:lineRule="auto"/>
      </w:pPr>
      <w:r w:rsidRPr="00AE58C4">
        <w:rPr>
          <w:b/>
          <w:bCs/>
        </w:rPr>
        <w:t xml:space="preserve">Level </w:t>
      </w:r>
      <w:proofErr w:type="spellStart"/>
      <w:r w:rsidRPr="00AE58C4">
        <w:rPr>
          <w:b/>
          <w:bCs/>
        </w:rPr>
        <w:t>Mudah</w:t>
      </w:r>
      <w:proofErr w:type="spellEnd"/>
      <w:r w:rsidRPr="00AE58C4">
        <w:rPr>
          <w:b/>
          <w:bCs/>
        </w:rPr>
        <w:t>:</w:t>
      </w:r>
      <w:r>
        <w:t xml:space="preserve"> </w:t>
      </w:r>
      <w:proofErr w:type="spellStart"/>
      <w:r>
        <w:t>Pengembangan</w:t>
      </w:r>
      <w:proofErr w:type="spellEnd"/>
      <w:r>
        <w:t xml:space="preserve"> yang </w:t>
      </w:r>
      <w:proofErr w:type="spellStart"/>
      <w:r>
        <w:t>bersifat</w:t>
      </w:r>
      <w:proofErr w:type="spellEnd"/>
      <w:r>
        <w:t xml:space="preserve"> </w:t>
      </w:r>
      <w:r w:rsidR="00455A8F">
        <w:t xml:space="preserve">perbaikan </w:t>
      </w:r>
      <w:proofErr w:type="spellStart"/>
      <w:r w:rsidR="00455A8F">
        <w:t>dari</w:t>
      </w:r>
      <w:proofErr w:type="spellEnd"/>
      <w:r w:rsidR="00455A8F">
        <w:t xml:space="preserve"> yang sudah </w:t>
      </w:r>
      <w:proofErr w:type="spellStart"/>
      <w:r w:rsidR="00455A8F">
        <w:t>ada</w:t>
      </w:r>
      <w:proofErr w:type="spellEnd"/>
      <w:r w:rsidR="00026804">
        <w:t xml:space="preserve">, </w:t>
      </w:r>
      <w:r w:rsidR="001D0B00">
        <w:rPr>
          <w:i/>
          <w:iCs/>
        </w:rPr>
        <w:t xml:space="preserve">deliverables </w:t>
      </w:r>
      <w:proofErr w:type="spellStart"/>
      <w:r w:rsidR="001D0B00">
        <w:t>sedikit</w:t>
      </w:r>
      <w:proofErr w:type="spellEnd"/>
      <w:r w:rsidR="001D0B00">
        <w:t xml:space="preserve"> dengan </w:t>
      </w:r>
      <w:proofErr w:type="spellStart"/>
      <w:r w:rsidR="001D0B00">
        <w:t>tingkat</w:t>
      </w:r>
      <w:proofErr w:type="spellEnd"/>
      <w:r w:rsidR="001D0B00">
        <w:t xml:space="preserve"> </w:t>
      </w:r>
      <w:proofErr w:type="spellStart"/>
      <w:r w:rsidR="001D0B00">
        <w:t>kesulitan</w:t>
      </w:r>
      <w:proofErr w:type="spellEnd"/>
      <w:r w:rsidR="001D0B00">
        <w:t xml:space="preserve"> yang </w:t>
      </w:r>
      <w:proofErr w:type="spellStart"/>
      <w:r w:rsidR="001D0B00">
        <w:t>rendah</w:t>
      </w:r>
      <w:proofErr w:type="spellEnd"/>
      <w:r w:rsidR="001D0B00">
        <w:t>.</w:t>
      </w:r>
    </w:p>
    <w:p w14:paraId="6834C223" w14:textId="6AF0B457" w:rsidR="00F91388" w:rsidRDefault="00F91388" w:rsidP="00F91388">
      <w:pPr>
        <w:pStyle w:val="ListParagraph"/>
        <w:numPr>
          <w:ilvl w:val="0"/>
          <w:numId w:val="28"/>
        </w:numPr>
        <w:spacing w:line="360" w:lineRule="auto"/>
      </w:pPr>
      <w:r w:rsidRPr="00AE58C4">
        <w:rPr>
          <w:b/>
          <w:bCs/>
        </w:rPr>
        <w:t xml:space="preserve">Level </w:t>
      </w:r>
      <w:proofErr w:type="spellStart"/>
      <w:r w:rsidRPr="00AE58C4">
        <w:rPr>
          <w:b/>
          <w:bCs/>
        </w:rPr>
        <w:t>Menengah</w:t>
      </w:r>
      <w:proofErr w:type="spellEnd"/>
      <w:r w:rsidR="00455A8F" w:rsidRPr="00AE58C4">
        <w:rPr>
          <w:b/>
          <w:bCs/>
        </w:rPr>
        <w:t>:</w:t>
      </w:r>
      <w:r w:rsidR="00455A8F">
        <w:t xml:space="preserve"> </w:t>
      </w:r>
      <w:proofErr w:type="spellStart"/>
      <w:r w:rsidR="00455A8F">
        <w:t>Pengembangan</w:t>
      </w:r>
      <w:proofErr w:type="spellEnd"/>
      <w:r w:rsidR="00455A8F">
        <w:t xml:space="preserve"> </w:t>
      </w:r>
      <w:proofErr w:type="spellStart"/>
      <w:r w:rsidR="00455A8F">
        <w:t>dari</w:t>
      </w:r>
      <w:proofErr w:type="spellEnd"/>
      <w:r w:rsidR="00455A8F">
        <w:t xml:space="preserve"> </w:t>
      </w:r>
      <w:proofErr w:type="spellStart"/>
      <w:r w:rsidR="00455A8F">
        <w:t>sistem</w:t>
      </w:r>
      <w:proofErr w:type="spellEnd"/>
      <w:r w:rsidR="00455A8F">
        <w:t xml:space="preserve"> yang sudah </w:t>
      </w:r>
      <w:proofErr w:type="spellStart"/>
      <w:r w:rsidR="00455A8F">
        <w:t>ada</w:t>
      </w:r>
      <w:proofErr w:type="spellEnd"/>
      <w:r w:rsidR="005E2148">
        <w:t xml:space="preserve">, </w:t>
      </w:r>
      <w:proofErr w:type="spellStart"/>
      <w:r w:rsidR="005E2148">
        <w:t>namun</w:t>
      </w:r>
      <w:proofErr w:type="spellEnd"/>
      <w:r w:rsidR="005E2148">
        <w:t xml:space="preserve"> </w:t>
      </w:r>
      <w:proofErr w:type="spellStart"/>
      <w:r w:rsidR="005E2148">
        <w:t>terdapat</w:t>
      </w:r>
      <w:proofErr w:type="spellEnd"/>
      <w:r w:rsidR="005E2148">
        <w:t xml:space="preserve"> </w:t>
      </w:r>
      <w:proofErr w:type="spellStart"/>
      <w:r w:rsidR="005E2148">
        <w:t>fitur</w:t>
      </w:r>
      <w:proofErr w:type="spellEnd"/>
      <w:r w:rsidR="005E2148">
        <w:t xml:space="preserve"> baru yang perlu </w:t>
      </w:r>
      <w:proofErr w:type="spellStart"/>
      <w:r w:rsidR="005E2148">
        <w:t>dikembangkan</w:t>
      </w:r>
      <w:proofErr w:type="spellEnd"/>
      <w:r w:rsidR="00C63318">
        <w:t xml:space="preserve">, level </w:t>
      </w:r>
      <w:proofErr w:type="spellStart"/>
      <w:r w:rsidR="00C63318">
        <w:t>ini</w:t>
      </w:r>
      <w:proofErr w:type="spellEnd"/>
      <w:r w:rsidR="00C63318">
        <w:t xml:space="preserve"> </w:t>
      </w:r>
      <w:proofErr w:type="spellStart"/>
      <w:r w:rsidR="00C63318">
        <w:t>memilki</w:t>
      </w:r>
      <w:proofErr w:type="spellEnd"/>
      <w:r w:rsidR="00C63318">
        <w:t xml:space="preserve"> </w:t>
      </w:r>
      <w:r w:rsidR="00C63318">
        <w:rPr>
          <w:i/>
          <w:iCs/>
        </w:rPr>
        <w:t xml:space="preserve">deliverables </w:t>
      </w:r>
      <w:r w:rsidR="00C63318">
        <w:t xml:space="preserve">yang </w:t>
      </w:r>
      <w:proofErr w:type="spellStart"/>
      <w:r w:rsidR="00C63318">
        <w:t>banyak</w:t>
      </w:r>
      <w:proofErr w:type="spellEnd"/>
      <w:r w:rsidR="00C63318">
        <w:t xml:space="preserve"> dengan </w:t>
      </w:r>
      <w:proofErr w:type="spellStart"/>
      <w:r w:rsidR="00C63318">
        <w:t>tingkat</w:t>
      </w:r>
      <w:proofErr w:type="spellEnd"/>
      <w:r w:rsidR="00C63318">
        <w:t xml:space="preserve"> </w:t>
      </w:r>
      <w:proofErr w:type="spellStart"/>
      <w:r w:rsidR="00C63318">
        <w:t>kesulitan</w:t>
      </w:r>
      <w:proofErr w:type="spellEnd"/>
      <w:r w:rsidR="00C63318">
        <w:t xml:space="preserve"> yang </w:t>
      </w:r>
      <w:proofErr w:type="spellStart"/>
      <w:r w:rsidR="00C63318">
        <w:t>mudah</w:t>
      </w:r>
      <w:proofErr w:type="spellEnd"/>
      <w:r w:rsidR="00C63318">
        <w:t xml:space="preserve"> </w:t>
      </w:r>
      <w:proofErr w:type="spellStart"/>
      <w:r w:rsidR="00C63318">
        <w:t>atau</w:t>
      </w:r>
      <w:proofErr w:type="spellEnd"/>
      <w:r w:rsidR="00C63318">
        <w:t xml:space="preserve"> </w:t>
      </w:r>
      <w:r w:rsidR="00C63318">
        <w:rPr>
          <w:i/>
          <w:iCs/>
        </w:rPr>
        <w:t xml:space="preserve">deliverables </w:t>
      </w:r>
      <w:r w:rsidR="00C63318">
        <w:t xml:space="preserve">yang </w:t>
      </w:r>
      <w:proofErr w:type="spellStart"/>
      <w:r w:rsidR="00C63318">
        <w:t>sedikit</w:t>
      </w:r>
      <w:proofErr w:type="spellEnd"/>
      <w:r w:rsidR="00C63318">
        <w:t xml:space="preserve"> dengan </w:t>
      </w:r>
      <w:proofErr w:type="spellStart"/>
      <w:r w:rsidR="00C63318">
        <w:t>kesulitan</w:t>
      </w:r>
      <w:proofErr w:type="spellEnd"/>
      <w:r w:rsidR="00C63318">
        <w:t xml:space="preserve"> yang </w:t>
      </w:r>
      <w:proofErr w:type="spellStart"/>
      <w:r w:rsidR="00C63318">
        <w:t>tinggi</w:t>
      </w:r>
      <w:proofErr w:type="spellEnd"/>
      <w:r w:rsidR="00C63318">
        <w:t>.</w:t>
      </w:r>
    </w:p>
    <w:p w14:paraId="523EC478" w14:textId="3AF58B11" w:rsidR="00F91388" w:rsidRDefault="00F91388" w:rsidP="00F91388">
      <w:pPr>
        <w:pStyle w:val="ListParagraph"/>
        <w:numPr>
          <w:ilvl w:val="0"/>
          <w:numId w:val="28"/>
        </w:numPr>
        <w:spacing w:line="360" w:lineRule="auto"/>
      </w:pPr>
      <w:r w:rsidRPr="00AE58C4">
        <w:rPr>
          <w:b/>
          <w:bCs/>
        </w:rPr>
        <w:t xml:space="preserve">Level </w:t>
      </w:r>
      <w:proofErr w:type="spellStart"/>
      <w:r w:rsidRPr="00AE58C4">
        <w:rPr>
          <w:b/>
          <w:bCs/>
        </w:rPr>
        <w:t>Sulit</w:t>
      </w:r>
      <w:proofErr w:type="spellEnd"/>
      <w:r w:rsidR="00455A8F" w:rsidRPr="00AE58C4">
        <w:rPr>
          <w:b/>
          <w:bCs/>
        </w:rPr>
        <w:t>:</w:t>
      </w:r>
      <w:r w:rsidR="00455A8F">
        <w:t xml:space="preserve"> Pembangunan </w:t>
      </w:r>
      <w:proofErr w:type="spellStart"/>
      <w:r w:rsidR="00455A8F">
        <w:t>sistem</w:t>
      </w:r>
      <w:proofErr w:type="spellEnd"/>
      <w:r w:rsidR="00455A8F">
        <w:t xml:space="preserve"> baru yang </w:t>
      </w:r>
      <w:proofErr w:type="spellStart"/>
      <w:r w:rsidR="00455A8F">
        <w:t>berbeda</w:t>
      </w:r>
      <w:proofErr w:type="spellEnd"/>
      <w:r w:rsidR="00455A8F">
        <w:t xml:space="preserve"> </w:t>
      </w:r>
      <w:proofErr w:type="spellStart"/>
      <w:r w:rsidR="00455A8F">
        <w:t>dari</w:t>
      </w:r>
      <w:proofErr w:type="spellEnd"/>
      <w:r w:rsidR="00455A8F">
        <w:t xml:space="preserve"> yang sudah </w:t>
      </w:r>
      <w:proofErr w:type="spellStart"/>
      <w:r w:rsidR="00455A8F">
        <w:t>ada</w:t>
      </w:r>
      <w:proofErr w:type="spellEnd"/>
      <w:r w:rsidR="00BA2D38">
        <w:t xml:space="preserve">, </w:t>
      </w:r>
      <w:r w:rsidR="00BA2D38">
        <w:rPr>
          <w:i/>
          <w:iCs/>
        </w:rPr>
        <w:t xml:space="preserve">deliverables </w:t>
      </w:r>
      <w:r w:rsidR="00BA2D38">
        <w:t xml:space="preserve">yang </w:t>
      </w:r>
      <w:proofErr w:type="spellStart"/>
      <w:r w:rsidR="00BA2D38">
        <w:t>harus</w:t>
      </w:r>
      <w:proofErr w:type="spellEnd"/>
      <w:r w:rsidR="00BA2D38">
        <w:t xml:space="preserve"> </w:t>
      </w:r>
      <w:proofErr w:type="spellStart"/>
      <w:r w:rsidR="00BA2D38">
        <w:t>dihasilkan</w:t>
      </w:r>
      <w:proofErr w:type="spellEnd"/>
      <w:r w:rsidR="00BA2D38">
        <w:t xml:space="preserve"> </w:t>
      </w:r>
      <w:proofErr w:type="spellStart"/>
      <w:r w:rsidR="00BA2D38">
        <w:t>banyak</w:t>
      </w:r>
      <w:proofErr w:type="spellEnd"/>
      <w:r w:rsidR="00BA2D38">
        <w:t xml:space="preserve"> dengan </w:t>
      </w:r>
      <w:proofErr w:type="spellStart"/>
      <w:r w:rsidR="00BA2D38">
        <w:t>tingkat</w:t>
      </w:r>
      <w:proofErr w:type="spellEnd"/>
      <w:r w:rsidR="00BA2D38">
        <w:t xml:space="preserve"> </w:t>
      </w:r>
      <w:proofErr w:type="spellStart"/>
      <w:r w:rsidR="00BA2D38">
        <w:t>kesulitan</w:t>
      </w:r>
      <w:proofErr w:type="spellEnd"/>
      <w:r w:rsidR="00BA2D38">
        <w:t xml:space="preserve"> </w:t>
      </w:r>
      <w:proofErr w:type="spellStart"/>
      <w:r w:rsidR="00BA2D38">
        <w:t>tinggi</w:t>
      </w:r>
      <w:proofErr w:type="spellEnd"/>
      <w:r w:rsidR="00BA2D38">
        <w:t>.</w:t>
      </w:r>
    </w:p>
    <w:p w14:paraId="201BBE6C" w14:textId="146C2BA3" w:rsidR="000F5627" w:rsidRDefault="000F5627" w:rsidP="00C465F1">
      <w:pPr>
        <w:spacing w:line="360" w:lineRule="auto"/>
        <w:ind w:left="720"/>
        <w:rPr>
          <w:ins w:id="1853" w:author="ilham.nur@office.ui.ac.id [2]" w:date="2023-01-25T20:49:00Z"/>
        </w:rPr>
      </w:pPr>
      <w:proofErr w:type="spellStart"/>
      <w:ins w:id="1854" w:author="ilham.nur@office.ui.ac.id [2]" w:date="2023-01-25T20:49:00Z">
        <w:r>
          <w:t>Profil</w:t>
        </w:r>
        <w:proofErr w:type="spellEnd"/>
        <w:r>
          <w:t xml:space="preserve"> </w:t>
        </w:r>
        <w:proofErr w:type="spellStart"/>
        <w:r>
          <w:t>dari</w:t>
        </w:r>
        <w:proofErr w:type="spellEnd"/>
        <w:r>
          <w:t xml:space="preserve"> </w:t>
        </w:r>
        <w:proofErr w:type="spellStart"/>
        <w:r>
          <w:t>pakar</w:t>
        </w:r>
        <w:proofErr w:type="spellEnd"/>
        <w:r>
          <w:t xml:space="preserve"> yang </w:t>
        </w:r>
        <w:proofErr w:type="spellStart"/>
        <w:r w:rsidR="0017259D">
          <w:t>menjadi</w:t>
        </w:r>
        <w:proofErr w:type="spellEnd"/>
        <w:r w:rsidR="0017259D">
          <w:t xml:space="preserve"> </w:t>
        </w:r>
        <w:proofErr w:type="spellStart"/>
        <w:r w:rsidR="0017259D">
          <w:t>acuan</w:t>
        </w:r>
        <w:proofErr w:type="spellEnd"/>
        <w:r w:rsidR="0017259D">
          <w:t xml:space="preserve"> </w:t>
        </w:r>
        <w:proofErr w:type="spellStart"/>
        <w:r w:rsidR="0017259D">
          <w:t>dalam</w:t>
        </w:r>
        <w:proofErr w:type="spellEnd"/>
        <w:r w:rsidR="0017259D">
          <w:t xml:space="preserve"> </w:t>
        </w:r>
        <w:proofErr w:type="spellStart"/>
        <w:r w:rsidR="0017259D">
          <w:t>penelitian</w:t>
        </w:r>
        <w:proofErr w:type="spellEnd"/>
        <w:r w:rsidR="0017259D">
          <w:t xml:space="preserve"> </w:t>
        </w:r>
        <w:proofErr w:type="spellStart"/>
        <w:r w:rsidR="0017259D">
          <w:t>ini</w:t>
        </w:r>
        <w:proofErr w:type="spellEnd"/>
        <w:r w:rsidR="0017259D">
          <w:t xml:space="preserve"> </w:t>
        </w:r>
        <w:proofErr w:type="spellStart"/>
        <w:r w:rsidR="0017259D">
          <w:t>dapat</w:t>
        </w:r>
        <w:proofErr w:type="spellEnd"/>
        <w:r w:rsidR="0017259D">
          <w:t xml:space="preserve"> </w:t>
        </w:r>
        <w:proofErr w:type="spellStart"/>
        <w:r w:rsidR="0017259D">
          <w:t>dilihat</w:t>
        </w:r>
        <w:proofErr w:type="spellEnd"/>
        <w:r w:rsidR="0017259D">
          <w:t xml:space="preserve"> pada </w:t>
        </w:r>
      </w:ins>
      <w:ins w:id="1855" w:author="ilham.nur@office.ui.ac.id [2]" w:date="2023-01-25T21:00:00Z">
        <w:r w:rsidR="00371C46">
          <w:fldChar w:fldCharType="begin"/>
        </w:r>
        <w:r w:rsidR="00371C46">
          <w:instrText xml:space="preserve"> REF _Ref125572848 \h </w:instrText>
        </w:r>
      </w:ins>
      <w:r w:rsidR="00371C46">
        <w:fldChar w:fldCharType="separate"/>
      </w:r>
      <w:proofErr w:type="spellStart"/>
      <w:ins w:id="1856" w:author="ilham.nur@office.ui.ac.id" w:date="2023-02-11T10:22:00Z">
        <w:r w:rsidR="00A47A89">
          <w:t>Tabel</w:t>
        </w:r>
        <w:proofErr w:type="spellEnd"/>
        <w:r w:rsidR="00A47A89">
          <w:t xml:space="preserve"> </w:t>
        </w:r>
        <w:r w:rsidR="00A47A89">
          <w:rPr>
            <w:noProof/>
          </w:rPr>
          <w:t>3</w:t>
        </w:r>
        <w:r w:rsidR="00A47A89">
          <w:t>.</w:t>
        </w:r>
        <w:r w:rsidR="00A47A89">
          <w:rPr>
            <w:noProof/>
          </w:rPr>
          <w:t>2</w:t>
        </w:r>
      </w:ins>
      <w:ins w:id="1857" w:author="ilham.nur@office.ui.ac.id [2]" w:date="2023-01-25T21:00:00Z">
        <w:r w:rsidR="00371C46">
          <w:fldChar w:fldCharType="end"/>
        </w:r>
      </w:ins>
      <w:ins w:id="1858" w:author="ilham.nur@office.ui.ac.id [2]" w:date="2023-01-25T20:49:00Z">
        <w:r w:rsidR="0017259D">
          <w:t>.</w:t>
        </w:r>
      </w:ins>
    </w:p>
    <w:p w14:paraId="1696ADF3" w14:textId="327E5DB2" w:rsidR="005C4FD3" w:rsidRDefault="005C4FD3" w:rsidP="00F22F5A">
      <w:pPr>
        <w:pStyle w:val="Caption"/>
        <w:rPr>
          <w:ins w:id="1859" w:author="ilham.nur@office.ui.ac.id [2]" w:date="2023-01-25T20:52:00Z"/>
        </w:rPr>
        <w:pPrChange w:id="1860" w:author="ilham.nur@office.ui.ac.id" w:date="2023-02-11T10:46:00Z">
          <w:pPr/>
        </w:pPrChange>
      </w:pPr>
      <w:bookmarkStart w:id="1861" w:name="_Ref125572848"/>
      <w:bookmarkStart w:id="1862" w:name="_Toc127003456"/>
      <w:proofErr w:type="spellStart"/>
      <w:ins w:id="1863" w:author="ilham.nur@office.ui.ac.id [2]" w:date="2023-01-25T20:52:00Z">
        <w:r>
          <w:lastRenderedPageBreak/>
          <w:t>Tabel</w:t>
        </w:r>
        <w:proofErr w:type="spellEnd"/>
        <w:r>
          <w:t xml:space="preserve"> </w:t>
        </w:r>
      </w:ins>
      <w:ins w:id="1864" w:author="ilham.nur@office.ui.ac.id" w:date="2023-02-11T10:46:00Z">
        <w:r w:rsidR="00F22F5A">
          <w:fldChar w:fldCharType="begin"/>
        </w:r>
        <w:r w:rsidR="00F22F5A">
          <w:instrText xml:space="preserve"> STYLEREF 1 \s </w:instrText>
        </w:r>
      </w:ins>
      <w:r w:rsidR="00F22F5A">
        <w:fldChar w:fldCharType="separate"/>
      </w:r>
      <w:r w:rsidR="00F22F5A">
        <w:rPr>
          <w:noProof/>
        </w:rPr>
        <w:t>3</w:t>
      </w:r>
      <w:ins w:id="1865"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1866" w:author="ilham.nur@office.ui.ac.id" w:date="2023-02-11T10:46:00Z">
        <w:r w:rsidR="00F22F5A">
          <w:rPr>
            <w:noProof/>
          </w:rPr>
          <w:t>2</w:t>
        </w:r>
        <w:r w:rsidR="00F22F5A">
          <w:fldChar w:fldCharType="end"/>
        </w:r>
      </w:ins>
      <w:ins w:id="1867" w:author="ilham.nur@office.ui.ac.id [2]" w:date="2023-01-28T21:53:00Z">
        <w:del w:id="1868" w:author="ilham.nur@office.ui.ac.id" w:date="2023-02-02T21:41:00Z">
          <w:r w:rsidR="009035EE" w:rsidDel="003B572F">
            <w:fldChar w:fldCharType="begin"/>
          </w:r>
          <w:r w:rsidR="009035EE" w:rsidDel="003B572F">
            <w:delInstrText xml:space="preserve"> STYLEREF 1 \s </w:delInstrText>
          </w:r>
        </w:del>
      </w:ins>
      <w:del w:id="1869" w:author="ilham.nur@office.ui.ac.id" w:date="2023-02-02T21:41:00Z">
        <w:r w:rsidR="009035EE" w:rsidDel="003B572F">
          <w:fldChar w:fldCharType="separate"/>
        </w:r>
        <w:r w:rsidR="00C64CA0" w:rsidDel="003B572F">
          <w:rPr>
            <w:noProof/>
          </w:rPr>
          <w:delText>3</w:delText>
        </w:r>
      </w:del>
      <w:ins w:id="1870" w:author="ilham.nur@office.ui.ac.id [2]" w:date="2023-01-28T21:53:00Z">
        <w:del w:id="1871"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1872" w:author="ilham.nur@office.ui.ac.id" w:date="2023-02-02T21:41:00Z">
        <w:r w:rsidR="00105420">
          <w:fldChar w:fldCharType="separate"/>
        </w:r>
      </w:del>
      <w:ins w:id="1873" w:author="ilham.nur@office.ui.ac.id [2]" w:date="2023-01-28T21:53:00Z">
        <w:del w:id="1874" w:author="ilham.nur@office.ui.ac.id" w:date="2023-02-02T21:41:00Z">
          <w:r w:rsidR="009035EE" w:rsidDel="003B572F">
            <w:fldChar w:fldCharType="end"/>
          </w:r>
        </w:del>
      </w:ins>
      <w:bookmarkEnd w:id="1861"/>
      <w:ins w:id="1875" w:author="ilham.nur@office.ui.ac.id [2]" w:date="2023-01-25T20:52:00Z">
        <w:r>
          <w:t xml:space="preserve"> </w:t>
        </w:r>
        <w:proofErr w:type="spellStart"/>
        <w:r>
          <w:t>Profil</w:t>
        </w:r>
        <w:proofErr w:type="spellEnd"/>
        <w:r>
          <w:t xml:space="preserve"> </w:t>
        </w:r>
        <w:proofErr w:type="spellStart"/>
        <w:r>
          <w:t>Pakar</w:t>
        </w:r>
        <w:proofErr w:type="spellEnd"/>
        <w:r>
          <w:t xml:space="preserve"> yang </w:t>
        </w:r>
        <w:proofErr w:type="spellStart"/>
        <w:r>
          <w:t>memberikan</w:t>
        </w:r>
        <w:proofErr w:type="spellEnd"/>
        <w:r>
          <w:t xml:space="preserve"> </w:t>
        </w:r>
        <w:proofErr w:type="spellStart"/>
        <w:r>
          <w:t>informasi</w:t>
        </w:r>
        <w:proofErr w:type="spellEnd"/>
        <w:r>
          <w:t xml:space="preserve"> terkait </w:t>
        </w:r>
        <w:proofErr w:type="spellStart"/>
        <w:r>
          <w:t>penelitian</w:t>
        </w:r>
        <w:proofErr w:type="spellEnd"/>
        <w:r>
          <w:t xml:space="preserve"> </w:t>
        </w:r>
        <w:proofErr w:type="spellStart"/>
        <w:r>
          <w:t>ini</w:t>
        </w:r>
        <w:bookmarkEnd w:id="1862"/>
        <w:proofErr w:type="spellEnd"/>
      </w:ins>
    </w:p>
    <w:tbl>
      <w:tblPr>
        <w:tblStyle w:val="TableGrid"/>
        <w:tblW w:w="0" w:type="auto"/>
        <w:tblInd w:w="607" w:type="dxa"/>
        <w:tblLook w:val="04A0" w:firstRow="1" w:lastRow="0" w:firstColumn="1" w:lastColumn="0" w:noHBand="0" w:noVBand="1"/>
        <w:tblPrChange w:id="1876" w:author="ilham.nur@office.ui.ac.id [2]" w:date="2023-01-25T20:53:00Z">
          <w:tblPr>
            <w:tblStyle w:val="TableGrid"/>
            <w:tblW w:w="0" w:type="auto"/>
            <w:tblInd w:w="720" w:type="dxa"/>
            <w:tblLook w:val="04A0" w:firstRow="1" w:lastRow="0" w:firstColumn="1" w:lastColumn="0" w:noHBand="0" w:noVBand="1"/>
          </w:tblPr>
        </w:tblPrChange>
      </w:tblPr>
      <w:tblGrid>
        <w:gridCol w:w="693"/>
        <w:gridCol w:w="2551"/>
        <w:gridCol w:w="4548"/>
        <w:tblGridChange w:id="1877">
          <w:tblGrid>
            <w:gridCol w:w="693"/>
            <w:gridCol w:w="27"/>
            <w:gridCol w:w="693"/>
            <w:gridCol w:w="1831"/>
            <w:gridCol w:w="720"/>
            <w:gridCol w:w="1866"/>
            <w:gridCol w:w="720"/>
          </w:tblGrid>
        </w:tblGridChange>
      </w:tblGrid>
      <w:tr w:rsidR="00C9736D" w14:paraId="078D8955" w14:textId="77777777" w:rsidTr="004E7501">
        <w:trPr>
          <w:ins w:id="1878" w:author="ilham.nur@office.ui.ac.id [2]" w:date="2023-01-25T20:49:00Z"/>
          <w:trPrChange w:id="1879" w:author="ilham.nur@office.ui.ac.id [2]" w:date="2023-01-25T20:53:00Z">
            <w:trPr>
              <w:gridBefore w:val="2"/>
            </w:trPr>
          </w:trPrChange>
        </w:trPr>
        <w:tc>
          <w:tcPr>
            <w:tcW w:w="693" w:type="dxa"/>
            <w:tcPrChange w:id="1880" w:author="ilham.nur@office.ui.ac.id [2]" w:date="2023-01-25T20:53:00Z">
              <w:tcPr>
                <w:tcW w:w="693" w:type="dxa"/>
              </w:tcPr>
            </w:tcPrChange>
          </w:tcPr>
          <w:p w14:paraId="387E8010" w14:textId="06F17AF2" w:rsidR="00C9736D" w:rsidRPr="00C9736D" w:rsidRDefault="00C9736D">
            <w:pPr>
              <w:keepNext/>
              <w:spacing w:line="360" w:lineRule="auto"/>
              <w:rPr>
                <w:ins w:id="1881" w:author="ilham.nur@office.ui.ac.id [2]" w:date="2023-01-25T20:49:00Z"/>
                <w:b/>
                <w:bCs/>
                <w:rPrChange w:id="1882" w:author="ilham.nur@office.ui.ac.id [2]" w:date="2023-01-25T20:50:00Z">
                  <w:rPr>
                    <w:ins w:id="1883" w:author="ilham.nur@office.ui.ac.id [2]" w:date="2023-01-25T20:49:00Z"/>
                  </w:rPr>
                </w:rPrChange>
              </w:rPr>
              <w:pPrChange w:id="1884" w:author="ilham.nur@office.ui.ac.id [2]" w:date="2023-01-25T21:06:00Z">
                <w:pPr>
                  <w:spacing w:line="360" w:lineRule="auto"/>
                </w:pPr>
              </w:pPrChange>
            </w:pPr>
            <w:ins w:id="1885" w:author="ilham.nur@office.ui.ac.id [2]" w:date="2023-01-25T20:49:00Z">
              <w:r w:rsidRPr="00C9736D">
                <w:rPr>
                  <w:b/>
                  <w:bCs/>
                  <w:rPrChange w:id="1886" w:author="ilham.nur@office.ui.ac.id [2]" w:date="2023-01-25T20:50:00Z">
                    <w:rPr/>
                  </w:rPrChange>
                </w:rPr>
                <w:t>No</w:t>
              </w:r>
            </w:ins>
          </w:p>
        </w:tc>
        <w:tc>
          <w:tcPr>
            <w:tcW w:w="2551" w:type="dxa"/>
            <w:tcPrChange w:id="1887" w:author="ilham.nur@office.ui.ac.id [2]" w:date="2023-01-25T20:53:00Z">
              <w:tcPr>
                <w:tcW w:w="2551" w:type="dxa"/>
                <w:gridSpan w:val="2"/>
              </w:tcPr>
            </w:tcPrChange>
          </w:tcPr>
          <w:p w14:paraId="6803B695" w14:textId="7E416C6E" w:rsidR="00C9736D" w:rsidRPr="00C9736D" w:rsidRDefault="00C9736D">
            <w:pPr>
              <w:keepNext/>
              <w:spacing w:line="360" w:lineRule="auto"/>
              <w:rPr>
                <w:ins w:id="1888" w:author="ilham.nur@office.ui.ac.id [2]" w:date="2023-01-25T20:49:00Z"/>
                <w:b/>
                <w:bCs/>
                <w:rPrChange w:id="1889" w:author="ilham.nur@office.ui.ac.id [2]" w:date="2023-01-25T20:50:00Z">
                  <w:rPr>
                    <w:ins w:id="1890" w:author="ilham.nur@office.ui.ac.id [2]" w:date="2023-01-25T20:49:00Z"/>
                  </w:rPr>
                </w:rPrChange>
              </w:rPr>
              <w:pPrChange w:id="1891" w:author="ilham.nur@office.ui.ac.id [2]" w:date="2023-01-25T21:06:00Z">
                <w:pPr>
                  <w:spacing w:line="360" w:lineRule="auto"/>
                </w:pPr>
              </w:pPrChange>
            </w:pPr>
            <w:proofErr w:type="spellStart"/>
            <w:ins w:id="1892" w:author="ilham.nur@office.ui.ac.id [2]" w:date="2023-01-25T20:49:00Z">
              <w:r w:rsidRPr="00C9736D">
                <w:rPr>
                  <w:b/>
                  <w:bCs/>
                  <w:rPrChange w:id="1893" w:author="ilham.nur@office.ui.ac.id [2]" w:date="2023-01-25T20:50:00Z">
                    <w:rPr/>
                  </w:rPrChange>
                </w:rPr>
                <w:t>Jabatan</w:t>
              </w:r>
              <w:proofErr w:type="spellEnd"/>
            </w:ins>
          </w:p>
        </w:tc>
        <w:tc>
          <w:tcPr>
            <w:tcW w:w="4548" w:type="dxa"/>
            <w:tcPrChange w:id="1894" w:author="ilham.nur@office.ui.ac.id [2]" w:date="2023-01-25T20:53:00Z">
              <w:tcPr>
                <w:tcW w:w="2586" w:type="dxa"/>
                <w:gridSpan w:val="2"/>
              </w:tcPr>
            </w:tcPrChange>
          </w:tcPr>
          <w:p w14:paraId="71806AFC" w14:textId="02ADD98A" w:rsidR="00C9736D" w:rsidRPr="00C9736D" w:rsidRDefault="00C9736D">
            <w:pPr>
              <w:keepNext/>
              <w:spacing w:line="360" w:lineRule="auto"/>
              <w:rPr>
                <w:ins w:id="1895" w:author="ilham.nur@office.ui.ac.id [2]" w:date="2023-01-25T20:49:00Z"/>
                <w:b/>
                <w:bCs/>
                <w:rPrChange w:id="1896" w:author="ilham.nur@office.ui.ac.id [2]" w:date="2023-01-25T20:50:00Z">
                  <w:rPr>
                    <w:ins w:id="1897" w:author="ilham.nur@office.ui.ac.id [2]" w:date="2023-01-25T20:49:00Z"/>
                  </w:rPr>
                </w:rPrChange>
              </w:rPr>
              <w:pPrChange w:id="1898" w:author="ilham.nur@office.ui.ac.id [2]" w:date="2023-01-25T21:06:00Z">
                <w:pPr>
                  <w:spacing w:line="360" w:lineRule="auto"/>
                </w:pPr>
              </w:pPrChange>
            </w:pPr>
            <w:proofErr w:type="spellStart"/>
            <w:ins w:id="1899" w:author="ilham.nur@office.ui.ac.id [2]" w:date="2023-01-25T20:49:00Z">
              <w:r w:rsidRPr="00C9736D">
                <w:rPr>
                  <w:b/>
                  <w:bCs/>
                  <w:rPrChange w:id="1900" w:author="ilham.nur@office.ui.ac.id [2]" w:date="2023-01-25T20:50:00Z">
                    <w:rPr/>
                  </w:rPrChange>
                </w:rPr>
                <w:t>Detil</w:t>
              </w:r>
            </w:ins>
            <w:proofErr w:type="spellEnd"/>
            <w:ins w:id="1901" w:author="ilham.nur@office.ui.ac.id [2]" w:date="2023-01-25T20:50:00Z">
              <w:r w:rsidRPr="00C9736D">
                <w:rPr>
                  <w:b/>
                  <w:bCs/>
                  <w:rPrChange w:id="1902" w:author="ilham.nur@office.ui.ac.id [2]" w:date="2023-01-25T20:50:00Z">
                    <w:rPr/>
                  </w:rPrChange>
                </w:rPr>
                <w:t xml:space="preserve"> </w:t>
              </w:r>
              <w:proofErr w:type="spellStart"/>
              <w:r w:rsidRPr="00C9736D">
                <w:rPr>
                  <w:b/>
                  <w:bCs/>
                  <w:rPrChange w:id="1903" w:author="ilham.nur@office.ui.ac.id [2]" w:date="2023-01-25T20:50:00Z">
                    <w:rPr/>
                  </w:rPrChange>
                </w:rPr>
                <w:t>Pengalaman</w:t>
              </w:r>
            </w:ins>
            <w:proofErr w:type="spellEnd"/>
          </w:p>
        </w:tc>
      </w:tr>
      <w:tr w:rsidR="00C9736D" w14:paraId="15E03B88" w14:textId="77777777" w:rsidTr="004E7501">
        <w:trPr>
          <w:ins w:id="1904" w:author="ilham.nur@office.ui.ac.id [2]" w:date="2023-01-25T20:50:00Z"/>
          <w:trPrChange w:id="1905" w:author="ilham.nur@office.ui.ac.id [2]" w:date="2023-01-25T20:53:00Z">
            <w:trPr>
              <w:gridBefore w:val="2"/>
            </w:trPr>
          </w:trPrChange>
        </w:trPr>
        <w:tc>
          <w:tcPr>
            <w:tcW w:w="693" w:type="dxa"/>
            <w:tcPrChange w:id="1906" w:author="ilham.nur@office.ui.ac.id [2]" w:date="2023-01-25T20:53:00Z">
              <w:tcPr>
                <w:tcW w:w="693" w:type="dxa"/>
              </w:tcPr>
            </w:tcPrChange>
          </w:tcPr>
          <w:p w14:paraId="1DBA21C3" w14:textId="5E63B953" w:rsidR="00C9736D" w:rsidRDefault="00C9736D">
            <w:pPr>
              <w:keepNext/>
              <w:spacing w:line="360" w:lineRule="auto"/>
              <w:rPr>
                <w:ins w:id="1907" w:author="ilham.nur@office.ui.ac.id [2]" w:date="2023-01-25T20:50:00Z"/>
              </w:rPr>
              <w:pPrChange w:id="1908" w:author="ilham.nur@office.ui.ac.id [2]" w:date="2023-01-25T21:06:00Z">
                <w:pPr>
                  <w:spacing w:line="360" w:lineRule="auto"/>
                </w:pPr>
              </w:pPrChange>
            </w:pPr>
            <w:ins w:id="1909" w:author="ilham.nur@office.ui.ac.id [2]" w:date="2023-01-25T20:50:00Z">
              <w:r>
                <w:t>1</w:t>
              </w:r>
            </w:ins>
          </w:p>
        </w:tc>
        <w:tc>
          <w:tcPr>
            <w:tcW w:w="2551" w:type="dxa"/>
            <w:tcPrChange w:id="1910" w:author="ilham.nur@office.ui.ac.id [2]" w:date="2023-01-25T20:53:00Z">
              <w:tcPr>
                <w:tcW w:w="2551" w:type="dxa"/>
                <w:gridSpan w:val="2"/>
              </w:tcPr>
            </w:tcPrChange>
          </w:tcPr>
          <w:p w14:paraId="08ADF2AF" w14:textId="5756E77F" w:rsidR="00C9736D" w:rsidRPr="00C47619" w:rsidRDefault="00C9736D">
            <w:pPr>
              <w:keepNext/>
              <w:spacing w:line="360" w:lineRule="auto"/>
              <w:rPr>
                <w:ins w:id="1911" w:author="ilham.nur@office.ui.ac.id [2]" w:date="2023-01-25T20:50:00Z"/>
                <w:i/>
                <w:iCs/>
                <w:rPrChange w:id="1912" w:author="ilham.nur@office.ui.ac.id [2]" w:date="2023-01-25T20:59:00Z">
                  <w:rPr>
                    <w:ins w:id="1913" w:author="ilham.nur@office.ui.ac.id [2]" w:date="2023-01-25T20:50:00Z"/>
                  </w:rPr>
                </w:rPrChange>
              </w:rPr>
              <w:pPrChange w:id="1914" w:author="ilham.nur@office.ui.ac.id [2]" w:date="2023-01-25T21:06:00Z">
                <w:pPr>
                  <w:spacing w:line="360" w:lineRule="auto"/>
                </w:pPr>
              </w:pPrChange>
            </w:pPr>
            <w:ins w:id="1915" w:author="ilham.nur@office.ui.ac.id [2]" w:date="2023-01-25T20:50:00Z">
              <w:r w:rsidRPr="00C47619">
                <w:rPr>
                  <w:i/>
                  <w:iCs/>
                  <w:rPrChange w:id="1916" w:author="ilham.nur@office.ui.ac.id [2]" w:date="2023-01-25T20:59:00Z">
                    <w:rPr/>
                  </w:rPrChange>
                </w:rPr>
                <w:t>Head of Project Management</w:t>
              </w:r>
            </w:ins>
          </w:p>
        </w:tc>
        <w:tc>
          <w:tcPr>
            <w:tcW w:w="4548" w:type="dxa"/>
            <w:tcPrChange w:id="1917" w:author="ilham.nur@office.ui.ac.id [2]" w:date="2023-01-25T20:53:00Z">
              <w:tcPr>
                <w:tcW w:w="2586" w:type="dxa"/>
                <w:gridSpan w:val="2"/>
              </w:tcPr>
            </w:tcPrChange>
          </w:tcPr>
          <w:p w14:paraId="6893C714" w14:textId="77777777" w:rsidR="00C9736D" w:rsidRDefault="004E7501">
            <w:pPr>
              <w:pStyle w:val="ListParagraph"/>
              <w:keepNext/>
              <w:numPr>
                <w:ilvl w:val="0"/>
                <w:numId w:val="39"/>
              </w:numPr>
              <w:spacing w:line="360" w:lineRule="auto"/>
              <w:rPr>
                <w:ins w:id="1918" w:author="ilham.nur@office.ui.ac.id [2]" w:date="2023-01-25T20:54:00Z"/>
              </w:rPr>
              <w:pPrChange w:id="1919" w:author="ilham.nur@office.ui.ac.id [2]" w:date="2023-01-25T21:06:00Z">
                <w:pPr>
                  <w:pStyle w:val="ListParagraph"/>
                  <w:numPr>
                    <w:numId w:val="39"/>
                  </w:numPr>
                  <w:spacing w:line="360" w:lineRule="auto"/>
                  <w:ind w:hanging="360"/>
                </w:pPr>
              </w:pPrChange>
            </w:pPr>
            <w:ins w:id="1920" w:author="ilham.nur@office.ui.ac.id [2]" w:date="2023-01-25T20:53:00Z">
              <w:r>
                <w:t xml:space="preserve">10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bidang</w:t>
              </w:r>
              <w:proofErr w:type="spellEnd"/>
              <w:r>
                <w:t xml:space="preserve"> </w:t>
              </w:r>
            </w:ins>
            <w:ins w:id="1921" w:author="ilham.nur@office.ui.ac.id [2]" w:date="2023-01-25T20:54:00Z">
              <w:r>
                <w:t xml:space="preserve">IT dan </w:t>
              </w:r>
              <w:proofErr w:type="spellStart"/>
              <w:r>
                <w:t>Pembayaran</w:t>
              </w:r>
              <w:proofErr w:type="spellEnd"/>
              <w:r>
                <w:t xml:space="preserve"> Digital</w:t>
              </w:r>
            </w:ins>
          </w:p>
          <w:p w14:paraId="1443E9EF" w14:textId="65CDF878" w:rsidR="004E7501" w:rsidRDefault="004E7501">
            <w:pPr>
              <w:pStyle w:val="ListParagraph"/>
              <w:keepNext/>
              <w:numPr>
                <w:ilvl w:val="0"/>
                <w:numId w:val="39"/>
              </w:numPr>
              <w:spacing w:line="360" w:lineRule="auto"/>
              <w:rPr>
                <w:ins w:id="1922" w:author="ilham.nur@office.ui.ac.id [2]" w:date="2023-01-25T20:50:00Z"/>
              </w:rPr>
              <w:pPrChange w:id="1923" w:author="ilham.nur@office.ui.ac.id [2]" w:date="2023-01-25T21:06:00Z">
                <w:pPr>
                  <w:spacing w:line="360" w:lineRule="auto"/>
                </w:pPr>
              </w:pPrChange>
            </w:pPr>
            <w:proofErr w:type="spellStart"/>
            <w:ins w:id="1924" w:author="ilham.nur@office.ui.ac.id [2]" w:date="2023-01-25T20:54:00Z">
              <w:r>
                <w:t>Ser</w:t>
              </w:r>
            </w:ins>
            <w:ins w:id="1925" w:author="ilham.nur@office.ui.ac.id [2]" w:date="2023-01-25T20:55:00Z">
              <w:r w:rsidR="007F76D2">
                <w:t>tifikasi</w:t>
              </w:r>
              <w:proofErr w:type="spellEnd"/>
              <w:r w:rsidR="007F76D2">
                <w:t xml:space="preserve"> </w:t>
              </w:r>
              <w:r w:rsidR="007F76D2">
                <w:rPr>
                  <w:i/>
                  <w:iCs/>
                </w:rPr>
                <w:t>Scrum Master Certified</w:t>
              </w:r>
              <w:r w:rsidR="00227951">
                <w:rPr>
                  <w:i/>
                  <w:iCs/>
                </w:rPr>
                <w:t xml:space="preserve"> </w:t>
              </w:r>
            </w:ins>
            <w:ins w:id="1926" w:author="ilham.nur@office.ui.ac.id [2]" w:date="2023-01-25T20:56:00Z">
              <w:r w:rsidR="00227951">
                <w:t xml:space="preserve">(SMC) </w:t>
              </w:r>
            </w:ins>
            <w:ins w:id="1927" w:author="ilham.nur@office.ui.ac.id [2]" w:date="2023-01-25T20:55:00Z">
              <w:r w:rsidR="00227951">
                <w:t xml:space="preserve">dan </w:t>
              </w:r>
              <w:r w:rsidR="00227951">
                <w:rPr>
                  <w:i/>
                  <w:iCs/>
                </w:rPr>
                <w:t>Project M</w:t>
              </w:r>
            </w:ins>
            <w:ins w:id="1928" w:author="ilham.nur@office.ui.ac.id [2]" w:date="2023-01-25T20:56:00Z">
              <w:r w:rsidR="00227951">
                <w:rPr>
                  <w:i/>
                  <w:iCs/>
                </w:rPr>
                <w:t xml:space="preserve">anagement Professional </w:t>
              </w:r>
              <w:r w:rsidR="00227951">
                <w:t>(PMP)</w:t>
              </w:r>
            </w:ins>
          </w:p>
        </w:tc>
      </w:tr>
      <w:tr w:rsidR="00C9736D" w14:paraId="10174B45" w14:textId="77777777" w:rsidTr="004E7501">
        <w:tblPrEx>
          <w:tblPrExChange w:id="1929" w:author="ilham.nur@office.ui.ac.id [2]" w:date="2023-01-25T20:53:00Z">
            <w:tblPrEx>
              <w:jc w:val="center"/>
              <w:tblInd w:w="0" w:type="dxa"/>
            </w:tblPrEx>
          </w:tblPrExChange>
        </w:tblPrEx>
        <w:trPr>
          <w:ins w:id="1930" w:author="ilham.nur@office.ui.ac.id [2]" w:date="2023-01-25T20:50:00Z"/>
          <w:trPrChange w:id="1931" w:author="ilham.nur@office.ui.ac.id [2]" w:date="2023-01-25T20:53:00Z">
            <w:trPr>
              <w:gridAfter w:val="0"/>
              <w:jc w:val="center"/>
            </w:trPr>
          </w:trPrChange>
        </w:trPr>
        <w:tc>
          <w:tcPr>
            <w:tcW w:w="693" w:type="dxa"/>
            <w:tcPrChange w:id="1932" w:author="ilham.nur@office.ui.ac.id [2]" w:date="2023-01-25T20:53:00Z">
              <w:tcPr>
                <w:tcW w:w="693" w:type="dxa"/>
              </w:tcPr>
            </w:tcPrChange>
          </w:tcPr>
          <w:p w14:paraId="26B05B3D" w14:textId="1967884B" w:rsidR="00C9736D" w:rsidRDefault="00C9736D">
            <w:pPr>
              <w:keepNext/>
              <w:spacing w:line="360" w:lineRule="auto"/>
              <w:rPr>
                <w:ins w:id="1933" w:author="ilham.nur@office.ui.ac.id [2]" w:date="2023-01-25T20:50:00Z"/>
              </w:rPr>
              <w:pPrChange w:id="1934" w:author="ilham.nur@office.ui.ac.id [2]" w:date="2023-01-25T21:06:00Z">
                <w:pPr>
                  <w:spacing w:line="360" w:lineRule="auto"/>
                </w:pPr>
              </w:pPrChange>
            </w:pPr>
            <w:ins w:id="1935" w:author="ilham.nur@office.ui.ac.id [2]" w:date="2023-01-25T20:50:00Z">
              <w:r>
                <w:t>2</w:t>
              </w:r>
            </w:ins>
          </w:p>
        </w:tc>
        <w:tc>
          <w:tcPr>
            <w:tcW w:w="2551" w:type="dxa"/>
            <w:tcPrChange w:id="1936" w:author="ilham.nur@office.ui.ac.id [2]" w:date="2023-01-25T20:53:00Z">
              <w:tcPr>
                <w:tcW w:w="2551" w:type="dxa"/>
                <w:gridSpan w:val="3"/>
              </w:tcPr>
            </w:tcPrChange>
          </w:tcPr>
          <w:p w14:paraId="56A8F35F" w14:textId="77713050" w:rsidR="00C9736D" w:rsidRPr="00C47619" w:rsidRDefault="00C9736D">
            <w:pPr>
              <w:keepNext/>
              <w:spacing w:line="360" w:lineRule="auto"/>
              <w:rPr>
                <w:ins w:id="1937" w:author="ilham.nur@office.ui.ac.id [2]" w:date="2023-01-25T20:50:00Z"/>
                <w:i/>
                <w:iCs/>
                <w:rPrChange w:id="1938" w:author="ilham.nur@office.ui.ac.id [2]" w:date="2023-01-25T20:59:00Z">
                  <w:rPr>
                    <w:ins w:id="1939" w:author="ilham.nur@office.ui.ac.id [2]" w:date="2023-01-25T20:50:00Z"/>
                  </w:rPr>
                </w:rPrChange>
              </w:rPr>
              <w:pPrChange w:id="1940" w:author="ilham.nur@office.ui.ac.id [2]" w:date="2023-01-25T21:06:00Z">
                <w:pPr>
                  <w:spacing w:line="360" w:lineRule="auto"/>
                </w:pPr>
              </w:pPrChange>
            </w:pPr>
            <w:ins w:id="1941" w:author="ilham.nur@office.ui.ac.id [2]" w:date="2023-01-25T20:50:00Z">
              <w:r w:rsidRPr="00C47619">
                <w:rPr>
                  <w:i/>
                  <w:iCs/>
                  <w:rPrChange w:id="1942" w:author="ilham.nur@office.ui.ac.id [2]" w:date="2023-01-25T20:59:00Z">
                    <w:rPr/>
                  </w:rPrChange>
                </w:rPr>
                <w:t>Head of Product Man</w:t>
              </w:r>
              <w:r w:rsidR="005C4FD3" w:rsidRPr="00C47619">
                <w:rPr>
                  <w:i/>
                  <w:iCs/>
                  <w:rPrChange w:id="1943" w:author="ilham.nur@office.ui.ac.id [2]" w:date="2023-01-25T20:59:00Z">
                    <w:rPr/>
                  </w:rPrChange>
                </w:rPr>
                <w:t>agement</w:t>
              </w:r>
            </w:ins>
          </w:p>
        </w:tc>
        <w:tc>
          <w:tcPr>
            <w:tcW w:w="4548" w:type="dxa"/>
            <w:tcPrChange w:id="1944" w:author="ilham.nur@office.ui.ac.id [2]" w:date="2023-01-25T20:53:00Z">
              <w:tcPr>
                <w:tcW w:w="2586" w:type="dxa"/>
                <w:gridSpan w:val="2"/>
              </w:tcPr>
            </w:tcPrChange>
          </w:tcPr>
          <w:p w14:paraId="32F8746F" w14:textId="77777777" w:rsidR="00C9736D" w:rsidRDefault="00952DA9">
            <w:pPr>
              <w:pStyle w:val="ListParagraph"/>
              <w:keepNext/>
              <w:numPr>
                <w:ilvl w:val="0"/>
                <w:numId w:val="40"/>
              </w:numPr>
              <w:spacing w:line="360" w:lineRule="auto"/>
              <w:rPr>
                <w:ins w:id="1945" w:author="ilham.nur@office.ui.ac.id [2]" w:date="2023-01-25T20:56:00Z"/>
              </w:rPr>
              <w:pPrChange w:id="1946" w:author="ilham.nur@office.ui.ac.id [2]" w:date="2023-01-25T21:06:00Z">
                <w:pPr>
                  <w:pStyle w:val="ListParagraph"/>
                  <w:numPr>
                    <w:numId w:val="40"/>
                  </w:numPr>
                  <w:spacing w:line="360" w:lineRule="auto"/>
                  <w:ind w:hanging="360"/>
                </w:pPr>
              </w:pPrChange>
            </w:pPr>
            <w:ins w:id="1947" w:author="ilham.nur@office.ui.ac.id [2]" w:date="2023-01-25T20:56:00Z">
              <w:r>
                <w:t xml:space="preserve">11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perusahaan</w:t>
              </w:r>
              <w:proofErr w:type="spellEnd"/>
              <w:r>
                <w:t xml:space="preserve"> BUMN yang </w:t>
              </w:r>
              <w:proofErr w:type="spellStart"/>
              <w:r>
                <w:t>menangani</w:t>
              </w:r>
              <w:proofErr w:type="spellEnd"/>
              <w:r>
                <w:t xml:space="preserve"> </w:t>
              </w:r>
              <w:proofErr w:type="spellStart"/>
              <w:r>
                <w:t>bidang</w:t>
              </w:r>
              <w:proofErr w:type="spellEnd"/>
              <w:r>
                <w:t xml:space="preserve"> IT dan </w:t>
              </w:r>
              <w:proofErr w:type="spellStart"/>
              <w:r>
                <w:t>pembayaran</w:t>
              </w:r>
              <w:proofErr w:type="spellEnd"/>
              <w:r>
                <w:t xml:space="preserve"> digital</w:t>
              </w:r>
            </w:ins>
          </w:p>
          <w:p w14:paraId="5599500F" w14:textId="77777777" w:rsidR="00952DA9" w:rsidRDefault="009964B8">
            <w:pPr>
              <w:pStyle w:val="ListParagraph"/>
              <w:keepNext/>
              <w:numPr>
                <w:ilvl w:val="0"/>
                <w:numId w:val="40"/>
              </w:numPr>
              <w:spacing w:line="360" w:lineRule="auto"/>
              <w:rPr>
                <w:ins w:id="1948" w:author="ilham.nur@office.ui.ac.id [2]" w:date="2023-01-25T20:58:00Z"/>
              </w:rPr>
              <w:pPrChange w:id="1949" w:author="ilham.nur@office.ui.ac.id [2]" w:date="2023-01-25T21:06:00Z">
                <w:pPr>
                  <w:pStyle w:val="ListParagraph"/>
                  <w:numPr>
                    <w:numId w:val="40"/>
                  </w:numPr>
                  <w:spacing w:line="360" w:lineRule="auto"/>
                  <w:ind w:hanging="360"/>
                </w:pPr>
              </w:pPrChange>
            </w:pPr>
            <w:ins w:id="1950" w:author="ilham.nur@office.ui.ac.id [2]" w:date="2023-01-25T20:57:00Z">
              <w:r>
                <w:t xml:space="preserve">4 </w:t>
              </w:r>
              <w:proofErr w:type="spellStart"/>
              <w:r>
                <w:t>Tahun</w:t>
              </w:r>
              <w:proofErr w:type="spellEnd"/>
              <w:r>
                <w:t xml:space="preserve"> </w:t>
              </w:r>
              <w:proofErr w:type="spellStart"/>
              <w:r>
                <w:t>memegang</w:t>
              </w:r>
              <w:proofErr w:type="spellEnd"/>
              <w:r>
                <w:t xml:space="preserve"> </w:t>
              </w:r>
              <w:proofErr w:type="spellStart"/>
              <w:r>
                <w:t>proyek</w:t>
              </w:r>
              <w:proofErr w:type="spellEnd"/>
              <w:r>
                <w:t xml:space="preserve"> </w:t>
              </w:r>
              <w:proofErr w:type="spellStart"/>
              <w:r>
                <w:t>strategis</w:t>
              </w:r>
              <w:proofErr w:type="spellEnd"/>
              <w:r>
                <w:t xml:space="preserve"> </w:t>
              </w:r>
            </w:ins>
            <w:proofErr w:type="spellStart"/>
            <w:ins w:id="1951" w:author="ilham.nur@office.ui.ac.id [2]" w:date="2023-01-25T20:58:00Z">
              <w:r w:rsidR="006B1707">
                <w:t>perusahaan</w:t>
              </w:r>
              <w:proofErr w:type="spellEnd"/>
              <w:r w:rsidR="006B1707">
                <w:t xml:space="preserve"> BUMN</w:t>
              </w:r>
            </w:ins>
          </w:p>
          <w:p w14:paraId="2A8D76E7" w14:textId="3F512828" w:rsidR="00D40E7B" w:rsidRDefault="00D40E7B">
            <w:pPr>
              <w:pStyle w:val="ListParagraph"/>
              <w:keepNext/>
              <w:numPr>
                <w:ilvl w:val="0"/>
                <w:numId w:val="40"/>
              </w:numPr>
              <w:spacing w:line="360" w:lineRule="auto"/>
              <w:rPr>
                <w:ins w:id="1952" w:author="ilham.nur@office.ui.ac.id [2]" w:date="2023-01-25T20:50:00Z"/>
              </w:rPr>
              <w:pPrChange w:id="1953" w:author="ilham.nur@office.ui.ac.id [2]" w:date="2023-01-25T21:06:00Z">
                <w:pPr>
                  <w:spacing w:line="360" w:lineRule="auto"/>
                </w:pPr>
              </w:pPrChange>
            </w:pPr>
            <w:ins w:id="1954" w:author="ilham.nur@office.ui.ac.id [2]" w:date="2023-01-25T20:58:00Z">
              <w:r>
                <w:t>1</w:t>
              </w:r>
              <w:r w:rsidRPr="00D40E7B">
                <w:rPr>
                  <w:vertAlign w:val="superscript"/>
                  <w:rPrChange w:id="1955" w:author="ilham.nur@office.ui.ac.id [2]" w:date="2023-01-25T20:58:00Z">
                    <w:rPr/>
                  </w:rPrChange>
                </w:rPr>
                <w:t>st</w:t>
              </w:r>
              <w:r>
                <w:t xml:space="preserve"> Best Employee PT </w:t>
              </w:r>
            </w:ins>
            <w:proofErr w:type="spellStart"/>
            <w:ins w:id="1956" w:author="ilham.nur@office.ui.ac.id" w:date="2023-02-02T22:45:00Z">
              <w:r w:rsidR="00303105">
                <w:t>Pembayaran</w:t>
              </w:r>
              <w:proofErr w:type="spellEnd"/>
              <w:r w:rsidR="00303105">
                <w:t xml:space="preserve"> Digital Indonesia</w:t>
              </w:r>
            </w:ins>
            <w:ins w:id="1957" w:author="ilham.nur@office.ui.ac.id [2]" w:date="2023-01-25T20:58:00Z">
              <w:del w:id="1958" w:author="ilham.nur@office.ui.ac.id" w:date="2023-02-02T22:45:00Z">
                <w:r w:rsidDel="00303105">
                  <w:delText>X</w:delText>
                </w:r>
              </w:del>
              <w:r>
                <w:t xml:space="preserve"> </w:t>
              </w:r>
              <w:proofErr w:type="spellStart"/>
              <w:r>
                <w:t>Periode</w:t>
              </w:r>
              <w:proofErr w:type="spellEnd"/>
              <w:r>
                <w:t xml:space="preserve"> 2021-2022</w:t>
              </w:r>
            </w:ins>
          </w:p>
        </w:tc>
      </w:tr>
      <w:tr w:rsidR="005C4FD3" w14:paraId="4A4237F8" w14:textId="77777777" w:rsidTr="004E7501">
        <w:tblPrEx>
          <w:tblPrExChange w:id="1959" w:author="ilham.nur@office.ui.ac.id [2]" w:date="2023-01-25T20:53:00Z">
            <w:tblPrEx>
              <w:jc w:val="center"/>
              <w:tblInd w:w="0" w:type="dxa"/>
            </w:tblPrEx>
          </w:tblPrExChange>
        </w:tblPrEx>
        <w:trPr>
          <w:ins w:id="1960" w:author="ilham.nur@office.ui.ac.id [2]" w:date="2023-01-25T20:50:00Z"/>
          <w:trPrChange w:id="1961" w:author="ilham.nur@office.ui.ac.id [2]" w:date="2023-01-25T20:53:00Z">
            <w:trPr>
              <w:gridAfter w:val="0"/>
              <w:jc w:val="center"/>
            </w:trPr>
          </w:trPrChange>
        </w:trPr>
        <w:tc>
          <w:tcPr>
            <w:tcW w:w="693" w:type="dxa"/>
            <w:tcPrChange w:id="1962" w:author="ilham.nur@office.ui.ac.id [2]" w:date="2023-01-25T20:53:00Z">
              <w:tcPr>
                <w:tcW w:w="693" w:type="dxa"/>
              </w:tcPr>
            </w:tcPrChange>
          </w:tcPr>
          <w:p w14:paraId="4B8D2A46" w14:textId="6C175CB6" w:rsidR="005C4FD3" w:rsidRDefault="005C4FD3">
            <w:pPr>
              <w:keepNext/>
              <w:spacing w:line="360" w:lineRule="auto"/>
              <w:rPr>
                <w:ins w:id="1963" w:author="ilham.nur@office.ui.ac.id [2]" w:date="2023-01-25T20:50:00Z"/>
              </w:rPr>
              <w:pPrChange w:id="1964" w:author="ilham.nur@office.ui.ac.id [2]" w:date="2023-01-25T21:06:00Z">
                <w:pPr>
                  <w:spacing w:line="360" w:lineRule="auto"/>
                </w:pPr>
              </w:pPrChange>
            </w:pPr>
            <w:ins w:id="1965" w:author="ilham.nur@office.ui.ac.id [2]" w:date="2023-01-25T20:51:00Z">
              <w:r>
                <w:t>3</w:t>
              </w:r>
            </w:ins>
          </w:p>
        </w:tc>
        <w:tc>
          <w:tcPr>
            <w:tcW w:w="2551" w:type="dxa"/>
            <w:tcPrChange w:id="1966" w:author="ilham.nur@office.ui.ac.id [2]" w:date="2023-01-25T20:53:00Z">
              <w:tcPr>
                <w:tcW w:w="2551" w:type="dxa"/>
                <w:gridSpan w:val="3"/>
              </w:tcPr>
            </w:tcPrChange>
          </w:tcPr>
          <w:p w14:paraId="019B95E7" w14:textId="09D2955E" w:rsidR="005C4FD3" w:rsidRPr="00C47619" w:rsidRDefault="005C4FD3">
            <w:pPr>
              <w:keepNext/>
              <w:spacing w:line="360" w:lineRule="auto"/>
              <w:rPr>
                <w:ins w:id="1967" w:author="ilham.nur@office.ui.ac.id [2]" w:date="2023-01-25T20:50:00Z"/>
                <w:i/>
                <w:iCs/>
                <w:rPrChange w:id="1968" w:author="ilham.nur@office.ui.ac.id [2]" w:date="2023-01-25T20:59:00Z">
                  <w:rPr>
                    <w:ins w:id="1969" w:author="ilham.nur@office.ui.ac.id [2]" w:date="2023-01-25T20:50:00Z"/>
                  </w:rPr>
                </w:rPrChange>
              </w:rPr>
              <w:pPrChange w:id="1970" w:author="ilham.nur@office.ui.ac.id [2]" w:date="2023-01-25T21:06:00Z">
                <w:pPr>
                  <w:spacing w:line="360" w:lineRule="auto"/>
                </w:pPr>
              </w:pPrChange>
            </w:pPr>
            <w:ins w:id="1971" w:author="ilham.nur@office.ui.ac.id [2]" w:date="2023-01-25T20:51:00Z">
              <w:r w:rsidRPr="00C47619">
                <w:rPr>
                  <w:i/>
                  <w:iCs/>
                  <w:rPrChange w:id="1972" w:author="ilham.nur@office.ui.ac.id [2]" w:date="2023-01-25T20:59:00Z">
                    <w:rPr/>
                  </w:rPrChange>
                </w:rPr>
                <w:t>Head of Solution Development</w:t>
              </w:r>
            </w:ins>
          </w:p>
        </w:tc>
        <w:tc>
          <w:tcPr>
            <w:tcW w:w="4548" w:type="dxa"/>
            <w:tcPrChange w:id="1973" w:author="ilham.nur@office.ui.ac.id [2]" w:date="2023-01-25T20:53:00Z">
              <w:tcPr>
                <w:tcW w:w="2586" w:type="dxa"/>
                <w:gridSpan w:val="2"/>
              </w:tcPr>
            </w:tcPrChange>
          </w:tcPr>
          <w:p w14:paraId="5A923B94" w14:textId="77777777" w:rsidR="005C4FD3" w:rsidRDefault="00397635">
            <w:pPr>
              <w:pStyle w:val="ListParagraph"/>
              <w:keepNext/>
              <w:numPr>
                <w:ilvl w:val="0"/>
                <w:numId w:val="42"/>
              </w:numPr>
              <w:spacing w:line="360" w:lineRule="auto"/>
              <w:rPr>
                <w:ins w:id="1974" w:author="ilham.nur@office.ui.ac.id [2]" w:date="2023-01-25T21:05:00Z"/>
              </w:rPr>
              <w:pPrChange w:id="1975" w:author="ilham.nur@office.ui.ac.id [2]" w:date="2023-01-25T21:06:00Z">
                <w:pPr>
                  <w:pStyle w:val="ListParagraph"/>
                  <w:numPr>
                    <w:numId w:val="42"/>
                  </w:numPr>
                  <w:spacing w:line="360" w:lineRule="auto"/>
                  <w:ind w:hanging="360"/>
                </w:pPr>
              </w:pPrChange>
            </w:pPr>
            <w:ins w:id="1976" w:author="ilham.nur@office.ui.ac.id [2]" w:date="2023-01-25T21:04:00Z">
              <w:r>
                <w:t xml:space="preserve">9 </w:t>
              </w:r>
              <w:proofErr w:type="spellStart"/>
              <w:r>
                <w:t>Tahun</w:t>
              </w:r>
              <w:proofErr w:type="spellEnd"/>
              <w:r>
                <w:t xml:space="preserve"> </w:t>
              </w:r>
              <w:proofErr w:type="spellStart"/>
              <w:r>
                <w:t>pengalaman</w:t>
              </w:r>
              <w:proofErr w:type="spellEnd"/>
              <w:r>
                <w:t xml:space="preserve"> </w:t>
              </w:r>
              <w:proofErr w:type="spellStart"/>
              <w:r>
                <w:t>kerja</w:t>
              </w:r>
              <w:proofErr w:type="spellEnd"/>
              <w:r>
                <w:t xml:space="preserve"> pada </w:t>
              </w:r>
              <w:proofErr w:type="spellStart"/>
              <w:r>
                <w:t>perusahaan</w:t>
              </w:r>
              <w:proofErr w:type="spellEnd"/>
              <w:r>
                <w:t xml:space="preserve"> BU</w:t>
              </w:r>
            </w:ins>
            <w:ins w:id="1977" w:author="ilham.nur@office.ui.ac.id [2]" w:date="2023-01-25T21:05:00Z">
              <w:r>
                <w:t xml:space="preserve">MN yang </w:t>
              </w:r>
              <w:proofErr w:type="spellStart"/>
              <w:r>
                <w:t>menangani</w:t>
              </w:r>
              <w:proofErr w:type="spellEnd"/>
              <w:r>
                <w:t xml:space="preserve"> </w:t>
              </w:r>
              <w:proofErr w:type="spellStart"/>
              <w:r>
                <w:t>bidang</w:t>
              </w:r>
              <w:proofErr w:type="spellEnd"/>
              <w:r>
                <w:t xml:space="preserve"> IT dan </w:t>
              </w:r>
              <w:proofErr w:type="spellStart"/>
              <w:r>
                <w:t>pembayaran</w:t>
              </w:r>
              <w:proofErr w:type="spellEnd"/>
              <w:r>
                <w:t xml:space="preserve"> digital</w:t>
              </w:r>
            </w:ins>
          </w:p>
          <w:p w14:paraId="48D2638F" w14:textId="4B8FBB35" w:rsidR="00397635" w:rsidRDefault="00C934BA">
            <w:pPr>
              <w:pStyle w:val="ListParagraph"/>
              <w:keepNext/>
              <w:numPr>
                <w:ilvl w:val="0"/>
                <w:numId w:val="42"/>
              </w:numPr>
              <w:spacing w:line="360" w:lineRule="auto"/>
              <w:rPr>
                <w:ins w:id="1978" w:author="ilham.nur@office.ui.ac.id [2]" w:date="2023-01-25T20:50:00Z"/>
              </w:rPr>
              <w:pPrChange w:id="1979" w:author="ilham.nur@office.ui.ac.id [2]" w:date="2023-01-25T21:06:00Z">
                <w:pPr>
                  <w:spacing w:line="360" w:lineRule="auto"/>
                </w:pPr>
              </w:pPrChange>
            </w:pPr>
            <w:ins w:id="1980" w:author="ilham.nur@office.ui.ac.id [2]" w:date="2023-01-25T21:05:00Z">
              <w:r>
                <w:t xml:space="preserve">1 </w:t>
              </w:r>
              <w:proofErr w:type="spellStart"/>
              <w:r>
                <w:t>Tahun</w:t>
              </w:r>
              <w:proofErr w:type="spellEnd"/>
              <w:r>
                <w:t xml:space="preserve"> </w:t>
              </w:r>
              <w:proofErr w:type="spellStart"/>
              <w:r>
                <w:t>pengalaman</w:t>
              </w:r>
              <w:proofErr w:type="spellEnd"/>
              <w:r>
                <w:t xml:space="preserve"> </w:t>
              </w:r>
              <w:proofErr w:type="spellStart"/>
              <w:r>
                <w:t>sebagai</w:t>
              </w:r>
              <w:proofErr w:type="spellEnd"/>
              <w:r>
                <w:t xml:space="preserve"> </w:t>
              </w:r>
              <w:r>
                <w:rPr>
                  <w:i/>
                  <w:iCs/>
                </w:rPr>
                <w:t xml:space="preserve">Head of </w:t>
              </w:r>
              <w:r w:rsidR="0000696D">
                <w:rPr>
                  <w:i/>
                  <w:iCs/>
                </w:rPr>
                <w:t xml:space="preserve">ecosystem development, </w:t>
              </w:r>
              <w:r w:rsidR="0000696D">
                <w:t xml:space="preserve">dan </w:t>
              </w:r>
              <w:proofErr w:type="spellStart"/>
              <w:r w:rsidR="0000696D">
                <w:t>berhasil</w:t>
              </w:r>
              <w:proofErr w:type="spellEnd"/>
              <w:r w:rsidR="0000696D">
                <w:t xml:space="preserve"> </w:t>
              </w:r>
              <w:proofErr w:type="spellStart"/>
              <w:r w:rsidR="0000696D">
                <w:t>mem</w:t>
              </w:r>
            </w:ins>
            <w:ins w:id="1981" w:author="ilham.nur@office.ui.ac.id [2]" w:date="2023-01-25T21:06:00Z">
              <w:r w:rsidR="0000696D">
                <w:t>berikan</w:t>
              </w:r>
              <w:proofErr w:type="spellEnd"/>
              <w:r w:rsidR="0000696D">
                <w:t xml:space="preserve"> </w:t>
              </w:r>
              <w:proofErr w:type="spellStart"/>
              <w:r w:rsidR="0000696D">
                <w:t>terobosan</w:t>
              </w:r>
              <w:proofErr w:type="spellEnd"/>
              <w:r w:rsidR="0000696D">
                <w:t xml:space="preserve"> </w:t>
              </w:r>
              <w:proofErr w:type="spellStart"/>
              <w:r w:rsidR="0000696D">
                <w:t>terhadap</w:t>
              </w:r>
              <w:proofErr w:type="spellEnd"/>
              <w:r w:rsidR="0000696D">
                <w:t xml:space="preserve"> </w:t>
              </w:r>
              <w:proofErr w:type="spellStart"/>
              <w:r w:rsidR="0000696D">
                <w:t>produk</w:t>
              </w:r>
              <w:proofErr w:type="spellEnd"/>
              <w:r w:rsidR="0000696D">
                <w:t xml:space="preserve"> </w:t>
              </w:r>
              <w:r w:rsidR="00567F35" w:rsidRPr="00662964">
                <w:rPr>
                  <w:i/>
                  <w:iCs/>
                  <w:rPrChange w:id="1982" w:author="ilham.nur@office.ui.ac.id [2]" w:date="2023-01-25T21:06:00Z">
                    <w:rPr/>
                  </w:rPrChange>
                </w:rPr>
                <w:t>O</w:t>
              </w:r>
              <w:r w:rsidR="00567F35">
                <w:rPr>
                  <w:i/>
                  <w:iCs/>
                </w:rPr>
                <w:t>nline Payment Solution</w:t>
              </w:r>
            </w:ins>
          </w:p>
        </w:tc>
      </w:tr>
      <w:tr w:rsidR="005C4FD3" w14:paraId="14CD450D" w14:textId="77777777" w:rsidTr="004E7501">
        <w:tblPrEx>
          <w:tblPrExChange w:id="1983" w:author="ilham.nur@office.ui.ac.id [2]" w:date="2023-01-25T20:53:00Z">
            <w:tblPrEx>
              <w:jc w:val="center"/>
              <w:tblInd w:w="0" w:type="dxa"/>
            </w:tblPrEx>
          </w:tblPrExChange>
        </w:tblPrEx>
        <w:trPr>
          <w:ins w:id="1984" w:author="ilham.nur@office.ui.ac.id [2]" w:date="2023-01-25T20:51:00Z"/>
          <w:trPrChange w:id="1985" w:author="ilham.nur@office.ui.ac.id [2]" w:date="2023-01-25T20:53:00Z">
            <w:trPr>
              <w:gridAfter w:val="0"/>
              <w:jc w:val="center"/>
            </w:trPr>
          </w:trPrChange>
        </w:trPr>
        <w:tc>
          <w:tcPr>
            <w:tcW w:w="693" w:type="dxa"/>
            <w:tcPrChange w:id="1986" w:author="ilham.nur@office.ui.ac.id [2]" w:date="2023-01-25T20:53:00Z">
              <w:tcPr>
                <w:tcW w:w="693" w:type="dxa"/>
              </w:tcPr>
            </w:tcPrChange>
          </w:tcPr>
          <w:p w14:paraId="4CE8A9A7" w14:textId="689CBF04" w:rsidR="005C4FD3" w:rsidRDefault="005C4FD3">
            <w:pPr>
              <w:keepNext/>
              <w:spacing w:line="360" w:lineRule="auto"/>
              <w:rPr>
                <w:ins w:id="1987" w:author="ilham.nur@office.ui.ac.id [2]" w:date="2023-01-25T20:51:00Z"/>
              </w:rPr>
              <w:pPrChange w:id="1988" w:author="ilham.nur@office.ui.ac.id [2]" w:date="2023-01-25T21:06:00Z">
                <w:pPr>
                  <w:spacing w:line="360" w:lineRule="auto"/>
                </w:pPr>
              </w:pPrChange>
            </w:pPr>
            <w:ins w:id="1989" w:author="ilham.nur@office.ui.ac.id [2]" w:date="2023-01-25T20:51:00Z">
              <w:r>
                <w:t>4</w:t>
              </w:r>
            </w:ins>
          </w:p>
        </w:tc>
        <w:tc>
          <w:tcPr>
            <w:tcW w:w="2551" w:type="dxa"/>
            <w:tcPrChange w:id="1990" w:author="ilham.nur@office.ui.ac.id [2]" w:date="2023-01-25T20:53:00Z">
              <w:tcPr>
                <w:tcW w:w="2551" w:type="dxa"/>
                <w:gridSpan w:val="3"/>
              </w:tcPr>
            </w:tcPrChange>
          </w:tcPr>
          <w:p w14:paraId="14C1370C" w14:textId="7353D693" w:rsidR="005C4FD3" w:rsidRPr="00C47619" w:rsidRDefault="005C4FD3">
            <w:pPr>
              <w:keepNext/>
              <w:spacing w:line="360" w:lineRule="auto"/>
              <w:rPr>
                <w:ins w:id="1991" w:author="ilham.nur@office.ui.ac.id [2]" w:date="2023-01-25T20:51:00Z"/>
                <w:i/>
                <w:iCs/>
                <w:rPrChange w:id="1992" w:author="ilham.nur@office.ui.ac.id [2]" w:date="2023-01-25T20:59:00Z">
                  <w:rPr>
                    <w:ins w:id="1993" w:author="ilham.nur@office.ui.ac.id [2]" w:date="2023-01-25T20:51:00Z"/>
                  </w:rPr>
                </w:rPrChange>
              </w:rPr>
              <w:pPrChange w:id="1994" w:author="ilham.nur@office.ui.ac.id [2]" w:date="2023-01-25T21:06:00Z">
                <w:pPr>
                  <w:spacing w:line="360" w:lineRule="auto"/>
                </w:pPr>
              </w:pPrChange>
            </w:pPr>
            <w:ins w:id="1995" w:author="ilham.nur@office.ui.ac.id [2]" w:date="2023-01-25T20:51:00Z">
              <w:r w:rsidRPr="00C47619">
                <w:rPr>
                  <w:i/>
                  <w:iCs/>
                  <w:rPrChange w:id="1996" w:author="ilham.nur@office.ui.ac.id [2]" w:date="2023-01-25T20:59:00Z">
                    <w:rPr/>
                  </w:rPrChange>
                </w:rPr>
                <w:t>Senior Business Analyst</w:t>
              </w:r>
            </w:ins>
          </w:p>
        </w:tc>
        <w:tc>
          <w:tcPr>
            <w:tcW w:w="4548" w:type="dxa"/>
            <w:tcPrChange w:id="1997" w:author="ilham.nur@office.ui.ac.id [2]" w:date="2023-01-25T20:53:00Z">
              <w:tcPr>
                <w:tcW w:w="2586" w:type="dxa"/>
                <w:gridSpan w:val="2"/>
              </w:tcPr>
            </w:tcPrChange>
          </w:tcPr>
          <w:p w14:paraId="7D6083A3" w14:textId="09DFFD58" w:rsidR="005C4FD3" w:rsidRPr="00F37B2C" w:rsidRDefault="006D4E14">
            <w:pPr>
              <w:pStyle w:val="ListParagraph"/>
              <w:keepNext/>
              <w:numPr>
                <w:ilvl w:val="0"/>
                <w:numId w:val="41"/>
              </w:numPr>
              <w:spacing w:line="360" w:lineRule="auto"/>
              <w:rPr>
                <w:ins w:id="1998" w:author="ilham.nur@office.ui.ac.id [2]" w:date="2023-01-25T21:03:00Z"/>
                <w:rPrChange w:id="1999" w:author="ilham.nur@office.ui.ac.id [2]" w:date="2023-01-25T21:03:00Z">
                  <w:rPr>
                    <w:ins w:id="2000" w:author="ilham.nur@office.ui.ac.id [2]" w:date="2023-01-25T21:03:00Z"/>
                    <w:i/>
                    <w:iCs/>
                  </w:rPr>
                </w:rPrChange>
              </w:rPr>
              <w:pPrChange w:id="2001" w:author="ilham.nur@office.ui.ac.id [2]" w:date="2023-01-25T21:06:00Z">
                <w:pPr>
                  <w:pStyle w:val="ListParagraph"/>
                  <w:numPr>
                    <w:numId w:val="41"/>
                  </w:numPr>
                  <w:spacing w:line="360" w:lineRule="auto"/>
                  <w:ind w:hanging="360"/>
                </w:pPr>
              </w:pPrChange>
            </w:pPr>
            <w:proofErr w:type="spellStart"/>
            <w:ins w:id="2002" w:author="ilham.nur@office.ui.ac.id [2]" w:date="2023-01-25T20:59:00Z">
              <w:r>
                <w:t>Pengalaman</w:t>
              </w:r>
              <w:proofErr w:type="spellEnd"/>
              <w:r>
                <w:t xml:space="preserve"> </w:t>
              </w:r>
              <w:r w:rsidR="00C47619">
                <w:t xml:space="preserve">7 </w:t>
              </w:r>
              <w:proofErr w:type="spellStart"/>
              <w:r w:rsidR="00C47619">
                <w:t>Tahun</w:t>
              </w:r>
              <w:proofErr w:type="spellEnd"/>
              <w:r w:rsidR="00C47619">
                <w:t xml:space="preserve"> </w:t>
              </w:r>
              <w:proofErr w:type="spellStart"/>
              <w:r w:rsidR="00C47619">
                <w:t>sebagai</w:t>
              </w:r>
              <w:proofErr w:type="spellEnd"/>
              <w:r w:rsidR="00C47619">
                <w:t xml:space="preserve"> </w:t>
              </w:r>
            </w:ins>
            <w:ins w:id="2003" w:author="ilham.nur@office.ui.ac.id [2]" w:date="2023-01-25T21:00:00Z">
              <w:r w:rsidR="00877B32">
                <w:rPr>
                  <w:i/>
                  <w:iCs/>
                </w:rPr>
                <w:t xml:space="preserve">Business </w:t>
              </w:r>
            </w:ins>
            <w:ins w:id="2004" w:author="ilham.nur@office.ui.ac.id [2]" w:date="2023-01-25T21:01:00Z">
              <w:r w:rsidR="00877B32">
                <w:rPr>
                  <w:i/>
                  <w:iCs/>
                </w:rPr>
                <w:t>S</w:t>
              </w:r>
            </w:ins>
            <w:ins w:id="2005" w:author="ilham.nur@office.ui.ac.id [2]" w:date="2023-01-25T21:00:00Z">
              <w:r w:rsidR="00877B32">
                <w:rPr>
                  <w:i/>
                  <w:iCs/>
                </w:rPr>
                <w:t>olution</w:t>
              </w:r>
            </w:ins>
            <w:ins w:id="2006" w:author="ilham.nur@office.ui.ac.id [2]" w:date="2023-01-25T21:01:00Z">
              <w:r w:rsidR="002E2832">
                <w:rPr>
                  <w:i/>
                  <w:iCs/>
                </w:rPr>
                <w:t xml:space="preserve"> </w:t>
              </w:r>
              <w:r w:rsidR="002E2832">
                <w:t xml:space="preserve">dan </w:t>
              </w:r>
            </w:ins>
            <w:ins w:id="2007" w:author="ilham.nur@office.ui.ac.id [2]" w:date="2023-01-25T21:03:00Z">
              <w:r w:rsidR="00F37B2C">
                <w:rPr>
                  <w:i/>
                  <w:iCs/>
                </w:rPr>
                <w:t>Business Analyst</w:t>
              </w:r>
            </w:ins>
            <w:ins w:id="2008" w:author="ilham.nur@office.ui.ac.id [2]" w:date="2023-01-25T21:04:00Z">
              <w:r w:rsidR="007741F5">
                <w:rPr>
                  <w:i/>
                  <w:iCs/>
                </w:rPr>
                <w:t>.</w:t>
              </w:r>
            </w:ins>
          </w:p>
          <w:p w14:paraId="536996DC" w14:textId="2F0BE9B4" w:rsidR="00F37B2C" w:rsidRDefault="00F37B2C">
            <w:pPr>
              <w:pStyle w:val="ListParagraph"/>
              <w:keepNext/>
              <w:numPr>
                <w:ilvl w:val="0"/>
                <w:numId w:val="41"/>
              </w:numPr>
              <w:spacing w:line="360" w:lineRule="auto"/>
              <w:rPr>
                <w:ins w:id="2009" w:author="ilham.nur@office.ui.ac.id [2]" w:date="2023-01-25T20:51:00Z"/>
              </w:rPr>
              <w:pPrChange w:id="2010" w:author="ilham.nur@office.ui.ac.id [2]" w:date="2023-01-25T21:06:00Z">
                <w:pPr>
                  <w:spacing w:line="360" w:lineRule="auto"/>
                </w:pPr>
              </w:pPrChange>
            </w:pPr>
            <w:proofErr w:type="spellStart"/>
            <w:ins w:id="2011" w:author="ilham.nur@office.ui.ac.id [2]" w:date="2023-01-25T21:03:00Z">
              <w:r>
                <w:t>Menjadi</w:t>
              </w:r>
              <w:proofErr w:type="spellEnd"/>
              <w:r>
                <w:t xml:space="preserve"> </w:t>
              </w:r>
              <w:r w:rsidR="00F4519F">
                <w:rPr>
                  <w:i/>
                  <w:iCs/>
                </w:rPr>
                <w:t xml:space="preserve">single point </w:t>
              </w:r>
              <w:r w:rsidR="004605AE">
                <w:rPr>
                  <w:i/>
                  <w:iCs/>
                </w:rPr>
                <w:t xml:space="preserve">of contact </w:t>
              </w:r>
              <w:proofErr w:type="spellStart"/>
              <w:r w:rsidR="004605AE">
                <w:t>dalam</w:t>
              </w:r>
              <w:proofErr w:type="spellEnd"/>
              <w:r w:rsidR="004605AE">
                <w:t xml:space="preserve"> pembuatan dan </w:t>
              </w:r>
              <w:proofErr w:type="spellStart"/>
              <w:r w:rsidR="004605AE">
                <w:t>validasi</w:t>
              </w:r>
              <w:proofErr w:type="spellEnd"/>
              <w:r w:rsidR="004605AE">
                <w:t xml:space="preserve"> </w:t>
              </w:r>
            </w:ins>
            <w:proofErr w:type="spellStart"/>
            <w:ins w:id="2012" w:author="ilham.nur@office.ui.ac.id [2]" w:date="2023-01-25T21:04:00Z">
              <w:r w:rsidR="007741F5">
                <w:t>analisis</w:t>
              </w:r>
              <w:proofErr w:type="spellEnd"/>
              <w:r w:rsidR="007741F5">
                <w:t xml:space="preserve"> </w:t>
              </w:r>
              <w:proofErr w:type="spellStart"/>
              <w:r w:rsidR="007741F5">
                <w:t>kelayakan</w:t>
              </w:r>
              <w:proofErr w:type="spellEnd"/>
              <w:r w:rsidR="007741F5">
                <w:t xml:space="preserve"> </w:t>
              </w:r>
              <w:proofErr w:type="spellStart"/>
              <w:r w:rsidR="007741F5">
                <w:t>bisnis</w:t>
              </w:r>
              <w:proofErr w:type="spellEnd"/>
              <w:r w:rsidR="007741F5">
                <w:t>.</w:t>
              </w:r>
            </w:ins>
          </w:p>
        </w:tc>
      </w:tr>
    </w:tbl>
    <w:p w14:paraId="7F67C747" w14:textId="77777777" w:rsidR="0017259D" w:rsidRDefault="0017259D" w:rsidP="00C465F1">
      <w:pPr>
        <w:spacing w:line="360" w:lineRule="auto"/>
        <w:ind w:left="720"/>
        <w:rPr>
          <w:ins w:id="2013" w:author="ilham.nur@office.ui.ac.id [2]" w:date="2023-01-25T20:49:00Z"/>
        </w:rPr>
      </w:pPr>
    </w:p>
    <w:p w14:paraId="3DFBDACA" w14:textId="715C478E" w:rsidR="00C465F1" w:rsidRDefault="00C465F1" w:rsidP="00C465F1">
      <w:pPr>
        <w:spacing w:line="360" w:lineRule="auto"/>
        <w:ind w:left="720"/>
      </w:pPr>
      <w:proofErr w:type="spellStart"/>
      <w:r>
        <w:t>Sedangakan</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aryawan</w:t>
      </w:r>
      <w:proofErr w:type="spellEnd"/>
      <w:r>
        <w:t xml:space="preserve"> </w:t>
      </w:r>
      <w:proofErr w:type="spellStart"/>
      <w:r>
        <w:t>dari</w:t>
      </w:r>
      <w:proofErr w:type="spellEnd"/>
      <w:r>
        <w:t xml:space="preserve"> PT </w:t>
      </w:r>
      <w:proofErr w:type="spellStart"/>
      <w:ins w:id="2014" w:author="ilham.nur@office.ui.ac.id" w:date="2023-02-02T22:45:00Z">
        <w:r w:rsidR="00303105">
          <w:t>Pembayaran</w:t>
        </w:r>
        <w:proofErr w:type="spellEnd"/>
        <w:r w:rsidR="00303105">
          <w:t xml:space="preserve"> Digital Indonesia</w:t>
        </w:r>
      </w:ins>
      <w:del w:id="2015" w:author="ilham.nur@office.ui.ac.id" w:date="2023-02-02T22:45:00Z">
        <w:r w:rsidDel="00303105">
          <w:delText>X</w:delText>
        </w:r>
      </w:del>
      <w:r>
        <w:t xml:space="preserve"> untuk </w:t>
      </w:r>
      <w:proofErr w:type="spellStart"/>
      <w:r>
        <w:t>mengumpulkan</w:t>
      </w:r>
      <w:proofErr w:type="spellEnd"/>
      <w:r>
        <w:t xml:space="preserve"> data-data </w:t>
      </w:r>
      <w:proofErr w:type="spellStart"/>
      <w:r>
        <w:t>mengenai</w:t>
      </w:r>
      <w:proofErr w:type="spellEnd"/>
      <w:r>
        <w:t xml:space="preserve"> </w:t>
      </w:r>
      <w:proofErr w:type="spellStart"/>
      <w:r>
        <w:lastRenderedPageBreak/>
        <w:t>permasalahan</w:t>
      </w:r>
      <w:proofErr w:type="spellEnd"/>
      <w:r>
        <w:t xml:space="preserve"> </w:t>
      </w:r>
      <w:proofErr w:type="spellStart"/>
      <w:r>
        <w:t>khususnya</w:t>
      </w:r>
      <w:proofErr w:type="spellEnd"/>
      <w:r>
        <w:t xml:space="preserve"> </w:t>
      </w:r>
      <w:proofErr w:type="spellStart"/>
      <w:r>
        <w:t>manajemen</w:t>
      </w:r>
      <w:proofErr w:type="spellEnd"/>
      <w:r>
        <w:t xml:space="preserve"> </w:t>
      </w:r>
      <w:proofErr w:type="spellStart"/>
      <w:r>
        <w:t>proyek</w:t>
      </w:r>
      <w:proofErr w:type="spellEnd"/>
      <w:r>
        <w:t xml:space="preserve"> dan </w:t>
      </w:r>
      <w:proofErr w:type="spellStart"/>
      <w:r>
        <w:t>alokasi</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sedang</w:t>
      </w:r>
      <w:proofErr w:type="spellEnd"/>
      <w:r>
        <w:t xml:space="preserve"> </w:t>
      </w:r>
      <w:proofErr w:type="spellStart"/>
      <w:r>
        <w:t>berjalan</w:t>
      </w:r>
      <w:proofErr w:type="spellEnd"/>
      <w:r>
        <w:t>.</w:t>
      </w:r>
    </w:p>
    <w:p w14:paraId="6DF01E0E" w14:textId="53666A82" w:rsidR="00972366" w:rsidRDefault="00972366" w:rsidP="00AE58C4">
      <w:pPr>
        <w:pStyle w:val="Heading3"/>
        <w:spacing w:line="360" w:lineRule="auto"/>
      </w:pPr>
      <w:bookmarkStart w:id="2016" w:name="_Toc127003402"/>
      <w:proofErr w:type="spellStart"/>
      <w:r>
        <w:t>Melakukan</w:t>
      </w:r>
      <w:proofErr w:type="spellEnd"/>
      <w:r>
        <w:t xml:space="preserve"> Penyusunan </w:t>
      </w:r>
      <w:proofErr w:type="spellStart"/>
      <w:r>
        <w:t>Kuesioner</w:t>
      </w:r>
      <w:bookmarkEnd w:id="2016"/>
      <w:proofErr w:type="spellEnd"/>
    </w:p>
    <w:p w14:paraId="3A6F0184" w14:textId="405CE3C7" w:rsidR="00972366" w:rsidRDefault="00972366" w:rsidP="00741C24">
      <w:pPr>
        <w:spacing w:line="360" w:lineRule="auto"/>
        <w:ind w:left="720"/>
      </w:pPr>
      <w:proofErr w:type="spellStart"/>
      <w:r>
        <w:t>Kuesioner</w:t>
      </w:r>
      <w:proofErr w:type="spellEnd"/>
      <w:r>
        <w:t xml:space="preserve"> </w:t>
      </w:r>
      <w:proofErr w:type="spellStart"/>
      <w:r>
        <w:t>disusun</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alat</w:t>
      </w:r>
      <w:proofErr w:type="spellEnd"/>
      <w:r>
        <w:t xml:space="preserve"> untuk </w:t>
      </w:r>
      <w:proofErr w:type="spellStart"/>
      <w:r w:rsidR="00C93F03">
        <w:t>mendapatkan</w:t>
      </w:r>
      <w:proofErr w:type="spellEnd"/>
      <w:r w:rsidR="00C93F03">
        <w:t xml:space="preserve"> </w:t>
      </w:r>
      <w:proofErr w:type="spellStart"/>
      <w:r w:rsidR="00C93F03">
        <w:t>informasi</w:t>
      </w:r>
      <w:proofErr w:type="spellEnd"/>
      <w:r w:rsidR="00C93F03">
        <w:t xml:space="preserve"> </w:t>
      </w:r>
      <w:proofErr w:type="spellStart"/>
      <w:r w:rsidR="00C93F03">
        <w:t>dari</w:t>
      </w:r>
      <w:proofErr w:type="spellEnd"/>
      <w:r w:rsidR="00C93F03">
        <w:t xml:space="preserve"> </w:t>
      </w:r>
      <w:proofErr w:type="spellStart"/>
      <w:r w:rsidR="00C93F03">
        <w:t>pakar</w:t>
      </w:r>
      <w:proofErr w:type="spellEnd"/>
      <w:r w:rsidR="00C93F03">
        <w:t xml:space="preserve"> dan juga </w:t>
      </w:r>
      <w:proofErr w:type="spellStart"/>
      <w:r w:rsidR="00C93F03">
        <w:t>dari</w:t>
      </w:r>
      <w:proofErr w:type="spellEnd"/>
      <w:r w:rsidR="00C93F03">
        <w:t xml:space="preserve"> </w:t>
      </w:r>
      <w:proofErr w:type="spellStart"/>
      <w:r w:rsidR="00C93F03">
        <w:t>sumber</w:t>
      </w:r>
      <w:proofErr w:type="spellEnd"/>
      <w:r w:rsidR="00C93F03">
        <w:t xml:space="preserve"> </w:t>
      </w:r>
      <w:proofErr w:type="spellStart"/>
      <w:r w:rsidR="00C93F03">
        <w:t>daya</w:t>
      </w:r>
      <w:proofErr w:type="spellEnd"/>
      <w:r w:rsidR="00C93F03">
        <w:t xml:space="preserve"> yang </w:t>
      </w:r>
      <w:proofErr w:type="spellStart"/>
      <w:r w:rsidR="00C93F03">
        <w:t>berkecimbung</w:t>
      </w:r>
      <w:proofErr w:type="spellEnd"/>
      <w:r w:rsidR="00C93F03">
        <w:t xml:space="preserve"> </w:t>
      </w:r>
      <w:proofErr w:type="spellStart"/>
      <w:r w:rsidR="00C93F03">
        <w:t>dal</w:t>
      </w:r>
      <w:r w:rsidR="00741C24">
        <w:t>am</w:t>
      </w:r>
      <w:proofErr w:type="spellEnd"/>
      <w:r w:rsidR="00741C24">
        <w:t xml:space="preserve"> </w:t>
      </w:r>
      <w:proofErr w:type="spellStart"/>
      <w:r w:rsidR="00741C24">
        <w:t>kegiatan</w:t>
      </w:r>
      <w:proofErr w:type="spellEnd"/>
      <w:r w:rsidR="00741C24">
        <w:t xml:space="preserve"> </w:t>
      </w:r>
      <w:proofErr w:type="spellStart"/>
      <w:r w:rsidR="00741C24">
        <w:t>proyek</w:t>
      </w:r>
      <w:proofErr w:type="spellEnd"/>
      <w:r w:rsidR="00741C24">
        <w:t xml:space="preserve">. </w:t>
      </w:r>
      <w:proofErr w:type="spellStart"/>
      <w:r w:rsidR="00741C24">
        <w:t>Kuesioner</w:t>
      </w:r>
      <w:proofErr w:type="spellEnd"/>
      <w:r w:rsidR="00741C24">
        <w:t xml:space="preserve"> </w:t>
      </w:r>
      <w:proofErr w:type="spellStart"/>
      <w:r w:rsidR="00741C24">
        <w:t>disusun</w:t>
      </w:r>
      <w:proofErr w:type="spellEnd"/>
      <w:r w:rsidR="00741C24">
        <w:t xml:space="preserve"> </w:t>
      </w:r>
      <w:proofErr w:type="spellStart"/>
      <w:r w:rsidR="00741C24">
        <w:t>menjadi</w:t>
      </w:r>
      <w:proofErr w:type="spellEnd"/>
      <w:r w:rsidR="00741C24">
        <w:t xml:space="preserve"> </w:t>
      </w:r>
      <w:proofErr w:type="spellStart"/>
      <w:r w:rsidR="00741C24">
        <w:t>beberapa</w:t>
      </w:r>
      <w:proofErr w:type="spellEnd"/>
      <w:r w:rsidR="00741C24">
        <w:t xml:space="preserve"> </w:t>
      </w:r>
      <w:proofErr w:type="spellStart"/>
      <w:r w:rsidR="00741C24">
        <w:t>bagian</w:t>
      </w:r>
      <w:proofErr w:type="spellEnd"/>
      <w:r w:rsidR="00741C24">
        <w:t xml:space="preserve"> </w:t>
      </w:r>
      <w:proofErr w:type="spellStart"/>
      <w:r w:rsidR="00741C24">
        <w:t>yaitu</w:t>
      </w:r>
      <w:proofErr w:type="spellEnd"/>
      <w:r w:rsidR="00741C24">
        <w:t>:</w:t>
      </w:r>
    </w:p>
    <w:p w14:paraId="7222AC23" w14:textId="3AA96C7E" w:rsidR="00741C24" w:rsidRDefault="00741C24" w:rsidP="00741C24">
      <w:pPr>
        <w:pStyle w:val="ListParagraph"/>
        <w:numPr>
          <w:ilvl w:val="0"/>
          <w:numId w:val="28"/>
        </w:numPr>
        <w:spacing w:line="360" w:lineRule="auto"/>
      </w:pPr>
      <w:r>
        <w:t xml:space="preserve">Bagian </w:t>
      </w:r>
      <w:proofErr w:type="spellStart"/>
      <w:r w:rsidR="007F447E">
        <w:t>Umum</w:t>
      </w:r>
      <w:proofErr w:type="spellEnd"/>
    </w:p>
    <w:p w14:paraId="07FD81FC" w14:textId="79439746" w:rsidR="002B5F30" w:rsidRPr="00AE58C4" w:rsidRDefault="002B5F30" w:rsidP="00741C24">
      <w:pPr>
        <w:pStyle w:val="ListParagraph"/>
        <w:numPr>
          <w:ilvl w:val="0"/>
          <w:numId w:val="28"/>
        </w:numPr>
        <w:spacing w:line="360" w:lineRule="auto"/>
      </w:pPr>
      <w:r>
        <w:t xml:space="preserve">Bagian </w:t>
      </w:r>
      <w:r w:rsidR="007F447E">
        <w:rPr>
          <w:i/>
          <w:iCs/>
        </w:rPr>
        <w:t>Project management cases</w:t>
      </w:r>
    </w:p>
    <w:p w14:paraId="310F611A" w14:textId="4CE2BFA0" w:rsidR="007F447E" w:rsidRDefault="007F447E" w:rsidP="00741C24">
      <w:pPr>
        <w:pStyle w:val="ListParagraph"/>
        <w:numPr>
          <w:ilvl w:val="0"/>
          <w:numId w:val="28"/>
        </w:numPr>
        <w:spacing w:line="360" w:lineRule="auto"/>
      </w:pPr>
      <w:r>
        <w:t xml:space="preserve">Bagian </w:t>
      </w:r>
      <w:r w:rsidRPr="00AE58C4">
        <w:rPr>
          <w:i/>
          <w:iCs/>
        </w:rPr>
        <w:t>expert case</w:t>
      </w:r>
    </w:p>
    <w:p w14:paraId="2E8BC3AA" w14:textId="258F962F" w:rsidR="00DA6C71" w:rsidRDefault="00DA6C71" w:rsidP="00DA6C71">
      <w:pPr>
        <w:spacing w:line="360" w:lineRule="auto"/>
        <w:ind w:left="720"/>
      </w:pPr>
      <w:r>
        <w:t xml:space="preserve">Pada </w:t>
      </w:r>
      <w:proofErr w:type="spellStart"/>
      <w:r>
        <w:t>bagian</w:t>
      </w:r>
      <w:proofErr w:type="spellEnd"/>
      <w:r>
        <w:t xml:space="preserve"> </w:t>
      </w:r>
      <w:proofErr w:type="spellStart"/>
      <w:r w:rsidR="007F447E">
        <w:t>umum</w:t>
      </w:r>
      <w:proofErr w:type="spellEnd"/>
      <w:r w:rsidR="007F447E">
        <w:t xml:space="preserve">, </w:t>
      </w:r>
      <w:proofErr w:type="spellStart"/>
      <w:r w:rsidR="006C1FCC">
        <w:t>informasi</w:t>
      </w:r>
      <w:proofErr w:type="spellEnd"/>
      <w:r w:rsidR="006C1FCC">
        <w:t xml:space="preserve"> yang </w:t>
      </w:r>
      <w:proofErr w:type="spellStart"/>
      <w:r w:rsidR="006C1FCC">
        <w:t>akan</w:t>
      </w:r>
      <w:proofErr w:type="spellEnd"/>
      <w:r w:rsidR="006C1FCC">
        <w:t xml:space="preserve"> </w:t>
      </w:r>
      <w:proofErr w:type="spellStart"/>
      <w:r w:rsidR="006C1FCC">
        <w:t>diperoleh</w:t>
      </w:r>
      <w:proofErr w:type="spellEnd"/>
      <w:r w:rsidR="006C1FCC">
        <w:t xml:space="preserve"> terkait dengan:</w:t>
      </w:r>
    </w:p>
    <w:p w14:paraId="5E379E81" w14:textId="14EB996A" w:rsidR="006C1FCC" w:rsidRDefault="00751470" w:rsidP="006C1FCC">
      <w:pPr>
        <w:pStyle w:val="ListParagraph"/>
        <w:numPr>
          <w:ilvl w:val="0"/>
          <w:numId w:val="28"/>
        </w:numPr>
        <w:spacing w:line="360" w:lineRule="auto"/>
      </w:pPr>
      <w:proofErr w:type="spellStart"/>
      <w:r>
        <w:t>Penyebab</w:t>
      </w:r>
      <w:proofErr w:type="spellEnd"/>
      <w:r>
        <w:t xml:space="preserve"> </w:t>
      </w:r>
      <w:proofErr w:type="spellStart"/>
      <w:r>
        <w:t>keterlambatan</w:t>
      </w:r>
      <w:proofErr w:type="spellEnd"/>
      <w:r>
        <w:t xml:space="preserve"> </w:t>
      </w:r>
      <w:proofErr w:type="spellStart"/>
      <w:r>
        <w:t>proyek</w:t>
      </w:r>
      <w:proofErr w:type="spellEnd"/>
    </w:p>
    <w:p w14:paraId="2C76304F" w14:textId="788880AD" w:rsidR="00751470" w:rsidRDefault="000B6F77" w:rsidP="006C1FCC">
      <w:pPr>
        <w:pStyle w:val="ListParagraph"/>
        <w:numPr>
          <w:ilvl w:val="0"/>
          <w:numId w:val="28"/>
        </w:numPr>
        <w:spacing w:line="360" w:lineRule="auto"/>
      </w:pPr>
      <w:proofErr w:type="spellStart"/>
      <w:r>
        <w:t>Kendala</w:t>
      </w:r>
      <w:proofErr w:type="spellEnd"/>
      <w:r>
        <w:t xml:space="preserve"> </w:t>
      </w:r>
      <w:r w:rsidR="00973E3F">
        <w:t xml:space="preserve">yang </w:t>
      </w:r>
      <w:proofErr w:type="spellStart"/>
      <w:r w:rsidR="00973E3F">
        <w:t>membuat</w:t>
      </w:r>
      <w:proofErr w:type="spellEnd"/>
      <w:r w:rsidR="00973E3F">
        <w:t xml:space="preserve"> </w:t>
      </w:r>
      <w:proofErr w:type="spellStart"/>
      <w:r w:rsidR="00973E3F">
        <w:t>pekerjaan</w:t>
      </w:r>
      <w:proofErr w:type="spellEnd"/>
      <w:r w:rsidR="00973E3F">
        <w:t xml:space="preserve"> </w:t>
      </w:r>
      <w:proofErr w:type="spellStart"/>
      <w:r w:rsidR="00973E3F">
        <w:t>proyek</w:t>
      </w:r>
      <w:proofErr w:type="spellEnd"/>
      <w:r w:rsidR="00973E3F">
        <w:t xml:space="preserve"> </w:t>
      </w:r>
      <w:proofErr w:type="spellStart"/>
      <w:r w:rsidR="00973E3F">
        <w:t>tertunda</w:t>
      </w:r>
      <w:proofErr w:type="spellEnd"/>
    </w:p>
    <w:p w14:paraId="6850C6EA" w14:textId="01DDA7E4" w:rsidR="00973E3F" w:rsidRDefault="007F447E" w:rsidP="006C1FCC">
      <w:pPr>
        <w:pStyle w:val="ListParagraph"/>
        <w:numPr>
          <w:ilvl w:val="0"/>
          <w:numId w:val="28"/>
        </w:numPr>
        <w:spacing w:line="360" w:lineRule="auto"/>
      </w:pPr>
      <w:proofErr w:type="spellStart"/>
      <w:r>
        <w:t>Berapa</w:t>
      </w:r>
      <w:proofErr w:type="spellEnd"/>
      <w:r>
        <w:t xml:space="preserve"> </w:t>
      </w:r>
      <w:proofErr w:type="spellStart"/>
      <w:r>
        <w:t>banyak</w:t>
      </w:r>
      <w:proofErr w:type="spellEnd"/>
      <w:r>
        <w:t xml:space="preserve"> </w:t>
      </w:r>
      <w:proofErr w:type="spellStart"/>
      <w:r>
        <w:t>pekerjaan</w:t>
      </w:r>
      <w:proofErr w:type="spellEnd"/>
      <w:r>
        <w:t xml:space="preserve"> yang </w:t>
      </w:r>
      <w:proofErr w:type="spellStart"/>
      <w:r>
        <w:t>dapat</w:t>
      </w:r>
      <w:proofErr w:type="spellEnd"/>
      <w:r>
        <w:t xml:space="preserve"> </w:t>
      </w:r>
      <w:proofErr w:type="spellStart"/>
      <w:r>
        <w:t>dikerjakan</w:t>
      </w:r>
      <w:proofErr w:type="spellEnd"/>
      <w:r>
        <w:t xml:space="preserve"> oleh </w:t>
      </w:r>
      <w:proofErr w:type="spellStart"/>
      <w:r>
        <w:t>seseorang</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p w14:paraId="2F7E851C" w14:textId="4F8E1206" w:rsidR="007F447E" w:rsidRDefault="007F447E" w:rsidP="006C1FCC">
      <w:pPr>
        <w:pStyle w:val="ListParagraph"/>
        <w:numPr>
          <w:ilvl w:val="0"/>
          <w:numId w:val="28"/>
        </w:numPr>
        <w:spacing w:line="360" w:lineRule="auto"/>
      </w:pPr>
      <w:proofErr w:type="spellStart"/>
      <w:r>
        <w:t>Priorita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p>
    <w:p w14:paraId="18565FD3" w14:textId="0FF34D91" w:rsidR="007F447E" w:rsidRDefault="007F447E" w:rsidP="006C1FCC">
      <w:pPr>
        <w:pStyle w:val="ListParagraph"/>
        <w:numPr>
          <w:ilvl w:val="0"/>
          <w:numId w:val="28"/>
        </w:numPr>
        <w:spacing w:line="360" w:lineRule="auto"/>
      </w:pPr>
      <w:r>
        <w:t xml:space="preserve">Performa </w:t>
      </w:r>
      <w:proofErr w:type="spellStart"/>
      <w:r>
        <w:t>penyelesaian</w:t>
      </w:r>
      <w:proofErr w:type="spellEnd"/>
      <w:r>
        <w:t xml:space="preserve"> </w:t>
      </w:r>
      <w:proofErr w:type="spellStart"/>
      <w:r>
        <w:t>pekerjaan</w:t>
      </w:r>
      <w:proofErr w:type="spellEnd"/>
      <w:r>
        <w:t xml:space="preserve"> </w:t>
      </w:r>
      <w:proofErr w:type="spellStart"/>
      <w:r>
        <w:t>proyek</w:t>
      </w:r>
      <w:proofErr w:type="spellEnd"/>
    </w:p>
    <w:p w14:paraId="03F37910" w14:textId="5FB8296B" w:rsidR="007F447E" w:rsidRDefault="007F447E" w:rsidP="007F447E">
      <w:pPr>
        <w:spacing w:line="360" w:lineRule="auto"/>
        <w:ind w:left="720"/>
      </w:pPr>
      <w:r>
        <w:t xml:space="preserve">Pada </w:t>
      </w:r>
      <w:proofErr w:type="spellStart"/>
      <w:r>
        <w:t>bagian</w:t>
      </w:r>
      <w:proofErr w:type="spellEnd"/>
      <w:r>
        <w:t xml:space="preserve"> </w:t>
      </w:r>
      <w:r>
        <w:rPr>
          <w:i/>
          <w:iCs/>
        </w:rPr>
        <w:t xml:space="preserve">expert case, </w:t>
      </w:r>
      <w:proofErr w:type="spellStart"/>
      <w:r>
        <w:t>merupakan</w:t>
      </w:r>
      <w:proofErr w:type="spellEnd"/>
      <w:r>
        <w:t xml:space="preserve"> </w:t>
      </w:r>
      <w:proofErr w:type="spellStart"/>
      <w:r>
        <w:t>pertanyaan</w:t>
      </w:r>
      <w:proofErr w:type="spellEnd"/>
      <w:r>
        <w:t xml:space="preserve"> yang </w:t>
      </w:r>
      <w:proofErr w:type="spellStart"/>
      <w:r>
        <w:t>akan</w:t>
      </w:r>
      <w:proofErr w:type="spellEnd"/>
      <w:r>
        <w:t xml:space="preserve"> </w:t>
      </w:r>
      <w:proofErr w:type="spellStart"/>
      <w:r>
        <w:t>ditanyakan</w:t>
      </w:r>
      <w:proofErr w:type="spellEnd"/>
      <w:r>
        <w:t xml:space="preserve"> </w:t>
      </w:r>
      <w:proofErr w:type="spellStart"/>
      <w:r>
        <w:t>kepada</w:t>
      </w:r>
      <w:proofErr w:type="spellEnd"/>
      <w:r>
        <w:t xml:space="preserve"> </w:t>
      </w:r>
      <w:r w:rsidRPr="00AE58C4">
        <w:rPr>
          <w:i/>
          <w:iCs/>
        </w:rPr>
        <w:t>expert</w:t>
      </w:r>
      <w:r>
        <w:t xml:space="preserve"> terkait dengan bagaimana </w:t>
      </w:r>
      <w:proofErr w:type="spellStart"/>
      <w:r>
        <w:t>mengalokasikan</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Adapun </w:t>
      </w:r>
      <w:proofErr w:type="spellStart"/>
      <w:r>
        <w:t>informasi</w:t>
      </w:r>
      <w:proofErr w:type="spellEnd"/>
      <w:r>
        <w:t xml:space="preserve"> yang </w:t>
      </w:r>
      <w:proofErr w:type="spellStart"/>
      <w:r>
        <w:t>akan</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bagian</w:t>
      </w:r>
      <w:proofErr w:type="spellEnd"/>
      <w:r>
        <w:t xml:space="preserve"> </w:t>
      </w:r>
      <w:proofErr w:type="spellStart"/>
      <w:r>
        <w:t>ini</w:t>
      </w:r>
      <w:proofErr w:type="spellEnd"/>
      <w:r>
        <w:t xml:space="preserve"> </w:t>
      </w:r>
      <w:proofErr w:type="spellStart"/>
      <w:r>
        <w:t>adalah</w:t>
      </w:r>
      <w:proofErr w:type="spellEnd"/>
      <w:r>
        <w:t>:</w:t>
      </w:r>
    </w:p>
    <w:p w14:paraId="3719C623" w14:textId="0FB658D2" w:rsidR="007F447E" w:rsidRDefault="00CB0D55" w:rsidP="007F447E">
      <w:pPr>
        <w:pStyle w:val="ListParagraph"/>
        <w:numPr>
          <w:ilvl w:val="0"/>
          <w:numId w:val="28"/>
        </w:numPr>
        <w:spacing w:line="360" w:lineRule="auto"/>
      </w:pPr>
      <w:proofErr w:type="spellStart"/>
      <w:r>
        <w:t>Pertimbangan</w:t>
      </w:r>
      <w:proofErr w:type="spellEnd"/>
      <w:r>
        <w:t xml:space="preserve"> </w:t>
      </w:r>
      <w:proofErr w:type="spellStart"/>
      <w:r>
        <w:t>penunjukan</w:t>
      </w:r>
      <w:proofErr w:type="spellEnd"/>
      <w:r>
        <w:t xml:space="preserve"> </w:t>
      </w:r>
      <w:r>
        <w:rPr>
          <w:i/>
          <w:iCs/>
        </w:rPr>
        <w:t xml:space="preserve">resource </w:t>
      </w:r>
      <w:r>
        <w:t xml:space="preserve">yang </w:t>
      </w:r>
      <w:proofErr w:type="spellStart"/>
      <w:r>
        <w:t>akan</w:t>
      </w:r>
      <w:proofErr w:type="spellEnd"/>
      <w:r>
        <w:t xml:space="preserve"> </w:t>
      </w:r>
      <w:proofErr w:type="spellStart"/>
      <w:r>
        <w:t>melakukan</w:t>
      </w:r>
      <w:proofErr w:type="spellEnd"/>
      <w:r>
        <w:t xml:space="preserve"> </w:t>
      </w:r>
      <w:proofErr w:type="spellStart"/>
      <w:r>
        <w:t>pekerjaan</w:t>
      </w:r>
      <w:proofErr w:type="spellEnd"/>
      <w:r>
        <w:t>.</w:t>
      </w:r>
    </w:p>
    <w:p w14:paraId="617A2650" w14:textId="1D84C5E5" w:rsidR="00CB0D55" w:rsidRDefault="00CB0D55" w:rsidP="007F447E">
      <w:pPr>
        <w:pStyle w:val="ListParagraph"/>
        <w:numPr>
          <w:ilvl w:val="0"/>
          <w:numId w:val="28"/>
        </w:numPr>
        <w:spacing w:line="360" w:lineRule="auto"/>
      </w:pPr>
      <w:proofErr w:type="spellStart"/>
      <w:r>
        <w:t>Berapa</w:t>
      </w:r>
      <w:proofErr w:type="spellEnd"/>
      <w:r>
        <w:t xml:space="preserve"> </w:t>
      </w:r>
      <w:proofErr w:type="spellStart"/>
      <w:r>
        <w:t>banyak</w:t>
      </w:r>
      <w:proofErr w:type="spellEnd"/>
      <w:r>
        <w:t xml:space="preserve"> </w:t>
      </w:r>
      <w:proofErr w:type="spellStart"/>
      <w:r>
        <w:t>jumlah</w:t>
      </w:r>
      <w:proofErr w:type="spellEnd"/>
      <w:r>
        <w:t xml:space="preserve"> </w:t>
      </w:r>
      <w:proofErr w:type="spellStart"/>
      <w:r>
        <w:t>pekerjaan</w:t>
      </w:r>
      <w:proofErr w:type="spellEnd"/>
      <w:r>
        <w:t xml:space="preserve"> </w:t>
      </w:r>
      <w:proofErr w:type="spellStart"/>
      <w:r>
        <w:t>proyek</w:t>
      </w:r>
      <w:proofErr w:type="spellEnd"/>
      <w:r>
        <w:t xml:space="preserve"> yang </w:t>
      </w:r>
      <w:proofErr w:type="spellStart"/>
      <w:r>
        <w:t>dibebani</w:t>
      </w:r>
      <w:proofErr w:type="spellEnd"/>
      <w:r>
        <w:t xml:space="preserve"> pada </w:t>
      </w:r>
      <w:proofErr w:type="spellStart"/>
      <w:r>
        <w:t>suatu</w:t>
      </w:r>
      <w:proofErr w:type="spellEnd"/>
      <w:r>
        <w:t xml:space="preserve"> </w:t>
      </w:r>
      <w:proofErr w:type="spellStart"/>
      <w:r>
        <w:t>anggota</w:t>
      </w:r>
      <w:proofErr w:type="spellEnd"/>
      <w:r>
        <w:t xml:space="preserve">, yang </w:t>
      </w:r>
      <w:proofErr w:type="spellStart"/>
      <w:r>
        <w:t>masih</w:t>
      </w:r>
      <w:proofErr w:type="spellEnd"/>
      <w:r>
        <w:t xml:space="preserve"> ideal </w:t>
      </w:r>
      <w:proofErr w:type="spellStart"/>
      <w:r>
        <w:t>dikerjakan</w:t>
      </w:r>
      <w:proofErr w:type="spellEnd"/>
      <w:r>
        <w:t>.</w:t>
      </w:r>
    </w:p>
    <w:p w14:paraId="09A8A4CE" w14:textId="3FF29275" w:rsidR="00CB0D55" w:rsidRDefault="00CB0D55" w:rsidP="007F447E">
      <w:pPr>
        <w:pStyle w:val="ListParagraph"/>
        <w:numPr>
          <w:ilvl w:val="0"/>
          <w:numId w:val="28"/>
        </w:numPr>
        <w:spacing w:line="360" w:lineRule="auto"/>
      </w:pPr>
      <w:proofErr w:type="spellStart"/>
      <w:r>
        <w:t>Penyebab</w:t>
      </w:r>
      <w:proofErr w:type="spellEnd"/>
      <w:r>
        <w:t xml:space="preserve"> </w:t>
      </w:r>
      <w:proofErr w:type="spellStart"/>
      <w:r>
        <w:t>anggot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memiliki</w:t>
      </w:r>
      <w:proofErr w:type="spellEnd"/>
      <w:r>
        <w:t xml:space="preserve"> </w:t>
      </w:r>
      <w:proofErr w:type="spellStart"/>
      <w:r>
        <w:t>beb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dibandingkan</w:t>
      </w:r>
      <w:proofErr w:type="spellEnd"/>
      <w:r>
        <w:t xml:space="preserve"> </w:t>
      </w:r>
      <w:proofErr w:type="spellStart"/>
      <w:r>
        <w:t>anggota</w:t>
      </w:r>
      <w:proofErr w:type="spellEnd"/>
      <w:r>
        <w:t xml:space="preserve"> yang lain.</w:t>
      </w:r>
    </w:p>
    <w:p w14:paraId="57E96958" w14:textId="45AF587C" w:rsidR="00CB0D55" w:rsidRDefault="00CB0D55" w:rsidP="007F447E">
      <w:pPr>
        <w:pStyle w:val="ListParagraph"/>
        <w:numPr>
          <w:ilvl w:val="0"/>
          <w:numId w:val="28"/>
        </w:numPr>
        <w:spacing w:line="360" w:lineRule="auto"/>
      </w:pPr>
      <w:proofErr w:type="spellStart"/>
      <w:r>
        <w:t>Faktor</w:t>
      </w:r>
      <w:proofErr w:type="spellEnd"/>
      <w:r>
        <w:t xml:space="preserve"> yang </w:t>
      </w:r>
      <w:proofErr w:type="spellStart"/>
      <w:r>
        <w:t>menentukan</w:t>
      </w:r>
      <w:proofErr w:type="spellEnd"/>
      <w:r>
        <w:t xml:space="preserve"> </w:t>
      </w:r>
      <w:proofErr w:type="spellStart"/>
      <w:r>
        <w:t>penggant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rsidR="00F35B3B">
        <w:t>ketika</w:t>
      </w:r>
      <w:proofErr w:type="spellEnd"/>
      <w:r>
        <w:t xml:space="preserve"> </w:t>
      </w:r>
      <w:proofErr w:type="spellStart"/>
      <w:r>
        <w:t>ada</w:t>
      </w:r>
      <w:proofErr w:type="spellEnd"/>
      <w:r>
        <w:t xml:space="preserve"> </w:t>
      </w:r>
      <w:proofErr w:type="spellStart"/>
      <w:r>
        <w:t>kendala</w:t>
      </w:r>
      <w:proofErr w:type="spellEnd"/>
    </w:p>
    <w:p w14:paraId="26AB2644" w14:textId="204D9B9C" w:rsidR="00F35B3B" w:rsidRDefault="00F35B3B">
      <w:pPr>
        <w:spacing w:line="360" w:lineRule="auto"/>
        <w:ind w:left="720"/>
      </w:pPr>
      <w:r>
        <w:t xml:space="preserve">Pada </w:t>
      </w:r>
      <w:proofErr w:type="spellStart"/>
      <w:r>
        <w:t>bagian</w:t>
      </w:r>
      <w:proofErr w:type="spellEnd"/>
      <w:r>
        <w:t xml:space="preserve"> </w:t>
      </w:r>
      <w:r>
        <w:rPr>
          <w:i/>
          <w:iCs/>
        </w:rPr>
        <w:t xml:space="preserve">Work Allocation Study Case, </w:t>
      </w:r>
      <w:proofErr w:type="spellStart"/>
      <w:r>
        <w:t>merupakan</w:t>
      </w:r>
      <w:proofErr w:type="spellEnd"/>
      <w:r>
        <w:t xml:space="preserve"> </w:t>
      </w:r>
      <w:proofErr w:type="spellStart"/>
      <w:r>
        <w:t>bagian</w:t>
      </w:r>
      <w:proofErr w:type="spellEnd"/>
      <w:r>
        <w:t xml:space="preserve"> </w:t>
      </w:r>
      <w:r w:rsidR="00E30FF0">
        <w:t xml:space="preserve">di mana, para </w:t>
      </w:r>
      <w:proofErr w:type="spellStart"/>
      <w:r w:rsidR="00E30FF0">
        <w:t>pakar</w:t>
      </w:r>
      <w:proofErr w:type="spellEnd"/>
      <w:r w:rsidR="00E30FF0">
        <w:t xml:space="preserve"> </w:t>
      </w:r>
      <w:proofErr w:type="spellStart"/>
      <w:r w:rsidR="00E30FF0">
        <w:t>memberi</w:t>
      </w:r>
      <w:proofErr w:type="spellEnd"/>
      <w:r w:rsidR="00E30FF0">
        <w:t xml:space="preserve"> </w:t>
      </w:r>
      <w:proofErr w:type="spellStart"/>
      <w:r w:rsidR="00E30FF0">
        <w:t>tahu</w:t>
      </w:r>
      <w:proofErr w:type="spellEnd"/>
      <w:r w:rsidR="00E30FF0">
        <w:t xml:space="preserve"> bagaimana </w:t>
      </w:r>
      <w:proofErr w:type="spellStart"/>
      <w:r w:rsidR="00E30FF0">
        <w:t>preferensi</w:t>
      </w:r>
      <w:proofErr w:type="spellEnd"/>
      <w:r w:rsidR="00E30FF0">
        <w:t xml:space="preserve"> </w:t>
      </w:r>
      <w:proofErr w:type="spellStart"/>
      <w:r w:rsidR="00E30FF0">
        <w:t>mereka</w:t>
      </w:r>
      <w:proofErr w:type="spellEnd"/>
      <w:r w:rsidR="00E30FF0">
        <w:t xml:space="preserve"> </w:t>
      </w:r>
      <w:proofErr w:type="spellStart"/>
      <w:r w:rsidR="00E30FF0">
        <w:t>dalam</w:t>
      </w:r>
      <w:proofErr w:type="spellEnd"/>
      <w:r w:rsidR="00E30FF0">
        <w:t xml:space="preserve"> </w:t>
      </w:r>
      <w:proofErr w:type="spellStart"/>
      <w:r w:rsidR="00E30FF0">
        <w:t>mengalokasikan</w:t>
      </w:r>
      <w:proofErr w:type="spellEnd"/>
      <w:r w:rsidR="00E30FF0">
        <w:t xml:space="preserve"> </w:t>
      </w:r>
      <w:proofErr w:type="spellStart"/>
      <w:r w:rsidR="00E30FF0">
        <w:t>pekerjaan</w:t>
      </w:r>
      <w:proofErr w:type="spellEnd"/>
      <w:r w:rsidR="00E30FF0">
        <w:t xml:space="preserve"> pada </w:t>
      </w:r>
      <w:r w:rsidR="00E428F6">
        <w:t xml:space="preserve">level </w:t>
      </w:r>
      <w:proofErr w:type="spellStart"/>
      <w:r w:rsidR="00E428F6">
        <w:t>pekerjaan</w:t>
      </w:r>
      <w:proofErr w:type="spellEnd"/>
      <w:r w:rsidR="00E428F6">
        <w:t xml:space="preserve"> yang </w:t>
      </w:r>
      <w:proofErr w:type="spellStart"/>
      <w:r w:rsidR="00E428F6">
        <w:t>telah</w:t>
      </w:r>
      <w:proofErr w:type="spellEnd"/>
      <w:r w:rsidR="00E428F6">
        <w:t xml:space="preserve"> </w:t>
      </w:r>
      <w:proofErr w:type="spellStart"/>
      <w:r w:rsidR="00E428F6">
        <w:t>ditentukan</w:t>
      </w:r>
      <w:proofErr w:type="spellEnd"/>
      <w:r w:rsidR="00E428F6">
        <w:t>.</w:t>
      </w:r>
    </w:p>
    <w:p w14:paraId="5C576565" w14:textId="62C0476E" w:rsidR="006E2BBD" w:rsidRDefault="006E2BBD">
      <w:pPr>
        <w:spacing w:line="360" w:lineRule="auto"/>
        <w:ind w:left="720"/>
      </w:pPr>
      <w:proofErr w:type="spellStart"/>
      <w:r>
        <w:lastRenderedPageBreak/>
        <w:t>Dalam</w:t>
      </w:r>
      <w:proofErr w:type="spellEnd"/>
      <w:r>
        <w:t xml:space="preserve"> </w:t>
      </w:r>
      <w:proofErr w:type="spellStart"/>
      <w:r>
        <w:t>mene</w:t>
      </w:r>
      <w:r w:rsidR="008B35C3">
        <w:t>ntukan</w:t>
      </w:r>
      <w:proofErr w:type="spellEnd"/>
      <w:r w:rsidR="008B35C3">
        <w:t xml:space="preserve"> </w:t>
      </w:r>
      <w:proofErr w:type="spellStart"/>
      <w:r w:rsidR="008B35C3">
        <w:t>komponen</w:t>
      </w:r>
      <w:proofErr w:type="spellEnd"/>
      <w:r w:rsidR="008B35C3">
        <w:t xml:space="preserve"> </w:t>
      </w:r>
      <w:proofErr w:type="spellStart"/>
      <w:r w:rsidR="008B35C3">
        <w:t>dari</w:t>
      </w:r>
      <w:proofErr w:type="spellEnd"/>
      <w:r w:rsidR="008B35C3">
        <w:t xml:space="preserve"> </w:t>
      </w:r>
      <w:proofErr w:type="spellStart"/>
      <w:r w:rsidR="008B35C3">
        <w:t>kuesioner</w:t>
      </w:r>
      <w:proofErr w:type="spellEnd"/>
      <w:r w:rsidR="008B35C3">
        <w:t xml:space="preserve">, dilakukan </w:t>
      </w:r>
      <w:proofErr w:type="spellStart"/>
      <w:r w:rsidR="008B35C3">
        <w:t>penyelarasan</w:t>
      </w:r>
      <w:proofErr w:type="spellEnd"/>
      <w:r w:rsidR="008B35C3">
        <w:t xml:space="preserve"> </w:t>
      </w:r>
      <w:proofErr w:type="spellStart"/>
      <w:r w:rsidR="008B35C3">
        <w:t>pertanyaan</w:t>
      </w:r>
      <w:proofErr w:type="spellEnd"/>
      <w:r w:rsidR="008B35C3">
        <w:t xml:space="preserve"> </w:t>
      </w:r>
      <w:proofErr w:type="spellStart"/>
      <w:r w:rsidR="008B35C3">
        <w:t>serupa</w:t>
      </w:r>
      <w:proofErr w:type="spellEnd"/>
      <w:r w:rsidR="008B35C3">
        <w:t xml:space="preserve"> dengan </w:t>
      </w:r>
      <w:proofErr w:type="spellStart"/>
      <w:r w:rsidR="008B35C3">
        <w:t>penelitian</w:t>
      </w:r>
      <w:proofErr w:type="spellEnd"/>
      <w:r w:rsidR="008B35C3">
        <w:t xml:space="preserve"> yang </w:t>
      </w:r>
      <w:proofErr w:type="spellStart"/>
      <w:r w:rsidR="008B35C3">
        <w:t>pernah</w:t>
      </w:r>
      <w:proofErr w:type="spellEnd"/>
      <w:r w:rsidR="008B35C3">
        <w:t xml:space="preserve"> </w:t>
      </w:r>
      <w:proofErr w:type="spellStart"/>
      <w:r w:rsidR="008B35C3">
        <w:t>ada</w:t>
      </w:r>
      <w:proofErr w:type="spellEnd"/>
      <w:r w:rsidR="008B35C3">
        <w:t xml:space="preserve"> </w:t>
      </w:r>
      <w:proofErr w:type="spellStart"/>
      <w:r w:rsidR="008B35C3">
        <w:t>sebelumnya</w:t>
      </w:r>
      <w:proofErr w:type="spellEnd"/>
      <w:r w:rsidR="008B35C3">
        <w:t xml:space="preserve"> untuk </w:t>
      </w:r>
      <w:proofErr w:type="spellStart"/>
      <w:r w:rsidR="008B35C3">
        <w:t>memastikan</w:t>
      </w:r>
      <w:proofErr w:type="spellEnd"/>
      <w:r w:rsidR="008B35C3">
        <w:t xml:space="preserve"> </w:t>
      </w:r>
      <w:proofErr w:type="spellStart"/>
      <w:r w:rsidR="008B35C3">
        <w:t>relevansi</w:t>
      </w:r>
      <w:proofErr w:type="spellEnd"/>
      <w:r w:rsidR="008B35C3">
        <w:t xml:space="preserve"> </w:t>
      </w:r>
      <w:proofErr w:type="spellStart"/>
      <w:r w:rsidR="008B35C3">
        <w:t>dari</w:t>
      </w:r>
      <w:proofErr w:type="spellEnd"/>
      <w:r w:rsidR="008B35C3">
        <w:t xml:space="preserve"> </w:t>
      </w:r>
      <w:proofErr w:type="spellStart"/>
      <w:r w:rsidR="008B35C3">
        <w:t>pertanyaan</w:t>
      </w:r>
      <w:proofErr w:type="spellEnd"/>
      <w:r w:rsidR="008B35C3">
        <w:t xml:space="preserve">. Hal </w:t>
      </w:r>
      <w:proofErr w:type="spellStart"/>
      <w:r w:rsidR="008B35C3">
        <w:t>ini</w:t>
      </w:r>
      <w:proofErr w:type="spellEnd"/>
      <w:r w:rsidR="008B35C3">
        <w:t xml:space="preserve"> </w:t>
      </w:r>
      <w:proofErr w:type="spellStart"/>
      <w:r w:rsidR="008B35C3">
        <w:t>ditunjukkan</w:t>
      </w:r>
      <w:proofErr w:type="spellEnd"/>
      <w:r w:rsidR="008B35C3">
        <w:t xml:space="preserve"> pada</w:t>
      </w:r>
    </w:p>
    <w:p w14:paraId="43433F2C" w14:textId="1B60AA97" w:rsidR="00E15A3D" w:rsidRDefault="00E15A3D" w:rsidP="00F22F5A">
      <w:pPr>
        <w:pStyle w:val="Caption"/>
      </w:pPr>
      <w:bookmarkStart w:id="2017" w:name="_Toc127003457"/>
      <w:proofErr w:type="spellStart"/>
      <w:r>
        <w:t>Tabel</w:t>
      </w:r>
      <w:proofErr w:type="spellEnd"/>
      <w:r>
        <w:t xml:space="preserve"> </w:t>
      </w:r>
      <w:ins w:id="2018" w:author="ilham.nur@office.ui.ac.id" w:date="2023-02-11T10:46:00Z">
        <w:r w:rsidR="00F22F5A">
          <w:fldChar w:fldCharType="begin"/>
        </w:r>
        <w:r w:rsidR="00F22F5A">
          <w:instrText xml:space="preserve"> STYLEREF 1 \s </w:instrText>
        </w:r>
      </w:ins>
      <w:r w:rsidR="00F22F5A">
        <w:fldChar w:fldCharType="separate"/>
      </w:r>
      <w:r w:rsidR="00F22F5A">
        <w:rPr>
          <w:noProof/>
        </w:rPr>
        <w:t>3</w:t>
      </w:r>
      <w:ins w:id="2019"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2020" w:author="ilham.nur@office.ui.ac.id" w:date="2023-02-11T10:46:00Z">
        <w:r w:rsidR="00F22F5A">
          <w:rPr>
            <w:noProof/>
          </w:rPr>
          <w:t>3</w:t>
        </w:r>
        <w:r w:rsidR="00F22F5A">
          <w:fldChar w:fldCharType="end"/>
        </w:r>
      </w:ins>
      <w:ins w:id="2021" w:author="ilham.nur@office.ui.ac.id [2]" w:date="2023-01-28T21:53:00Z">
        <w:del w:id="2022" w:author="ilham.nur@office.ui.ac.id" w:date="2023-02-02T21:41:00Z">
          <w:r w:rsidR="009035EE" w:rsidDel="003B572F">
            <w:fldChar w:fldCharType="begin"/>
          </w:r>
          <w:r w:rsidR="009035EE" w:rsidDel="003B572F">
            <w:delInstrText xml:space="preserve"> STYLEREF 1 \s </w:delInstrText>
          </w:r>
        </w:del>
      </w:ins>
      <w:del w:id="2023" w:author="ilham.nur@office.ui.ac.id" w:date="2023-02-02T21:41:00Z">
        <w:r w:rsidR="009035EE" w:rsidDel="003B572F">
          <w:fldChar w:fldCharType="separate"/>
        </w:r>
        <w:r w:rsidR="00C64CA0" w:rsidDel="003B572F">
          <w:rPr>
            <w:noProof/>
          </w:rPr>
          <w:delText>3</w:delText>
        </w:r>
      </w:del>
      <w:ins w:id="2024" w:author="ilham.nur@office.ui.ac.id [2]" w:date="2023-01-28T21:53:00Z">
        <w:del w:id="2025"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026" w:author="ilham.nur@office.ui.ac.id" w:date="2023-02-02T21:41:00Z">
        <w:r w:rsidR="00105420">
          <w:fldChar w:fldCharType="separate"/>
        </w:r>
      </w:del>
      <w:ins w:id="2027" w:author="ilham.nur@office.ui.ac.id [2]" w:date="2023-01-28T21:53:00Z">
        <w:del w:id="2028" w:author="ilham.nur@office.ui.ac.id" w:date="2023-02-02T21:41:00Z">
          <w:r w:rsidR="009035EE" w:rsidDel="003B572F">
            <w:fldChar w:fldCharType="end"/>
          </w:r>
        </w:del>
      </w:ins>
      <w:del w:id="2029"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3</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2</w:delText>
        </w:r>
        <w:r w:rsidR="00F62D33" w:rsidDel="00F62D33">
          <w:rPr>
            <w:noProof/>
          </w:rPr>
          <w:fldChar w:fldCharType="end"/>
        </w:r>
      </w:del>
      <w:r>
        <w:t xml:space="preserve"> </w:t>
      </w:r>
      <w:proofErr w:type="spellStart"/>
      <w:r>
        <w:t>Acuan</w:t>
      </w:r>
      <w:proofErr w:type="spellEnd"/>
      <w:r>
        <w:t xml:space="preserve"> </w:t>
      </w:r>
      <w:proofErr w:type="spellStart"/>
      <w:r>
        <w:t>penelitian</w:t>
      </w:r>
      <w:proofErr w:type="spellEnd"/>
      <w:r>
        <w:t xml:space="preserve"> </w:t>
      </w:r>
      <w:proofErr w:type="spellStart"/>
      <w:r>
        <w:t>terdahulu</w:t>
      </w:r>
      <w:proofErr w:type="spellEnd"/>
      <w:r>
        <w:t xml:space="preserve"> terkait </w:t>
      </w:r>
      <w:proofErr w:type="spellStart"/>
      <w:r>
        <w:t>komponen</w:t>
      </w:r>
      <w:proofErr w:type="spellEnd"/>
      <w:r>
        <w:t xml:space="preserve"> </w:t>
      </w:r>
      <w:proofErr w:type="spellStart"/>
      <w:r>
        <w:t>kuesioner</w:t>
      </w:r>
      <w:bookmarkEnd w:id="2017"/>
      <w:proofErr w:type="spellEnd"/>
    </w:p>
    <w:tbl>
      <w:tblPr>
        <w:tblStyle w:val="TableGrid"/>
        <w:tblW w:w="0" w:type="auto"/>
        <w:tblInd w:w="720" w:type="dxa"/>
        <w:tblLook w:val="04A0" w:firstRow="1" w:lastRow="0" w:firstColumn="1" w:lastColumn="0" w:noHBand="0" w:noVBand="1"/>
        <w:tblPrChange w:id="2030" w:author="ilham.nur@office.ui.ac.id [2]" w:date="2023-01-25T21:07:00Z">
          <w:tblPr>
            <w:tblStyle w:val="TableGrid"/>
            <w:tblW w:w="0" w:type="auto"/>
            <w:tblInd w:w="720" w:type="dxa"/>
            <w:tblLook w:val="04A0" w:firstRow="1" w:lastRow="0" w:firstColumn="1" w:lastColumn="0" w:noHBand="0" w:noVBand="1"/>
          </w:tblPr>
        </w:tblPrChange>
      </w:tblPr>
      <w:tblGrid>
        <w:gridCol w:w="1827"/>
        <w:gridCol w:w="2693"/>
        <w:gridCol w:w="3254"/>
        <w:tblGridChange w:id="2031">
          <w:tblGrid>
            <w:gridCol w:w="1827"/>
            <w:gridCol w:w="2693"/>
            <w:gridCol w:w="3254"/>
          </w:tblGrid>
        </w:tblGridChange>
      </w:tblGrid>
      <w:tr w:rsidR="00E15A3D" w14:paraId="1BEB113C" w14:textId="77777777" w:rsidTr="009C1CAC">
        <w:trPr>
          <w:tblHeader/>
        </w:trPr>
        <w:tc>
          <w:tcPr>
            <w:tcW w:w="1827" w:type="dxa"/>
            <w:tcPrChange w:id="2032" w:author="ilham.nur@office.ui.ac.id [2]" w:date="2023-01-25T21:07:00Z">
              <w:tcPr>
                <w:tcW w:w="1827" w:type="dxa"/>
              </w:tcPr>
            </w:tcPrChange>
          </w:tcPr>
          <w:p w14:paraId="3D26A7D4" w14:textId="7961F44A" w:rsidR="00E15A3D" w:rsidRPr="00AE58C4" w:rsidRDefault="006B6B12">
            <w:pPr>
              <w:spacing w:line="360" w:lineRule="auto"/>
              <w:rPr>
                <w:b/>
                <w:bCs/>
              </w:rPr>
            </w:pPr>
            <w:r w:rsidRPr="00AE58C4">
              <w:rPr>
                <w:b/>
                <w:bCs/>
              </w:rPr>
              <w:t>Bagian</w:t>
            </w:r>
          </w:p>
        </w:tc>
        <w:tc>
          <w:tcPr>
            <w:tcW w:w="2693" w:type="dxa"/>
            <w:tcPrChange w:id="2033" w:author="ilham.nur@office.ui.ac.id [2]" w:date="2023-01-25T21:07:00Z">
              <w:tcPr>
                <w:tcW w:w="2693" w:type="dxa"/>
              </w:tcPr>
            </w:tcPrChange>
          </w:tcPr>
          <w:p w14:paraId="0F0151CD" w14:textId="11852B9A" w:rsidR="00E15A3D" w:rsidRPr="00AE58C4" w:rsidRDefault="006B6B12">
            <w:pPr>
              <w:spacing w:line="360" w:lineRule="auto"/>
              <w:rPr>
                <w:b/>
                <w:bCs/>
              </w:rPr>
            </w:pPr>
            <w:proofErr w:type="spellStart"/>
            <w:r w:rsidRPr="00AE58C4">
              <w:rPr>
                <w:b/>
                <w:bCs/>
              </w:rPr>
              <w:t>Pertanyaan</w:t>
            </w:r>
            <w:proofErr w:type="spellEnd"/>
            <w:r w:rsidR="000E539D">
              <w:rPr>
                <w:b/>
                <w:bCs/>
              </w:rPr>
              <w:t>/</w:t>
            </w:r>
            <w:proofErr w:type="spellStart"/>
            <w:r w:rsidR="000E539D">
              <w:rPr>
                <w:b/>
                <w:bCs/>
              </w:rPr>
              <w:t>Informasi</w:t>
            </w:r>
            <w:proofErr w:type="spellEnd"/>
            <w:r w:rsidR="000E539D">
              <w:rPr>
                <w:b/>
                <w:bCs/>
              </w:rPr>
              <w:t xml:space="preserve"> yang </w:t>
            </w:r>
            <w:proofErr w:type="spellStart"/>
            <w:r w:rsidR="000E539D">
              <w:rPr>
                <w:b/>
                <w:bCs/>
              </w:rPr>
              <w:t>ingin</w:t>
            </w:r>
            <w:proofErr w:type="spellEnd"/>
            <w:r w:rsidR="000E539D">
              <w:rPr>
                <w:b/>
                <w:bCs/>
              </w:rPr>
              <w:t xml:space="preserve"> </w:t>
            </w:r>
            <w:proofErr w:type="spellStart"/>
            <w:r w:rsidR="000E539D">
              <w:rPr>
                <w:b/>
                <w:bCs/>
              </w:rPr>
              <w:t>didapatkan</w:t>
            </w:r>
            <w:proofErr w:type="spellEnd"/>
          </w:p>
        </w:tc>
        <w:tc>
          <w:tcPr>
            <w:tcW w:w="3254" w:type="dxa"/>
            <w:tcPrChange w:id="2034" w:author="ilham.nur@office.ui.ac.id [2]" w:date="2023-01-25T21:07:00Z">
              <w:tcPr>
                <w:tcW w:w="3254" w:type="dxa"/>
              </w:tcPr>
            </w:tcPrChange>
          </w:tcPr>
          <w:p w14:paraId="40ABDA86" w14:textId="394FEF37" w:rsidR="00E15A3D" w:rsidRPr="00AE58C4" w:rsidRDefault="006B6B12">
            <w:pPr>
              <w:spacing w:line="360" w:lineRule="auto"/>
              <w:rPr>
                <w:b/>
                <w:bCs/>
              </w:rPr>
            </w:pPr>
            <w:proofErr w:type="spellStart"/>
            <w:r w:rsidRPr="00AE58C4">
              <w:rPr>
                <w:b/>
                <w:bCs/>
              </w:rPr>
              <w:t>Referensi</w:t>
            </w:r>
            <w:proofErr w:type="spellEnd"/>
          </w:p>
        </w:tc>
      </w:tr>
      <w:tr w:rsidR="003435AA" w14:paraId="0853BF02" w14:textId="77777777" w:rsidTr="00DB20FC">
        <w:tc>
          <w:tcPr>
            <w:tcW w:w="1827" w:type="dxa"/>
            <w:vMerge w:val="restart"/>
          </w:tcPr>
          <w:p w14:paraId="2400FA5F" w14:textId="06A7B7AA" w:rsidR="003435AA" w:rsidRDefault="003435AA">
            <w:pPr>
              <w:spacing w:line="360" w:lineRule="auto"/>
            </w:pPr>
            <w:r>
              <w:t>Project Management Cases</w:t>
            </w:r>
          </w:p>
        </w:tc>
        <w:tc>
          <w:tcPr>
            <w:tcW w:w="2693" w:type="dxa"/>
          </w:tcPr>
          <w:p w14:paraId="5491E49A" w14:textId="18660637" w:rsidR="003435AA" w:rsidRDefault="003435AA">
            <w:pPr>
              <w:spacing w:line="360" w:lineRule="auto"/>
            </w:pPr>
            <w:proofErr w:type="spellStart"/>
            <w:r>
              <w:t>Peranan</w:t>
            </w:r>
            <w:proofErr w:type="spellEnd"/>
            <w:r>
              <w:t xml:space="preserve"> </w:t>
            </w:r>
            <w:proofErr w:type="spellStart"/>
            <w:r>
              <w:t>anda</w:t>
            </w:r>
            <w:proofErr w:type="spellEnd"/>
            <w:r>
              <w:t xml:space="preserve"> </w:t>
            </w:r>
            <w:proofErr w:type="spellStart"/>
            <w:r>
              <w:t>dalam</w:t>
            </w:r>
            <w:proofErr w:type="spellEnd"/>
            <w:r>
              <w:t xml:space="preserve"> </w:t>
            </w:r>
            <w:proofErr w:type="spellStart"/>
            <w:r>
              <w:t>proyek</w:t>
            </w:r>
            <w:proofErr w:type="spellEnd"/>
          </w:p>
        </w:tc>
        <w:tc>
          <w:tcPr>
            <w:tcW w:w="3254" w:type="dxa"/>
            <w:vMerge w:val="restart"/>
          </w:tcPr>
          <w:p w14:paraId="3B313ED5" w14:textId="04F10529" w:rsidR="003435AA" w:rsidRDefault="00D71E95">
            <w:pPr>
              <w:pPrChange w:id="2035" w:author="ilham.nur@office.ui.ac.id" w:date="2023-01-31T22:33:00Z">
                <w:pPr>
                  <w:pStyle w:val="Heading3"/>
                  <w:numPr>
                    <w:ilvl w:val="0"/>
                    <w:numId w:val="30"/>
                  </w:numPr>
                  <w:ind w:left="720"/>
                </w:pPr>
              </w:pPrChange>
            </w:pPr>
            <w:ins w:id="2036" w:author="ilham.nur@office.ui.ac.id" w:date="2023-01-31T22:32:00Z">
              <w:r>
                <w:t xml:space="preserve">1. </w:t>
              </w:r>
            </w:ins>
            <w:r w:rsidR="003435AA">
              <w:t>Resource allocation in IT projects: using schedule optimization – Chilton,</w:t>
            </w:r>
            <w:ins w:id="2037" w:author="ilham.nur@office.ui.ac.id [2]" w:date="2023-01-17T22:56:00Z">
              <w:r w:rsidR="001C1B0A">
                <w:t xml:space="preserve"> </w:t>
              </w:r>
            </w:ins>
            <w:r w:rsidR="003435AA">
              <w:t>2014</w:t>
            </w:r>
          </w:p>
          <w:p w14:paraId="1522D778" w14:textId="4980868F" w:rsidR="003435AA" w:rsidRDefault="00D71E95">
            <w:pPr>
              <w:pPrChange w:id="2038" w:author="ilham.nur@office.ui.ac.id" w:date="2023-01-31T22:32:00Z">
                <w:pPr>
                  <w:pStyle w:val="ListParagraph"/>
                  <w:numPr>
                    <w:numId w:val="30"/>
                  </w:numPr>
                  <w:ind w:hanging="360"/>
                </w:pPr>
              </w:pPrChange>
            </w:pPr>
            <w:ins w:id="2039" w:author="ilham.nur@office.ui.ac.id" w:date="2023-01-31T22:32:00Z">
              <w:r>
                <w:t xml:space="preserve">2. </w:t>
              </w:r>
            </w:ins>
            <w:r w:rsidR="003435AA">
              <w:t xml:space="preserve">Smart Project Management Information Systems (SPMIS) for Engineering Projects – Project Performance Monitoring &amp; Reporting – </w:t>
            </w:r>
            <w:proofErr w:type="spellStart"/>
            <w:r w:rsidR="003435AA">
              <w:t>Besouw</w:t>
            </w:r>
            <w:proofErr w:type="spellEnd"/>
            <w:r w:rsidR="003435AA">
              <w:t>,</w:t>
            </w:r>
            <w:ins w:id="2040" w:author="ilham.nur@office.ui.ac.id [2]" w:date="2023-01-17T22:56:00Z">
              <w:r w:rsidR="001C1B0A">
                <w:t xml:space="preserve"> </w:t>
              </w:r>
            </w:ins>
            <w:r w:rsidR="003435AA">
              <w:t>2021</w:t>
            </w:r>
          </w:p>
          <w:p w14:paraId="13A49BA7" w14:textId="64795C32" w:rsidR="003435AA" w:rsidRDefault="00D71E95">
            <w:pPr>
              <w:pPrChange w:id="2041" w:author="ilham.nur@office.ui.ac.id" w:date="2023-01-31T22:32:00Z">
                <w:pPr>
                  <w:pStyle w:val="ListParagraph"/>
                  <w:numPr>
                    <w:numId w:val="30"/>
                  </w:numPr>
                  <w:ind w:hanging="360"/>
                </w:pPr>
              </w:pPrChange>
            </w:pPr>
            <w:ins w:id="2042" w:author="ilham.nur@office.ui.ac.id" w:date="2023-01-31T22:32:00Z">
              <w:r>
                <w:t xml:space="preserve">3. </w:t>
              </w:r>
            </w:ins>
            <w:r w:rsidR="003435AA">
              <w:t>A two-phase approach for solving the multi-skill resource constrained multi-project scheduling problem: a case study in construction industry-Hosseinian,</w:t>
            </w:r>
            <w:ins w:id="2043" w:author="ilham.nur@office.ui.ac.id [2]" w:date="2023-01-17T22:56:00Z">
              <w:r w:rsidR="001C1B0A">
                <w:t xml:space="preserve"> </w:t>
              </w:r>
            </w:ins>
            <w:r w:rsidR="003435AA">
              <w:t>2021</w:t>
            </w:r>
            <w:ins w:id="2044" w:author="ilham.nur@office.ui.ac.id [2]" w:date="2023-01-17T22:56:00Z">
              <w:r w:rsidR="001C1B0A">
                <w:t>.</w:t>
              </w:r>
            </w:ins>
          </w:p>
          <w:p w14:paraId="7BFBDCD5" w14:textId="39E337BD" w:rsidR="003435AA" w:rsidRPr="00A82EBE" w:rsidRDefault="00D71E95">
            <w:pPr>
              <w:pPrChange w:id="2045" w:author="ilham.nur@office.ui.ac.id" w:date="2023-01-31T22:32:00Z">
                <w:pPr>
                  <w:pStyle w:val="ListParagraph"/>
                  <w:numPr>
                    <w:numId w:val="30"/>
                  </w:numPr>
                  <w:ind w:hanging="360"/>
                </w:pPr>
              </w:pPrChange>
            </w:pPr>
            <w:ins w:id="2046" w:author="ilham.nur@office.ui.ac.id" w:date="2023-01-31T22:32:00Z">
              <w:r>
                <w:t xml:space="preserve">4. </w:t>
              </w:r>
            </w:ins>
            <w:r w:rsidR="003435AA">
              <w:t>The State of Project Management 2021, Association of Project Management</w:t>
            </w:r>
          </w:p>
        </w:tc>
      </w:tr>
      <w:tr w:rsidR="003435AA" w14:paraId="25F66809" w14:textId="77777777" w:rsidTr="006B6B12">
        <w:tc>
          <w:tcPr>
            <w:tcW w:w="1827" w:type="dxa"/>
            <w:vMerge/>
          </w:tcPr>
          <w:p w14:paraId="0B4B22F9" w14:textId="62FDEBFA" w:rsidR="003435AA" w:rsidRDefault="003435AA">
            <w:pPr>
              <w:spacing w:line="360" w:lineRule="auto"/>
            </w:pPr>
          </w:p>
        </w:tc>
        <w:tc>
          <w:tcPr>
            <w:tcW w:w="2693" w:type="dxa"/>
          </w:tcPr>
          <w:p w14:paraId="5C896EB7" w14:textId="727FED32" w:rsidR="003435AA" w:rsidRPr="005E0D79" w:rsidRDefault="003435AA">
            <w:pPr>
              <w:spacing w:line="360" w:lineRule="auto"/>
            </w:pPr>
            <w:proofErr w:type="spellStart"/>
            <w:r>
              <w:t>Kondisi</w:t>
            </w:r>
            <w:proofErr w:type="spellEnd"/>
            <w:r>
              <w:t xml:space="preserve"> </w:t>
            </w:r>
            <w:r w:rsidRPr="00AE58C4">
              <w:rPr>
                <w:i/>
                <w:iCs/>
              </w:rPr>
              <w:t>multiple project</w:t>
            </w:r>
            <w:r>
              <w:t xml:space="preserve"> pada </w:t>
            </w:r>
            <w:proofErr w:type="spellStart"/>
            <w:r>
              <w:t>perusahaan</w:t>
            </w:r>
            <w:proofErr w:type="spellEnd"/>
          </w:p>
        </w:tc>
        <w:tc>
          <w:tcPr>
            <w:tcW w:w="3254" w:type="dxa"/>
            <w:vMerge/>
          </w:tcPr>
          <w:p w14:paraId="1F694E88" w14:textId="77777777" w:rsidR="003435AA" w:rsidRDefault="003435AA" w:rsidP="00AE58C4">
            <w:pPr>
              <w:pStyle w:val="Heading3"/>
              <w:numPr>
                <w:ilvl w:val="0"/>
                <w:numId w:val="0"/>
              </w:numPr>
              <w:ind w:left="720"/>
            </w:pPr>
          </w:p>
        </w:tc>
      </w:tr>
      <w:tr w:rsidR="003435AA" w14:paraId="19D93D72" w14:textId="77777777" w:rsidTr="006B6B12">
        <w:tc>
          <w:tcPr>
            <w:tcW w:w="1827" w:type="dxa"/>
            <w:vMerge/>
          </w:tcPr>
          <w:p w14:paraId="006E22A2" w14:textId="6592275F" w:rsidR="003435AA" w:rsidRDefault="003435AA">
            <w:pPr>
              <w:spacing w:line="360" w:lineRule="auto"/>
            </w:pPr>
          </w:p>
        </w:tc>
        <w:tc>
          <w:tcPr>
            <w:tcW w:w="2693" w:type="dxa"/>
          </w:tcPr>
          <w:p w14:paraId="1C3341BF" w14:textId="24D86BE9" w:rsidR="003435AA" w:rsidRPr="0085275A" w:rsidRDefault="003435AA">
            <w:pPr>
              <w:spacing w:line="360" w:lineRule="auto"/>
            </w:pPr>
            <w:proofErr w:type="spellStart"/>
            <w:r>
              <w:t>Kondisi</w:t>
            </w:r>
            <w:proofErr w:type="spellEnd"/>
            <w:r>
              <w:t xml:space="preserve"> </w:t>
            </w:r>
            <w:r>
              <w:rPr>
                <w:i/>
                <w:iCs/>
              </w:rPr>
              <w:t xml:space="preserve">resource constrain </w:t>
            </w:r>
            <w:r>
              <w:t xml:space="preserve">pada </w:t>
            </w:r>
            <w:proofErr w:type="spellStart"/>
            <w:r>
              <w:t>perusahaan</w:t>
            </w:r>
            <w:proofErr w:type="spellEnd"/>
          </w:p>
        </w:tc>
        <w:tc>
          <w:tcPr>
            <w:tcW w:w="3254" w:type="dxa"/>
            <w:vMerge/>
          </w:tcPr>
          <w:p w14:paraId="756E0C42" w14:textId="77777777" w:rsidR="003435AA" w:rsidRDefault="003435AA" w:rsidP="00202D86">
            <w:pPr>
              <w:pStyle w:val="Heading3"/>
              <w:numPr>
                <w:ilvl w:val="0"/>
                <w:numId w:val="0"/>
              </w:numPr>
              <w:ind w:left="720"/>
            </w:pPr>
          </w:p>
        </w:tc>
      </w:tr>
      <w:tr w:rsidR="003435AA" w14:paraId="464DF4DB" w14:textId="77777777" w:rsidTr="006B6B12">
        <w:tc>
          <w:tcPr>
            <w:tcW w:w="1827" w:type="dxa"/>
            <w:vMerge/>
          </w:tcPr>
          <w:p w14:paraId="31E19CCC" w14:textId="77777777" w:rsidR="003435AA" w:rsidRDefault="003435AA">
            <w:pPr>
              <w:spacing w:line="360" w:lineRule="auto"/>
            </w:pPr>
          </w:p>
        </w:tc>
        <w:tc>
          <w:tcPr>
            <w:tcW w:w="2693" w:type="dxa"/>
          </w:tcPr>
          <w:p w14:paraId="37491B3F" w14:textId="64FD7677" w:rsidR="003435AA" w:rsidRDefault="003435AA">
            <w:pPr>
              <w:spacing w:line="360" w:lineRule="auto"/>
            </w:pPr>
            <w:proofErr w:type="spellStart"/>
            <w:r>
              <w:t>Permasalahan</w:t>
            </w:r>
            <w:proofErr w:type="spellEnd"/>
            <w:r>
              <w:t xml:space="preserve"> terkait </w:t>
            </w:r>
            <w:proofErr w:type="spellStart"/>
            <w:r>
              <w:t>penyebab</w:t>
            </w:r>
            <w:proofErr w:type="spellEnd"/>
            <w:r>
              <w:t xml:space="preserve"> </w:t>
            </w:r>
            <w:proofErr w:type="spellStart"/>
            <w:r>
              <w:t>waktu</w:t>
            </w:r>
            <w:proofErr w:type="spellEnd"/>
            <w:r>
              <w:t xml:space="preserve"> </w:t>
            </w:r>
            <w:proofErr w:type="spellStart"/>
            <w:r>
              <w:t>penyelesaian</w:t>
            </w:r>
            <w:proofErr w:type="spellEnd"/>
            <w:r>
              <w:t xml:space="preserve"> yang </w:t>
            </w:r>
            <w:proofErr w:type="spellStart"/>
            <w:r>
              <w:t>terlambat</w:t>
            </w:r>
            <w:proofErr w:type="spellEnd"/>
            <w:r>
              <w:t>.</w:t>
            </w:r>
          </w:p>
        </w:tc>
        <w:tc>
          <w:tcPr>
            <w:tcW w:w="3254" w:type="dxa"/>
            <w:vMerge/>
          </w:tcPr>
          <w:p w14:paraId="0AA71143" w14:textId="77777777" w:rsidR="003435AA" w:rsidRDefault="003435AA" w:rsidP="00202D86">
            <w:pPr>
              <w:pStyle w:val="Heading3"/>
              <w:numPr>
                <w:ilvl w:val="0"/>
                <w:numId w:val="0"/>
              </w:numPr>
              <w:ind w:left="720"/>
            </w:pPr>
          </w:p>
        </w:tc>
      </w:tr>
      <w:tr w:rsidR="007E1CBC" w14:paraId="0E1CE812" w14:textId="77777777" w:rsidTr="006B6B12">
        <w:tc>
          <w:tcPr>
            <w:tcW w:w="1827" w:type="dxa"/>
            <w:vMerge/>
          </w:tcPr>
          <w:p w14:paraId="5AB2AC2C" w14:textId="77777777" w:rsidR="007E1CBC" w:rsidRDefault="007E1CBC">
            <w:pPr>
              <w:spacing w:line="360" w:lineRule="auto"/>
            </w:pPr>
          </w:p>
        </w:tc>
        <w:tc>
          <w:tcPr>
            <w:tcW w:w="2693" w:type="dxa"/>
          </w:tcPr>
          <w:p w14:paraId="13840415" w14:textId="6B4681DB" w:rsidR="007E1CBC" w:rsidRDefault="007E1CBC">
            <w:pPr>
              <w:spacing w:line="360" w:lineRule="auto"/>
            </w:pPr>
            <w:proofErr w:type="spellStart"/>
            <w:r>
              <w:t>Berapa</w:t>
            </w:r>
            <w:proofErr w:type="spellEnd"/>
            <w:r>
              <w:t xml:space="preserve"> </w:t>
            </w:r>
            <w:proofErr w:type="spellStart"/>
            <w:r>
              <w:t>banyak</w:t>
            </w:r>
            <w:proofErr w:type="spellEnd"/>
            <w:r>
              <w:t xml:space="preserve"> </w:t>
            </w:r>
            <w:proofErr w:type="spellStart"/>
            <w:r>
              <w:t>pekerjaan</w:t>
            </w:r>
            <w:proofErr w:type="spellEnd"/>
            <w:r>
              <w:t xml:space="preserve"> yang </w:t>
            </w:r>
            <w:proofErr w:type="spellStart"/>
            <w:r>
              <w:t>dapat</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p>
        </w:tc>
        <w:tc>
          <w:tcPr>
            <w:tcW w:w="3254" w:type="dxa"/>
            <w:vMerge w:val="restart"/>
          </w:tcPr>
          <w:p w14:paraId="342D6A71" w14:textId="62F26441" w:rsidR="007E1CBC" w:rsidDel="00AF6D5C" w:rsidRDefault="00D71E95">
            <w:pPr>
              <w:rPr>
                <w:del w:id="2047" w:author="ilham.nur@office.ui.ac.id" w:date="2023-01-31T22:31:00Z"/>
              </w:rPr>
              <w:pPrChange w:id="2048" w:author="ilham.nur@office.ui.ac.id" w:date="2023-01-31T22:32:00Z">
                <w:pPr>
                  <w:pStyle w:val="ListParagraph"/>
                  <w:numPr>
                    <w:numId w:val="43"/>
                  </w:numPr>
                  <w:ind w:hanging="360"/>
                </w:pPr>
              </w:pPrChange>
            </w:pPr>
            <w:ins w:id="2049" w:author="ilham.nur@office.ui.ac.id" w:date="2023-01-31T22:32:00Z">
              <w:r>
                <w:t xml:space="preserve">1. </w:t>
              </w:r>
            </w:ins>
            <w:ins w:id="2050" w:author="ilham.nur@office.ui.ac.id [2]" w:date="2023-01-17T22:54:00Z">
              <w:r w:rsidR="007E1CBC">
                <w:t xml:space="preserve">Using AI to develop a framework to prevent employees from missing project deadlines in software projects - case study of a global human capital management (HCM) software company, </w:t>
              </w:r>
            </w:ins>
            <w:ins w:id="2051" w:author="ilham.nur@office.ui.ac.id [2]" w:date="2023-01-17T22:56:00Z">
              <w:r w:rsidR="007E1CBC">
                <w:t>-</w:t>
              </w:r>
            </w:ins>
            <w:proofErr w:type="spellStart"/>
            <w:ins w:id="2052" w:author="ilham.nur@office.ui.ac.id [2]" w:date="2023-01-17T22:55:00Z">
              <w:r w:rsidR="007E1CBC">
                <w:t>Sheoraj</w:t>
              </w:r>
              <w:proofErr w:type="spellEnd"/>
              <w:r w:rsidR="007E1CBC">
                <w:t>, 2022</w:t>
              </w:r>
            </w:ins>
            <w:ins w:id="2053" w:author="ilham.nur@office.ui.ac.id [2]" w:date="2023-01-17T22:56:00Z">
              <w:r w:rsidR="007E1CBC">
                <w:t>.</w:t>
              </w:r>
            </w:ins>
          </w:p>
          <w:p w14:paraId="32CD9219" w14:textId="77777777" w:rsidR="00AF6D5C" w:rsidRDefault="00AF6D5C">
            <w:pPr>
              <w:rPr>
                <w:ins w:id="2054" w:author="ilham.nur@office.ui.ac.id" w:date="2023-01-31T22:31:00Z"/>
              </w:rPr>
              <w:pPrChange w:id="2055" w:author="ilham.nur@office.ui.ac.id" w:date="2023-01-31T22:32:00Z">
                <w:pPr>
                  <w:pStyle w:val="Heading3"/>
                  <w:numPr>
                    <w:ilvl w:val="0"/>
                    <w:numId w:val="33"/>
                  </w:numPr>
                  <w:ind w:left="739"/>
                </w:pPr>
              </w:pPrChange>
            </w:pPr>
          </w:p>
          <w:p w14:paraId="4A9D42EA" w14:textId="37406B7A" w:rsidR="007E1CBC" w:rsidRPr="0015371B" w:rsidRDefault="00D71E95">
            <w:pPr>
              <w:pPrChange w:id="2056" w:author="ilham.nur@office.ui.ac.id" w:date="2023-01-31T22:32:00Z">
                <w:pPr>
                  <w:pStyle w:val="Heading3"/>
                  <w:numPr>
                    <w:ilvl w:val="0"/>
                    <w:numId w:val="0"/>
                  </w:numPr>
                  <w:ind w:left="720" w:firstLine="0"/>
                </w:pPr>
              </w:pPrChange>
            </w:pPr>
            <w:ins w:id="2057" w:author="ilham.nur@office.ui.ac.id" w:date="2023-01-31T22:32:00Z">
              <w:r>
                <w:t xml:space="preserve">2. </w:t>
              </w:r>
            </w:ins>
            <w:ins w:id="2058" w:author="ilham.nur@office.ui.ac.id [2]" w:date="2023-01-17T22:56:00Z">
              <w:r w:rsidR="007E1CBC">
                <w:t>A review of machine learning</w:t>
              </w:r>
            </w:ins>
            <w:ins w:id="2059" w:author="ilham.nur@office.ui.ac.id [2]" w:date="2023-01-17T22:57:00Z">
              <w:r w:rsidR="007E1CBC">
                <w:t xml:space="preserve"> </w:t>
              </w:r>
            </w:ins>
            <w:ins w:id="2060" w:author="ilham.nur@office.ui.ac.id [2]" w:date="2023-01-17T22:56:00Z">
              <w:r w:rsidR="007E1CBC">
                <w:t>applications in human</w:t>
              </w:r>
            </w:ins>
            <w:ins w:id="2061" w:author="ilham.nur@office.ui.ac.id [2]" w:date="2023-01-17T22:57:00Z">
              <w:r w:rsidR="007E1CBC">
                <w:t xml:space="preserve"> </w:t>
              </w:r>
            </w:ins>
            <w:ins w:id="2062" w:author="ilham.nur@office.ui.ac.id [2]" w:date="2023-01-17T22:56:00Z">
              <w:r w:rsidR="007E1CBC">
                <w:t>resource management</w:t>
              </w:r>
            </w:ins>
            <w:ins w:id="2063" w:author="ilham.nur@office.ui.ac.id [2]" w:date="2023-01-17T22:57:00Z">
              <w:r w:rsidR="007E1CBC">
                <w:t xml:space="preserve"> – Garg, 2022</w:t>
              </w:r>
            </w:ins>
          </w:p>
        </w:tc>
      </w:tr>
      <w:tr w:rsidR="007E1CBC" w14:paraId="6783FEB4" w14:textId="77777777" w:rsidTr="006B6B12">
        <w:tc>
          <w:tcPr>
            <w:tcW w:w="1827" w:type="dxa"/>
            <w:vMerge/>
          </w:tcPr>
          <w:p w14:paraId="4C221742" w14:textId="77777777" w:rsidR="007E1CBC" w:rsidRDefault="007E1CBC">
            <w:pPr>
              <w:spacing w:line="360" w:lineRule="auto"/>
            </w:pPr>
          </w:p>
        </w:tc>
        <w:tc>
          <w:tcPr>
            <w:tcW w:w="2693" w:type="dxa"/>
          </w:tcPr>
          <w:p w14:paraId="52E316F1" w14:textId="4EDE9888" w:rsidR="007E1CBC" w:rsidRDefault="007E1CBC">
            <w:pPr>
              <w:spacing w:line="360" w:lineRule="auto"/>
            </w:pPr>
            <w:proofErr w:type="spellStart"/>
            <w:r>
              <w:t>Prioritas</w:t>
            </w:r>
            <w:proofErr w:type="spellEnd"/>
            <w:r>
              <w:t xml:space="preserve"> </w:t>
            </w:r>
            <w:proofErr w:type="spellStart"/>
            <w:r>
              <w:t>pekerjaan</w:t>
            </w:r>
            <w:proofErr w:type="spellEnd"/>
            <w:r>
              <w:t xml:space="preserve"> yang dilakukan</w:t>
            </w:r>
          </w:p>
        </w:tc>
        <w:tc>
          <w:tcPr>
            <w:tcW w:w="3254" w:type="dxa"/>
            <w:vMerge/>
          </w:tcPr>
          <w:p w14:paraId="6CF3FED4" w14:textId="77777777" w:rsidR="007E1CBC" w:rsidRDefault="007E1CBC" w:rsidP="00202D86">
            <w:pPr>
              <w:pStyle w:val="Heading3"/>
              <w:numPr>
                <w:ilvl w:val="0"/>
                <w:numId w:val="0"/>
              </w:numPr>
              <w:ind w:left="720"/>
            </w:pPr>
          </w:p>
        </w:tc>
      </w:tr>
      <w:tr w:rsidR="007E1CBC" w14:paraId="418343EE" w14:textId="77777777" w:rsidTr="006B6B12">
        <w:tc>
          <w:tcPr>
            <w:tcW w:w="1827" w:type="dxa"/>
            <w:vMerge/>
          </w:tcPr>
          <w:p w14:paraId="60170904" w14:textId="77777777" w:rsidR="007E1CBC" w:rsidRDefault="007E1CBC">
            <w:pPr>
              <w:spacing w:line="360" w:lineRule="auto"/>
            </w:pPr>
          </w:p>
        </w:tc>
        <w:tc>
          <w:tcPr>
            <w:tcW w:w="2693" w:type="dxa"/>
          </w:tcPr>
          <w:p w14:paraId="6EC1CD6B" w14:textId="12B0D7B7" w:rsidR="007E1CBC" w:rsidRDefault="007E1CBC">
            <w:pPr>
              <w:spacing w:line="360" w:lineRule="auto"/>
            </w:pPr>
            <w:proofErr w:type="spellStart"/>
            <w:r>
              <w:t>Probabilitas</w:t>
            </w:r>
            <w:proofErr w:type="spellEnd"/>
            <w:r>
              <w:t xml:space="preserve"> </w:t>
            </w:r>
            <w:proofErr w:type="spellStart"/>
            <w:r>
              <w:t>pekerjaan</w:t>
            </w:r>
            <w:proofErr w:type="spellEnd"/>
            <w:r>
              <w:t xml:space="preserve"> </w:t>
            </w:r>
            <w:proofErr w:type="spellStart"/>
            <w:r>
              <w:t>diselesaikan</w:t>
            </w:r>
            <w:proofErr w:type="spellEnd"/>
            <w:r>
              <w:t xml:space="preserve"> </w:t>
            </w:r>
            <w:proofErr w:type="spellStart"/>
            <w:r>
              <w:t>tepat</w:t>
            </w:r>
            <w:proofErr w:type="spellEnd"/>
            <w:r>
              <w:t xml:space="preserve"> </w:t>
            </w:r>
            <w:proofErr w:type="spellStart"/>
            <w:r>
              <w:t>waktu</w:t>
            </w:r>
            <w:proofErr w:type="spellEnd"/>
          </w:p>
        </w:tc>
        <w:tc>
          <w:tcPr>
            <w:tcW w:w="3254" w:type="dxa"/>
            <w:vMerge/>
          </w:tcPr>
          <w:p w14:paraId="1BF28273" w14:textId="77777777" w:rsidR="007E1CBC" w:rsidRDefault="007E1CBC" w:rsidP="00202D86">
            <w:pPr>
              <w:pStyle w:val="Heading3"/>
              <w:numPr>
                <w:ilvl w:val="0"/>
                <w:numId w:val="0"/>
              </w:numPr>
              <w:ind w:left="720"/>
            </w:pPr>
          </w:p>
        </w:tc>
      </w:tr>
      <w:tr w:rsidR="007E1CBC" w14:paraId="2DCB2F14" w14:textId="77777777" w:rsidTr="006B6B12">
        <w:tc>
          <w:tcPr>
            <w:tcW w:w="1827" w:type="dxa"/>
            <w:vMerge/>
          </w:tcPr>
          <w:p w14:paraId="60436117" w14:textId="77777777" w:rsidR="007E1CBC" w:rsidRDefault="007E1CBC">
            <w:pPr>
              <w:spacing w:line="360" w:lineRule="auto"/>
            </w:pPr>
          </w:p>
        </w:tc>
        <w:tc>
          <w:tcPr>
            <w:tcW w:w="2693" w:type="dxa"/>
          </w:tcPr>
          <w:p w14:paraId="13F099AF" w14:textId="288CA863" w:rsidR="007E1CBC" w:rsidRDefault="007E1CBC">
            <w:pPr>
              <w:spacing w:line="360" w:lineRule="auto"/>
            </w:pPr>
            <w:r>
              <w:t xml:space="preserve">Performa </w:t>
            </w:r>
            <w:r w:rsidRPr="00AE58C4">
              <w:rPr>
                <w:i/>
                <w:iCs/>
              </w:rPr>
              <w:t>deliverable</w:t>
            </w:r>
            <w:r>
              <w:t xml:space="preserve"> yang </w:t>
            </w:r>
            <w:proofErr w:type="spellStart"/>
            <w:r>
              <w:t>dihasilkan</w:t>
            </w:r>
            <w:proofErr w:type="spellEnd"/>
          </w:p>
        </w:tc>
        <w:tc>
          <w:tcPr>
            <w:tcW w:w="3254" w:type="dxa"/>
            <w:vMerge/>
          </w:tcPr>
          <w:p w14:paraId="10447863" w14:textId="77777777" w:rsidR="007E1CBC" w:rsidRDefault="007E1CBC" w:rsidP="00202D86">
            <w:pPr>
              <w:pStyle w:val="Heading3"/>
              <w:numPr>
                <w:ilvl w:val="0"/>
                <w:numId w:val="0"/>
              </w:numPr>
              <w:ind w:left="720"/>
            </w:pPr>
          </w:p>
        </w:tc>
      </w:tr>
      <w:tr w:rsidR="00034016" w14:paraId="0062AF16" w14:textId="77777777" w:rsidTr="006B6B12">
        <w:tc>
          <w:tcPr>
            <w:tcW w:w="1827" w:type="dxa"/>
            <w:vMerge w:val="restart"/>
          </w:tcPr>
          <w:p w14:paraId="595EDE7E" w14:textId="35A8EE92" w:rsidR="00034016" w:rsidRPr="00AE58C4" w:rsidRDefault="00034016">
            <w:pPr>
              <w:spacing w:line="360" w:lineRule="auto"/>
              <w:rPr>
                <w:i/>
                <w:iCs/>
              </w:rPr>
            </w:pPr>
            <w:r w:rsidRPr="00AE58C4">
              <w:rPr>
                <w:i/>
                <w:iCs/>
              </w:rPr>
              <w:t>Expert Case</w:t>
            </w:r>
          </w:p>
        </w:tc>
        <w:tc>
          <w:tcPr>
            <w:tcW w:w="2693" w:type="dxa"/>
          </w:tcPr>
          <w:p w14:paraId="278A63B6" w14:textId="7CAD9579" w:rsidR="00034016" w:rsidRDefault="00034016">
            <w:pPr>
              <w:spacing w:line="360" w:lineRule="auto"/>
            </w:pPr>
            <w:proofErr w:type="spellStart"/>
            <w:r>
              <w:t>Pertimbangan</w:t>
            </w:r>
            <w:proofErr w:type="spellEnd"/>
            <w:r>
              <w:t xml:space="preserve"> </w:t>
            </w:r>
            <w:proofErr w:type="spellStart"/>
            <w:r>
              <w:t>atas</w:t>
            </w:r>
            <w:proofErr w:type="spellEnd"/>
            <w:r>
              <w:t xml:space="preserve"> </w:t>
            </w:r>
            <w:proofErr w:type="spellStart"/>
            <w:r>
              <w:t>penunjukan</w:t>
            </w:r>
            <w:proofErr w:type="spellEnd"/>
            <w:r>
              <w:t xml:space="preserve"> </w:t>
            </w:r>
            <w:proofErr w:type="spellStart"/>
            <w:r>
              <w:t>anggota</w:t>
            </w:r>
            <w:proofErr w:type="spellEnd"/>
            <w:r>
              <w:t xml:space="preserve"> </w:t>
            </w:r>
            <w:proofErr w:type="spellStart"/>
            <w:r>
              <w:t>tim</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p>
        </w:tc>
        <w:tc>
          <w:tcPr>
            <w:tcW w:w="3254" w:type="dxa"/>
          </w:tcPr>
          <w:p w14:paraId="6DCCC623" w14:textId="68B62164" w:rsidR="00034016" w:rsidRDefault="00AF6D5C">
            <w:pPr>
              <w:pPrChange w:id="2064" w:author="ilham.nur@office.ui.ac.id" w:date="2023-01-31T22:31:00Z">
                <w:pPr>
                  <w:pStyle w:val="Heading3"/>
                  <w:numPr>
                    <w:ilvl w:val="0"/>
                    <w:numId w:val="32"/>
                  </w:numPr>
                  <w:ind w:left="720"/>
                </w:pPr>
              </w:pPrChange>
            </w:pPr>
            <w:ins w:id="2065" w:author="ilham.nur@office.ui.ac.id" w:date="2023-01-31T22:32:00Z">
              <w:r>
                <w:t xml:space="preserve">1. </w:t>
              </w:r>
            </w:ins>
            <w:r w:rsidR="00034016">
              <w:t>Resource allocation in IT projects: using schedule optimization – Chilton,2014</w:t>
            </w:r>
          </w:p>
          <w:p w14:paraId="2963F85F" w14:textId="34456DE3" w:rsidR="00034016" w:rsidRDefault="00AF6D5C">
            <w:pPr>
              <w:pPrChange w:id="2066" w:author="ilham.nur@office.ui.ac.id" w:date="2023-01-31T22:32:00Z">
                <w:pPr>
                  <w:pStyle w:val="ListParagraph"/>
                  <w:numPr>
                    <w:numId w:val="32"/>
                  </w:numPr>
                  <w:ind w:hanging="360"/>
                </w:pPr>
              </w:pPrChange>
            </w:pPr>
            <w:ins w:id="2067" w:author="ilham.nur@office.ui.ac.id" w:date="2023-01-31T22:32:00Z">
              <w:r>
                <w:t xml:space="preserve">2. </w:t>
              </w:r>
            </w:ins>
            <w:r w:rsidR="00034016">
              <w:t xml:space="preserve">A two-phase approach for solving the multi-skill resource constrained multi-project </w:t>
            </w:r>
            <w:r w:rsidR="00034016">
              <w:lastRenderedPageBreak/>
              <w:t>scheduling problem: a case study in construction industry-Hosseinian,2021</w:t>
            </w:r>
          </w:p>
          <w:p w14:paraId="03201217" w14:textId="2491FBAA" w:rsidR="00034016" w:rsidRPr="009B59EB" w:rsidRDefault="00AF6D5C">
            <w:pPr>
              <w:pPrChange w:id="2068" w:author="ilham.nur@office.ui.ac.id" w:date="2023-01-31T22:32:00Z">
                <w:pPr>
                  <w:pStyle w:val="ListParagraph"/>
                  <w:numPr>
                    <w:numId w:val="32"/>
                  </w:numPr>
                  <w:ind w:hanging="360"/>
                </w:pPr>
              </w:pPrChange>
            </w:pPr>
            <w:ins w:id="2069" w:author="ilham.nur@office.ui.ac.id" w:date="2023-01-31T22:32:00Z">
              <w:r>
                <w:t xml:space="preserve">3. </w:t>
              </w:r>
            </w:ins>
            <w:r w:rsidR="00034016">
              <w:t>The State of Project Management 2021, Association of Project Management</w:t>
            </w:r>
          </w:p>
        </w:tc>
      </w:tr>
      <w:tr w:rsidR="007E1CBC" w14:paraId="16E875F7" w14:textId="77777777" w:rsidTr="006B6B12">
        <w:tc>
          <w:tcPr>
            <w:tcW w:w="1827" w:type="dxa"/>
            <w:vMerge/>
          </w:tcPr>
          <w:p w14:paraId="00D249C7" w14:textId="77777777" w:rsidR="007E1CBC" w:rsidRPr="00E60C21" w:rsidRDefault="007E1CBC">
            <w:pPr>
              <w:spacing w:line="360" w:lineRule="auto"/>
              <w:rPr>
                <w:i/>
                <w:iCs/>
              </w:rPr>
            </w:pPr>
          </w:p>
        </w:tc>
        <w:tc>
          <w:tcPr>
            <w:tcW w:w="2693" w:type="dxa"/>
          </w:tcPr>
          <w:p w14:paraId="1E64F903" w14:textId="24751E77" w:rsidR="007E1CBC" w:rsidRDefault="007E1CBC">
            <w:pPr>
              <w:spacing w:line="360" w:lineRule="auto"/>
            </w:pPr>
            <w:proofErr w:type="spellStart"/>
            <w:r>
              <w:t>Berapa</w:t>
            </w:r>
            <w:proofErr w:type="spellEnd"/>
            <w:r>
              <w:t xml:space="preserve"> </w:t>
            </w:r>
            <w:proofErr w:type="spellStart"/>
            <w:r>
              <w:t>beban</w:t>
            </w:r>
            <w:proofErr w:type="spellEnd"/>
            <w:r>
              <w:t xml:space="preserve"> </w:t>
            </w:r>
            <w:proofErr w:type="spellStart"/>
            <w:r>
              <w:t>proyek</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atu</w:t>
            </w:r>
            <w:proofErr w:type="spellEnd"/>
            <w:r>
              <w:t xml:space="preserve"> orang</w:t>
            </w:r>
          </w:p>
        </w:tc>
        <w:tc>
          <w:tcPr>
            <w:tcW w:w="3254" w:type="dxa"/>
            <w:vMerge w:val="restart"/>
          </w:tcPr>
          <w:p w14:paraId="590007D6" w14:textId="0E4FD2BE" w:rsidR="007E1CBC" w:rsidRDefault="00D71E95">
            <w:pPr>
              <w:rPr>
                <w:ins w:id="2070" w:author="ilham.nur@office.ui.ac.id [2]" w:date="2023-01-17T22:58:00Z"/>
              </w:rPr>
              <w:pPrChange w:id="2071" w:author="ilham.nur@office.ui.ac.id" w:date="2023-01-31T22:33:00Z">
                <w:pPr>
                  <w:pStyle w:val="Heading3"/>
                  <w:numPr>
                    <w:numId w:val="34"/>
                  </w:numPr>
                </w:pPr>
              </w:pPrChange>
            </w:pPr>
            <w:ins w:id="2072" w:author="ilham.nur@office.ui.ac.id" w:date="2023-01-31T22:33:00Z">
              <w:r>
                <w:t xml:space="preserve">1. </w:t>
              </w:r>
            </w:ins>
            <w:ins w:id="2073" w:author="ilham.nur@office.ui.ac.id [2]" w:date="2023-01-17T22:58:00Z">
              <w:r w:rsidR="007E1CBC">
                <w:t>Using AI to develop a framework to prevent employees from missing project deadlines in software projects - case study of a global human capital management (HCM) software company, -</w:t>
              </w:r>
              <w:proofErr w:type="spellStart"/>
              <w:r w:rsidR="007E1CBC">
                <w:t>Sheoraj</w:t>
              </w:r>
              <w:proofErr w:type="spellEnd"/>
              <w:r w:rsidR="007E1CBC">
                <w:t>, 2022.</w:t>
              </w:r>
            </w:ins>
          </w:p>
          <w:p w14:paraId="22B1B7E4" w14:textId="31E7F4FF" w:rsidR="007E1CBC" w:rsidRDefault="00D71E95">
            <w:pPr>
              <w:pPrChange w:id="2074" w:author="ilham.nur@office.ui.ac.id" w:date="2023-01-31T22:33:00Z">
                <w:pPr>
                  <w:pStyle w:val="Heading3"/>
                  <w:numPr>
                    <w:ilvl w:val="0"/>
                    <w:numId w:val="0"/>
                  </w:numPr>
                  <w:ind w:left="720" w:firstLine="0"/>
                </w:pPr>
              </w:pPrChange>
            </w:pPr>
            <w:ins w:id="2075" w:author="ilham.nur@office.ui.ac.id" w:date="2023-01-31T22:33:00Z">
              <w:r>
                <w:t xml:space="preserve">2. </w:t>
              </w:r>
            </w:ins>
            <w:ins w:id="2076" w:author="ilham.nur@office.ui.ac.id [2]" w:date="2023-01-17T22:58:00Z">
              <w:r w:rsidR="007E1CBC">
                <w:t>A review of machine learning applications in human resource management – Garg, 2022</w:t>
              </w:r>
            </w:ins>
          </w:p>
        </w:tc>
      </w:tr>
      <w:tr w:rsidR="007E1CBC" w14:paraId="1911BD45" w14:textId="77777777" w:rsidTr="006B6B12">
        <w:tc>
          <w:tcPr>
            <w:tcW w:w="1827" w:type="dxa"/>
            <w:vMerge/>
          </w:tcPr>
          <w:p w14:paraId="5630A81F" w14:textId="77777777" w:rsidR="007E1CBC" w:rsidRPr="00E60C21" w:rsidRDefault="007E1CBC">
            <w:pPr>
              <w:spacing w:line="360" w:lineRule="auto"/>
              <w:rPr>
                <w:i/>
                <w:iCs/>
              </w:rPr>
            </w:pPr>
          </w:p>
        </w:tc>
        <w:tc>
          <w:tcPr>
            <w:tcW w:w="2693" w:type="dxa"/>
          </w:tcPr>
          <w:p w14:paraId="23AE9DBB" w14:textId="32D3B3FA" w:rsidR="007E1CBC" w:rsidRDefault="007E1CBC">
            <w:pPr>
              <w:spacing w:line="360" w:lineRule="auto"/>
            </w:pPr>
            <w:proofErr w:type="spellStart"/>
            <w:r>
              <w:t>Penyebab</w:t>
            </w:r>
            <w:proofErr w:type="spellEnd"/>
            <w:r>
              <w:t xml:space="preserve"> </w:t>
            </w:r>
            <w:proofErr w:type="spellStart"/>
            <w:r>
              <w:t>anggota</w:t>
            </w:r>
            <w:proofErr w:type="spellEnd"/>
            <w:r>
              <w:t xml:space="preserve"> unit </w:t>
            </w:r>
            <w:proofErr w:type="spellStart"/>
            <w:r>
              <w:t>atau</w:t>
            </w:r>
            <w:proofErr w:type="spellEnd"/>
            <w:r>
              <w:t xml:space="preserve"> </w:t>
            </w:r>
            <w:proofErr w:type="spellStart"/>
            <w:r>
              <w:t>bagian</w:t>
            </w:r>
            <w:proofErr w:type="spellEnd"/>
            <w:r>
              <w:t xml:space="preserve"> </w:t>
            </w:r>
            <w:proofErr w:type="spellStart"/>
            <w:r>
              <w:t>mengerjakan</w:t>
            </w:r>
            <w:proofErr w:type="spellEnd"/>
            <w:r>
              <w:t xml:space="preserve"> </w:t>
            </w:r>
            <w:proofErr w:type="spellStart"/>
            <w:r>
              <w:t>lebih</w:t>
            </w:r>
            <w:proofErr w:type="spellEnd"/>
            <w:r>
              <w:t xml:space="preserve"> </w:t>
            </w:r>
            <w:proofErr w:type="spellStart"/>
            <w:r>
              <w:t>jumlah</w:t>
            </w:r>
            <w:proofErr w:type="spellEnd"/>
            <w:r>
              <w:t xml:space="preserve"> </w:t>
            </w:r>
            <w:proofErr w:type="spellStart"/>
            <w:r>
              <w:t>proyek</w:t>
            </w:r>
            <w:proofErr w:type="spellEnd"/>
            <w:r>
              <w:t xml:space="preserve"> yang </w:t>
            </w:r>
            <w:proofErr w:type="spellStart"/>
            <w:r>
              <w:t>dikerjakan</w:t>
            </w:r>
            <w:proofErr w:type="spellEnd"/>
            <w:r>
              <w:t xml:space="preserve"> oleh orang lain.</w:t>
            </w:r>
          </w:p>
        </w:tc>
        <w:tc>
          <w:tcPr>
            <w:tcW w:w="3254" w:type="dxa"/>
            <w:vMerge/>
          </w:tcPr>
          <w:p w14:paraId="7CE5DB0F" w14:textId="77777777" w:rsidR="007E1CBC" w:rsidRDefault="007E1CBC" w:rsidP="00202D86">
            <w:pPr>
              <w:pStyle w:val="Heading3"/>
              <w:numPr>
                <w:ilvl w:val="0"/>
                <w:numId w:val="0"/>
              </w:numPr>
              <w:ind w:left="720"/>
            </w:pPr>
          </w:p>
        </w:tc>
      </w:tr>
      <w:tr w:rsidR="007E1CBC" w14:paraId="391E0A35" w14:textId="77777777" w:rsidTr="006B6B12">
        <w:tc>
          <w:tcPr>
            <w:tcW w:w="1827" w:type="dxa"/>
            <w:vMerge/>
          </w:tcPr>
          <w:p w14:paraId="05B0C56F" w14:textId="77777777" w:rsidR="007E1CBC" w:rsidRPr="00E60C21" w:rsidRDefault="007E1CBC">
            <w:pPr>
              <w:spacing w:line="360" w:lineRule="auto"/>
              <w:rPr>
                <w:i/>
                <w:iCs/>
              </w:rPr>
            </w:pPr>
          </w:p>
        </w:tc>
        <w:tc>
          <w:tcPr>
            <w:tcW w:w="2693" w:type="dxa"/>
          </w:tcPr>
          <w:p w14:paraId="6992E899" w14:textId="2A73F694" w:rsidR="007E1CBC" w:rsidRDefault="007E1CBC">
            <w:pPr>
              <w:spacing w:line="360" w:lineRule="auto"/>
            </w:pPr>
            <w:r>
              <w:t xml:space="preserve">Hal yang </w:t>
            </w:r>
            <w:proofErr w:type="spellStart"/>
            <w:r>
              <w:t>diperhatikan</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pengganti</w:t>
            </w:r>
            <w:proofErr w:type="spellEnd"/>
            <w:r>
              <w:t xml:space="preserve"> </w:t>
            </w:r>
            <w:proofErr w:type="spellStart"/>
            <w:r>
              <w:t>pekerjaan</w:t>
            </w:r>
            <w:proofErr w:type="spellEnd"/>
            <w:r>
              <w:t xml:space="preserve"> pada </w:t>
            </w:r>
            <w:proofErr w:type="spellStart"/>
            <w:r>
              <w:t>proyek</w:t>
            </w:r>
            <w:proofErr w:type="spellEnd"/>
            <w:r>
              <w:t xml:space="preserve">, yang </w:t>
            </w:r>
            <w:proofErr w:type="spellStart"/>
            <w:r>
              <w:t>penanggung</w:t>
            </w:r>
            <w:proofErr w:type="spellEnd"/>
            <w:r>
              <w:t xml:space="preserve"> </w:t>
            </w:r>
            <w:proofErr w:type="spellStart"/>
            <w:r>
              <w:t>jawabnya</w:t>
            </w:r>
            <w:proofErr w:type="spellEnd"/>
            <w:r>
              <w:t xml:space="preserve"> tidak </w:t>
            </w:r>
            <w:proofErr w:type="spellStart"/>
            <w:r>
              <w:t>dapat</w:t>
            </w:r>
            <w:proofErr w:type="spellEnd"/>
            <w:r>
              <w:t xml:space="preserve"> </w:t>
            </w:r>
            <w:proofErr w:type="spellStart"/>
            <w:r>
              <w:t>hadir</w:t>
            </w:r>
            <w:proofErr w:type="spellEnd"/>
            <w:r>
              <w:t>.</w:t>
            </w:r>
          </w:p>
        </w:tc>
        <w:tc>
          <w:tcPr>
            <w:tcW w:w="3254" w:type="dxa"/>
            <w:vMerge/>
          </w:tcPr>
          <w:p w14:paraId="43F2150A" w14:textId="77777777" w:rsidR="007E1CBC" w:rsidRDefault="007E1CBC" w:rsidP="00202D86">
            <w:pPr>
              <w:pStyle w:val="Heading3"/>
              <w:numPr>
                <w:ilvl w:val="0"/>
                <w:numId w:val="0"/>
              </w:numPr>
              <w:ind w:left="720"/>
            </w:pPr>
          </w:p>
        </w:tc>
      </w:tr>
      <w:tr w:rsidR="007E1CBC" w14:paraId="505B2FED" w14:textId="77777777" w:rsidTr="006B6B12">
        <w:tc>
          <w:tcPr>
            <w:tcW w:w="1827" w:type="dxa"/>
            <w:vMerge w:val="restart"/>
          </w:tcPr>
          <w:p w14:paraId="315BEFCB" w14:textId="5D7538DD" w:rsidR="007E1CBC" w:rsidRPr="00E60C21" w:rsidRDefault="007E1CBC">
            <w:pPr>
              <w:spacing w:line="360" w:lineRule="auto"/>
              <w:rPr>
                <w:i/>
                <w:iCs/>
              </w:rPr>
            </w:pPr>
            <w:r>
              <w:rPr>
                <w:i/>
                <w:iCs/>
              </w:rPr>
              <w:t>Work allocation study case</w:t>
            </w:r>
          </w:p>
        </w:tc>
        <w:tc>
          <w:tcPr>
            <w:tcW w:w="2693" w:type="dxa"/>
          </w:tcPr>
          <w:p w14:paraId="2F0B1657" w14:textId="151E08BC" w:rsidR="007E1CBC" w:rsidRDefault="007E1CBC">
            <w:pPr>
              <w:spacing w:line="360" w:lineRule="auto"/>
            </w:pPr>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menengah</w:t>
            </w:r>
            <w:proofErr w:type="spellEnd"/>
          </w:p>
        </w:tc>
        <w:tc>
          <w:tcPr>
            <w:tcW w:w="3254" w:type="dxa"/>
            <w:vMerge/>
          </w:tcPr>
          <w:p w14:paraId="5764C80B" w14:textId="77777777" w:rsidR="007E1CBC" w:rsidRDefault="007E1CBC" w:rsidP="00202D86">
            <w:pPr>
              <w:pStyle w:val="Heading3"/>
              <w:numPr>
                <w:ilvl w:val="0"/>
                <w:numId w:val="0"/>
              </w:numPr>
              <w:ind w:left="720"/>
            </w:pPr>
          </w:p>
        </w:tc>
      </w:tr>
      <w:tr w:rsidR="007E1CBC" w14:paraId="120D50D8" w14:textId="77777777" w:rsidTr="006B6B12">
        <w:tc>
          <w:tcPr>
            <w:tcW w:w="1827" w:type="dxa"/>
            <w:vMerge/>
          </w:tcPr>
          <w:p w14:paraId="40557CBE" w14:textId="77777777" w:rsidR="007E1CBC" w:rsidRDefault="007E1CBC">
            <w:pPr>
              <w:spacing w:line="360" w:lineRule="auto"/>
              <w:rPr>
                <w:i/>
                <w:iCs/>
              </w:rPr>
            </w:pPr>
          </w:p>
        </w:tc>
        <w:tc>
          <w:tcPr>
            <w:tcW w:w="2693" w:type="dxa"/>
          </w:tcPr>
          <w:p w14:paraId="2A9F55A6" w14:textId="497D8900" w:rsidR="007E1CBC" w:rsidRDefault="007E1CBC">
            <w:pPr>
              <w:spacing w:line="360" w:lineRule="auto"/>
            </w:pPr>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mudah</w:t>
            </w:r>
            <w:proofErr w:type="spellEnd"/>
          </w:p>
        </w:tc>
        <w:tc>
          <w:tcPr>
            <w:tcW w:w="3254" w:type="dxa"/>
            <w:vMerge/>
          </w:tcPr>
          <w:p w14:paraId="3DA585DD" w14:textId="77777777" w:rsidR="007E1CBC" w:rsidRDefault="007E1CBC" w:rsidP="00202D86">
            <w:pPr>
              <w:pStyle w:val="Heading3"/>
              <w:numPr>
                <w:ilvl w:val="0"/>
                <w:numId w:val="0"/>
              </w:numPr>
              <w:ind w:left="720"/>
            </w:pPr>
          </w:p>
        </w:tc>
      </w:tr>
      <w:tr w:rsidR="007E1CBC" w14:paraId="214B5733" w14:textId="77777777" w:rsidTr="006B6B12">
        <w:tc>
          <w:tcPr>
            <w:tcW w:w="1827" w:type="dxa"/>
            <w:vMerge/>
          </w:tcPr>
          <w:p w14:paraId="56AFDB43" w14:textId="77777777" w:rsidR="007E1CBC" w:rsidRDefault="007E1CBC">
            <w:pPr>
              <w:spacing w:line="360" w:lineRule="auto"/>
              <w:rPr>
                <w:i/>
                <w:iCs/>
              </w:rPr>
            </w:pPr>
          </w:p>
        </w:tc>
        <w:tc>
          <w:tcPr>
            <w:tcW w:w="2693" w:type="dxa"/>
          </w:tcPr>
          <w:p w14:paraId="337B7BF2" w14:textId="4374CAB1" w:rsidR="007E1CBC" w:rsidRDefault="007E1CBC">
            <w:pPr>
              <w:spacing w:line="360" w:lineRule="auto"/>
            </w:pPr>
            <w:proofErr w:type="spellStart"/>
            <w:r>
              <w:t>Preferens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lokasi</w:t>
            </w:r>
            <w:proofErr w:type="spellEnd"/>
            <w:r>
              <w:t xml:space="preserve"> </w:t>
            </w:r>
            <w:proofErr w:type="spellStart"/>
            <w:r>
              <w:t>pekerjaan</w:t>
            </w:r>
            <w:proofErr w:type="spellEnd"/>
            <w:r>
              <w:t xml:space="preserve"> pada </w:t>
            </w:r>
            <w:proofErr w:type="spellStart"/>
            <w:r>
              <w:t>kategori</w:t>
            </w:r>
            <w:proofErr w:type="spellEnd"/>
            <w:r>
              <w:t xml:space="preserve"> </w:t>
            </w:r>
            <w:proofErr w:type="spellStart"/>
            <w:r>
              <w:t>pekerjaan</w:t>
            </w:r>
            <w:proofErr w:type="spellEnd"/>
            <w:r>
              <w:t xml:space="preserve"> level </w:t>
            </w:r>
            <w:proofErr w:type="spellStart"/>
            <w:r>
              <w:t>sulit</w:t>
            </w:r>
            <w:proofErr w:type="spellEnd"/>
          </w:p>
        </w:tc>
        <w:tc>
          <w:tcPr>
            <w:tcW w:w="3254" w:type="dxa"/>
            <w:vMerge/>
          </w:tcPr>
          <w:p w14:paraId="234ECE41" w14:textId="77777777" w:rsidR="007E1CBC" w:rsidRDefault="007E1CBC" w:rsidP="00202D86">
            <w:pPr>
              <w:pStyle w:val="Heading3"/>
              <w:numPr>
                <w:ilvl w:val="0"/>
                <w:numId w:val="0"/>
              </w:numPr>
              <w:ind w:left="720"/>
            </w:pPr>
          </w:p>
        </w:tc>
      </w:tr>
    </w:tbl>
    <w:p w14:paraId="73CE073E" w14:textId="77777777" w:rsidR="008B35C3" w:rsidRPr="00F35B3B" w:rsidRDefault="008B35C3" w:rsidP="00AE58C4">
      <w:pPr>
        <w:spacing w:line="360" w:lineRule="auto"/>
        <w:ind w:left="720"/>
      </w:pPr>
    </w:p>
    <w:p w14:paraId="34DF7AC5" w14:textId="0C57E12E" w:rsidR="00590362" w:rsidRDefault="00590362" w:rsidP="007B3926">
      <w:pPr>
        <w:pStyle w:val="Heading3"/>
        <w:spacing w:line="360" w:lineRule="auto"/>
        <w:rPr>
          <w:ins w:id="2077" w:author="ilham.nur@office.ui.ac.id [2]" w:date="2023-01-17T22:59:00Z"/>
        </w:rPr>
      </w:pPr>
      <w:bookmarkStart w:id="2078" w:name="_Toc127003403"/>
      <w:proofErr w:type="spellStart"/>
      <w:ins w:id="2079" w:author="ilham.nur@office.ui.ac.id [2]" w:date="2023-01-17T22:50:00Z">
        <w:r>
          <w:t>Perancangan</w:t>
        </w:r>
        <w:proofErr w:type="spellEnd"/>
        <w:r>
          <w:t xml:space="preserve"> </w:t>
        </w:r>
        <w:proofErr w:type="spellStart"/>
        <w:r>
          <w:t>Arsitektur</w:t>
        </w:r>
        <w:proofErr w:type="spellEnd"/>
        <w:r>
          <w:t xml:space="preserve"> </w:t>
        </w:r>
        <w:proofErr w:type="spellStart"/>
        <w:r>
          <w:t>Sistem</w:t>
        </w:r>
      </w:ins>
      <w:bookmarkEnd w:id="2078"/>
      <w:proofErr w:type="spellEnd"/>
    </w:p>
    <w:p w14:paraId="60F97B79" w14:textId="6FC8E980" w:rsidR="00695FFF" w:rsidRDefault="00695FFF" w:rsidP="007B3926">
      <w:pPr>
        <w:spacing w:line="360" w:lineRule="auto"/>
        <w:ind w:left="720"/>
        <w:rPr>
          <w:ins w:id="2080" w:author="ilham.nur@office.ui.ac.id [2]" w:date="2023-01-18T05:51:00Z"/>
        </w:rPr>
      </w:pPr>
      <w:proofErr w:type="spellStart"/>
      <w:ins w:id="2081" w:author="ilham.nur@office.ui.ac.id [2]" w:date="2023-01-17T22:59:00Z">
        <w:r>
          <w:t>Pengembangan</w:t>
        </w:r>
        <w:proofErr w:type="spellEnd"/>
        <w:r>
          <w:t xml:space="preserve"> SIMP yang </w:t>
        </w:r>
        <w:proofErr w:type="spellStart"/>
        <w:r>
          <w:t>akan</w:t>
        </w:r>
        <w:proofErr w:type="spellEnd"/>
        <w:r>
          <w:t xml:space="preserve"> </w:t>
        </w:r>
        <w:proofErr w:type="spellStart"/>
        <w:r>
          <w:t>dibangun</w:t>
        </w:r>
        <w:proofErr w:type="spellEnd"/>
        <w:r>
          <w:t xml:space="preserve"> </w:t>
        </w:r>
        <w:proofErr w:type="spellStart"/>
        <w:r>
          <w:t>akan</w:t>
        </w:r>
        <w:proofErr w:type="spellEnd"/>
        <w:r>
          <w:t xml:space="preserve"> dilakukan </w:t>
        </w:r>
        <w:proofErr w:type="spellStart"/>
        <w:r>
          <w:t>perancang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ari</w:t>
        </w:r>
        <w:proofErr w:type="spellEnd"/>
        <w:r>
          <w:t xml:space="preserve"> </w:t>
        </w:r>
        <w:proofErr w:type="spellStart"/>
        <w:r>
          <w:t>aspek</w:t>
        </w:r>
        <w:proofErr w:type="spellEnd"/>
        <w:r>
          <w:t xml:space="preserve"> </w:t>
        </w:r>
        <w:proofErr w:type="spellStart"/>
        <w:r>
          <w:t>bisnis</w:t>
        </w:r>
        <w:proofErr w:type="spellEnd"/>
        <w:r>
          <w:t xml:space="preserve">, </w:t>
        </w:r>
        <w:proofErr w:type="spellStart"/>
        <w:r>
          <w:t>aplikasi</w:t>
        </w:r>
        <w:proofErr w:type="spellEnd"/>
        <w:r>
          <w:t xml:space="preserve">, dan </w:t>
        </w:r>
        <w:proofErr w:type="spellStart"/>
        <w:r>
          <w:t>teknologi</w:t>
        </w:r>
        <w:proofErr w:type="spellEnd"/>
        <w:r>
          <w:t xml:space="preserve"> dengan </w:t>
        </w:r>
        <w:proofErr w:type="spellStart"/>
        <w:r>
          <w:t>menggunakan</w:t>
        </w:r>
        <w:proofErr w:type="spellEnd"/>
        <w:r>
          <w:t xml:space="preserve"> </w:t>
        </w:r>
        <w:r w:rsidR="00632480">
          <w:rPr>
            <w:i/>
            <w:iCs/>
          </w:rPr>
          <w:t>Enterprise Architecture</w:t>
        </w:r>
      </w:ins>
      <w:ins w:id="2082" w:author="ilham.nur@office.ui.ac.id [2]" w:date="2023-01-17T23:00:00Z">
        <w:r w:rsidR="004156D1">
          <w:rPr>
            <w:i/>
            <w:iCs/>
          </w:rPr>
          <w:t xml:space="preserve"> </w:t>
        </w:r>
        <w:r w:rsidR="004156D1">
          <w:t>(EA)</w:t>
        </w:r>
      </w:ins>
      <w:ins w:id="2083" w:author="ilham.nur@office.ui.ac.id [2]" w:date="2023-01-17T22:59:00Z">
        <w:r w:rsidR="00632480">
          <w:rPr>
            <w:i/>
            <w:iCs/>
          </w:rPr>
          <w:t xml:space="preserve">. </w:t>
        </w:r>
      </w:ins>
      <w:proofErr w:type="spellStart"/>
      <w:ins w:id="2084" w:author="ilham.nur@office.ui.ac.id [2]" w:date="2023-01-17T23:00:00Z">
        <w:r w:rsidR="004156D1">
          <w:t>Kerangka</w:t>
        </w:r>
        <w:proofErr w:type="spellEnd"/>
        <w:r w:rsidR="004156D1">
          <w:t xml:space="preserve"> EA yang </w:t>
        </w:r>
        <w:proofErr w:type="spellStart"/>
        <w:r w:rsidR="004156D1">
          <w:t>digunakan</w:t>
        </w:r>
        <w:proofErr w:type="spellEnd"/>
        <w:r w:rsidR="004156D1">
          <w:t xml:space="preserve"> </w:t>
        </w:r>
        <w:proofErr w:type="spellStart"/>
        <w:r w:rsidR="004156D1">
          <w:t>adalah</w:t>
        </w:r>
        <w:proofErr w:type="spellEnd"/>
        <w:r w:rsidR="004156D1">
          <w:t xml:space="preserve"> TOGAF, yang </w:t>
        </w:r>
        <w:proofErr w:type="spellStart"/>
        <w:r w:rsidR="004156D1">
          <w:t>merupakan</w:t>
        </w:r>
        <w:proofErr w:type="spellEnd"/>
        <w:r w:rsidR="004156D1">
          <w:t xml:space="preserve"> </w:t>
        </w:r>
        <w:proofErr w:type="spellStart"/>
        <w:r w:rsidR="004156D1">
          <w:t>kerangka</w:t>
        </w:r>
        <w:proofErr w:type="spellEnd"/>
        <w:r w:rsidR="004156D1">
          <w:t xml:space="preserve"> EA yang </w:t>
        </w:r>
        <w:proofErr w:type="spellStart"/>
        <w:r w:rsidR="004156D1">
          <w:t>umum</w:t>
        </w:r>
        <w:proofErr w:type="spellEnd"/>
        <w:r w:rsidR="004156D1">
          <w:t xml:space="preserve"> </w:t>
        </w:r>
        <w:proofErr w:type="spellStart"/>
        <w:r w:rsidR="004156D1">
          <w:t>digunakan</w:t>
        </w:r>
        <w:proofErr w:type="spellEnd"/>
        <w:r w:rsidR="004156D1">
          <w:t xml:space="preserve"> pada </w:t>
        </w:r>
        <w:proofErr w:type="spellStart"/>
        <w:r w:rsidR="004156D1">
          <w:t>banyak</w:t>
        </w:r>
        <w:proofErr w:type="spellEnd"/>
        <w:r w:rsidR="004156D1">
          <w:t xml:space="preserve"> </w:t>
        </w:r>
        <w:proofErr w:type="spellStart"/>
        <w:r w:rsidR="004156D1">
          <w:t>industri</w:t>
        </w:r>
        <w:proofErr w:type="spellEnd"/>
        <w:r w:rsidR="004156D1">
          <w:t xml:space="preserve"> dan </w:t>
        </w:r>
        <w:proofErr w:type="spellStart"/>
        <w:r w:rsidR="004156D1">
          <w:t>dapat</w:t>
        </w:r>
        <w:proofErr w:type="spellEnd"/>
        <w:r w:rsidR="004156D1">
          <w:t xml:space="preserve"> </w:t>
        </w:r>
        <w:proofErr w:type="spellStart"/>
        <w:r w:rsidR="004156D1">
          <w:t>menghubungkan</w:t>
        </w:r>
        <w:proofErr w:type="spellEnd"/>
        <w:r w:rsidR="004156D1">
          <w:t xml:space="preserve"> </w:t>
        </w:r>
      </w:ins>
      <w:proofErr w:type="spellStart"/>
      <w:ins w:id="2085" w:author="ilham.nur@office.ui.ac.id [2]" w:date="2023-01-17T23:01:00Z">
        <w:r w:rsidR="004156D1">
          <w:t>seluruh</w:t>
        </w:r>
        <w:proofErr w:type="spellEnd"/>
        <w:r w:rsidR="004156D1">
          <w:t xml:space="preserve"> </w:t>
        </w:r>
        <w:proofErr w:type="spellStart"/>
        <w:r w:rsidR="004156D1">
          <w:t>komponen</w:t>
        </w:r>
        <w:proofErr w:type="spellEnd"/>
        <w:r w:rsidR="001F097B">
          <w:t xml:space="preserve"> </w:t>
        </w:r>
        <w:proofErr w:type="spellStart"/>
        <w:r w:rsidR="001F097B">
          <w:t>desain</w:t>
        </w:r>
        <w:proofErr w:type="spellEnd"/>
        <w:r w:rsidR="001F097B">
          <w:t xml:space="preserve"> </w:t>
        </w:r>
        <w:proofErr w:type="spellStart"/>
        <w:r w:rsidR="001F097B">
          <w:t>arsitektur</w:t>
        </w:r>
        <w:proofErr w:type="spellEnd"/>
        <w:r w:rsidR="001F097B">
          <w:t xml:space="preserve"> </w:t>
        </w:r>
        <w:proofErr w:type="spellStart"/>
        <w:r w:rsidR="001F097B">
          <w:t>dari</w:t>
        </w:r>
        <w:proofErr w:type="spellEnd"/>
        <w:r w:rsidR="001F097B">
          <w:t xml:space="preserve"> </w:t>
        </w:r>
        <w:proofErr w:type="spellStart"/>
        <w:r w:rsidR="001F097B">
          <w:t>sebuah</w:t>
        </w:r>
        <w:proofErr w:type="spellEnd"/>
        <w:r w:rsidR="001F097B">
          <w:t xml:space="preserve"> </w:t>
        </w:r>
        <w:proofErr w:type="spellStart"/>
        <w:r w:rsidR="001F097B">
          <w:t>perusahaan</w:t>
        </w:r>
        <w:proofErr w:type="spellEnd"/>
        <w:r w:rsidR="001F097B">
          <w:t xml:space="preserve"> </w:t>
        </w:r>
        <w:r w:rsidR="001F097B">
          <w:fldChar w:fldCharType="begin" w:fldLock="1"/>
        </w:r>
      </w:ins>
      <w:r w:rsidR="00576ADF">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 Saragih et al., 2021)"},"properties":{"noteIndex":0},"schema":"https://github.com/citation-style-language/schema/raw/master/csl-citation.json"}</w:instrText>
      </w:r>
      <w:r w:rsidR="001F097B">
        <w:fldChar w:fldCharType="separate"/>
      </w:r>
      <w:r w:rsidR="00CF4B38" w:rsidRPr="00CF4B38">
        <w:rPr>
          <w:noProof/>
        </w:rPr>
        <w:t>(Hannemann et al., 2022; Saragih et al., 2021)</w:t>
      </w:r>
      <w:ins w:id="2086" w:author="ilham.nur@office.ui.ac.id [2]" w:date="2023-01-17T23:01:00Z">
        <w:r w:rsidR="001F097B">
          <w:fldChar w:fldCharType="end"/>
        </w:r>
        <w:r w:rsidR="001F097B">
          <w:t xml:space="preserve">. </w:t>
        </w:r>
        <w:proofErr w:type="spellStart"/>
        <w:r w:rsidR="001F097B">
          <w:t>Secara</w:t>
        </w:r>
        <w:proofErr w:type="spellEnd"/>
        <w:r w:rsidR="001F097B">
          <w:t xml:space="preserve"> </w:t>
        </w:r>
        <w:r w:rsidR="00622E59">
          <w:t xml:space="preserve">garis </w:t>
        </w:r>
        <w:proofErr w:type="spellStart"/>
        <w:r w:rsidR="00622E59">
          <w:t>besar</w:t>
        </w:r>
        <w:proofErr w:type="spellEnd"/>
        <w:r w:rsidR="00622E59">
          <w:t xml:space="preserve"> </w:t>
        </w:r>
        <w:proofErr w:type="spellStart"/>
        <w:r w:rsidR="00622E59">
          <w:t>arsitektur</w:t>
        </w:r>
        <w:proofErr w:type="spellEnd"/>
        <w:r w:rsidR="00622E59">
          <w:t xml:space="preserve"> </w:t>
        </w:r>
        <w:proofErr w:type="spellStart"/>
        <w:r w:rsidR="00622E59">
          <w:t>dari</w:t>
        </w:r>
        <w:proofErr w:type="spellEnd"/>
        <w:r w:rsidR="00622E59">
          <w:t xml:space="preserve"> SIM</w:t>
        </w:r>
      </w:ins>
      <w:ins w:id="2087" w:author="ilham.nur@office.ui.ac.id [2]" w:date="2023-01-17T23:02:00Z">
        <w:r w:rsidR="00622E59">
          <w:t xml:space="preserve">P yang </w:t>
        </w:r>
        <w:proofErr w:type="spellStart"/>
        <w:r w:rsidR="00622E59">
          <w:t>akan</w:t>
        </w:r>
        <w:proofErr w:type="spellEnd"/>
        <w:r w:rsidR="00622E59">
          <w:t xml:space="preserve"> </w:t>
        </w:r>
        <w:proofErr w:type="spellStart"/>
        <w:r w:rsidR="00622E59">
          <w:t>dibangun</w:t>
        </w:r>
        <w:proofErr w:type="spellEnd"/>
        <w:r w:rsidR="00622E59">
          <w:t xml:space="preserve"> </w:t>
        </w:r>
        <w:proofErr w:type="spellStart"/>
        <w:r w:rsidR="00622E59">
          <w:t>dapat</w:t>
        </w:r>
        <w:proofErr w:type="spellEnd"/>
        <w:r w:rsidR="00622E59">
          <w:t xml:space="preserve"> </w:t>
        </w:r>
        <w:proofErr w:type="spellStart"/>
        <w:r w:rsidR="00622E59">
          <w:t>dilihat</w:t>
        </w:r>
        <w:proofErr w:type="spellEnd"/>
        <w:r w:rsidR="00622E59">
          <w:t xml:space="preserve"> pada</w:t>
        </w:r>
      </w:ins>
      <w:ins w:id="2088" w:author="ilham.nur@office.ui.ac.id [2]" w:date="2023-01-18T22:17:00Z">
        <w:r w:rsidR="00391952">
          <w:t xml:space="preserve"> </w:t>
        </w:r>
        <w:r w:rsidR="00391952">
          <w:fldChar w:fldCharType="begin"/>
        </w:r>
        <w:r w:rsidR="00391952">
          <w:instrText xml:space="preserve"> REF _Ref124972690 \h </w:instrText>
        </w:r>
      </w:ins>
      <w:r w:rsidR="00391952">
        <w:fldChar w:fldCharType="separate"/>
      </w:r>
      <w:ins w:id="2089" w:author="ilham.nur@office.ui.ac.id" w:date="2023-02-11T10:22:00Z">
        <w:r w:rsidR="00A47A89">
          <w:t xml:space="preserve">Gambar </w:t>
        </w:r>
        <w:r w:rsidR="00A47A89">
          <w:rPr>
            <w:noProof/>
          </w:rPr>
          <w:t>3</w:t>
        </w:r>
        <w:r w:rsidR="00A47A89">
          <w:t>.</w:t>
        </w:r>
        <w:r w:rsidR="00A47A89">
          <w:rPr>
            <w:noProof/>
          </w:rPr>
          <w:t>4</w:t>
        </w:r>
      </w:ins>
      <w:ins w:id="2090" w:author="ilham.nur@office.ui.ac.id [2]" w:date="2023-01-18T22:17:00Z">
        <w:r w:rsidR="00391952">
          <w:fldChar w:fldCharType="end"/>
        </w:r>
        <w:r w:rsidR="00391952">
          <w:t>.</w:t>
        </w:r>
      </w:ins>
    </w:p>
    <w:p w14:paraId="69EF7020" w14:textId="77777777" w:rsidR="00C53EB8" w:rsidRDefault="00C53EB8">
      <w:pPr>
        <w:keepNext/>
        <w:spacing w:line="360" w:lineRule="auto"/>
        <w:ind w:left="720"/>
        <w:jc w:val="center"/>
        <w:rPr>
          <w:ins w:id="2091" w:author="ilham.nur@office.ui.ac.id [2]" w:date="2023-01-18T05:52:00Z"/>
        </w:rPr>
        <w:pPrChange w:id="2092" w:author="ilham.nur@office.ui.ac.id [2]" w:date="2023-01-18T05:52:00Z">
          <w:pPr>
            <w:spacing w:line="360" w:lineRule="auto"/>
            <w:ind w:left="720"/>
            <w:jc w:val="center"/>
          </w:pPr>
        </w:pPrChange>
      </w:pPr>
      <w:ins w:id="2093" w:author="ilham.nur@office.ui.ac.id [2]" w:date="2023-01-18T05:51:00Z">
        <w:r>
          <w:rPr>
            <w:noProof/>
          </w:rPr>
          <w:drawing>
            <wp:inline distT="0" distB="0" distL="0" distR="0" wp14:anchorId="692C537A" wp14:editId="67E7B71F">
              <wp:extent cx="5400040" cy="2959735"/>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40" cy="2959735"/>
                      </a:xfrm>
                      <a:prstGeom prst="rect">
                        <a:avLst/>
                      </a:prstGeom>
                      <a:noFill/>
                      <a:ln>
                        <a:noFill/>
                      </a:ln>
                    </pic:spPr>
                  </pic:pic>
                </a:graphicData>
              </a:graphic>
            </wp:inline>
          </w:drawing>
        </w:r>
      </w:ins>
    </w:p>
    <w:p w14:paraId="736F60E0" w14:textId="158BB55A" w:rsidR="00C53EB8" w:rsidRDefault="00C53EB8" w:rsidP="00F22F5A">
      <w:pPr>
        <w:pStyle w:val="Caption"/>
        <w:rPr>
          <w:ins w:id="2094" w:author="ilham.nur@office.ui.ac.id [2]" w:date="2023-01-18T22:18:00Z"/>
        </w:rPr>
      </w:pPr>
      <w:bookmarkStart w:id="2095" w:name="_Ref124972690"/>
      <w:bookmarkStart w:id="2096" w:name="_Toc127003445"/>
      <w:ins w:id="2097" w:author="ilham.nur@office.ui.ac.id [2]" w:date="2023-01-18T05:52:00Z">
        <w:r>
          <w:t xml:space="preserve">Gambar </w:t>
        </w:r>
      </w:ins>
      <w:ins w:id="2098" w:author="ilham.nur@office.ui.ac.id" w:date="2023-02-02T22:33:00Z">
        <w:r w:rsidR="00A76FCF">
          <w:fldChar w:fldCharType="begin"/>
        </w:r>
        <w:r w:rsidR="00A76FCF">
          <w:instrText xml:space="preserve"> STYLEREF 1 \s </w:instrText>
        </w:r>
      </w:ins>
      <w:r w:rsidR="00A76FCF">
        <w:fldChar w:fldCharType="separate"/>
      </w:r>
      <w:r w:rsidR="00A47A89">
        <w:rPr>
          <w:noProof/>
        </w:rPr>
        <w:t>3</w:t>
      </w:r>
      <w:ins w:id="2099"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2100" w:author="ilham.nur@office.ui.ac.id" w:date="2023-02-11T10:22:00Z">
        <w:r w:rsidR="00A47A89">
          <w:rPr>
            <w:noProof/>
          </w:rPr>
          <w:t>4</w:t>
        </w:r>
      </w:ins>
      <w:ins w:id="2101" w:author="ilham.nur@office.ui.ac.id" w:date="2023-02-02T22:33:00Z">
        <w:r w:rsidR="00A76FCF">
          <w:fldChar w:fldCharType="end"/>
        </w:r>
      </w:ins>
      <w:ins w:id="2102" w:author="ilham.nur@office.ui.ac.id [2]" w:date="2023-01-25T05:09:00Z">
        <w:del w:id="2103" w:author="ilham.nur@office.ui.ac.id" w:date="2023-02-02T22:33:00Z">
          <w:r w:rsidR="00F62D33" w:rsidDel="00A76FCF">
            <w:fldChar w:fldCharType="begin"/>
          </w:r>
          <w:r w:rsidR="00F62D33" w:rsidDel="00A76FCF">
            <w:delInstrText xml:space="preserve"> STYLEREF 1 \s </w:delInstrText>
          </w:r>
        </w:del>
      </w:ins>
      <w:del w:id="2104" w:author="ilham.nur@office.ui.ac.id" w:date="2023-02-02T22:33:00Z">
        <w:r w:rsidR="00F62D33" w:rsidDel="00A76FCF">
          <w:fldChar w:fldCharType="separate"/>
        </w:r>
        <w:r w:rsidR="00C64CA0" w:rsidDel="00A76FCF">
          <w:rPr>
            <w:noProof/>
          </w:rPr>
          <w:delText>3</w:delText>
        </w:r>
      </w:del>
      <w:ins w:id="2105" w:author="ilham.nur@office.ui.ac.id [2]" w:date="2023-01-25T05:09:00Z">
        <w:del w:id="2106"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2107" w:author="ilham.nur@office.ui.ac.id" w:date="2023-02-02T22:33:00Z">
        <w:r w:rsidR="00105420">
          <w:fldChar w:fldCharType="separate"/>
        </w:r>
      </w:del>
      <w:ins w:id="2108" w:author="ilham.nur@office.ui.ac.id [2]" w:date="2023-01-25T05:09:00Z">
        <w:del w:id="2109" w:author="ilham.nur@office.ui.ac.id" w:date="2023-02-02T22:33:00Z">
          <w:r w:rsidR="00F62D33" w:rsidDel="00A76FCF">
            <w:fldChar w:fldCharType="end"/>
          </w:r>
        </w:del>
      </w:ins>
      <w:bookmarkEnd w:id="2095"/>
      <w:ins w:id="2110" w:author="ilham.nur@office.ui.ac.id [2]" w:date="2023-01-18T05:52:00Z">
        <w:r>
          <w:t xml:space="preserve"> </w:t>
        </w:r>
        <w:proofErr w:type="spellStart"/>
        <w:r>
          <w:t>Arsitektur</w:t>
        </w:r>
        <w:proofErr w:type="spellEnd"/>
        <w:r>
          <w:t xml:space="preserve"> </w:t>
        </w:r>
        <w:proofErr w:type="spellStart"/>
        <w:r w:rsidR="00827EC8">
          <w:t>sistem</w:t>
        </w:r>
        <w:proofErr w:type="spellEnd"/>
        <w:r w:rsidR="00827EC8">
          <w:t xml:space="preserve"> </w:t>
        </w:r>
        <w:proofErr w:type="spellStart"/>
        <w:r>
          <w:t>secara</w:t>
        </w:r>
        <w:proofErr w:type="spellEnd"/>
        <w:r>
          <w:t xml:space="preserve"> garis </w:t>
        </w:r>
        <w:proofErr w:type="spellStart"/>
        <w:r>
          <w:t>besar</w:t>
        </w:r>
        <w:proofErr w:type="spellEnd"/>
        <w:r>
          <w:t xml:space="preserve"> terkait dengan </w:t>
        </w:r>
      </w:ins>
      <w:proofErr w:type="spellStart"/>
      <w:ins w:id="2111" w:author="ilham.nur@office.ui.ac.id [2]" w:date="2023-01-18T05:53:00Z">
        <w:r w:rsidR="00827EC8">
          <w:t>sistem</w:t>
        </w:r>
        <w:proofErr w:type="spellEnd"/>
        <w:r w:rsidR="00827EC8">
          <w:t xml:space="preserve"> </w:t>
        </w:r>
        <w:proofErr w:type="spellStart"/>
        <w:r w:rsidR="00827EC8">
          <w:t>optimasi</w:t>
        </w:r>
        <w:proofErr w:type="spellEnd"/>
        <w:r w:rsidR="00827EC8">
          <w:t xml:space="preserve"> </w:t>
        </w:r>
        <w:proofErr w:type="spellStart"/>
        <w:r w:rsidR="00827EC8">
          <w:t>alokasi</w:t>
        </w:r>
        <w:proofErr w:type="spellEnd"/>
        <w:r w:rsidR="00827EC8">
          <w:t xml:space="preserve"> </w:t>
        </w:r>
        <w:proofErr w:type="spellStart"/>
        <w:r w:rsidR="00827EC8">
          <w:t>pekerjaan</w:t>
        </w:r>
        <w:proofErr w:type="spellEnd"/>
        <w:r w:rsidR="00827EC8">
          <w:t xml:space="preserve"> dan </w:t>
        </w:r>
        <w:proofErr w:type="spellStart"/>
        <w:r w:rsidR="00827EC8">
          <w:t>sumber</w:t>
        </w:r>
        <w:proofErr w:type="spellEnd"/>
        <w:r w:rsidR="00827EC8">
          <w:t xml:space="preserve"> </w:t>
        </w:r>
        <w:proofErr w:type="spellStart"/>
        <w:r w:rsidR="00827EC8">
          <w:t>daya</w:t>
        </w:r>
        <w:proofErr w:type="spellEnd"/>
        <w:r w:rsidR="00827EC8">
          <w:t xml:space="preserve"> </w:t>
        </w:r>
        <w:r w:rsidR="008A6400">
          <w:t xml:space="preserve">yang </w:t>
        </w:r>
        <w:proofErr w:type="spellStart"/>
        <w:r w:rsidR="008A6400">
          <w:t>akan</w:t>
        </w:r>
        <w:proofErr w:type="spellEnd"/>
        <w:r w:rsidR="008A6400">
          <w:t xml:space="preserve"> </w:t>
        </w:r>
        <w:proofErr w:type="spellStart"/>
        <w:r w:rsidR="008A6400">
          <w:t>diintegrasi</w:t>
        </w:r>
        <w:proofErr w:type="spellEnd"/>
        <w:r w:rsidR="008A6400">
          <w:t xml:space="preserve"> dengan SIMP</w:t>
        </w:r>
      </w:ins>
      <w:bookmarkEnd w:id="2096"/>
    </w:p>
    <w:p w14:paraId="59B8B442" w14:textId="2F064E57" w:rsidR="00C35D41" w:rsidRDefault="00C35D41" w:rsidP="009C4A74">
      <w:pPr>
        <w:spacing w:line="360" w:lineRule="auto"/>
        <w:ind w:left="720"/>
        <w:rPr>
          <w:ins w:id="2112" w:author="ilham.nur@office.ui.ac.id [2]" w:date="2023-01-18T22:19:00Z"/>
        </w:rPr>
      </w:pPr>
      <w:proofErr w:type="spellStart"/>
      <w:ins w:id="2113" w:author="ilham.nur@office.ui.ac.id [2]" w:date="2023-01-18T22:18:00Z">
        <w:r>
          <w:t>Pekerja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menjadi</w:t>
        </w:r>
        <w:proofErr w:type="spellEnd"/>
        <w:r>
          <w:t xml:space="preserve"> </w:t>
        </w:r>
      </w:ins>
      <w:proofErr w:type="spellStart"/>
      <w:ins w:id="2114" w:author="ilham.nur@office.ui.ac.id [2]" w:date="2023-01-18T22:19:00Z">
        <w:r>
          <w:t>masukkan</w:t>
        </w:r>
        <w:proofErr w:type="spellEnd"/>
        <w:r>
          <w:t xml:space="preserve"> </w:t>
        </w:r>
        <w:proofErr w:type="spellStart"/>
        <w:r>
          <w:t>bag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olah</w:t>
        </w:r>
        <w:proofErr w:type="spellEnd"/>
        <w:r>
          <w:t xml:space="preserve"> oleh </w:t>
        </w:r>
        <w:proofErr w:type="spellStart"/>
        <w:r>
          <w:t>sistem</w:t>
        </w:r>
        <w:proofErr w:type="spellEnd"/>
        <w:r>
          <w:t xml:space="preserve"> </w:t>
        </w:r>
        <w:proofErr w:type="spellStart"/>
        <w:r>
          <w:t>penerima</w:t>
        </w:r>
        <w:proofErr w:type="spellEnd"/>
        <w:r w:rsidR="009C4A74">
          <w:t xml:space="preserve">, </w:t>
        </w:r>
        <w:proofErr w:type="spellStart"/>
        <w:r w:rsidR="009C4A74">
          <w:t>sistem</w:t>
        </w:r>
        <w:proofErr w:type="spellEnd"/>
        <w:r w:rsidR="009C4A74">
          <w:t xml:space="preserve"> </w:t>
        </w:r>
        <w:proofErr w:type="spellStart"/>
        <w:r w:rsidR="009C4A74">
          <w:t>identifikasi</w:t>
        </w:r>
        <w:proofErr w:type="spellEnd"/>
        <w:r w:rsidR="009C4A74">
          <w:t xml:space="preserve"> </w:t>
        </w:r>
        <w:proofErr w:type="spellStart"/>
        <w:r w:rsidR="009C4A74">
          <w:t>berbasis</w:t>
        </w:r>
        <w:proofErr w:type="spellEnd"/>
        <w:r w:rsidR="009C4A74">
          <w:t xml:space="preserve"> </w:t>
        </w:r>
        <w:r w:rsidR="009C4A74">
          <w:rPr>
            <w:i/>
            <w:iCs/>
          </w:rPr>
          <w:t xml:space="preserve">random forest, </w:t>
        </w:r>
        <w:r w:rsidR="009C4A74">
          <w:t xml:space="preserve">dan </w:t>
        </w:r>
        <w:proofErr w:type="spellStart"/>
        <w:r w:rsidR="009C4A74">
          <w:t>logika</w:t>
        </w:r>
        <w:proofErr w:type="spellEnd"/>
        <w:r w:rsidR="009C4A74">
          <w:t xml:space="preserve"> </w:t>
        </w:r>
        <w:proofErr w:type="spellStart"/>
        <w:r w:rsidR="009C4A74">
          <w:t>pendukung</w:t>
        </w:r>
        <w:proofErr w:type="spellEnd"/>
        <w:r w:rsidR="009C4A74">
          <w:t xml:space="preserve"> </w:t>
        </w:r>
        <w:proofErr w:type="spellStart"/>
        <w:r w:rsidR="009C4A74">
          <w:t>lainya</w:t>
        </w:r>
        <w:proofErr w:type="spellEnd"/>
        <w:r w:rsidR="009C4A74">
          <w:t xml:space="preserve"> </w:t>
        </w:r>
        <w:proofErr w:type="spellStart"/>
        <w:r w:rsidR="009C4A74">
          <w:t>sebelum</w:t>
        </w:r>
        <w:proofErr w:type="spellEnd"/>
        <w:r w:rsidR="009C4A74">
          <w:t xml:space="preserve"> </w:t>
        </w:r>
        <w:proofErr w:type="spellStart"/>
        <w:r w:rsidR="009C4A74">
          <w:t>masuk</w:t>
        </w:r>
        <w:proofErr w:type="spellEnd"/>
        <w:r w:rsidR="009C4A74">
          <w:t xml:space="preserve"> ke </w:t>
        </w:r>
        <w:proofErr w:type="spellStart"/>
        <w:r w:rsidR="009C4A74">
          <w:t>dalam</w:t>
        </w:r>
        <w:proofErr w:type="spellEnd"/>
        <w:r w:rsidR="009C4A74">
          <w:t xml:space="preserve"> SIMP.</w:t>
        </w:r>
      </w:ins>
    </w:p>
    <w:p w14:paraId="6E9E0046" w14:textId="15EEE500" w:rsidR="009C4A74" w:rsidRPr="005D0C0F" w:rsidRDefault="009C4A74">
      <w:pPr>
        <w:spacing w:line="360" w:lineRule="auto"/>
        <w:ind w:left="720"/>
        <w:rPr>
          <w:ins w:id="2115" w:author="ilham.nur@office.ui.ac.id [2]" w:date="2023-01-17T22:50:00Z"/>
        </w:rPr>
        <w:pPrChange w:id="2116" w:author="ilham.nur@office.ui.ac.id [2]" w:date="2023-01-18T22:19:00Z">
          <w:pPr>
            <w:pStyle w:val="Heading3"/>
            <w:spacing w:line="360" w:lineRule="auto"/>
          </w:pPr>
        </w:pPrChange>
      </w:pPr>
      <w:ins w:id="2117" w:author="ilham.nur@office.ui.ac.id [2]" w:date="2023-01-18T22:19:00Z">
        <w:r>
          <w:t xml:space="preserve">Untuk proses </w:t>
        </w:r>
        <w:proofErr w:type="spellStart"/>
        <w:r>
          <w:t>pekerja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w:t>
        </w:r>
      </w:ins>
      <w:ins w:id="2118" w:author="ilham.nur@office.ui.ac.id [2]" w:date="2023-01-18T22:20:00Z">
        <w:r>
          <w:t>ngun</w:t>
        </w:r>
        <w:proofErr w:type="spellEnd"/>
        <w:r>
          <w:t xml:space="preserve">, </w:t>
        </w:r>
        <w:proofErr w:type="spellStart"/>
        <w:r>
          <w:t>digambarkan</w:t>
        </w:r>
        <w:proofErr w:type="spellEnd"/>
        <w:r>
          <w:t xml:space="preserve"> dengan </w:t>
        </w:r>
        <w:proofErr w:type="spellStart"/>
        <w:r>
          <w:t>menggunakan</w:t>
        </w:r>
        <w:proofErr w:type="spellEnd"/>
        <w:r>
          <w:t xml:space="preserve"> BPMN untuk </w:t>
        </w:r>
        <w:proofErr w:type="spellStart"/>
        <w:r>
          <w:t>melihat</w:t>
        </w:r>
        <w:proofErr w:type="spellEnd"/>
        <w:r>
          <w:t xml:space="preserve"> </w:t>
        </w:r>
        <w:r w:rsidR="005D0C0F">
          <w:rPr>
            <w:i/>
            <w:iCs/>
          </w:rPr>
          <w:t xml:space="preserve">node-node </w:t>
        </w:r>
        <w:proofErr w:type="spellStart"/>
        <w:r w:rsidR="005D0C0F">
          <w:t>pekerjaan</w:t>
        </w:r>
        <w:proofErr w:type="spellEnd"/>
        <w:r w:rsidR="005D0C0F">
          <w:t xml:space="preserve"> dan </w:t>
        </w:r>
        <w:proofErr w:type="spellStart"/>
        <w:r w:rsidR="005D0C0F">
          <w:t>waktu</w:t>
        </w:r>
        <w:proofErr w:type="spellEnd"/>
        <w:r w:rsidR="005D0C0F">
          <w:t xml:space="preserve"> </w:t>
        </w:r>
        <w:proofErr w:type="spellStart"/>
        <w:r w:rsidR="005D0C0F">
          <w:t>pekerjaan</w:t>
        </w:r>
        <w:proofErr w:type="spellEnd"/>
        <w:r w:rsidR="005D0C0F">
          <w:t xml:space="preserve">. </w:t>
        </w:r>
        <w:proofErr w:type="spellStart"/>
        <w:r w:rsidR="005D0C0F">
          <w:t>Kemudian</w:t>
        </w:r>
        <w:proofErr w:type="spellEnd"/>
        <w:r w:rsidR="005D0C0F">
          <w:t xml:space="preserve"> BPMN yang </w:t>
        </w:r>
        <w:proofErr w:type="spellStart"/>
        <w:r w:rsidR="005D0C0F">
          <w:t>telah</w:t>
        </w:r>
        <w:proofErr w:type="spellEnd"/>
        <w:r w:rsidR="005D0C0F">
          <w:t xml:space="preserve"> </w:t>
        </w:r>
        <w:proofErr w:type="spellStart"/>
        <w:r w:rsidR="005D0C0F">
          <w:t>disusun</w:t>
        </w:r>
        <w:proofErr w:type="spellEnd"/>
        <w:r w:rsidR="005D0C0F">
          <w:t xml:space="preserve"> </w:t>
        </w:r>
        <w:proofErr w:type="spellStart"/>
        <w:r w:rsidR="005D0C0F">
          <w:t>akan</w:t>
        </w:r>
        <w:proofErr w:type="spellEnd"/>
        <w:r w:rsidR="005D0C0F">
          <w:t xml:space="preserve"> </w:t>
        </w:r>
        <w:proofErr w:type="spellStart"/>
        <w:r w:rsidR="005D0C0F">
          <w:t>disimulasikan</w:t>
        </w:r>
        <w:proofErr w:type="spellEnd"/>
        <w:r w:rsidR="005D0C0F">
          <w:t xml:space="preserve"> untuk </w:t>
        </w:r>
        <w:proofErr w:type="spellStart"/>
        <w:r w:rsidR="005D0C0F">
          <w:t>memastikan</w:t>
        </w:r>
        <w:proofErr w:type="spellEnd"/>
        <w:r w:rsidR="005D0C0F">
          <w:t xml:space="preserve"> </w:t>
        </w:r>
        <w:proofErr w:type="spellStart"/>
        <w:r w:rsidR="005D0C0F">
          <w:t>desain</w:t>
        </w:r>
        <w:proofErr w:type="spellEnd"/>
        <w:r w:rsidR="005D0C0F">
          <w:t xml:space="preserve"> yang </w:t>
        </w:r>
        <w:proofErr w:type="spellStart"/>
        <w:r w:rsidR="005D0C0F">
          <w:t>dibangun</w:t>
        </w:r>
        <w:proofErr w:type="spellEnd"/>
        <w:r w:rsidR="005D0C0F">
          <w:t xml:space="preserve"> sudah </w:t>
        </w:r>
        <w:proofErr w:type="spellStart"/>
        <w:r w:rsidR="005D0C0F">
          <w:t>sesuai</w:t>
        </w:r>
        <w:proofErr w:type="spellEnd"/>
        <w:r w:rsidR="005D0C0F">
          <w:t xml:space="preserve"> dengan </w:t>
        </w:r>
        <w:proofErr w:type="spellStart"/>
        <w:r w:rsidR="005D0C0F">
          <w:t>kebutuhan</w:t>
        </w:r>
        <w:proofErr w:type="spellEnd"/>
        <w:r w:rsidR="005D0C0F">
          <w:t>.</w:t>
        </w:r>
      </w:ins>
    </w:p>
    <w:p w14:paraId="56532EC7" w14:textId="04E08874" w:rsidR="002B5F30" w:rsidRDefault="00AB194C" w:rsidP="00AE58C4">
      <w:pPr>
        <w:pStyle w:val="Heading3"/>
        <w:spacing w:line="360" w:lineRule="auto"/>
      </w:pPr>
      <w:bookmarkStart w:id="2119" w:name="_Toc127003404"/>
      <w:proofErr w:type="spellStart"/>
      <w:r>
        <w:lastRenderedPageBreak/>
        <w:t>Melakukan</w:t>
      </w:r>
      <w:proofErr w:type="spellEnd"/>
      <w:r>
        <w:t xml:space="preserve"> </w:t>
      </w:r>
      <w:proofErr w:type="spellStart"/>
      <w:r>
        <w:t>Pengumpulan</w:t>
      </w:r>
      <w:proofErr w:type="spellEnd"/>
      <w:r>
        <w:t xml:space="preserve"> Data</w:t>
      </w:r>
      <w:bookmarkEnd w:id="2119"/>
    </w:p>
    <w:p w14:paraId="6CB527BE" w14:textId="655F7335" w:rsidR="006843CD" w:rsidRDefault="00AB194C">
      <w:pPr>
        <w:spacing w:line="360" w:lineRule="auto"/>
        <w:ind w:left="720"/>
      </w:pPr>
      <w:r>
        <w:t xml:space="preserve">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rsidR="0089180D">
        <w:t xml:space="preserve"> </w:t>
      </w:r>
      <w:proofErr w:type="spellStart"/>
      <w:r w:rsidR="0089180D">
        <w:t>dibagi</w:t>
      </w:r>
      <w:proofErr w:type="spellEnd"/>
      <w:r w:rsidR="0089180D">
        <w:t xml:space="preserve"> </w:t>
      </w:r>
      <w:proofErr w:type="spellStart"/>
      <w:r w:rsidR="0089180D">
        <w:t>menjadi</w:t>
      </w:r>
      <w:proofErr w:type="spellEnd"/>
      <w:r w:rsidR="0089180D">
        <w:t xml:space="preserve"> dua </w:t>
      </w:r>
      <w:proofErr w:type="spellStart"/>
      <w:r w:rsidR="0089180D">
        <w:t>yaitu</w:t>
      </w:r>
      <w:proofErr w:type="spellEnd"/>
      <w:r w:rsidR="0089180D">
        <w:t xml:space="preserve"> </w:t>
      </w:r>
      <w:proofErr w:type="spellStart"/>
      <w:r w:rsidR="0089180D">
        <w:t>sumber</w:t>
      </w:r>
      <w:proofErr w:type="spellEnd"/>
      <w:r w:rsidR="0089180D">
        <w:t xml:space="preserve"> data primer dan </w:t>
      </w:r>
      <w:proofErr w:type="spellStart"/>
      <w:r w:rsidR="0089180D">
        <w:t>sekunder</w:t>
      </w:r>
      <w:proofErr w:type="spellEnd"/>
      <w:r w:rsidR="0089180D">
        <w:t>. Data primer</w:t>
      </w:r>
      <w:r>
        <w:t xml:space="preserve"> </w:t>
      </w:r>
      <w:proofErr w:type="spellStart"/>
      <w:r>
        <w:t>didapatkan</w:t>
      </w:r>
      <w:proofErr w:type="spellEnd"/>
      <w:r>
        <w:t xml:space="preserve"> </w:t>
      </w:r>
      <w:proofErr w:type="spellStart"/>
      <w:r>
        <w:t>dari</w:t>
      </w:r>
      <w:proofErr w:type="spellEnd"/>
      <w:r>
        <w:t xml:space="preserve"> </w:t>
      </w:r>
      <w:proofErr w:type="spellStart"/>
      <w:r>
        <w:t>kuesioner</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sebar</w:t>
      </w:r>
      <w:proofErr w:type="spellEnd"/>
      <w:r>
        <w:t xml:space="preserve"> dan</w:t>
      </w:r>
      <w:r w:rsidR="0089180D">
        <w:t xml:space="preserve"> data </w:t>
      </w:r>
      <w:proofErr w:type="spellStart"/>
      <w:r w:rsidR="0089180D">
        <w:t>sekunder</w:t>
      </w:r>
      <w:proofErr w:type="spellEnd"/>
      <w:r w:rsidR="0089180D">
        <w:t xml:space="preserve"> </w:t>
      </w:r>
      <w:proofErr w:type="spellStart"/>
      <w:r w:rsidR="00587228">
        <w:t>didapatkan</w:t>
      </w:r>
      <w:proofErr w:type="spellEnd"/>
      <w:r w:rsidR="00587228">
        <w:t xml:space="preserve"> </w:t>
      </w:r>
      <w:proofErr w:type="spellStart"/>
      <w:r w:rsidR="00587228">
        <w:t>dari</w:t>
      </w:r>
      <w:proofErr w:type="spellEnd"/>
      <w:r>
        <w:t xml:space="preserve"> data internal </w:t>
      </w:r>
      <w:proofErr w:type="spellStart"/>
      <w:r>
        <w:t>perusahaan</w:t>
      </w:r>
      <w:proofErr w:type="spellEnd"/>
      <w:r>
        <w:t xml:space="preserve"> PT </w:t>
      </w:r>
      <w:proofErr w:type="spellStart"/>
      <w:ins w:id="2120" w:author="ilham.nur@office.ui.ac.id" w:date="2023-02-02T22:45:00Z">
        <w:r w:rsidR="00303105">
          <w:t>Pembayaran</w:t>
        </w:r>
        <w:proofErr w:type="spellEnd"/>
        <w:r w:rsidR="00303105">
          <w:t xml:space="preserve"> Digital Indonesia</w:t>
        </w:r>
      </w:ins>
      <w:del w:id="2121" w:author="ilham.nur@office.ui.ac.id" w:date="2023-02-02T22:45:00Z">
        <w:r w:rsidDel="00303105">
          <w:delText>X</w:delText>
        </w:r>
      </w:del>
      <w:r>
        <w:t xml:space="preserve"> terkait dengan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w:t>
      </w:r>
      <w:r w:rsidR="0007715B">
        <w:t xml:space="preserve">pada </w:t>
      </w:r>
      <w:r w:rsidR="0007715B">
        <w:rPr>
          <w:i/>
          <w:iCs/>
        </w:rPr>
        <w:t xml:space="preserve">database </w:t>
      </w:r>
      <w:proofErr w:type="spellStart"/>
      <w:r w:rsidR="0007715B">
        <w:rPr>
          <w:i/>
          <w:iCs/>
        </w:rPr>
        <w:t>OpenProject</w:t>
      </w:r>
      <w:proofErr w:type="spellEnd"/>
      <w:r w:rsidR="0007715B">
        <w:rPr>
          <w:i/>
          <w:iCs/>
        </w:rPr>
        <w:t xml:space="preserve"> </w:t>
      </w:r>
      <w:r w:rsidR="0007715B">
        <w:t>(Op</w:t>
      </w:r>
      <w:r w:rsidR="00F34836">
        <w:t>p</w:t>
      </w:r>
      <w:r w:rsidR="0007715B">
        <w:t>ro)</w:t>
      </w:r>
      <w:r w:rsidR="00F34836">
        <w:t xml:space="preserve">. </w:t>
      </w:r>
      <w:r w:rsidR="00E07303">
        <w:t xml:space="preserve">Proses </w:t>
      </w:r>
      <w:proofErr w:type="spellStart"/>
      <w:r w:rsidR="00E07303">
        <w:t>pengumpulan</w:t>
      </w:r>
      <w:proofErr w:type="spellEnd"/>
      <w:r w:rsidR="00E07303">
        <w:t xml:space="preserve"> data </w:t>
      </w:r>
      <w:proofErr w:type="spellStart"/>
      <w:r w:rsidR="00E07303">
        <w:t>dimulai</w:t>
      </w:r>
      <w:proofErr w:type="spellEnd"/>
      <w:r w:rsidR="00E07303">
        <w:t xml:space="preserve"> </w:t>
      </w:r>
      <w:proofErr w:type="spellStart"/>
      <w:r w:rsidR="00E07303">
        <w:t>sejak</w:t>
      </w:r>
      <w:proofErr w:type="spellEnd"/>
      <w:r w:rsidR="00E07303">
        <w:t xml:space="preserve"> </w:t>
      </w:r>
      <w:proofErr w:type="spellStart"/>
      <w:r w:rsidR="00E07303">
        <w:t>tanggal</w:t>
      </w:r>
      <w:proofErr w:type="spellEnd"/>
      <w:r w:rsidR="00E07303">
        <w:t xml:space="preserve"> </w:t>
      </w:r>
      <w:r w:rsidR="003A6F07">
        <w:t xml:space="preserve">1 </w:t>
      </w:r>
      <w:proofErr w:type="spellStart"/>
      <w:r w:rsidR="003A6F07">
        <w:t>Desember</w:t>
      </w:r>
      <w:proofErr w:type="spellEnd"/>
      <w:r w:rsidR="003A6F07">
        <w:t xml:space="preserve"> 2022 </w:t>
      </w:r>
      <w:proofErr w:type="spellStart"/>
      <w:r w:rsidR="003A6F07">
        <w:t>hingga</w:t>
      </w:r>
      <w:proofErr w:type="spellEnd"/>
      <w:r w:rsidR="003A6F07">
        <w:t xml:space="preserve"> </w:t>
      </w:r>
      <w:r w:rsidR="00EA1D19">
        <w:t>1</w:t>
      </w:r>
      <w:ins w:id="2122" w:author="ilham.nur@office.ui.ac.id [2]" w:date="2023-01-18T05:47:00Z">
        <w:r w:rsidR="00255488">
          <w:t>2</w:t>
        </w:r>
      </w:ins>
      <w:del w:id="2123" w:author="ilham.nur@office.ui.ac.id [2]" w:date="2023-01-18T05:47:00Z">
        <w:r w:rsidR="00EA1D19" w:rsidDel="00882256">
          <w:delText>2</w:delText>
        </w:r>
      </w:del>
      <w:r w:rsidR="00EA1D19">
        <w:t xml:space="preserve"> </w:t>
      </w:r>
      <w:proofErr w:type="spellStart"/>
      <w:r w:rsidR="00EA1D19">
        <w:t>Januari</w:t>
      </w:r>
      <w:proofErr w:type="spellEnd"/>
      <w:r w:rsidR="00EA1D19">
        <w:t xml:space="preserve"> 2023.</w:t>
      </w:r>
    </w:p>
    <w:p w14:paraId="04321318" w14:textId="7FF3DEB3" w:rsidR="00CB0D55" w:rsidRDefault="00CB0D55" w:rsidP="00AE58C4">
      <w:pPr>
        <w:pStyle w:val="Heading3"/>
        <w:spacing w:line="360" w:lineRule="auto"/>
      </w:pPr>
      <w:bookmarkStart w:id="2124" w:name="_Toc127003405"/>
      <w:proofErr w:type="spellStart"/>
      <w:r>
        <w:t>Melakukan</w:t>
      </w:r>
      <w:proofErr w:type="spellEnd"/>
      <w:r>
        <w:t xml:space="preserve"> Pembangunan Basis Data</w:t>
      </w:r>
      <w:bookmarkEnd w:id="2124"/>
    </w:p>
    <w:p w14:paraId="585F7AD2" w14:textId="489EC14A" w:rsidR="00680A8A" w:rsidRDefault="00680A8A" w:rsidP="00680A8A">
      <w:pPr>
        <w:spacing w:line="360" w:lineRule="auto"/>
        <w:ind w:left="720"/>
      </w:pPr>
      <w:r>
        <w:t xml:space="preserve">Pada </w:t>
      </w:r>
      <w:proofErr w:type="spellStart"/>
      <w:r>
        <w:t>tahapan</w:t>
      </w:r>
      <w:proofErr w:type="spellEnd"/>
      <w:r>
        <w:t xml:space="preserve"> </w:t>
      </w:r>
      <w:proofErr w:type="spellStart"/>
      <w:r>
        <w:t>ini</w:t>
      </w:r>
      <w:proofErr w:type="spellEnd"/>
      <w:r>
        <w:t xml:space="preserve"> dilakukan </w:t>
      </w:r>
      <w:proofErr w:type="spellStart"/>
      <w:r>
        <w:t>pembangunan</w:t>
      </w:r>
      <w:proofErr w:type="spellEnd"/>
      <w:r>
        <w:t xml:space="preserve"> basis data </w:t>
      </w:r>
      <w:proofErr w:type="spellStart"/>
      <w:r>
        <w:t>sebagai</w:t>
      </w:r>
      <w:proofErr w:type="spellEnd"/>
      <w:r>
        <w:t xml:space="preserve"> </w:t>
      </w:r>
      <w:proofErr w:type="spellStart"/>
      <w:r>
        <w:t>wadah</w:t>
      </w:r>
      <w:proofErr w:type="spellEnd"/>
      <w:r>
        <w:t xml:space="preserve"> </w:t>
      </w:r>
      <w:proofErr w:type="spellStart"/>
      <w:r>
        <w:t>penyimpanan</w:t>
      </w:r>
      <w:proofErr w:type="spellEnd"/>
      <w:r>
        <w:t xml:space="preserve"> </w:t>
      </w:r>
      <w:proofErr w:type="spellStart"/>
      <w:r>
        <w:t>inputan</w:t>
      </w:r>
      <w:proofErr w:type="spellEnd"/>
      <w:r>
        <w:t xml:space="preserve"> yang </w:t>
      </w:r>
      <w:proofErr w:type="spellStart"/>
      <w:r>
        <w:t>akan</w:t>
      </w:r>
      <w:proofErr w:type="spellEnd"/>
      <w:r>
        <w:t xml:space="preserve"> </w:t>
      </w:r>
      <w:proofErr w:type="spellStart"/>
      <w:r>
        <w:t>menjadi</w:t>
      </w:r>
      <w:proofErr w:type="spellEnd"/>
      <w:r>
        <w:t xml:space="preserve"> data </w:t>
      </w:r>
      <w:proofErr w:type="spellStart"/>
      <w:r>
        <w:t>latih</w:t>
      </w:r>
      <w:proofErr w:type="spellEnd"/>
      <w:r>
        <w:t xml:space="preserve"> </w:t>
      </w:r>
      <w:proofErr w:type="spellStart"/>
      <w:r>
        <w:t>dalam</w:t>
      </w:r>
      <w:proofErr w:type="spellEnd"/>
      <w:r>
        <w:t xml:space="preserve"> </w:t>
      </w:r>
      <w:proofErr w:type="spellStart"/>
      <w:r>
        <w:t>pembangunan</w:t>
      </w:r>
      <w:proofErr w:type="spellEnd"/>
      <w:r>
        <w:t xml:space="preserve"> model </w:t>
      </w:r>
      <w:r>
        <w:rPr>
          <w:i/>
          <w:iCs/>
        </w:rPr>
        <w:t>random forest.</w:t>
      </w:r>
      <w:r w:rsidR="00354610">
        <w:rPr>
          <w:i/>
          <w:iCs/>
        </w:rPr>
        <w:t xml:space="preserve"> </w:t>
      </w:r>
      <w:proofErr w:type="spellStart"/>
      <w:r w:rsidR="00354610">
        <w:t>Tabel</w:t>
      </w:r>
      <w:proofErr w:type="spellEnd"/>
      <w:r w:rsidR="00354610">
        <w:t xml:space="preserve"> yang </w:t>
      </w:r>
      <w:proofErr w:type="spellStart"/>
      <w:r w:rsidR="008E379C">
        <w:t>akan</w:t>
      </w:r>
      <w:proofErr w:type="spellEnd"/>
      <w:r w:rsidR="008E379C">
        <w:t xml:space="preserve"> </w:t>
      </w:r>
      <w:proofErr w:type="spellStart"/>
      <w:r w:rsidR="008E379C">
        <w:t>dibuat</w:t>
      </w:r>
      <w:proofErr w:type="spellEnd"/>
      <w:r w:rsidR="008E379C">
        <w:t xml:space="preserve"> </w:t>
      </w:r>
      <w:proofErr w:type="spellStart"/>
      <w:r w:rsidR="008E379C">
        <w:t>terdiri</w:t>
      </w:r>
      <w:proofErr w:type="spellEnd"/>
      <w:r w:rsidR="008E379C">
        <w:t xml:space="preserve"> </w:t>
      </w:r>
      <w:proofErr w:type="spellStart"/>
      <w:r w:rsidR="008E379C">
        <w:t>dari</w:t>
      </w:r>
      <w:proofErr w:type="spellEnd"/>
      <w:r w:rsidR="008E379C">
        <w:t xml:space="preserve"> </w:t>
      </w:r>
      <w:proofErr w:type="spellStart"/>
      <w:r w:rsidR="008E379C">
        <w:t>tiga</w:t>
      </w:r>
      <w:proofErr w:type="spellEnd"/>
      <w:r w:rsidR="008E379C">
        <w:t xml:space="preserve"> </w:t>
      </w:r>
      <w:proofErr w:type="spellStart"/>
      <w:r w:rsidR="008E379C">
        <w:t>jenis</w:t>
      </w:r>
      <w:proofErr w:type="spellEnd"/>
      <w:r w:rsidR="008E379C">
        <w:t xml:space="preserve"> </w:t>
      </w:r>
      <w:proofErr w:type="spellStart"/>
      <w:r w:rsidR="008E379C">
        <w:t>tabel</w:t>
      </w:r>
      <w:proofErr w:type="spellEnd"/>
      <w:r w:rsidR="008E379C">
        <w:t xml:space="preserve"> yang </w:t>
      </w:r>
      <w:proofErr w:type="spellStart"/>
      <w:r w:rsidR="008E379C">
        <w:t>mencakup</w:t>
      </w:r>
      <w:proofErr w:type="spellEnd"/>
      <w:r w:rsidR="008E379C">
        <w:t xml:space="preserve"> </w:t>
      </w:r>
      <w:proofErr w:type="spellStart"/>
      <w:r w:rsidR="008E379C">
        <w:t>informasi</w:t>
      </w:r>
      <w:proofErr w:type="spellEnd"/>
      <w:r w:rsidR="008E379C">
        <w:t>:</w:t>
      </w:r>
    </w:p>
    <w:p w14:paraId="6AE64831" w14:textId="442F6022" w:rsidR="008E379C" w:rsidRDefault="008E379C" w:rsidP="008E379C">
      <w:pPr>
        <w:pStyle w:val="ListParagraph"/>
        <w:numPr>
          <w:ilvl w:val="0"/>
          <w:numId w:val="28"/>
        </w:numPr>
        <w:spacing w:line="360" w:lineRule="auto"/>
      </w:pPr>
      <w:proofErr w:type="spellStart"/>
      <w:r>
        <w:t>Tabel</w:t>
      </w:r>
      <w:proofErr w:type="spellEnd"/>
      <w:r>
        <w:t xml:space="preserve"> </w:t>
      </w:r>
      <w:proofErr w:type="spellStart"/>
      <w:r>
        <w:t>utama</w:t>
      </w:r>
      <w:proofErr w:type="spellEnd"/>
    </w:p>
    <w:p w14:paraId="2354E23E" w14:textId="4E39FE0D" w:rsidR="004B6B1E" w:rsidRDefault="002363D7" w:rsidP="004B6B1E">
      <w:pPr>
        <w:pStyle w:val="ListParagraph"/>
        <w:numPr>
          <w:ilvl w:val="1"/>
          <w:numId w:val="28"/>
        </w:numPr>
        <w:spacing w:line="360" w:lineRule="auto"/>
      </w:pPr>
      <w:r>
        <w:t xml:space="preserve">ID </w:t>
      </w:r>
      <w:proofErr w:type="spellStart"/>
      <w:r w:rsidR="004B6B1E">
        <w:t>proyek</w:t>
      </w:r>
      <w:proofErr w:type="spellEnd"/>
      <w:r w:rsidR="00B15979">
        <w:t xml:space="preserve">: </w:t>
      </w:r>
      <w:r w:rsidR="00B15979">
        <w:rPr>
          <w:i/>
          <w:iCs/>
        </w:rPr>
        <w:t xml:space="preserve">Primary Key </w:t>
      </w:r>
      <w:r w:rsidR="00B15979">
        <w:t>(PK)</w:t>
      </w:r>
    </w:p>
    <w:p w14:paraId="5F42DD09" w14:textId="08833B8B" w:rsidR="004B6B1E" w:rsidRDefault="004B6B1E" w:rsidP="004B6B1E">
      <w:pPr>
        <w:pStyle w:val="ListParagraph"/>
        <w:numPr>
          <w:ilvl w:val="1"/>
          <w:numId w:val="28"/>
        </w:numPr>
        <w:spacing w:line="360" w:lineRule="auto"/>
      </w:pPr>
      <w:r>
        <w:t xml:space="preserve">Nama </w:t>
      </w:r>
      <w:proofErr w:type="spellStart"/>
      <w:r w:rsidR="00952627">
        <w:t>Proyek</w:t>
      </w:r>
      <w:proofErr w:type="spellEnd"/>
    </w:p>
    <w:p w14:paraId="4544FEE8" w14:textId="2F2F8581" w:rsidR="00D53D60" w:rsidRDefault="00D53D60" w:rsidP="004B6B1E">
      <w:pPr>
        <w:pStyle w:val="ListParagraph"/>
        <w:numPr>
          <w:ilvl w:val="1"/>
          <w:numId w:val="28"/>
        </w:numPr>
        <w:spacing w:line="360" w:lineRule="auto"/>
      </w:pPr>
      <w:r>
        <w:t xml:space="preserve">ID </w:t>
      </w:r>
      <w:proofErr w:type="spellStart"/>
      <w:r>
        <w:t>penanggung</w:t>
      </w:r>
      <w:proofErr w:type="spellEnd"/>
      <w:r>
        <w:t xml:space="preserve"> </w:t>
      </w:r>
      <w:proofErr w:type="spellStart"/>
      <w:r>
        <w:t>jawab</w:t>
      </w:r>
      <w:proofErr w:type="spellEnd"/>
      <w:r>
        <w:t xml:space="preserve"> </w:t>
      </w:r>
      <w:proofErr w:type="spellStart"/>
      <w:r>
        <w:t>proyek</w:t>
      </w:r>
      <w:proofErr w:type="spellEnd"/>
      <w:r>
        <w:t xml:space="preserve">: </w:t>
      </w:r>
      <w:r>
        <w:rPr>
          <w:i/>
          <w:iCs/>
        </w:rPr>
        <w:t xml:space="preserve">Foreign Key </w:t>
      </w:r>
      <w:r>
        <w:t>(FK)</w:t>
      </w:r>
    </w:p>
    <w:p w14:paraId="4917B3A9" w14:textId="1BFE331F" w:rsidR="00952627" w:rsidRDefault="002363D7" w:rsidP="004B6B1E">
      <w:pPr>
        <w:pStyle w:val="ListParagraph"/>
        <w:numPr>
          <w:ilvl w:val="1"/>
          <w:numId w:val="28"/>
        </w:numPr>
        <w:spacing w:line="360" w:lineRule="auto"/>
      </w:pPr>
      <w:proofErr w:type="spellStart"/>
      <w:r>
        <w:t>Penanggung</w:t>
      </w:r>
      <w:proofErr w:type="spellEnd"/>
      <w:r>
        <w:t xml:space="preserve"> </w:t>
      </w:r>
      <w:proofErr w:type="spellStart"/>
      <w:r>
        <w:t>jawab</w:t>
      </w:r>
      <w:proofErr w:type="spellEnd"/>
      <w:r>
        <w:t xml:space="preserve"> </w:t>
      </w:r>
      <w:proofErr w:type="spellStart"/>
      <w:r>
        <w:t>proyek</w:t>
      </w:r>
      <w:proofErr w:type="spellEnd"/>
    </w:p>
    <w:p w14:paraId="0B3AD2D9" w14:textId="06304FED" w:rsidR="002363D7" w:rsidRDefault="002363D7" w:rsidP="004B6B1E">
      <w:pPr>
        <w:pStyle w:val="ListParagraph"/>
        <w:numPr>
          <w:ilvl w:val="1"/>
          <w:numId w:val="28"/>
        </w:numPr>
        <w:spacing w:line="360" w:lineRule="auto"/>
      </w:pPr>
      <w:proofErr w:type="spellStart"/>
      <w:r>
        <w:t>Rencana</w:t>
      </w:r>
      <w:proofErr w:type="spellEnd"/>
      <w:r>
        <w:t xml:space="preserve"> </w:t>
      </w:r>
      <w:proofErr w:type="spellStart"/>
      <w:r>
        <w:t>tanggal</w:t>
      </w:r>
      <w:proofErr w:type="spellEnd"/>
      <w:r>
        <w:t xml:space="preserve"> </w:t>
      </w:r>
      <w:proofErr w:type="spellStart"/>
      <w:r>
        <w:t>mulai</w:t>
      </w:r>
      <w:proofErr w:type="spellEnd"/>
    </w:p>
    <w:p w14:paraId="4B2FCC15" w14:textId="3680C815" w:rsidR="002363D7" w:rsidRDefault="002363D7" w:rsidP="00AE58C4">
      <w:pPr>
        <w:pStyle w:val="ListParagraph"/>
        <w:numPr>
          <w:ilvl w:val="1"/>
          <w:numId w:val="28"/>
        </w:numPr>
        <w:spacing w:line="360" w:lineRule="auto"/>
        <w:rPr>
          <w:ins w:id="2125" w:author="ilham.nur@office.ui.ac.id" w:date="2023-02-02T22:35:00Z"/>
        </w:rPr>
      </w:pPr>
      <w:proofErr w:type="spellStart"/>
      <w:r>
        <w:t>Rencana</w:t>
      </w:r>
      <w:proofErr w:type="spellEnd"/>
      <w:r>
        <w:t xml:space="preserve"> </w:t>
      </w:r>
      <w:proofErr w:type="spellStart"/>
      <w:r>
        <w:t>tanggal</w:t>
      </w:r>
      <w:proofErr w:type="spellEnd"/>
      <w:r>
        <w:t xml:space="preserve"> selesai</w:t>
      </w:r>
    </w:p>
    <w:p w14:paraId="7F17AFB9" w14:textId="3FE90F7C" w:rsidR="003E35BF" w:rsidRDefault="003E35BF" w:rsidP="00AE58C4">
      <w:pPr>
        <w:pStyle w:val="ListParagraph"/>
        <w:numPr>
          <w:ilvl w:val="1"/>
          <w:numId w:val="28"/>
        </w:numPr>
        <w:spacing w:line="360" w:lineRule="auto"/>
        <w:rPr>
          <w:ins w:id="2126" w:author="ilham.nur@office.ui.ac.id" w:date="2023-02-02T22:35:00Z"/>
        </w:rPr>
      </w:pPr>
      <w:proofErr w:type="spellStart"/>
      <w:ins w:id="2127" w:author="ilham.nur@office.ui.ac.id" w:date="2023-02-02T22:35:00Z">
        <w:r>
          <w:t>Realisasi</w:t>
        </w:r>
        <w:proofErr w:type="spellEnd"/>
        <w:r>
          <w:t xml:space="preserve"> </w:t>
        </w:r>
        <w:proofErr w:type="spellStart"/>
        <w:r>
          <w:t>tanggal</w:t>
        </w:r>
        <w:proofErr w:type="spellEnd"/>
        <w:r>
          <w:t xml:space="preserve"> </w:t>
        </w:r>
        <w:proofErr w:type="spellStart"/>
        <w:r>
          <w:t>mulai</w:t>
        </w:r>
        <w:proofErr w:type="spellEnd"/>
      </w:ins>
    </w:p>
    <w:p w14:paraId="67698CDA" w14:textId="2DE89BF6" w:rsidR="003E35BF" w:rsidRDefault="003E35BF" w:rsidP="00AE58C4">
      <w:pPr>
        <w:pStyle w:val="ListParagraph"/>
        <w:numPr>
          <w:ilvl w:val="1"/>
          <w:numId w:val="28"/>
        </w:numPr>
        <w:spacing w:line="360" w:lineRule="auto"/>
        <w:rPr>
          <w:ins w:id="2128" w:author="ilham.nur@office.ui.ac.id" w:date="2023-02-02T22:35:00Z"/>
        </w:rPr>
      </w:pPr>
      <w:proofErr w:type="spellStart"/>
      <w:ins w:id="2129" w:author="ilham.nur@office.ui.ac.id" w:date="2023-02-02T22:35:00Z">
        <w:r>
          <w:t>Realisasi</w:t>
        </w:r>
        <w:proofErr w:type="spellEnd"/>
        <w:r>
          <w:t xml:space="preserve"> </w:t>
        </w:r>
        <w:proofErr w:type="spellStart"/>
        <w:r>
          <w:t>tanggal</w:t>
        </w:r>
        <w:proofErr w:type="spellEnd"/>
        <w:r>
          <w:t xml:space="preserve"> selesai</w:t>
        </w:r>
      </w:ins>
    </w:p>
    <w:p w14:paraId="232A04BA" w14:textId="21FB6AEC" w:rsidR="00E66D6A" w:rsidRPr="00AE58C4" w:rsidRDefault="00E66D6A" w:rsidP="00AE58C4">
      <w:pPr>
        <w:pStyle w:val="ListParagraph"/>
        <w:numPr>
          <w:ilvl w:val="1"/>
          <w:numId w:val="28"/>
        </w:numPr>
        <w:spacing w:line="360" w:lineRule="auto"/>
      </w:pPr>
      <w:proofErr w:type="spellStart"/>
      <w:ins w:id="2130" w:author="ilham.nur@office.ui.ac.id" w:date="2023-02-02T22:35:00Z">
        <w:r>
          <w:t>Keuntungan</w:t>
        </w:r>
        <w:proofErr w:type="spellEnd"/>
        <w:r>
          <w:t xml:space="preserve"> per </w:t>
        </w:r>
        <w:proofErr w:type="spellStart"/>
        <w:r>
          <w:t>tahun</w:t>
        </w:r>
      </w:ins>
      <w:proofErr w:type="spellEnd"/>
    </w:p>
    <w:p w14:paraId="5FA91F29" w14:textId="59F86249" w:rsidR="008E379C" w:rsidRDefault="008E379C" w:rsidP="008E379C">
      <w:pPr>
        <w:pStyle w:val="ListParagraph"/>
        <w:numPr>
          <w:ilvl w:val="0"/>
          <w:numId w:val="28"/>
        </w:numPr>
        <w:spacing w:line="360" w:lineRule="auto"/>
      </w:pPr>
      <w:proofErr w:type="spellStart"/>
      <w:r>
        <w:t>Tabel</w:t>
      </w:r>
      <w:proofErr w:type="spellEnd"/>
      <w:r>
        <w:t xml:space="preserve"> </w:t>
      </w:r>
      <w:proofErr w:type="spellStart"/>
      <w:r>
        <w:t>pekerjaan</w:t>
      </w:r>
      <w:proofErr w:type="spellEnd"/>
    </w:p>
    <w:p w14:paraId="2D0153F8" w14:textId="55DC8083" w:rsidR="00AE3215" w:rsidRDefault="00AE3215" w:rsidP="00AE3215">
      <w:pPr>
        <w:pStyle w:val="ListParagraph"/>
        <w:numPr>
          <w:ilvl w:val="1"/>
          <w:numId w:val="28"/>
        </w:numPr>
        <w:spacing w:line="360" w:lineRule="auto"/>
      </w:pPr>
      <w:r>
        <w:t xml:space="preserve">ID </w:t>
      </w:r>
      <w:proofErr w:type="spellStart"/>
      <w:r>
        <w:t>pekerjaan</w:t>
      </w:r>
      <w:proofErr w:type="spellEnd"/>
      <w:r w:rsidR="00D53D60">
        <w:t>: PK</w:t>
      </w:r>
    </w:p>
    <w:p w14:paraId="6CCAC65E" w14:textId="781F854F" w:rsidR="00AE3215" w:rsidRDefault="00AE3215" w:rsidP="00AE3215">
      <w:pPr>
        <w:pStyle w:val="ListParagraph"/>
        <w:numPr>
          <w:ilvl w:val="1"/>
          <w:numId w:val="28"/>
        </w:numPr>
        <w:spacing w:line="360" w:lineRule="auto"/>
      </w:pPr>
      <w:r>
        <w:t xml:space="preserve">ID </w:t>
      </w:r>
      <w:proofErr w:type="spellStart"/>
      <w:r>
        <w:t>proyek</w:t>
      </w:r>
      <w:proofErr w:type="spellEnd"/>
      <w:r w:rsidR="00D53D60">
        <w:t>: FK</w:t>
      </w:r>
    </w:p>
    <w:p w14:paraId="1A2FAB8E" w14:textId="1F88466F" w:rsidR="00AE3215" w:rsidRDefault="00AE3215" w:rsidP="00AE3215">
      <w:pPr>
        <w:pStyle w:val="ListParagraph"/>
        <w:numPr>
          <w:ilvl w:val="1"/>
          <w:numId w:val="28"/>
        </w:numPr>
        <w:spacing w:line="360" w:lineRule="auto"/>
      </w:pPr>
      <w:r>
        <w:t xml:space="preserve">Nama </w:t>
      </w:r>
      <w:proofErr w:type="spellStart"/>
      <w:r>
        <w:t>pekerjaan</w:t>
      </w:r>
      <w:proofErr w:type="spellEnd"/>
    </w:p>
    <w:p w14:paraId="4FE39F9C" w14:textId="5436181A" w:rsidR="00F73D5E" w:rsidRDefault="00F73D5E" w:rsidP="00AE3215">
      <w:pPr>
        <w:pStyle w:val="ListParagraph"/>
        <w:numPr>
          <w:ilvl w:val="1"/>
          <w:numId w:val="28"/>
        </w:numPr>
        <w:spacing w:line="360" w:lineRule="auto"/>
      </w:pPr>
      <w:r>
        <w:t>ID PIC</w:t>
      </w:r>
      <w:r w:rsidR="00D53D60">
        <w:t>: FK</w:t>
      </w:r>
    </w:p>
    <w:p w14:paraId="79842674" w14:textId="0980B7FE" w:rsidR="00AE3215" w:rsidRDefault="00AE3215" w:rsidP="00AE3215">
      <w:pPr>
        <w:pStyle w:val="ListParagraph"/>
        <w:numPr>
          <w:ilvl w:val="1"/>
          <w:numId w:val="28"/>
        </w:numPr>
        <w:spacing w:line="360" w:lineRule="auto"/>
      </w:pPr>
      <w:proofErr w:type="spellStart"/>
      <w:r>
        <w:t>Penanggung</w:t>
      </w:r>
      <w:proofErr w:type="spellEnd"/>
      <w:r>
        <w:t xml:space="preserve"> </w:t>
      </w:r>
      <w:proofErr w:type="spellStart"/>
      <w:r>
        <w:t>jawab</w:t>
      </w:r>
      <w:proofErr w:type="spellEnd"/>
      <w:r>
        <w:t xml:space="preserve"> </w:t>
      </w:r>
      <w:proofErr w:type="spellStart"/>
      <w:r>
        <w:t>pekerjaan</w:t>
      </w:r>
      <w:proofErr w:type="spellEnd"/>
    </w:p>
    <w:p w14:paraId="57B5B568" w14:textId="494C34F4" w:rsidR="00AE3215" w:rsidRDefault="00FD547B" w:rsidP="00AE58C4">
      <w:pPr>
        <w:pStyle w:val="ListParagraph"/>
        <w:numPr>
          <w:ilvl w:val="1"/>
          <w:numId w:val="28"/>
        </w:numPr>
        <w:spacing w:line="360" w:lineRule="auto"/>
        <w:rPr>
          <w:ins w:id="2131" w:author="ilham.nur@office.ui.ac.id" w:date="2023-02-02T22:36:00Z"/>
        </w:rPr>
      </w:pPr>
      <w:proofErr w:type="spellStart"/>
      <w:r>
        <w:t>Deskripsi</w:t>
      </w:r>
      <w:proofErr w:type="spellEnd"/>
    </w:p>
    <w:p w14:paraId="58BDB565" w14:textId="1F6F1A65" w:rsidR="00823713" w:rsidRDefault="00823713" w:rsidP="00AE58C4">
      <w:pPr>
        <w:pStyle w:val="ListParagraph"/>
        <w:numPr>
          <w:ilvl w:val="1"/>
          <w:numId w:val="28"/>
        </w:numPr>
        <w:spacing w:line="360" w:lineRule="auto"/>
        <w:rPr>
          <w:ins w:id="2132" w:author="ilham.nur@office.ui.ac.id" w:date="2023-02-02T22:36:00Z"/>
        </w:rPr>
      </w:pPr>
      <w:proofErr w:type="spellStart"/>
      <w:ins w:id="2133" w:author="ilham.nur@office.ui.ac.id" w:date="2023-02-02T22:36:00Z">
        <w:r>
          <w:t>Prioritas</w:t>
        </w:r>
        <w:proofErr w:type="spellEnd"/>
      </w:ins>
    </w:p>
    <w:p w14:paraId="19BEE41E" w14:textId="77777777" w:rsidR="00480F1A" w:rsidRDefault="00480F1A" w:rsidP="00480F1A">
      <w:pPr>
        <w:pStyle w:val="ListParagraph"/>
        <w:numPr>
          <w:ilvl w:val="1"/>
          <w:numId w:val="28"/>
        </w:numPr>
        <w:spacing w:line="360" w:lineRule="auto"/>
        <w:rPr>
          <w:ins w:id="2134" w:author="ilham.nur@office.ui.ac.id" w:date="2023-02-02T22:36:00Z"/>
        </w:rPr>
      </w:pPr>
      <w:proofErr w:type="spellStart"/>
      <w:ins w:id="2135" w:author="ilham.nur@office.ui.ac.id" w:date="2023-02-02T22:36:00Z">
        <w:r>
          <w:t>Rencana</w:t>
        </w:r>
        <w:proofErr w:type="spellEnd"/>
        <w:r>
          <w:t xml:space="preserve"> </w:t>
        </w:r>
        <w:proofErr w:type="spellStart"/>
        <w:r>
          <w:t>tanggal</w:t>
        </w:r>
        <w:proofErr w:type="spellEnd"/>
        <w:r>
          <w:t xml:space="preserve"> </w:t>
        </w:r>
        <w:proofErr w:type="spellStart"/>
        <w:r>
          <w:t>mulai</w:t>
        </w:r>
        <w:proofErr w:type="spellEnd"/>
      </w:ins>
    </w:p>
    <w:p w14:paraId="4B420613" w14:textId="77777777" w:rsidR="00480F1A" w:rsidRDefault="00480F1A" w:rsidP="00480F1A">
      <w:pPr>
        <w:pStyle w:val="ListParagraph"/>
        <w:numPr>
          <w:ilvl w:val="1"/>
          <w:numId w:val="28"/>
        </w:numPr>
        <w:spacing w:line="360" w:lineRule="auto"/>
        <w:rPr>
          <w:ins w:id="2136" w:author="ilham.nur@office.ui.ac.id" w:date="2023-02-02T22:36:00Z"/>
        </w:rPr>
      </w:pPr>
      <w:proofErr w:type="spellStart"/>
      <w:ins w:id="2137" w:author="ilham.nur@office.ui.ac.id" w:date="2023-02-02T22:36:00Z">
        <w:r>
          <w:t>Rencana</w:t>
        </w:r>
        <w:proofErr w:type="spellEnd"/>
        <w:r>
          <w:t xml:space="preserve"> </w:t>
        </w:r>
        <w:proofErr w:type="spellStart"/>
        <w:r>
          <w:t>tanggal</w:t>
        </w:r>
        <w:proofErr w:type="spellEnd"/>
        <w:r>
          <w:t xml:space="preserve"> selesai</w:t>
        </w:r>
      </w:ins>
    </w:p>
    <w:p w14:paraId="3EEFE311" w14:textId="77777777" w:rsidR="00480F1A" w:rsidRDefault="00480F1A" w:rsidP="00480F1A">
      <w:pPr>
        <w:pStyle w:val="ListParagraph"/>
        <w:numPr>
          <w:ilvl w:val="1"/>
          <w:numId w:val="28"/>
        </w:numPr>
        <w:spacing w:line="360" w:lineRule="auto"/>
        <w:rPr>
          <w:ins w:id="2138" w:author="ilham.nur@office.ui.ac.id" w:date="2023-02-02T22:36:00Z"/>
        </w:rPr>
      </w:pPr>
      <w:proofErr w:type="spellStart"/>
      <w:ins w:id="2139" w:author="ilham.nur@office.ui.ac.id" w:date="2023-02-02T22:36:00Z">
        <w:r>
          <w:t>Realisasi</w:t>
        </w:r>
        <w:proofErr w:type="spellEnd"/>
        <w:r>
          <w:t xml:space="preserve"> </w:t>
        </w:r>
        <w:proofErr w:type="spellStart"/>
        <w:r>
          <w:t>tanggal</w:t>
        </w:r>
        <w:proofErr w:type="spellEnd"/>
        <w:r>
          <w:t xml:space="preserve"> </w:t>
        </w:r>
        <w:proofErr w:type="spellStart"/>
        <w:r>
          <w:t>mulai</w:t>
        </w:r>
        <w:proofErr w:type="spellEnd"/>
      </w:ins>
    </w:p>
    <w:p w14:paraId="143D9782" w14:textId="293F58B8" w:rsidR="00823713" w:rsidRDefault="00480F1A" w:rsidP="00480F1A">
      <w:pPr>
        <w:pStyle w:val="ListParagraph"/>
        <w:numPr>
          <w:ilvl w:val="1"/>
          <w:numId w:val="28"/>
        </w:numPr>
        <w:spacing w:line="360" w:lineRule="auto"/>
      </w:pPr>
      <w:proofErr w:type="spellStart"/>
      <w:ins w:id="2140" w:author="ilham.nur@office.ui.ac.id" w:date="2023-02-02T22:36:00Z">
        <w:r>
          <w:lastRenderedPageBreak/>
          <w:t>Realisasi</w:t>
        </w:r>
        <w:proofErr w:type="spellEnd"/>
        <w:r>
          <w:t xml:space="preserve"> </w:t>
        </w:r>
        <w:proofErr w:type="spellStart"/>
        <w:r>
          <w:t>tanggal</w:t>
        </w:r>
        <w:proofErr w:type="spellEnd"/>
        <w:r>
          <w:t xml:space="preserve"> selesai</w:t>
        </w:r>
      </w:ins>
    </w:p>
    <w:p w14:paraId="133336E4" w14:textId="46AF57BB" w:rsidR="008E379C" w:rsidRDefault="00AA236C" w:rsidP="008E379C">
      <w:pPr>
        <w:pStyle w:val="ListParagraph"/>
        <w:numPr>
          <w:ilvl w:val="0"/>
          <w:numId w:val="28"/>
        </w:numPr>
        <w:spacing w:line="360" w:lineRule="auto"/>
      </w:pPr>
      <w:proofErr w:type="spellStart"/>
      <w:r>
        <w:t>Tabel</w:t>
      </w:r>
      <w:proofErr w:type="spellEnd"/>
      <w:r>
        <w:t xml:space="preserve"> </w:t>
      </w:r>
      <w:proofErr w:type="spellStart"/>
      <w:r w:rsidR="009A28A3">
        <w:t>sumber</w:t>
      </w:r>
      <w:proofErr w:type="spellEnd"/>
      <w:r w:rsidR="009A28A3">
        <w:t xml:space="preserve"> </w:t>
      </w:r>
      <w:proofErr w:type="spellStart"/>
      <w:r w:rsidR="009A28A3">
        <w:t>daya</w:t>
      </w:r>
      <w:proofErr w:type="spellEnd"/>
    </w:p>
    <w:p w14:paraId="4A1309C1" w14:textId="19A40C09" w:rsidR="00BB7264" w:rsidRDefault="00D53D60">
      <w:pPr>
        <w:pStyle w:val="ListParagraph"/>
        <w:numPr>
          <w:ilvl w:val="1"/>
          <w:numId w:val="28"/>
        </w:numPr>
        <w:spacing w:line="360" w:lineRule="auto"/>
      </w:pPr>
      <w:r>
        <w:t xml:space="preserve">ID </w:t>
      </w:r>
      <w:proofErr w:type="spellStart"/>
      <w:r>
        <w:t>sumber</w:t>
      </w:r>
      <w:proofErr w:type="spellEnd"/>
      <w:r>
        <w:t xml:space="preserve"> </w:t>
      </w:r>
      <w:proofErr w:type="spellStart"/>
      <w:r>
        <w:t>daya</w:t>
      </w:r>
      <w:proofErr w:type="spellEnd"/>
      <w:r w:rsidR="00610284">
        <w:t>: PK</w:t>
      </w:r>
    </w:p>
    <w:p w14:paraId="3AF58652" w14:textId="7698A9F0" w:rsidR="00D53D60" w:rsidRDefault="00D53D60">
      <w:pPr>
        <w:pStyle w:val="ListParagraph"/>
        <w:numPr>
          <w:ilvl w:val="1"/>
          <w:numId w:val="28"/>
        </w:numPr>
        <w:spacing w:line="360" w:lineRule="auto"/>
        <w:rPr>
          <w:ins w:id="2141" w:author="ilham.nur@office.ui.ac.id" w:date="2023-02-02T22:36:00Z"/>
        </w:rPr>
      </w:pPr>
      <w:r>
        <w:t xml:space="preserve">Nama </w:t>
      </w:r>
      <w:proofErr w:type="spellStart"/>
      <w:r>
        <w:t>sumber</w:t>
      </w:r>
      <w:proofErr w:type="spellEnd"/>
      <w:r>
        <w:t xml:space="preserve"> </w:t>
      </w:r>
      <w:proofErr w:type="spellStart"/>
      <w:r>
        <w:t>daya</w:t>
      </w:r>
      <w:proofErr w:type="spellEnd"/>
    </w:p>
    <w:p w14:paraId="4BE65148" w14:textId="6A2E485A" w:rsidR="00E60028" w:rsidRDefault="00E60028">
      <w:pPr>
        <w:pStyle w:val="ListParagraph"/>
        <w:numPr>
          <w:ilvl w:val="1"/>
          <w:numId w:val="28"/>
        </w:numPr>
        <w:spacing w:line="360" w:lineRule="auto"/>
        <w:rPr>
          <w:ins w:id="2142" w:author="ilham.nur@office.ui.ac.id" w:date="2023-02-02T22:36:00Z"/>
        </w:rPr>
      </w:pPr>
      <w:ins w:id="2143" w:author="ilham.nur@office.ui.ac.id" w:date="2023-02-02T22:36:00Z">
        <w:r>
          <w:rPr>
            <w:i/>
            <w:iCs/>
          </w:rPr>
          <w:t xml:space="preserve">Role </w:t>
        </w:r>
        <w:proofErr w:type="spellStart"/>
        <w:r>
          <w:t>pekerjaan</w:t>
        </w:r>
        <w:proofErr w:type="spellEnd"/>
      </w:ins>
    </w:p>
    <w:p w14:paraId="489AE3B5" w14:textId="647A5970" w:rsidR="00E60028" w:rsidRDefault="00E60028">
      <w:pPr>
        <w:pStyle w:val="ListParagraph"/>
        <w:numPr>
          <w:ilvl w:val="1"/>
          <w:numId w:val="28"/>
        </w:numPr>
        <w:spacing w:line="360" w:lineRule="auto"/>
        <w:rPr>
          <w:ins w:id="2144" w:author="ilham.nur@office.ui.ac.id" w:date="2023-02-02T22:37:00Z"/>
        </w:rPr>
      </w:pPr>
      <w:proofErr w:type="spellStart"/>
      <w:ins w:id="2145" w:author="ilham.nur@office.ui.ac.id" w:date="2023-02-02T22:37:00Z">
        <w:r>
          <w:t>Tingkatan</w:t>
        </w:r>
        <w:proofErr w:type="spellEnd"/>
        <w:r>
          <w:t xml:space="preserve"> </w:t>
        </w:r>
        <w:proofErr w:type="spellStart"/>
        <w:r>
          <w:t>jabatan</w:t>
        </w:r>
        <w:proofErr w:type="spellEnd"/>
        <w:r>
          <w:t xml:space="preserve"> </w:t>
        </w:r>
        <w:proofErr w:type="spellStart"/>
        <w:r>
          <w:t>pekerjaan</w:t>
        </w:r>
        <w:proofErr w:type="spellEnd"/>
      </w:ins>
    </w:p>
    <w:p w14:paraId="30821ED7" w14:textId="00082572" w:rsidR="00E60028" w:rsidRDefault="00E60028">
      <w:pPr>
        <w:pStyle w:val="ListParagraph"/>
        <w:numPr>
          <w:ilvl w:val="1"/>
          <w:numId w:val="28"/>
        </w:numPr>
        <w:spacing w:line="360" w:lineRule="auto"/>
        <w:rPr>
          <w:ins w:id="2146" w:author="ilham.nur@office.ui.ac.id" w:date="2023-02-02T22:37:00Z"/>
        </w:rPr>
      </w:pPr>
      <w:ins w:id="2147" w:author="ilham.nur@office.ui.ac.id" w:date="2023-02-02T22:37:00Z">
        <w:r>
          <w:t xml:space="preserve">Status </w:t>
        </w:r>
        <w:proofErr w:type="spellStart"/>
        <w:r>
          <w:t>manajerial</w:t>
        </w:r>
        <w:proofErr w:type="spellEnd"/>
      </w:ins>
    </w:p>
    <w:p w14:paraId="411B3031" w14:textId="77777777" w:rsidR="00BA17D6" w:rsidRDefault="00BA17D6">
      <w:pPr>
        <w:pStyle w:val="ListParagraph"/>
        <w:numPr>
          <w:ilvl w:val="1"/>
          <w:numId w:val="28"/>
        </w:numPr>
        <w:spacing w:line="360" w:lineRule="auto"/>
      </w:pPr>
    </w:p>
    <w:p w14:paraId="7B9C1952" w14:textId="79D593AB" w:rsidR="00D53D60" w:rsidRDefault="00D53D60">
      <w:pPr>
        <w:pStyle w:val="ListParagraph"/>
        <w:numPr>
          <w:ilvl w:val="1"/>
          <w:numId w:val="28"/>
        </w:numPr>
        <w:spacing w:line="360" w:lineRule="auto"/>
      </w:pPr>
      <w:r w:rsidRPr="00AE58C4">
        <w:rPr>
          <w:i/>
          <w:iCs/>
        </w:rPr>
        <w:t>Skill set</w:t>
      </w:r>
      <w:r>
        <w:t xml:space="preserve"> </w:t>
      </w:r>
      <w:proofErr w:type="spellStart"/>
      <w:r>
        <w:t>sumber</w:t>
      </w:r>
      <w:proofErr w:type="spellEnd"/>
      <w:r>
        <w:t xml:space="preserve"> </w:t>
      </w:r>
      <w:proofErr w:type="spellStart"/>
      <w:proofErr w:type="gramStart"/>
      <w:r>
        <w:t>daya</w:t>
      </w:r>
      <w:proofErr w:type="spellEnd"/>
      <w:proofErr w:type="gramEnd"/>
    </w:p>
    <w:p w14:paraId="36B0C892" w14:textId="50F7FC70" w:rsidR="00940335" w:rsidDel="00E60028" w:rsidRDefault="00504CE2" w:rsidP="00AE58C4">
      <w:pPr>
        <w:pStyle w:val="ListParagraph"/>
        <w:numPr>
          <w:ilvl w:val="1"/>
          <w:numId w:val="28"/>
        </w:numPr>
        <w:spacing w:line="360" w:lineRule="auto"/>
        <w:rPr>
          <w:del w:id="2148" w:author="ilham.nur@office.ui.ac.id" w:date="2023-02-02T22:36:00Z"/>
        </w:rPr>
      </w:pPr>
      <w:del w:id="2149" w:author="ilham.nur@office.ui.ac.id" w:date="2023-02-02T22:36:00Z">
        <w:r w:rsidDel="00E60028">
          <w:delText xml:space="preserve">Level </w:delText>
        </w:r>
        <w:r w:rsidDel="00E60028">
          <w:rPr>
            <w:i/>
            <w:iCs/>
          </w:rPr>
          <w:delText>skill set</w:delText>
        </w:r>
      </w:del>
    </w:p>
    <w:p w14:paraId="0DB65BED" w14:textId="6F3122F8" w:rsidR="0064366C" w:rsidRDefault="0064366C" w:rsidP="004D22FE">
      <w:pPr>
        <w:spacing w:line="360" w:lineRule="auto"/>
        <w:ind w:left="720"/>
      </w:pPr>
      <w:r>
        <w:t xml:space="preserve">Pada masing-masing </w:t>
      </w:r>
      <w:proofErr w:type="spellStart"/>
      <w:r>
        <w:t>tabel</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ebuah</w:t>
      </w:r>
      <w:proofErr w:type="spellEnd"/>
      <w:r>
        <w:t xml:space="preserve"> </w:t>
      </w:r>
      <w:proofErr w:type="spellStart"/>
      <w:r>
        <w:t>kolom</w:t>
      </w:r>
      <w:proofErr w:type="spellEnd"/>
      <w:r>
        <w:t xml:space="preserve"> index untuk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ghubungkan</w:t>
      </w:r>
      <w:proofErr w:type="spellEnd"/>
      <w:r>
        <w:t xml:space="preserve"> </w:t>
      </w:r>
      <w:proofErr w:type="spellStart"/>
      <w:r>
        <w:t>tabel</w:t>
      </w:r>
      <w:proofErr w:type="spellEnd"/>
      <w:r>
        <w:t xml:space="preserve"> </w:t>
      </w:r>
      <w:proofErr w:type="spellStart"/>
      <w:r>
        <w:t>satu</w:t>
      </w:r>
      <w:proofErr w:type="spellEnd"/>
      <w:r>
        <w:t xml:space="preserve"> dengan </w:t>
      </w:r>
      <w:proofErr w:type="spellStart"/>
      <w:r>
        <w:t>lainya</w:t>
      </w:r>
      <w:proofErr w:type="spellEnd"/>
      <w:r w:rsidR="00F25607">
        <w:t xml:space="preserve"> dan </w:t>
      </w:r>
      <w:proofErr w:type="spellStart"/>
      <w:r w:rsidR="00F25607">
        <w:t>akan</w:t>
      </w:r>
      <w:proofErr w:type="spellEnd"/>
      <w:r w:rsidR="00F25607">
        <w:t xml:space="preserve"> </w:t>
      </w:r>
      <w:proofErr w:type="spellStart"/>
      <w:r w:rsidR="00F25607">
        <w:t>dihubungkan</w:t>
      </w:r>
      <w:proofErr w:type="spellEnd"/>
      <w:r w:rsidR="00F25607">
        <w:t xml:space="preserve"> </w:t>
      </w:r>
      <w:proofErr w:type="spellStart"/>
      <w:r w:rsidR="00F25607">
        <w:t>satu</w:t>
      </w:r>
      <w:proofErr w:type="spellEnd"/>
      <w:r w:rsidR="00F25607">
        <w:t xml:space="preserve"> dengan </w:t>
      </w:r>
      <w:proofErr w:type="spellStart"/>
      <w:r w:rsidR="00F25607">
        <w:t>lainya</w:t>
      </w:r>
      <w:proofErr w:type="spellEnd"/>
      <w:r w:rsidR="004E33FB">
        <w:t xml:space="preserve"> dan </w:t>
      </w:r>
      <w:proofErr w:type="spellStart"/>
      <w:r w:rsidR="004E33FB">
        <w:t>digambarkan</w:t>
      </w:r>
      <w:proofErr w:type="spellEnd"/>
      <w:r w:rsidR="004E33FB">
        <w:t xml:space="preserve"> </w:t>
      </w:r>
      <w:proofErr w:type="spellStart"/>
      <w:r w:rsidR="004E33FB">
        <w:t>dalam</w:t>
      </w:r>
      <w:proofErr w:type="spellEnd"/>
      <w:r w:rsidR="004E33FB">
        <w:t xml:space="preserve"> </w:t>
      </w:r>
      <w:proofErr w:type="spellStart"/>
      <w:r w:rsidR="004E33FB">
        <w:t>sebuah</w:t>
      </w:r>
      <w:proofErr w:type="spellEnd"/>
      <w:r w:rsidR="004E33FB">
        <w:t xml:space="preserve"> </w:t>
      </w:r>
      <w:r w:rsidR="004E33FB">
        <w:rPr>
          <w:i/>
          <w:iCs/>
        </w:rPr>
        <w:t xml:space="preserve">Entity Relational Diagram </w:t>
      </w:r>
      <w:r w:rsidR="004E33FB">
        <w:t>(ERD)</w:t>
      </w:r>
      <w:ins w:id="2150" w:author="ilham.nur@office.ui.ac.id [2]" w:date="2023-01-18T22:14:00Z">
        <w:r w:rsidR="00710E7D">
          <w:t xml:space="preserve"> </w:t>
        </w:r>
        <w:r w:rsidR="00710E7D">
          <w:fldChar w:fldCharType="begin" w:fldLock="1"/>
        </w:r>
      </w:ins>
      <w:r w:rsidR="00DC579A">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710E7D">
        <w:fldChar w:fldCharType="separate"/>
      </w:r>
      <w:r w:rsidR="00DC579A" w:rsidRPr="00DC579A">
        <w:rPr>
          <w:noProof/>
        </w:rPr>
        <w:t>(Badiru, 2014)</w:t>
      </w:r>
      <w:ins w:id="2151" w:author="ilham.nur@office.ui.ac.id [2]" w:date="2023-01-18T22:14:00Z">
        <w:r w:rsidR="00710E7D">
          <w:fldChar w:fldCharType="end"/>
        </w:r>
      </w:ins>
      <w:r>
        <w:t>.</w:t>
      </w:r>
      <w:r w:rsidR="00504CE2">
        <w:t xml:space="preserve"> Index yang </w:t>
      </w:r>
      <w:proofErr w:type="spellStart"/>
      <w:r w:rsidR="00504CE2">
        <w:t>akan</w:t>
      </w:r>
      <w:proofErr w:type="spellEnd"/>
      <w:r w:rsidR="00504CE2">
        <w:t xml:space="preserve"> </w:t>
      </w:r>
      <w:proofErr w:type="spellStart"/>
      <w:r w:rsidR="00504CE2">
        <w:t>digunakan</w:t>
      </w:r>
      <w:proofErr w:type="spellEnd"/>
      <w:r w:rsidR="00504CE2">
        <w:t xml:space="preserve"> </w:t>
      </w:r>
      <w:proofErr w:type="spellStart"/>
      <w:r w:rsidR="00504CE2">
        <w:t>adalah</w:t>
      </w:r>
      <w:proofErr w:type="spellEnd"/>
      <w:r w:rsidR="00504CE2">
        <w:t xml:space="preserve"> </w:t>
      </w:r>
      <w:r w:rsidR="00504CE2">
        <w:rPr>
          <w:i/>
          <w:iCs/>
        </w:rPr>
        <w:t xml:space="preserve">Primary Key </w:t>
      </w:r>
      <w:r w:rsidR="00504CE2">
        <w:t xml:space="preserve">(PK) dan </w:t>
      </w:r>
      <w:r w:rsidR="00504CE2">
        <w:rPr>
          <w:i/>
          <w:iCs/>
        </w:rPr>
        <w:t xml:space="preserve">Foreign Key </w:t>
      </w:r>
      <w:r w:rsidR="00504CE2">
        <w:t>(FK)</w:t>
      </w:r>
      <w:ins w:id="2152" w:author="ilham.nur@office.ui.ac.id [2]" w:date="2023-01-18T22:16:00Z">
        <w:r w:rsidR="00DC579A">
          <w:t xml:space="preserve"> </w:t>
        </w:r>
        <w:r w:rsidR="00DC579A">
          <w:fldChar w:fldCharType="begin" w:fldLock="1"/>
        </w:r>
      </w:ins>
      <w:r w:rsidR="00A87812">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DC579A">
        <w:fldChar w:fldCharType="separate"/>
      </w:r>
      <w:r w:rsidR="00DC579A" w:rsidRPr="00DC579A">
        <w:rPr>
          <w:noProof/>
        </w:rPr>
        <w:t>(Badiru, 2014)</w:t>
      </w:r>
      <w:ins w:id="2153" w:author="ilham.nur@office.ui.ac.id [2]" w:date="2023-01-18T22:16:00Z">
        <w:r w:rsidR="00DC579A">
          <w:fldChar w:fldCharType="end"/>
        </w:r>
      </w:ins>
      <w:r w:rsidR="00504CE2">
        <w:t>.</w:t>
      </w:r>
      <w:r w:rsidR="00E866B2">
        <w:t xml:space="preserve"> Pembangunan basis data </w:t>
      </w:r>
      <w:proofErr w:type="spellStart"/>
      <w:r w:rsidR="00E866B2">
        <w:t>ini</w:t>
      </w:r>
      <w:proofErr w:type="spellEnd"/>
      <w:r w:rsidR="00E866B2">
        <w:t xml:space="preserve"> </w:t>
      </w:r>
      <w:proofErr w:type="spellStart"/>
      <w:r w:rsidR="00E866B2">
        <w:t>akan</w:t>
      </w:r>
      <w:proofErr w:type="spellEnd"/>
      <w:r w:rsidR="00E866B2">
        <w:t xml:space="preserve"> </w:t>
      </w:r>
      <w:proofErr w:type="spellStart"/>
      <w:r w:rsidR="00E866B2">
        <w:t>menggunakan</w:t>
      </w:r>
      <w:proofErr w:type="spellEnd"/>
      <w:r w:rsidR="00E866B2">
        <w:t xml:space="preserve"> basis data </w:t>
      </w:r>
      <w:r w:rsidR="00D123C7">
        <w:rPr>
          <w:i/>
          <w:iCs/>
        </w:rPr>
        <w:t xml:space="preserve">Structured Query Language </w:t>
      </w:r>
      <w:r w:rsidR="00D123C7">
        <w:t>(SQL)</w:t>
      </w:r>
      <w:ins w:id="2154" w:author="ilham.nur@office.ui.ac.id [2]" w:date="2023-01-18T22:16:00Z">
        <w:r w:rsidR="00A87812">
          <w:t xml:space="preserve"> </w:t>
        </w:r>
        <w:r w:rsidR="00A87812">
          <w:fldChar w:fldCharType="begin" w:fldLock="1"/>
        </w:r>
      </w:ins>
      <w:r w:rsidR="008D6EE3">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A87812">
        <w:fldChar w:fldCharType="separate"/>
      </w:r>
      <w:r w:rsidR="00A87812" w:rsidRPr="00A87812">
        <w:rPr>
          <w:noProof/>
        </w:rPr>
        <w:t>(Badiru, 2014)</w:t>
      </w:r>
      <w:ins w:id="2155" w:author="ilham.nur@office.ui.ac.id [2]" w:date="2023-01-18T22:16:00Z">
        <w:r w:rsidR="00A87812">
          <w:fldChar w:fldCharType="end"/>
        </w:r>
      </w:ins>
      <w:r w:rsidR="00D123C7">
        <w:t xml:space="preserve"> dengan </w:t>
      </w:r>
      <w:proofErr w:type="spellStart"/>
      <w:r w:rsidR="00D123C7">
        <w:t>menggun</w:t>
      </w:r>
      <w:r w:rsidR="00A62ACB">
        <w:t>akaan</w:t>
      </w:r>
      <w:proofErr w:type="spellEnd"/>
      <w:r w:rsidR="00A62ACB">
        <w:t xml:space="preserve"> </w:t>
      </w:r>
      <w:proofErr w:type="spellStart"/>
      <w:r w:rsidR="00A62ACB">
        <w:t>alat</w:t>
      </w:r>
      <w:proofErr w:type="spellEnd"/>
      <w:r w:rsidR="00A62ACB">
        <w:t xml:space="preserve"> </w:t>
      </w:r>
      <w:r w:rsidR="00A62ACB">
        <w:rPr>
          <w:i/>
          <w:iCs/>
        </w:rPr>
        <w:t xml:space="preserve">Relational Database Management System </w:t>
      </w:r>
      <w:r w:rsidR="00A62ACB">
        <w:t>(RDBMS) MySQL</w:t>
      </w:r>
      <w:r w:rsidR="003F6CC4">
        <w:t>. Skema basis data</w:t>
      </w:r>
      <w:r w:rsidR="00A62ACB">
        <w:t xml:space="preserve"> dan RDBMS</w:t>
      </w:r>
      <w:r w:rsidR="003F6CC4">
        <w:t xml:space="preserve"> </w:t>
      </w:r>
      <w:proofErr w:type="spellStart"/>
      <w:r w:rsidR="003F6CC4">
        <w:t>ini</w:t>
      </w:r>
      <w:proofErr w:type="spellEnd"/>
      <w:r w:rsidR="003F6CC4">
        <w:t xml:space="preserve"> </w:t>
      </w:r>
      <w:proofErr w:type="spellStart"/>
      <w:r w:rsidR="003F6CC4">
        <w:t>dipilih</w:t>
      </w:r>
      <w:proofErr w:type="spellEnd"/>
      <w:r w:rsidR="003F6CC4">
        <w:t xml:space="preserve"> </w:t>
      </w:r>
      <w:proofErr w:type="spellStart"/>
      <w:r w:rsidR="003F6CC4">
        <w:t>karena</w:t>
      </w:r>
      <w:proofErr w:type="spellEnd"/>
      <w:r w:rsidR="003F6CC4">
        <w:t xml:space="preserve"> </w:t>
      </w:r>
      <w:proofErr w:type="spellStart"/>
      <w:r w:rsidR="003F6CC4">
        <w:t>merupakan</w:t>
      </w:r>
      <w:proofErr w:type="spellEnd"/>
      <w:r w:rsidR="003F6CC4">
        <w:t xml:space="preserve"> </w:t>
      </w:r>
      <w:proofErr w:type="spellStart"/>
      <w:r w:rsidR="003F6CC4">
        <w:t>skema</w:t>
      </w:r>
      <w:proofErr w:type="spellEnd"/>
      <w:r w:rsidR="003F6CC4">
        <w:t xml:space="preserve"> basis data </w:t>
      </w:r>
      <w:r w:rsidR="00057C66">
        <w:t xml:space="preserve">dan RDBMS </w:t>
      </w:r>
      <w:r w:rsidR="003F6CC4">
        <w:t xml:space="preserve">yang </w:t>
      </w:r>
      <w:proofErr w:type="spellStart"/>
      <w:r w:rsidR="003F6CC4">
        <w:t>bersifat</w:t>
      </w:r>
      <w:proofErr w:type="spellEnd"/>
      <w:r w:rsidR="003F6CC4">
        <w:t xml:space="preserve"> </w:t>
      </w:r>
      <w:r w:rsidR="003F6CC4">
        <w:rPr>
          <w:i/>
          <w:iCs/>
        </w:rPr>
        <w:t>open source</w:t>
      </w:r>
      <w:r w:rsidR="00BC26AD">
        <w:rPr>
          <w:i/>
          <w:iCs/>
        </w:rPr>
        <w:t xml:space="preserve"> </w:t>
      </w:r>
      <w:proofErr w:type="spellStart"/>
      <w:r w:rsidR="00BC26AD">
        <w:t>sehingga</w:t>
      </w:r>
      <w:proofErr w:type="spellEnd"/>
      <w:r w:rsidR="00BC26AD">
        <w:t xml:space="preserve"> </w:t>
      </w:r>
      <w:proofErr w:type="spellStart"/>
      <w:r w:rsidR="00BC26AD">
        <w:t>dapat</w:t>
      </w:r>
      <w:proofErr w:type="spellEnd"/>
      <w:r w:rsidR="00BC26AD">
        <w:t xml:space="preserve"> </w:t>
      </w:r>
      <w:proofErr w:type="spellStart"/>
      <w:r w:rsidR="00BC26AD">
        <w:t>digunakan</w:t>
      </w:r>
      <w:proofErr w:type="spellEnd"/>
      <w:r w:rsidR="00BC26AD">
        <w:t xml:space="preserve"> dengan legal </w:t>
      </w:r>
      <w:proofErr w:type="spellStart"/>
      <w:r w:rsidR="00BC26AD">
        <w:t>tanpa</w:t>
      </w:r>
      <w:proofErr w:type="spellEnd"/>
      <w:r w:rsidR="00BC26AD">
        <w:t xml:space="preserve"> perlu </w:t>
      </w:r>
      <w:proofErr w:type="spellStart"/>
      <w:r w:rsidR="00BC26AD">
        <w:t>lisensi</w:t>
      </w:r>
      <w:proofErr w:type="spellEnd"/>
      <w:r w:rsidR="00BC26AD">
        <w:t xml:space="preserve"> </w:t>
      </w:r>
      <w:proofErr w:type="spellStart"/>
      <w:r w:rsidR="00BC26AD">
        <w:t>serta</w:t>
      </w:r>
      <w:proofErr w:type="spellEnd"/>
      <w:r w:rsidR="00BC26AD">
        <w:t xml:space="preserve"> </w:t>
      </w:r>
      <w:proofErr w:type="spellStart"/>
      <w:r w:rsidR="00BC26AD">
        <w:t>memiliki</w:t>
      </w:r>
      <w:proofErr w:type="spellEnd"/>
      <w:r w:rsidR="00BC26AD">
        <w:t xml:space="preserve"> </w:t>
      </w:r>
      <w:proofErr w:type="spellStart"/>
      <w:r w:rsidR="00BC26AD">
        <w:t>dukungan</w:t>
      </w:r>
      <w:proofErr w:type="spellEnd"/>
      <w:r w:rsidR="00BC26AD">
        <w:t xml:space="preserve"> </w:t>
      </w:r>
      <w:proofErr w:type="spellStart"/>
      <w:r w:rsidR="00BC26AD">
        <w:t>komunitas</w:t>
      </w:r>
      <w:proofErr w:type="spellEnd"/>
      <w:r w:rsidR="00BC26AD">
        <w:t xml:space="preserve"> yang </w:t>
      </w:r>
      <w:proofErr w:type="spellStart"/>
      <w:r w:rsidR="00BC26AD">
        <w:t>banyak</w:t>
      </w:r>
      <w:proofErr w:type="spellEnd"/>
      <w:r w:rsidR="00BC26AD">
        <w:t xml:space="preserve"> terkait </w:t>
      </w:r>
      <w:proofErr w:type="spellStart"/>
      <w:r w:rsidR="00BC26AD">
        <w:t>permaslahan</w:t>
      </w:r>
      <w:proofErr w:type="spellEnd"/>
      <w:ins w:id="2156" w:author="ilham.nur@office.ui.ac.id [2]" w:date="2023-01-23T21:39:00Z">
        <w:r w:rsidR="0066169C">
          <w:t>.</w:t>
        </w:r>
      </w:ins>
      <w:del w:id="2157" w:author="ilham.nur@office.ui.ac.id [2]" w:date="2023-01-23T21:39:00Z">
        <w:r w:rsidR="00BC26AD" w:rsidDel="0066169C">
          <w:delText xml:space="preserve"> </w:delText>
        </w:r>
      </w:del>
    </w:p>
    <w:p w14:paraId="42DF6261" w14:textId="394F81C1" w:rsidR="005A5207" w:rsidRDefault="005A5207" w:rsidP="00AE58C4">
      <w:pPr>
        <w:pStyle w:val="Heading3"/>
        <w:spacing w:line="360" w:lineRule="auto"/>
      </w:pPr>
      <w:bookmarkStart w:id="2158" w:name="_Toc127003406"/>
      <w:proofErr w:type="spellStart"/>
      <w:r>
        <w:t>Perancangan</w:t>
      </w:r>
      <w:proofErr w:type="spellEnd"/>
      <w:r>
        <w:t xml:space="preserve"> Model Random Forest untuk </w:t>
      </w:r>
      <w:proofErr w:type="spellStart"/>
      <w:r w:rsidR="00226E7C">
        <w:t>Identifikasi</w:t>
      </w:r>
      <w:proofErr w:type="spellEnd"/>
      <w:r w:rsidR="00226E7C">
        <w:t xml:space="preserve"> </w:t>
      </w:r>
      <w:proofErr w:type="spellStart"/>
      <w:r w:rsidR="00226E7C">
        <w:t>Pekerjaan</w:t>
      </w:r>
      <w:bookmarkEnd w:id="2158"/>
      <w:proofErr w:type="spellEnd"/>
    </w:p>
    <w:p w14:paraId="46181E5B" w14:textId="4D83033A" w:rsidR="00226E7C" w:rsidRDefault="004D22FE">
      <w:pPr>
        <w:spacing w:line="360" w:lineRule="auto"/>
        <w:ind w:left="720"/>
      </w:pPr>
      <w:r>
        <w:t xml:space="preserve">Pada </w:t>
      </w:r>
      <w:proofErr w:type="spellStart"/>
      <w:r>
        <w:t>tahapan</w:t>
      </w:r>
      <w:proofErr w:type="spellEnd"/>
      <w:r>
        <w:t xml:space="preserve"> </w:t>
      </w:r>
      <w:proofErr w:type="spellStart"/>
      <w:r>
        <w:t>ini</w:t>
      </w:r>
      <w:proofErr w:type="spellEnd"/>
      <w:r>
        <w:t xml:space="preserve"> basis data yang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konsumsi</w:t>
      </w:r>
      <w:proofErr w:type="spellEnd"/>
      <w:r>
        <w:t xml:space="preserve"> </w:t>
      </w:r>
      <w:proofErr w:type="spellStart"/>
      <w:r>
        <w:t>dalam</w:t>
      </w:r>
      <w:proofErr w:type="spellEnd"/>
      <w:r>
        <w:t xml:space="preserve"> </w:t>
      </w:r>
      <w:proofErr w:type="spellStart"/>
      <w:r>
        <w:t>membangun</w:t>
      </w:r>
      <w:proofErr w:type="spellEnd"/>
      <w:r>
        <w:t xml:space="preserve"> model </w:t>
      </w:r>
      <w:r>
        <w:rPr>
          <w:i/>
          <w:iCs/>
        </w:rPr>
        <w:t xml:space="preserve">machine learning </w:t>
      </w:r>
      <w:r>
        <w:t xml:space="preserve">untuk </w:t>
      </w:r>
      <w:proofErr w:type="spellStart"/>
      <w:r>
        <w:t>mengenali</w:t>
      </w:r>
      <w:proofErr w:type="spellEnd"/>
      <w:r>
        <w:t xml:space="preserve"> </w:t>
      </w:r>
      <w:proofErr w:type="spellStart"/>
      <w:r>
        <w:t>sumber</w:t>
      </w:r>
      <w:proofErr w:type="spellEnd"/>
      <w:r>
        <w:t xml:space="preserve"> </w:t>
      </w:r>
      <w:proofErr w:type="spellStart"/>
      <w:r>
        <w:t>daya</w:t>
      </w:r>
      <w:proofErr w:type="spellEnd"/>
      <w:r>
        <w:t xml:space="preserve"> mana yang </w:t>
      </w:r>
      <w:proofErr w:type="spellStart"/>
      <w:r>
        <w:t>tep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baik</w:t>
      </w:r>
      <w:proofErr w:type="spellEnd"/>
      <w:r>
        <w:t xml:space="preserve"> </w:t>
      </w:r>
      <w:proofErr w:type="spellStart"/>
      <w:r>
        <w:t>secara</w:t>
      </w:r>
      <w:proofErr w:type="spellEnd"/>
      <w:r>
        <w:t xml:space="preserve"> statis </w:t>
      </w:r>
      <w:proofErr w:type="spellStart"/>
      <w:r>
        <w:t>ketika</w:t>
      </w:r>
      <w:proofErr w:type="spellEnd"/>
      <w:r>
        <w:t xml:space="preserve"> </w:t>
      </w:r>
      <w:proofErr w:type="spellStart"/>
      <w:r>
        <w:t>awal</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maupun</w:t>
      </w:r>
      <w:proofErr w:type="spellEnd"/>
      <w:r>
        <w:t xml:space="preserve"> </w:t>
      </w:r>
      <w:proofErr w:type="spellStart"/>
      <w:r>
        <w:t>dinamis</w:t>
      </w:r>
      <w:proofErr w:type="spellEnd"/>
      <w:r>
        <w:t xml:space="preserve"> </w:t>
      </w:r>
      <w:proofErr w:type="spellStart"/>
      <w:r>
        <w:t>ketika</w:t>
      </w:r>
      <w:proofErr w:type="spellEnd"/>
      <w:r>
        <w:t xml:space="preserve"> </w:t>
      </w:r>
      <w:proofErr w:type="spellStart"/>
      <w:r>
        <w:t>proyek</w:t>
      </w:r>
      <w:proofErr w:type="spellEnd"/>
      <w:r>
        <w:t xml:space="preserve"> sudah </w:t>
      </w:r>
      <w:proofErr w:type="spellStart"/>
      <w:r>
        <w:t>berjalan</w:t>
      </w:r>
      <w:proofErr w:type="spellEnd"/>
      <w:r>
        <w:t>.</w:t>
      </w:r>
      <w:r w:rsidR="00432E03">
        <w:t xml:space="preserve"> </w:t>
      </w:r>
      <w:r w:rsidR="00432E03">
        <w:rPr>
          <w:i/>
          <w:iCs/>
        </w:rPr>
        <w:t xml:space="preserve">Machine Learning </w:t>
      </w:r>
      <w:r w:rsidR="00432E03">
        <w:t xml:space="preserve">yang </w:t>
      </w:r>
      <w:proofErr w:type="spellStart"/>
      <w:r w:rsidR="00432E03">
        <w:t>digunakan</w:t>
      </w:r>
      <w:proofErr w:type="spellEnd"/>
      <w:r w:rsidR="00432E03">
        <w:t xml:space="preserve"> </w:t>
      </w:r>
      <w:proofErr w:type="spellStart"/>
      <w:r w:rsidR="00432E03">
        <w:t>adalah</w:t>
      </w:r>
      <w:proofErr w:type="spellEnd"/>
      <w:r w:rsidR="00432E03">
        <w:t xml:space="preserve"> </w:t>
      </w:r>
      <w:r w:rsidR="00432E03">
        <w:rPr>
          <w:i/>
          <w:iCs/>
        </w:rPr>
        <w:t xml:space="preserve">random forest, </w:t>
      </w:r>
      <w:r w:rsidR="005663D9">
        <w:t xml:space="preserve">yang </w:t>
      </w:r>
      <w:proofErr w:type="spellStart"/>
      <w:r w:rsidR="005663D9">
        <w:t>akan</w:t>
      </w:r>
      <w:proofErr w:type="spellEnd"/>
      <w:r w:rsidR="005663D9">
        <w:t xml:space="preserve"> </w:t>
      </w:r>
      <w:proofErr w:type="spellStart"/>
      <w:r w:rsidR="005663D9">
        <w:t>dibangun</w:t>
      </w:r>
      <w:proofErr w:type="spellEnd"/>
      <w:r w:rsidR="005663D9">
        <w:t xml:space="preserve"> </w:t>
      </w:r>
      <w:proofErr w:type="spellStart"/>
      <w:r w:rsidR="005663D9">
        <w:t>menggunakan</w:t>
      </w:r>
      <w:proofErr w:type="spellEnd"/>
      <w:r w:rsidR="005663D9">
        <w:t xml:space="preserve"> Bahasa </w:t>
      </w:r>
      <w:proofErr w:type="spellStart"/>
      <w:r w:rsidR="005663D9">
        <w:t>pemrograman</w:t>
      </w:r>
      <w:proofErr w:type="spellEnd"/>
      <w:r w:rsidR="005663D9">
        <w:t xml:space="preserve"> Python. Bahasa </w:t>
      </w:r>
      <w:proofErr w:type="spellStart"/>
      <w:r w:rsidR="005663D9">
        <w:t>pemrogaraman</w:t>
      </w:r>
      <w:proofErr w:type="spellEnd"/>
      <w:r w:rsidR="005663D9">
        <w:t xml:space="preserve"> </w:t>
      </w:r>
      <w:proofErr w:type="spellStart"/>
      <w:r w:rsidR="005663D9">
        <w:t>ini</w:t>
      </w:r>
      <w:proofErr w:type="spellEnd"/>
      <w:r w:rsidR="005663D9">
        <w:t xml:space="preserve"> </w:t>
      </w:r>
      <w:proofErr w:type="spellStart"/>
      <w:r w:rsidR="005663D9">
        <w:t>dipilih</w:t>
      </w:r>
      <w:proofErr w:type="spellEnd"/>
      <w:r w:rsidR="005663D9">
        <w:t xml:space="preserve"> </w:t>
      </w:r>
      <w:proofErr w:type="spellStart"/>
      <w:r w:rsidR="005663D9">
        <w:t>dikarenakan</w:t>
      </w:r>
      <w:proofErr w:type="spellEnd"/>
      <w:r w:rsidR="005663D9">
        <w:t xml:space="preserve"> </w:t>
      </w:r>
      <w:proofErr w:type="spellStart"/>
      <w:r w:rsidR="00B02939">
        <w:t>memiliki</w:t>
      </w:r>
      <w:proofErr w:type="spellEnd"/>
      <w:r w:rsidR="00B02939">
        <w:t xml:space="preserve"> </w:t>
      </w:r>
      <w:r w:rsidR="00880D26">
        <w:t xml:space="preserve">Pustaka yang </w:t>
      </w:r>
      <w:proofErr w:type="spellStart"/>
      <w:r w:rsidR="00880D26">
        <w:t>mendukung</w:t>
      </w:r>
      <w:proofErr w:type="spellEnd"/>
      <w:r w:rsidR="00880D26">
        <w:t xml:space="preserve"> dengan </w:t>
      </w:r>
      <w:proofErr w:type="spellStart"/>
      <w:r w:rsidR="00880D26">
        <w:t>sintaks</w:t>
      </w:r>
      <w:proofErr w:type="spellEnd"/>
      <w:r w:rsidR="00880D26">
        <w:t xml:space="preserve"> yang </w:t>
      </w:r>
      <w:proofErr w:type="spellStart"/>
      <w:r w:rsidR="00880D26">
        <w:t>relatif</w:t>
      </w:r>
      <w:proofErr w:type="spellEnd"/>
      <w:r w:rsidR="00880D26">
        <w:t xml:space="preserve"> </w:t>
      </w:r>
      <w:proofErr w:type="spellStart"/>
      <w:r w:rsidR="00880D26">
        <w:t>mendekati</w:t>
      </w:r>
      <w:proofErr w:type="spellEnd"/>
      <w:r w:rsidR="00880D26">
        <w:t xml:space="preserve"> </w:t>
      </w:r>
      <w:r w:rsidR="00880D26">
        <w:rPr>
          <w:i/>
          <w:iCs/>
        </w:rPr>
        <w:t>pseudocode.</w:t>
      </w:r>
      <w:r w:rsidR="00333FF1">
        <w:rPr>
          <w:i/>
          <w:iCs/>
        </w:rPr>
        <w:t xml:space="preserve"> </w:t>
      </w:r>
    </w:p>
    <w:p w14:paraId="161C1ECD" w14:textId="394C2F69" w:rsidR="00333FF1" w:rsidRDefault="00333FF1">
      <w:pPr>
        <w:spacing w:line="360" w:lineRule="auto"/>
        <w:ind w:left="720"/>
      </w:pPr>
      <w:r>
        <w:lastRenderedPageBreak/>
        <w:t xml:space="preserve">Data </w:t>
      </w:r>
      <w:proofErr w:type="spellStart"/>
      <w:r>
        <w:t>dari</w:t>
      </w:r>
      <w:proofErr w:type="spellEnd"/>
      <w:r>
        <w:t xml:space="preserve"> hasil </w:t>
      </w:r>
      <w:proofErr w:type="spellStart"/>
      <w:r>
        <w:t>kuesioner</w:t>
      </w:r>
      <w:proofErr w:type="spellEnd"/>
      <w:r>
        <w:t xml:space="preserve">, juga </w:t>
      </w:r>
      <w:proofErr w:type="spellStart"/>
      <w:r>
        <w:t>menjadi</w:t>
      </w:r>
      <w:proofErr w:type="spellEnd"/>
      <w:r>
        <w:t xml:space="preserve"> salah </w:t>
      </w:r>
      <w:proofErr w:type="spellStart"/>
      <w:r>
        <w:t>satu</w:t>
      </w:r>
      <w:proofErr w:type="spellEnd"/>
      <w:r>
        <w:t xml:space="preserve"> </w:t>
      </w:r>
      <w:proofErr w:type="spellStart"/>
      <w:r>
        <w:t>pendukung</w:t>
      </w:r>
      <w:proofErr w:type="spellEnd"/>
      <w:r>
        <w:t xml:space="preserve"> </w:t>
      </w:r>
      <w:proofErr w:type="spellStart"/>
      <w:r>
        <w:t>logika</w:t>
      </w:r>
      <w:proofErr w:type="spellEnd"/>
      <w:r>
        <w:t xml:space="preserve"> </w:t>
      </w:r>
      <w:proofErr w:type="spellStart"/>
      <w:r>
        <w:t>identifikasi</w:t>
      </w:r>
      <w:proofErr w:type="spellEnd"/>
      <w:r>
        <w:t xml:space="preserve"> yang </w:t>
      </w:r>
      <w:proofErr w:type="spellStart"/>
      <w:r>
        <w:t>dikembangkan</w:t>
      </w:r>
      <w:proofErr w:type="spellEnd"/>
      <w:r>
        <w:t xml:space="preserve"> dengan </w:t>
      </w:r>
      <w:proofErr w:type="spellStart"/>
      <w:r>
        <w:t>menggunakan</w:t>
      </w:r>
      <w:proofErr w:type="spellEnd"/>
      <w:r>
        <w:t xml:space="preserve"> </w:t>
      </w:r>
      <w:r>
        <w:rPr>
          <w:i/>
          <w:iCs/>
        </w:rPr>
        <w:t xml:space="preserve">random forest, </w:t>
      </w:r>
      <w:r w:rsidR="002C0DB8">
        <w:t xml:space="preserve">agar </w:t>
      </w:r>
      <w:proofErr w:type="spellStart"/>
      <w:r w:rsidR="002C0DB8">
        <w:t>dapat</w:t>
      </w:r>
      <w:proofErr w:type="spellEnd"/>
      <w:r w:rsidR="002C0DB8">
        <w:t xml:space="preserve"> </w:t>
      </w:r>
      <w:proofErr w:type="spellStart"/>
      <w:r w:rsidR="002C0DB8">
        <w:t>menyesuaikan</w:t>
      </w:r>
      <w:proofErr w:type="spellEnd"/>
      <w:r w:rsidR="002C0DB8">
        <w:t xml:space="preserve"> dengan </w:t>
      </w:r>
      <w:proofErr w:type="spellStart"/>
      <w:r w:rsidR="002C0DB8">
        <w:t>kondisi</w:t>
      </w:r>
      <w:proofErr w:type="spellEnd"/>
      <w:r w:rsidR="002C0DB8">
        <w:t xml:space="preserve"> </w:t>
      </w:r>
      <w:proofErr w:type="spellStart"/>
      <w:r w:rsidR="002C0DB8">
        <w:t>praktis</w:t>
      </w:r>
      <w:proofErr w:type="spellEnd"/>
      <w:r w:rsidR="002C0DB8">
        <w:t xml:space="preserve"> expert yang </w:t>
      </w:r>
      <w:proofErr w:type="spellStart"/>
      <w:r w:rsidR="002C0DB8">
        <w:t>ada</w:t>
      </w:r>
      <w:proofErr w:type="spellEnd"/>
      <w:r w:rsidR="002C0DB8">
        <w:t>.</w:t>
      </w:r>
    </w:p>
    <w:p w14:paraId="2D1AB3D3" w14:textId="0C9FF454" w:rsidR="0065341C" w:rsidRDefault="0065341C" w:rsidP="00AE58C4">
      <w:pPr>
        <w:pStyle w:val="Heading3"/>
        <w:spacing w:line="360" w:lineRule="auto"/>
      </w:pPr>
      <w:bookmarkStart w:id="2159" w:name="_Ref125513986"/>
      <w:bookmarkStart w:id="2160" w:name="_Ref125513991"/>
      <w:bookmarkStart w:id="2161" w:name="_Toc127003407"/>
      <w:proofErr w:type="spellStart"/>
      <w:r>
        <w:t>Pemodelan</w:t>
      </w:r>
      <w:proofErr w:type="spellEnd"/>
      <w:r>
        <w:t xml:space="preserve"> Proses </w:t>
      </w:r>
      <w:proofErr w:type="spellStart"/>
      <w:r>
        <w:t>Bisnis</w:t>
      </w:r>
      <w:proofErr w:type="spellEnd"/>
      <w:r>
        <w:t xml:space="preserve"> </w:t>
      </w:r>
      <w:r>
        <w:rPr>
          <w:i/>
          <w:iCs/>
        </w:rPr>
        <w:t xml:space="preserve">as is </w:t>
      </w:r>
      <w:del w:id="2162" w:author="ilham.nur@office.ui.ac.id [2]" w:date="2023-01-25T04:40:00Z">
        <w:r w:rsidDel="00CC53DF">
          <w:delText xml:space="preserve">atas </w:delText>
        </w:r>
      </w:del>
      <w:ins w:id="2163" w:author="ilham.nur@office.ui.ac.id [2]" w:date="2023-01-25T04:40:00Z">
        <w:r w:rsidR="00CC53DF">
          <w:t>untuk P</w:t>
        </w:r>
      </w:ins>
      <w:del w:id="2164" w:author="ilham.nur@office.ui.ac.id [2]" w:date="2023-01-25T04:40:00Z">
        <w:r w:rsidDel="00CC53DF">
          <w:delText>p</w:delText>
        </w:r>
      </w:del>
      <w:r>
        <w:t xml:space="preserve">roses </w:t>
      </w:r>
      <w:proofErr w:type="spellStart"/>
      <w:ins w:id="2165" w:author="ilham.nur@office.ui.ac.id [2]" w:date="2023-01-25T04:40:00Z">
        <w:r w:rsidR="00CC53DF">
          <w:t>A</w:t>
        </w:r>
      </w:ins>
      <w:del w:id="2166" w:author="ilham.nur@office.ui.ac.id [2]" w:date="2023-01-25T04:40:00Z">
        <w:r w:rsidDel="00CC53DF">
          <w:delText>a</w:delText>
        </w:r>
      </w:del>
      <w:r>
        <w:t>lokasi</w:t>
      </w:r>
      <w:proofErr w:type="spellEnd"/>
      <w:r>
        <w:t xml:space="preserve"> </w:t>
      </w:r>
      <w:proofErr w:type="spellStart"/>
      <w:ins w:id="2167" w:author="ilham.nur@office.ui.ac.id [2]" w:date="2023-01-25T04:40:00Z">
        <w:r w:rsidR="00CC53DF">
          <w:t>P</w:t>
        </w:r>
      </w:ins>
      <w:del w:id="2168" w:author="ilham.nur@office.ui.ac.id [2]" w:date="2023-01-25T04:40:00Z">
        <w:r w:rsidDel="00CC53DF">
          <w:delText>p</w:delText>
        </w:r>
      </w:del>
      <w:r>
        <w:t>ekerjaan</w:t>
      </w:r>
      <w:bookmarkEnd w:id="2159"/>
      <w:bookmarkEnd w:id="2160"/>
      <w:proofErr w:type="spellEnd"/>
      <w:ins w:id="2169" w:author="ilham.nur@office.ui.ac.id [2]" w:date="2023-01-25T04:40:00Z">
        <w:r w:rsidR="00CC53DF">
          <w:t xml:space="preserve"> dan </w:t>
        </w:r>
        <w:proofErr w:type="spellStart"/>
        <w:r w:rsidR="00CC53DF">
          <w:t>Sumber</w:t>
        </w:r>
        <w:proofErr w:type="spellEnd"/>
        <w:r w:rsidR="00CC53DF">
          <w:t xml:space="preserve"> </w:t>
        </w:r>
        <w:proofErr w:type="spellStart"/>
        <w:r w:rsidR="00CC53DF">
          <w:t>Daya</w:t>
        </w:r>
      </w:ins>
      <w:bookmarkEnd w:id="2161"/>
      <w:proofErr w:type="spellEnd"/>
    </w:p>
    <w:p w14:paraId="7B61B838" w14:textId="5C6BE448" w:rsidR="0065341C" w:rsidRDefault="00D24C1F">
      <w:pPr>
        <w:spacing w:line="360" w:lineRule="auto"/>
        <w:ind w:left="720"/>
      </w:pPr>
      <w:r>
        <w:t xml:space="preserve">Proses </w:t>
      </w:r>
      <w:proofErr w:type="spellStart"/>
      <w:r>
        <w:t>dalam</w:t>
      </w:r>
      <w:proofErr w:type="spellEnd"/>
      <w:r>
        <w:t xml:space="preserve"> </w:t>
      </w:r>
      <w:proofErr w:type="spellStart"/>
      <w:r w:rsidR="00000BF1">
        <w:t>melakukan</w:t>
      </w:r>
      <w:proofErr w:type="spellEnd"/>
      <w:r w:rsidR="00000BF1">
        <w:t xml:space="preserve"> </w:t>
      </w:r>
      <w:proofErr w:type="spellStart"/>
      <w:r w:rsidR="00000BF1">
        <w:t>perencanaan</w:t>
      </w:r>
      <w:proofErr w:type="spellEnd"/>
      <w:r w:rsidR="00000BF1">
        <w:t xml:space="preserve"> </w:t>
      </w:r>
      <w:proofErr w:type="spellStart"/>
      <w:r w:rsidR="00F04AF7">
        <w:t>proyek</w:t>
      </w:r>
      <w:proofErr w:type="spellEnd"/>
      <w:r w:rsidR="00F04AF7">
        <w:t xml:space="preserve"> dan </w:t>
      </w:r>
      <w:proofErr w:type="spellStart"/>
      <w:r w:rsidR="00F04AF7">
        <w:t>eksekusi</w:t>
      </w:r>
      <w:proofErr w:type="spellEnd"/>
      <w:r w:rsidR="00F04AF7">
        <w:t xml:space="preserve"> </w:t>
      </w:r>
      <w:proofErr w:type="spellStart"/>
      <w:r w:rsidR="00F04AF7">
        <w:t>proyek</w:t>
      </w:r>
      <w:proofErr w:type="spellEnd"/>
      <w:r w:rsidR="00F04AF7">
        <w:t xml:space="preserve"> dengan </w:t>
      </w:r>
      <w:proofErr w:type="spellStart"/>
      <w:r w:rsidR="00F04AF7">
        <w:t>menggunakan</w:t>
      </w:r>
      <w:proofErr w:type="spellEnd"/>
      <w:r w:rsidR="00F04AF7">
        <w:t xml:space="preserve"> SIMP </w:t>
      </w:r>
      <w:proofErr w:type="spellStart"/>
      <w:r w:rsidR="00F04AF7">
        <w:t>digambarkan</w:t>
      </w:r>
      <w:proofErr w:type="spellEnd"/>
      <w:r w:rsidR="00F04AF7">
        <w:t xml:space="preserve"> </w:t>
      </w:r>
      <w:proofErr w:type="spellStart"/>
      <w:r w:rsidR="00F04AF7">
        <w:t>dalam</w:t>
      </w:r>
      <w:proofErr w:type="spellEnd"/>
      <w:r w:rsidR="00F04AF7">
        <w:t xml:space="preserve"> </w:t>
      </w:r>
      <w:proofErr w:type="spellStart"/>
      <w:r w:rsidR="00F04AF7">
        <w:t>sebuah</w:t>
      </w:r>
      <w:proofErr w:type="spellEnd"/>
      <w:r w:rsidR="00F04AF7">
        <w:t xml:space="preserve"> diagram yang </w:t>
      </w:r>
      <w:proofErr w:type="spellStart"/>
      <w:r w:rsidR="00F04AF7">
        <w:t>menggambarkan</w:t>
      </w:r>
      <w:proofErr w:type="spellEnd"/>
      <w:r w:rsidR="00F04AF7">
        <w:t xml:space="preserve"> </w:t>
      </w:r>
      <w:proofErr w:type="spellStart"/>
      <w:r w:rsidR="00F04AF7">
        <w:t>masukan</w:t>
      </w:r>
      <w:proofErr w:type="spellEnd"/>
      <w:r w:rsidR="00F04AF7">
        <w:t xml:space="preserve">, proses, dan </w:t>
      </w:r>
      <w:proofErr w:type="spellStart"/>
      <w:r w:rsidR="00F04AF7">
        <w:t>keluaran</w:t>
      </w:r>
      <w:proofErr w:type="spellEnd"/>
      <w:r w:rsidR="00F04AF7">
        <w:t xml:space="preserve"> </w:t>
      </w:r>
      <w:proofErr w:type="spellStart"/>
      <w:r w:rsidR="00F04AF7">
        <w:t>dari</w:t>
      </w:r>
      <w:proofErr w:type="spellEnd"/>
      <w:r w:rsidR="00F04AF7">
        <w:t xml:space="preserve"> proses </w:t>
      </w:r>
      <w:proofErr w:type="spellStart"/>
      <w:r w:rsidR="00F04AF7">
        <w:t>perencanaan</w:t>
      </w:r>
      <w:proofErr w:type="spellEnd"/>
      <w:r w:rsidR="00F04AF7">
        <w:t xml:space="preserve"> dan </w:t>
      </w:r>
      <w:proofErr w:type="spellStart"/>
      <w:r w:rsidR="00F04AF7">
        <w:t>eksekusi</w:t>
      </w:r>
      <w:proofErr w:type="spellEnd"/>
      <w:r w:rsidR="00F04AF7">
        <w:t xml:space="preserve"> </w:t>
      </w:r>
      <w:proofErr w:type="spellStart"/>
      <w:r w:rsidR="00F04AF7">
        <w:t>menggunakan</w:t>
      </w:r>
      <w:proofErr w:type="spellEnd"/>
      <w:r w:rsidR="00F04AF7">
        <w:t xml:space="preserve"> SIMP.</w:t>
      </w:r>
      <w:r w:rsidR="00795AC6">
        <w:t xml:space="preserve"> Diagram yang </w:t>
      </w:r>
      <w:proofErr w:type="spellStart"/>
      <w:r w:rsidR="00795AC6">
        <w:t>digunakan</w:t>
      </w:r>
      <w:proofErr w:type="spellEnd"/>
      <w:r w:rsidR="00795AC6">
        <w:t xml:space="preserve"> </w:t>
      </w:r>
      <w:r w:rsidR="00206648">
        <w:t xml:space="preserve">untuk </w:t>
      </w:r>
      <w:proofErr w:type="spellStart"/>
      <w:r w:rsidR="00206648">
        <w:t>menggambarkan</w:t>
      </w:r>
      <w:proofErr w:type="spellEnd"/>
      <w:r w:rsidR="00206648">
        <w:t xml:space="preserve"> proses yang </w:t>
      </w:r>
      <w:proofErr w:type="spellStart"/>
      <w:r w:rsidR="00206648">
        <w:t>berjalan</w:t>
      </w:r>
      <w:proofErr w:type="spellEnd"/>
      <w:r w:rsidR="00206648">
        <w:t xml:space="preserve"> </w:t>
      </w:r>
      <w:proofErr w:type="spellStart"/>
      <w:r w:rsidR="00206648">
        <w:t>adalah</w:t>
      </w:r>
      <w:proofErr w:type="spellEnd"/>
      <w:r w:rsidR="00206648">
        <w:t xml:space="preserve"> </w:t>
      </w:r>
      <w:r w:rsidR="00206648">
        <w:rPr>
          <w:i/>
          <w:iCs/>
        </w:rPr>
        <w:t xml:space="preserve">Business Process Modelling Notation </w:t>
      </w:r>
      <w:r w:rsidR="00206648">
        <w:t>(BPMN)</w:t>
      </w:r>
      <w:r w:rsidR="00BB169F">
        <w:t xml:space="preserve">. Pada BPMN </w:t>
      </w:r>
      <w:r w:rsidR="00BB169F">
        <w:rPr>
          <w:i/>
          <w:iCs/>
        </w:rPr>
        <w:t xml:space="preserve">as is </w:t>
      </w:r>
      <w:r w:rsidR="00D0156F">
        <w:t xml:space="preserve">proses yang </w:t>
      </w:r>
      <w:proofErr w:type="spellStart"/>
      <w:r w:rsidR="00D0156F">
        <w:t>akan</w:t>
      </w:r>
      <w:proofErr w:type="spellEnd"/>
      <w:r w:rsidR="00D0156F">
        <w:t xml:space="preserve"> </w:t>
      </w:r>
      <w:proofErr w:type="spellStart"/>
      <w:r w:rsidR="00D0156F">
        <w:t>digambarkan</w:t>
      </w:r>
      <w:proofErr w:type="spellEnd"/>
      <w:r w:rsidR="00D0156F">
        <w:t xml:space="preserve"> </w:t>
      </w:r>
      <w:proofErr w:type="spellStart"/>
      <w:r w:rsidR="00726698">
        <w:t>dapat</w:t>
      </w:r>
      <w:proofErr w:type="spellEnd"/>
      <w:r w:rsidR="00726698">
        <w:t xml:space="preserve"> </w:t>
      </w:r>
      <w:proofErr w:type="spellStart"/>
      <w:r w:rsidR="00726698">
        <w:t>mengacu</w:t>
      </w:r>
      <w:proofErr w:type="spellEnd"/>
      <w:r w:rsidR="00726698">
        <w:t xml:space="preserve"> pada</w:t>
      </w:r>
      <w:ins w:id="2170" w:author="ilham.nur@office.ui.ac.id [2]" w:date="2023-01-17T22:27:00Z">
        <w:r w:rsidR="002A490A">
          <w:t xml:space="preserve"> </w:t>
        </w:r>
      </w:ins>
      <w:ins w:id="2171" w:author="ilham.nur@office.ui.ac.id [2]" w:date="2023-01-17T22:28:00Z">
        <w:r w:rsidR="002A490A">
          <w:fldChar w:fldCharType="begin"/>
        </w:r>
        <w:r w:rsidR="002A490A">
          <w:instrText xml:space="preserve"> REF _Ref124886899 \h </w:instrText>
        </w:r>
      </w:ins>
      <w:r w:rsidR="002A490A">
        <w:fldChar w:fldCharType="separate"/>
      </w:r>
      <w:proofErr w:type="spellStart"/>
      <w:ins w:id="2172" w:author="ilham.nur@office.ui.ac.id" w:date="2023-02-11T10:22:00Z">
        <w:r w:rsidR="00A47A89">
          <w:t>Tabel</w:t>
        </w:r>
        <w:proofErr w:type="spellEnd"/>
        <w:r w:rsidR="00A47A89">
          <w:t xml:space="preserve"> </w:t>
        </w:r>
        <w:r w:rsidR="00A47A89">
          <w:rPr>
            <w:noProof/>
          </w:rPr>
          <w:t>3</w:t>
        </w:r>
        <w:r w:rsidR="00A47A89">
          <w:t>.</w:t>
        </w:r>
        <w:r w:rsidR="00A47A89">
          <w:rPr>
            <w:noProof/>
          </w:rPr>
          <w:t>4</w:t>
        </w:r>
      </w:ins>
      <w:ins w:id="2173" w:author="ilham.nur@office.ui.ac.id [2]" w:date="2023-01-17T22:28:00Z">
        <w:r w:rsidR="002A490A">
          <w:fldChar w:fldCharType="end"/>
        </w:r>
        <w:r w:rsidR="002A490A">
          <w:t>.</w:t>
        </w:r>
      </w:ins>
    </w:p>
    <w:p w14:paraId="410B5C92" w14:textId="39B72E90" w:rsidR="00636011" w:rsidRDefault="00636011" w:rsidP="00F22F5A">
      <w:pPr>
        <w:pStyle w:val="Caption"/>
      </w:pPr>
      <w:bookmarkStart w:id="2174" w:name="_Ref124886899"/>
      <w:bookmarkStart w:id="2175" w:name="_Ref124965303"/>
      <w:bookmarkStart w:id="2176" w:name="_Toc127003458"/>
      <w:proofErr w:type="spellStart"/>
      <w:r>
        <w:t>Tabel</w:t>
      </w:r>
      <w:proofErr w:type="spellEnd"/>
      <w:r>
        <w:t xml:space="preserve"> </w:t>
      </w:r>
      <w:ins w:id="2177" w:author="ilham.nur@office.ui.ac.id" w:date="2023-02-11T10:46:00Z">
        <w:r w:rsidR="00F22F5A">
          <w:fldChar w:fldCharType="begin"/>
        </w:r>
        <w:r w:rsidR="00F22F5A">
          <w:instrText xml:space="preserve"> STYLEREF 1 \s </w:instrText>
        </w:r>
      </w:ins>
      <w:r w:rsidR="00F22F5A">
        <w:fldChar w:fldCharType="separate"/>
      </w:r>
      <w:r w:rsidR="00F22F5A">
        <w:rPr>
          <w:noProof/>
        </w:rPr>
        <w:t>3</w:t>
      </w:r>
      <w:ins w:id="2178"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2179" w:author="ilham.nur@office.ui.ac.id" w:date="2023-02-11T10:46:00Z">
        <w:r w:rsidR="00F22F5A">
          <w:rPr>
            <w:noProof/>
          </w:rPr>
          <w:t>4</w:t>
        </w:r>
        <w:r w:rsidR="00F22F5A">
          <w:fldChar w:fldCharType="end"/>
        </w:r>
      </w:ins>
      <w:ins w:id="2180" w:author="ilham.nur@office.ui.ac.id [2]" w:date="2023-01-28T21:53:00Z">
        <w:del w:id="2181" w:author="ilham.nur@office.ui.ac.id" w:date="2023-02-02T21:41:00Z">
          <w:r w:rsidR="009035EE" w:rsidDel="003B572F">
            <w:fldChar w:fldCharType="begin"/>
          </w:r>
          <w:r w:rsidR="009035EE" w:rsidDel="003B572F">
            <w:delInstrText xml:space="preserve"> STYLEREF 1 \s </w:delInstrText>
          </w:r>
        </w:del>
      </w:ins>
      <w:del w:id="2182" w:author="ilham.nur@office.ui.ac.id" w:date="2023-02-02T21:41:00Z">
        <w:r w:rsidR="009035EE" w:rsidDel="003B572F">
          <w:fldChar w:fldCharType="separate"/>
        </w:r>
        <w:r w:rsidR="00C64CA0" w:rsidDel="003B572F">
          <w:rPr>
            <w:noProof/>
          </w:rPr>
          <w:delText>3</w:delText>
        </w:r>
      </w:del>
      <w:ins w:id="2183" w:author="ilham.nur@office.ui.ac.id [2]" w:date="2023-01-28T21:53:00Z">
        <w:del w:id="2184"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185" w:author="ilham.nur@office.ui.ac.id" w:date="2023-02-02T21:41:00Z">
        <w:r w:rsidR="00105420">
          <w:fldChar w:fldCharType="separate"/>
        </w:r>
      </w:del>
      <w:ins w:id="2186" w:author="ilham.nur@office.ui.ac.id [2]" w:date="2023-01-28T21:53:00Z">
        <w:del w:id="2187" w:author="ilham.nur@office.ui.ac.id" w:date="2023-02-02T21:41:00Z">
          <w:r w:rsidR="009035EE" w:rsidDel="003B572F">
            <w:fldChar w:fldCharType="end"/>
          </w:r>
        </w:del>
      </w:ins>
      <w:del w:id="2188" w:author="ilham.nur@office.ui.ac.id [2]" w:date="2023-01-25T05:08:00Z">
        <w:r w:rsidR="00F62D33" w:rsidDel="00F62D33">
          <w:fldChar w:fldCharType="begin"/>
        </w:r>
        <w:r w:rsidR="00F62D33" w:rsidDel="00F62D33">
          <w:delInstrText xml:space="preserve"> STYLEREF 1 \s </w:delInstrText>
        </w:r>
        <w:r w:rsidR="00F62D33" w:rsidDel="00F62D33">
          <w:fldChar w:fldCharType="separate"/>
        </w:r>
        <w:r w:rsidR="00AF75ED" w:rsidDel="00F62D33">
          <w:rPr>
            <w:noProof/>
          </w:rPr>
          <w:delText>3</w:delText>
        </w:r>
        <w:r w:rsidR="00F62D33" w:rsidDel="00F62D33">
          <w:rPr>
            <w:noProof/>
          </w:rPr>
          <w:fldChar w:fldCharType="end"/>
        </w:r>
        <w:r w:rsidR="00A72F57" w:rsidDel="00F62D33">
          <w:delText>.</w:delText>
        </w:r>
        <w:r w:rsidR="00F62D33" w:rsidDel="00F62D33">
          <w:fldChar w:fldCharType="begin"/>
        </w:r>
        <w:r w:rsidR="00F62D33" w:rsidDel="00F62D33">
          <w:delInstrText xml:space="preserve"> SEQ Tabel \* ARABIC \s 1 </w:delInstrText>
        </w:r>
        <w:r w:rsidR="00F62D33" w:rsidDel="00F62D33">
          <w:fldChar w:fldCharType="separate"/>
        </w:r>
        <w:r w:rsidR="00AF75ED" w:rsidDel="00F62D33">
          <w:rPr>
            <w:noProof/>
          </w:rPr>
          <w:delText>3</w:delText>
        </w:r>
        <w:r w:rsidR="00F62D33" w:rsidDel="00F62D33">
          <w:rPr>
            <w:noProof/>
          </w:rPr>
          <w:fldChar w:fldCharType="end"/>
        </w:r>
      </w:del>
      <w:bookmarkEnd w:id="2174"/>
      <w:r>
        <w:t xml:space="preserve"> Proses </w:t>
      </w:r>
      <w:r w:rsidRPr="00AE58C4">
        <w:rPr>
          <w:i/>
        </w:rPr>
        <w:t>as is</w:t>
      </w:r>
      <w:r>
        <w:t xml:space="preserve"> </w:t>
      </w:r>
      <w:proofErr w:type="spellStart"/>
      <w:r>
        <w:t>berjalan</w:t>
      </w:r>
      <w:proofErr w:type="spellEnd"/>
      <w:r>
        <w:t xml:space="preserve"> untuk </w:t>
      </w:r>
      <w:proofErr w:type="spellStart"/>
      <w:r>
        <w:t>perencanaan</w:t>
      </w:r>
      <w:proofErr w:type="spellEnd"/>
      <w:r>
        <w:t xml:space="preserve"> </w:t>
      </w:r>
      <w:proofErr w:type="spellStart"/>
      <w:r>
        <w:t>proyek</w:t>
      </w:r>
      <w:proofErr w:type="spellEnd"/>
      <w:r>
        <w:t xml:space="preserve"> </w:t>
      </w:r>
      <w:proofErr w:type="spellStart"/>
      <w:r>
        <w:t>menggunakan</w:t>
      </w:r>
      <w:proofErr w:type="spellEnd"/>
      <w:r>
        <w:t xml:space="preserve"> SIMP</w:t>
      </w:r>
      <w:bookmarkEnd w:id="2175"/>
      <w:bookmarkEnd w:id="2176"/>
    </w:p>
    <w:tbl>
      <w:tblPr>
        <w:tblStyle w:val="TableGrid"/>
        <w:tblW w:w="0" w:type="auto"/>
        <w:tblInd w:w="720" w:type="dxa"/>
        <w:tblLook w:val="04A0" w:firstRow="1" w:lastRow="0" w:firstColumn="1" w:lastColumn="0" w:noHBand="0" w:noVBand="1"/>
        <w:tblPrChange w:id="2189" w:author="ilham.nur@office.ui.ac.id [2]" w:date="2023-01-18T19:57:00Z">
          <w:tblPr>
            <w:tblStyle w:val="TableGrid"/>
            <w:tblW w:w="0" w:type="auto"/>
            <w:tblInd w:w="720" w:type="dxa"/>
            <w:tblLook w:val="04A0" w:firstRow="1" w:lastRow="0" w:firstColumn="1" w:lastColumn="0" w:noHBand="0" w:noVBand="1"/>
          </w:tblPr>
        </w:tblPrChange>
      </w:tblPr>
      <w:tblGrid>
        <w:gridCol w:w="620"/>
        <w:gridCol w:w="1962"/>
        <w:gridCol w:w="1755"/>
        <w:gridCol w:w="1647"/>
        <w:gridCol w:w="1790"/>
        <w:tblGridChange w:id="2190">
          <w:tblGrid>
            <w:gridCol w:w="693"/>
            <w:gridCol w:w="2693"/>
            <w:gridCol w:w="2426"/>
            <w:gridCol w:w="1962"/>
            <w:gridCol w:w="1962"/>
          </w:tblGrid>
        </w:tblGridChange>
      </w:tblGrid>
      <w:tr w:rsidR="00880927" w14:paraId="4CF8C448" w14:textId="33254A85" w:rsidTr="00880927">
        <w:tc>
          <w:tcPr>
            <w:tcW w:w="642" w:type="dxa"/>
            <w:shd w:val="clear" w:color="auto" w:fill="D0CECE" w:themeFill="background2" w:themeFillShade="E6"/>
            <w:tcPrChange w:id="2191" w:author="ilham.nur@office.ui.ac.id [2]" w:date="2023-01-18T19:57:00Z">
              <w:tcPr>
                <w:tcW w:w="693" w:type="dxa"/>
                <w:shd w:val="clear" w:color="auto" w:fill="D0CECE" w:themeFill="background2" w:themeFillShade="E6"/>
              </w:tcPr>
            </w:tcPrChange>
          </w:tcPr>
          <w:p w14:paraId="035FBA22" w14:textId="4363E27E" w:rsidR="00880927" w:rsidRPr="00AE58C4" w:rsidRDefault="00880927">
            <w:pPr>
              <w:spacing w:line="360" w:lineRule="auto"/>
              <w:rPr>
                <w:b/>
                <w:bCs/>
              </w:rPr>
            </w:pPr>
            <w:r w:rsidRPr="00AE58C4">
              <w:rPr>
                <w:b/>
                <w:bCs/>
              </w:rPr>
              <w:t>No.</w:t>
            </w:r>
          </w:p>
        </w:tc>
        <w:tc>
          <w:tcPr>
            <w:tcW w:w="2184" w:type="dxa"/>
            <w:shd w:val="clear" w:color="auto" w:fill="D0CECE" w:themeFill="background2" w:themeFillShade="E6"/>
            <w:tcPrChange w:id="2192" w:author="ilham.nur@office.ui.ac.id [2]" w:date="2023-01-18T19:57:00Z">
              <w:tcPr>
                <w:tcW w:w="2693" w:type="dxa"/>
                <w:shd w:val="clear" w:color="auto" w:fill="D0CECE" w:themeFill="background2" w:themeFillShade="E6"/>
              </w:tcPr>
            </w:tcPrChange>
          </w:tcPr>
          <w:p w14:paraId="0A746AB8" w14:textId="0824C66D" w:rsidR="00880927" w:rsidRPr="00AE58C4" w:rsidRDefault="00880927">
            <w:pPr>
              <w:spacing w:line="360" w:lineRule="auto"/>
              <w:rPr>
                <w:b/>
                <w:bCs/>
              </w:rPr>
            </w:pPr>
            <w:r w:rsidRPr="00AE58C4">
              <w:rPr>
                <w:b/>
                <w:bCs/>
              </w:rPr>
              <w:t>Proses</w:t>
            </w:r>
          </w:p>
        </w:tc>
        <w:tc>
          <w:tcPr>
            <w:tcW w:w="1959" w:type="dxa"/>
            <w:shd w:val="clear" w:color="auto" w:fill="D0CECE" w:themeFill="background2" w:themeFillShade="E6"/>
            <w:tcPrChange w:id="2193" w:author="ilham.nur@office.ui.ac.id [2]" w:date="2023-01-18T19:57:00Z">
              <w:tcPr>
                <w:tcW w:w="2426" w:type="dxa"/>
                <w:shd w:val="clear" w:color="auto" w:fill="D0CECE" w:themeFill="background2" w:themeFillShade="E6"/>
              </w:tcPr>
            </w:tcPrChange>
          </w:tcPr>
          <w:p w14:paraId="2F2EC972" w14:textId="55D4C6B2" w:rsidR="00880927" w:rsidRPr="00AE58C4" w:rsidRDefault="00880927">
            <w:pPr>
              <w:spacing w:line="360" w:lineRule="auto"/>
              <w:rPr>
                <w:b/>
                <w:bCs/>
              </w:rPr>
            </w:pPr>
            <w:proofErr w:type="spellStart"/>
            <w:r w:rsidRPr="00AE58C4">
              <w:rPr>
                <w:b/>
                <w:bCs/>
              </w:rPr>
              <w:t>Pekerja</w:t>
            </w:r>
            <w:proofErr w:type="spellEnd"/>
          </w:p>
        </w:tc>
        <w:tc>
          <w:tcPr>
            <w:tcW w:w="1743" w:type="dxa"/>
            <w:shd w:val="clear" w:color="auto" w:fill="D0CECE" w:themeFill="background2" w:themeFillShade="E6"/>
            <w:tcPrChange w:id="2194" w:author="ilham.nur@office.ui.ac.id [2]" w:date="2023-01-18T19:57:00Z">
              <w:tcPr>
                <w:tcW w:w="1962" w:type="dxa"/>
                <w:shd w:val="clear" w:color="auto" w:fill="D0CECE" w:themeFill="background2" w:themeFillShade="E6"/>
              </w:tcPr>
            </w:tcPrChange>
          </w:tcPr>
          <w:p w14:paraId="30F2E186" w14:textId="398F127F" w:rsidR="00880927" w:rsidRPr="00AE58C4" w:rsidRDefault="00880927">
            <w:pPr>
              <w:spacing w:line="360" w:lineRule="auto"/>
              <w:rPr>
                <w:b/>
                <w:bCs/>
              </w:rPr>
            </w:pPr>
            <w:r w:rsidRPr="00AE58C4">
              <w:rPr>
                <w:b/>
                <w:bCs/>
              </w:rPr>
              <w:t>Waktu (</w:t>
            </w:r>
            <w:del w:id="2195" w:author="ilham.nur@office.ui.ac.id [2]" w:date="2023-01-17T21:45:00Z">
              <w:r w:rsidRPr="00AE58C4" w:rsidDel="000C0BD2">
                <w:rPr>
                  <w:b/>
                  <w:bCs/>
                </w:rPr>
                <w:delText>Menit</w:delText>
              </w:r>
            </w:del>
            <w:ins w:id="2196" w:author="ilham.nur@office.ui.ac.id [2]" w:date="2023-01-17T21:45:00Z">
              <w:r>
                <w:rPr>
                  <w:b/>
                  <w:bCs/>
                </w:rPr>
                <w:t>Jam</w:t>
              </w:r>
            </w:ins>
            <w:r w:rsidRPr="00AE58C4">
              <w:rPr>
                <w:b/>
                <w:bCs/>
              </w:rPr>
              <w:t>)</w:t>
            </w:r>
          </w:p>
        </w:tc>
        <w:tc>
          <w:tcPr>
            <w:tcW w:w="1246" w:type="dxa"/>
            <w:shd w:val="clear" w:color="auto" w:fill="D0CECE" w:themeFill="background2" w:themeFillShade="E6"/>
            <w:tcPrChange w:id="2197" w:author="ilham.nur@office.ui.ac.id [2]" w:date="2023-01-18T19:57:00Z">
              <w:tcPr>
                <w:tcW w:w="1962" w:type="dxa"/>
                <w:shd w:val="clear" w:color="auto" w:fill="D0CECE" w:themeFill="background2" w:themeFillShade="E6"/>
              </w:tcPr>
            </w:tcPrChange>
          </w:tcPr>
          <w:p w14:paraId="38A8AAC1" w14:textId="66DDBD46" w:rsidR="00880927" w:rsidRPr="00AE58C4" w:rsidRDefault="00880927">
            <w:pPr>
              <w:spacing w:line="360" w:lineRule="auto"/>
              <w:rPr>
                <w:b/>
                <w:bCs/>
              </w:rPr>
            </w:pPr>
            <w:ins w:id="2198" w:author="ilham.nur@office.ui.ac.id [2]" w:date="2023-01-18T19:57:00Z">
              <w:r>
                <w:rPr>
                  <w:b/>
                  <w:bCs/>
                </w:rPr>
                <w:t xml:space="preserve">Area </w:t>
              </w:r>
              <w:proofErr w:type="spellStart"/>
              <w:r>
                <w:rPr>
                  <w:b/>
                  <w:bCs/>
                </w:rPr>
                <w:t>Pengembangan</w:t>
              </w:r>
            </w:ins>
            <w:proofErr w:type="spellEnd"/>
          </w:p>
        </w:tc>
      </w:tr>
      <w:tr w:rsidR="00880927" w14:paraId="011458B4" w14:textId="6FC25000" w:rsidTr="00880927">
        <w:tc>
          <w:tcPr>
            <w:tcW w:w="642" w:type="dxa"/>
            <w:tcPrChange w:id="2199" w:author="ilham.nur@office.ui.ac.id [2]" w:date="2023-01-18T19:57:00Z">
              <w:tcPr>
                <w:tcW w:w="693" w:type="dxa"/>
              </w:tcPr>
            </w:tcPrChange>
          </w:tcPr>
          <w:p w14:paraId="73A5E83E" w14:textId="735779C1" w:rsidR="00880927" w:rsidRDefault="00880927">
            <w:pPr>
              <w:spacing w:line="360" w:lineRule="auto"/>
            </w:pPr>
            <w:r>
              <w:t>1</w:t>
            </w:r>
          </w:p>
        </w:tc>
        <w:tc>
          <w:tcPr>
            <w:tcW w:w="2184" w:type="dxa"/>
            <w:tcPrChange w:id="2200" w:author="ilham.nur@office.ui.ac.id [2]" w:date="2023-01-18T19:57:00Z">
              <w:tcPr>
                <w:tcW w:w="2693" w:type="dxa"/>
              </w:tcPr>
            </w:tcPrChange>
          </w:tcPr>
          <w:p w14:paraId="3ECB7641" w14:textId="5A2AA877" w:rsidR="00880927" w:rsidRPr="00F10777" w:rsidRDefault="00880927">
            <w:pPr>
              <w:spacing w:line="360" w:lineRule="auto"/>
            </w:pPr>
            <w:proofErr w:type="spellStart"/>
            <w:ins w:id="2201" w:author="ilham.nur@office.ui.ac.id [2]" w:date="2023-01-17T21:10:00Z">
              <w:r>
                <w:t>Memasukan</w:t>
              </w:r>
              <w:proofErr w:type="spellEnd"/>
              <w:r>
                <w:t xml:space="preserve"> </w:t>
              </w:r>
              <w:r>
                <w:rPr>
                  <w:i/>
                  <w:iCs/>
                </w:rPr>
                <w:t xml:space="preserve">order </w:t>
              </w:r>
              <w:proofErr w:type="spellStart"/>
              <w:r>
                <w:t>proyek</w:t>
              </w:r>
              <w:proofErr w:type="spellEnd"/>
              <w:r>
                <w:t xml:space="preserve"> </w:t>
              </w:r>
              <w:proofErr w:type="spellStart"/>
              <w:r>
                <w:t>kedalam</w:t>
              </w:r>
              <w:proofErr w:type="spellEnd"/>
              <w:r>
                <w:t xml:space="preserve"> </w:t>
              </w:r>
              <w:proofErr w:type="spellStart"/>
              <w:r>
                <w:t>sistem</w:t>
              </w:r>
            </w:ins>
            <w:proofErr w:type="spellEnd"/>
          </w:p>
        </w:tc>
        <w:tc>
          <w:tcPr>
            <w:tcW w:w="1959" w:type="dxa"/>
            <w:tcPrChange w:id="2202" w:author="ilham.nur@office.ui.ac.id [2]" w:date="2023-01-18T19:57:00Z">
              <w:tcPr>
                <w:tcW w:w="2426" w:type="dxa"/>
              </w:tcPr>
            </w:tcPrChange>
          </w:tcPr>
          <w:p w14:paraId="1E846C77" w14:textId="38287145" w:rsidR="00880927" w:rsidRPr="00134086" w:rsidRDefault="00880927">
            <w:pPr>
              <w:spacing w:line="360" w:lineRule="auto"/>
            </w:pPr>
            <w:ins w:id="2203" w:author="ilham.nur@office.ui.ac.id [2]" w:date="2023-01-17T21:43:00Z">
              <w:r>
                <w:rPr>
                  <w:i/>
                  <w:iCs/>
                </w:rPr>
                <w:t xml:space="preserve">Account </w:t>
              </w:r>
            </w:ins>
            <w:ins w:id="2204" w:author="ilham.nur@office.ui.ac.id [2]" w:date="2023-01-17T21:44:00Z">
              <w:r>
                <w:rPr>
                  <w:i/>
                  <w:iCs/>
                </w:rPr>
                <w:t>Manager</w:t>
              </w:r>
            </w:ins>
            <w:ins w:id="2205" w:author="ilham.nur@office.ui.ac.id [2]" w:date="2023-01-17T21:46:00Z">
              <w:r>
                <w:rPr>
                  <w:i/>
                  <w:iCs/>
                </w:rPr>
                <w:t xml:space="preserve"> </w:t>
              </w:r>
              <w:r>
                <w:t>(AM)</w:t>
              </w:r>
            </w:ins>
          </w:p>
        </w:tc>
        <w:tc>
          <w:tcPr>
            <w:tcW w:w="1743" w:type="dxa"/>
            <w:tcPrChange w:id="2206" w:author="ilham.nur@office.ui.ac.id [2]" w:date="2023-01-18T19:57:00Z">
              <w:tcPr>
                <w:tcW w:w="1962" w:type="dxa"/>
              </w:tcPr>
            </w:tcPrChange>
          </w:tcPr>
          <w:p w14:paraId="5941C455" w14:textId="28AC724B" w:rsidR="00880927" w:rsidRDefault="00880927">
            <w:pPr>
              <w:spacing w:line="360" w:lineRule="auto"/>
            </w:pPr>
            <w:ins w:id="2207" w:author="ilham.nur@office.ui.ac.id [2]" w:date="2023-01-17T21:45:00Z">
              <w:r>
                <w:t>± 1 Jam</w:t>
              </w:r>
            </w:ins>
          </w:p>
        </w:tc>
        <w:tc>
          <w:tcPr>
            <w:tcW w:w="1246" w:type="dxa"/>
            <w:tcPrChange w:id="2208" w:author="ilham.nur@office.ui.ac.id [2]" w:date="2023-01-18T19:57:00Z">
              <w:tcPr>
                <w:tcW w:w="1962" w:type="dxa"/>
              </w:tcPr>
            </w:tcPrChange>
          </w:tcPr>
          <w:p w14:paraId="0C840C4F" w14:textId="17E6B817" w:rsidR="00880927" w:rsidRDefault="00570AC3">
            <w:pPr>
              <w:spacing w:line="360" w:lineRule="auto"/>
              <w:jc w:val="center"/>
              <w:pPrChange w:id="2209" w:author="ilham.nur@office.ui.ac.id [2]" w:date="2023-01-18T19:57:00Z">
                <w:pPr>
                  <w:spacing w:line="360" w:lineRule="auto"/>
                </w:pPr>
              </w:pPrChange>
            </w:pPr>
            <w:ins w:id="2210" w:author="ilham.nur@office.ui.ac.id [2]" w:date="2023-01-23T06:45:00Z">
              <w:r>
                <w:rPr>
                  <w:rFonts w:ascii="Segoe UI Symbol" w:hAnsi="Segoe UI Symbol" w:cs="Segoe UI Symbol"/>
                </w:rPr>
                <w:t>✕</w:t>
              </w:r>
            </w:ins>
          </w:p>
        </w:tc>
      </w:tr>
      <w:tr w:rsidR="00880927" w14:paraId="34456F98" w14:textId="4F0C4BF6" w:rsidTr="00880927">
        <w:tc>
          <w:tcPr>
            <w:tcW w:w="642" w:type="dxa"/>
            <w:tcPrChange w:id="2211" w:author="ilham.nur@office.ui.ac.id [2]" w:date="2023-01-18T19:57:00Z">
              <w:tcPr>
                <w:tcW w:w="693" w:type="dxa"/>
              </w:tcPr>
            </w:tcPrChange>
          </w:tcPr>
          <w:p w14:paraId="1D5C8E89" w14:textId="41109974" w:rsidR="00880927" w:rsidRDefault="00880927">
            <w:pPr>
              <w:spacing w:line="360" w:lineRule="auto"/>
            </w:pPr>
            <w:r>
              <w:t>2</w:t>
            </w:r>
          </w:p>
        </w:tc>
        <w:tc>
          <w:tcPr>
            <w:tcW w:w="2184" w:type="dxa"/>
            <w:tcPrChange w:id="2212" w:author="ilham.nur@office.ui.ac.id [2]" w:date="2023-01-18T19:57:00Z">
              <w:tcPr>
                <w:tcW w:w="2693" w:type="dxa"/>
              </w:tcPr>
            </w:tcPrChange>
          </w:tcPr>
          <w:p w14:paraId="02D4EA20" w14:textId="7483E394" w:rsidR="00880927" w:rsidRDefault="00880927">
            <w:pPr>
              <w:spacing w:line="360" w:lineRule="auto"/>
            </w:pPr>
            <w:proofErr w:type="spellStart"/>
            <w:ins w:id="2213" w:author="ilham.nur@office.ui.ac.id [2]" w:date="2023-01-17T21:46:00Z">
              <w:r>
                <w:t>Memasukan</w:t>
              </w:r>
              <w:proofErr w:type="spellEnd"/>
              <w:r>
                <w:t xml:space="preserve"> </w:t>
              </w:r>
              <w:proofErr w:type="spellStart"/>
              <w:r>
                <w:t>proyek</w:t>
              </w:r>
              <w:proofErr w:type="spellEnd"/>
              <w:r>
                <w:t xml:space="preserve"> </w:t>
              </w:r>
              <w:proofErr w:type="spellStart"/>
              <w:r>
                <w:t>berdasarkan</w:t>
              </w:r>
              <w:proofErr w:type="spellEnd"/>
              <w:r>
                <w:t xml:space="preserve"> order yang </w:t>
              </w:r>
              <w:proofErr w:type="spellStart"/>
              <w:r>
                <w:t>telah</w:t>
              </w:r>
              <w:proofErr w:type="spellEnd"/>
              <w:r>
                <w:t xml:space="preserve"> </w:t>
              </w:r>
              <w:proofErr w:type="spellStart"/>
              <w:r>
                <w:t>dimasukkan</w:t>
              </w:r>
              <w:proofErr w:type="spellEnd"/>
              <w:r>
                <w:t xml:space="preserve"> oleh </w:t>
              </w:r>
            </w:ins>
            <w:ins w:id="2214" w:author="ilham.nur@office.ui.ac.id [2]" w:date="2023-01-17T21:54:00Z">
              <w:r>
                <w:t>AM</w:t>
              </w:r>
            </w:ins>
          </w:p>
        </w:tc>
        <w:tc>
          <w:tcPr>
            <w:tcW w:w="1959" w:type="dxa"/>
            <w:tcPrChange w:id="2215" w:author="ilham.nur@office.ui.ac.id [2]" w:date="2023-01-18T19:57:00Z">
              <w:tcPr>
                <w:tcW w:w="2426" w:type="dxa"/>
              </w:tcPr>
            </w:tcPrChange>
          </w:tcPr>
          <w:p w14:paraId="3D26849F" w14:textId="65CC7F54" w:rsidR="00880927" w:rsidRDefault="00880927">
            <w:pPr>
              <w:spacing w:line="360" w:lineRule="auto"/>
            </w:pPr>
            <w:ins w:id="2216" w:author="ilham.nur@office.ui.ac.id [2]" w:date="2023-01-17T21:51:00Z">
              <w:r w:rsidRPr="00270ECB">
                <w:rPr>
                  <w:i/>
                  <w:iCs/>
                  <w:rPrChange w:id="2217" w:author="ilham.nur@office.ui.ac.id [2]" w:date="2023-01-17T21:51:00Z">
                    <w:rPr/>
                  </w:rPrChange>
                </w:rPr>
                <w:t>Project Manager</w:t>
              </w:r>
              <w:r>
                <w:t xml:space="preserve"> (PM)</w:t>
              </w:r>
            </w:ins>
          </w:p>
        </w:tc>
        <w:tc>
          <w:tcPr>
            <w:tcW w:w="1743" w:type="dxa"/>
            <w:tcPrChange w:id="2218" w:author="ilham.nur@office.ui.ac.id [2]" w:date="2023-01-18T19:57:00Z">
              <w:tcPr>
                <w:tcW w:w="1962" w:type="dxa"/>
              </w:tcPr>
            </w:tcPrChange>
          </w:tcPr>
          <w:p w14:paraId="09BAAE0B" w14:textId="443FD3B2" w:rsidR="00880927" w:rsidRDefault="00880927">
            <w:pPr>
              <w:spacing w:line="360" w:lineRule="auto"/>
            </w:pPr>
            <w:ins w:id="2219" w:author="ilham.nur@office.ui.ac.id [2]" w:date="2023-01-17T21:52:00Z">
              <w:r>
                <w:t>± 0.5 Jam</w:t>
              </w:r>
            </w:ins>
          </w:p>
        </w:tc>
        <w:tc>
          <w:tcPr>
            <w:tcW w:w="1246" w:type="dxa"/>
            <w:tcPrChange w:id="2220" w:author="ilham.nur@office.ui.ac.id [2]" w:date="2023-01-18T19:57:00Z">
              <w:tcPr>
                <w:tcW w:w="1962" w:type="dxa"/>
              </w:tcPr>
            </w:tcPrChange>
          </w:tcPr>
          <w:p w14:paraId="25CB062B" w14:textId="4DDC1A94" w:rsidR="00880927" w:rsidRDefault="00570AC3">
            <w:pPr>
              <w:spacing w:line="360" w:lineRule="auto"/>
              <w:jc w:val="center"/>
              <w:pPrChange w:id="2221" w:author="ilham.nur@office.ui.ac.id [2]" w:date="2023-01-18T19:57:00Z">
                <w:pPr>
                  <w:spacing w:line="360" w:lineRule="auto"/>
                </w:pPr>
              </w:pPrChange>
            </w:pPr>
            <w:ins w:id="2222" w:author="ilham.nur@office.ui.ac.id [2]" w:date="2023-01-23T06:45:00Z">
              <w:r>
                <w:rPr>
                  <w:rFonts w:ascii="Segoe UI Symbol" w:hAnsi="Segoe UI Symbol" w:cs="Segoe UI Symbol"/>
                </w:rPr>
                <w:t>✕</w:t>
              </w:r>
            </w:ins>
          </w:p>
        </w:tc>
      </w:tr>
      <w:tr w:rsidR="00880927" w14:paraId="327E7874" w14:textId="4BAB2DF9" w:rsidTr="00880927">
        <w:trPr>
          <w:ins w:id="2223" w:author="ilham.nur@office.ui.ac.id [2]" w:date="2023-01-17T21:54:00Z"/>
        </w:trPr>
        <w:tc>
          <w:tcPr>
            <w:tcW w:w="642" w:type="dxa"/>
            <w:tcPrChange w:id="2224" w:author="ilham.nur@office.ui.ac.id [2]" w:date="2023-01-18T19:57:00Z">
              <w:tcPr>
                <w:tcW w:w="693" w:type="dxa"/>
              </w:tcPr>
            </w:tcPrChange>
          </w:tcPr>
          <w:p w14:paraId="004824FF" w14:textId="5771AA83" w:rsidR="00880927" w:rsidRDefault="00880927">
            <w:pPr>
              <w:spacing w:line="360" w:lineRule="auto"/>
              <w:rPr>
                <w:ins w:id="2225" w:author="ilham.nur@office.ui.ac.id [2]" w:date="2023-01-17T21:54:00Z"/>
              </w:rPr>
            </w:pPr>
            <w:ins w:id="2226" w:author="ilham.nur@office.ui.ac.id [2]" w:date="2023-01-17T21:54:00Z">
              <w:r>
                <w:t>3</w:t>
              </w:r>
            </w:ins>
          </w:p>
        </w:tc>
        <w:tc>
          <w:tcPr>
            <w:tcW w:w="2184" w:type="dxa"/>
            <w:tcPrChange w:id="2227" w:author="ilham.nur@office.ui.ac.id [2]" w:date="2023-01-18T19:57:00Z">
              <w:tcPr>
                <w:tcW w:w="2693" w:type="dxa"/>
              </w:tcPr>
            </w:tcPrChange>
          </w:tcPr>
          <w:p w14:paraId="6AC006A7" w14:textId="4761EBC1" w:rsidR="00880927" w:rsidRDefault="00880927">
            <w:pPr>
              <w:spacing w:line="360" w:lineRule="auto"/>
              <w:rPr>
                <w:ins w:id="2228" w:author="ilham.nur@office.ui.ac.id [2]" w:date="2023-01-17T21:54:00Z"/>
              </w:rPr>
            </w:pPr>
            <w:proofErr w:type="spellStart"/>
            <w:ins w:id="2229" w:author="ilham.nur@office.ui.ac.id [2]" w:date="2023-01-17T21:54:00Z">
              <w:r>
                <w:t>Penentuan</w:t>
              </w:r>
              <w:proofErr w:type="spellEnd"/>
              <w:r>
                <w:t xml:space="preserve"> </w:t>
              </w:r>
              <w:proofErr w:type="spellStart"/>
              <w:r>
                <w:t>pekerjaan</w:t>
              </w:r>
              <w:proofErr w:type="spellEnd"/>
              <w:r>
                <w:t xml:space="preserve"> </w:t>
              </w:r>
              <w:proofErr w:type="spellStart"/>
              <w:r>
                <w:t>apa</w:t>
              </w:r>
              <w:proofErr w:type="spellEnd"/>
              <w:r>
                <w:t xml:space="preserve"> </w:t>
              </w:r>
              <w:proofErr w:type="spellStart"/>
              <w:r>
                <w:t>s</w:t>
              </w:r>
            </w:ins>
            <w:ins w:id="2230" w:author="ilham.nur@office.ui.ac.id [2]" w:date="2023-01-17T21:55:00Z">
              <w:r>
                <w:t>aja</w:t>
              </w:r>
              <w:proofErr w:type="spellEnd"/>
              <w:r>
                <w:t xml:space="preserve"> yang </w:t>
              </w:r>
              <w:proofErr w:type="spellStart"/>
              <w:r>
                <w:t>akan</w:t>
              </w:r>
              <w:proofErr w:type="spellEnd"/>
              <w:r>
                <w:t xml:space="preserve"> </w:t>
              </w:r>
              <w:proofErr w:type="spellStart"/>
              <w:r>
                <w:t>dikerjakan</w:t>
              </w:r>
            </w:ins>
            <w:proofErr w:type="spellEnd"/>
          </w:p>
        </w:tc>
        <w:tc>
          <w:tcPr>
            <w:tcW w:w="1959" w:type="dxa"/>
            <w:tcPrChange w:id="2231" w:author="ilham.nur@office.ui.ac.id [2]" w:date="2023-01-18T19:57:00Z">
              <w:tcPr>
                <w:tcW w:w="2426" w:type="dxa"/>
              </w:tcPr>
            </w:tcPrChange>
          </w:tcPr>
          <w:p w14:paraId="63CC2177" w14:textId="69A892FD" w:rsidR="00880927" w:rsidRPr="001C15E6" w:rsidRDefault="00880927">
            <w:pPr>
              <w:spacing w:line="360" w:lineRule="auto"/>
              <w:rPr>
                <w:ins w:id="2232" w:author="ilham.nur@office.ui.ac.id [2]" w:date="2023-01-17T21:54:00Z"/>
                <w:i/>
                <w:iCs/>
              </w:rPr>
            </w:pPr>
            <w:ins w:id="2233" w:author="ilham.nur@office.ui.ac.id [2]" w:date="2023-01-17T21:55:00Z">
              <w:r>
                <w:t xml:space="preserve">PM, </w:t>
              </w:r>
              <w:proofErr w:type="spellStart"/>
              <w:r>
                <w:t>Manajer</w:t>
              </w:r>
              <w:proofErr w:type="spellEnd"/>
              <w:r>
                <w:t xml:space="preserve"> </w:t>
              </w:r>
              <w:proofErr w:type="spellStart"/>
              <w:r>
                <w:t>fungsional</w:t>
              </w:r>
            </w:ins>
            <w:proofErr w:type="spellEnd"/>
          </w:p>
        </w:tc>
        <w:tc>
          <w:tcPr>
            <w:tcW w:w="1743" w:type="dxa"/>
            <w:tcPrChange w:id="2234" w:author="ilham.nur@office.ui.ac.id [2]" w:date="2023-01-18T19:57:00Z">
              <w:tcPr>
                <w:tcW w:w="1962" w:type="dxa"/>
              </w:tcPr>
            </w:tcPrChange>
          </w:tcPr>
          <w:p w14:paraId="292CB091" w14:textId="67D79D7F" w:rsidR="00880927" w:rsidRDefault="00880927">
            <w:pPr>
              <w:spacing w:line="360" w:lineRule="auto"/>
              <w:rPr>
                <w:ins w:id="2235" w:author="ilham.nur@office.ui.ac.id [2]" w:date="2023-01-17T21:54:00Z"/>
              </w:rPr>
            </w:pPr>
            <w:ins w:id="2236" w:author="ilham.nur@office.ui.ac.id [2]" w:date="2023-01-17T22:18:00Z">
              <w:r>
                <w:t xml:space="preserve">± </w:t>
              </w:r>
            </w:ins>
            <w:ins w:id="2237" w:author="ilham.nur@office.ui.ac.id [2]" w:date="2023-01-17T22:22:00Z">
              <w:r>
                <w:t>1</w:t>
              </w:r>
            </w:ins>
            <w:ins w:id="2238" w:author="ilham.nur@office.ui.ac.id [2]" w:date="2023-01-17T22:18:00Z">
              <w:r>
                <w:t xml:space="preserve"> Jam</w:t>
              </w:r>
            </w:ins>
          </w:p>
        </w:tc>
        <w:tc>
          <w:tcPr>
            <w:tcW w:w="1246" w:type="dxa"/>
            <w:tcPrChange w:id="2239" w:author="ilham.nur@office.ui.ac.id [2]" w:date="2023-01-18T19:57:00Z">
              <w:tcPr>
                <w:tcW w:w="1962" w:type="dxa"/>
              </w:tcPr>
            </w:tcPrChange>
          </w:tcPr>
          <w:p w14:paraId="010F944F" w14:textId="440E12BE" w:rsidR="00880927" w:rsidRDefault="00570AC3">
            <w:pPr>
              <w:spacing w:line="360" w:lineRule="auto"/>
              <w:jc w:val="center"/>
              <w:rPr>
                <w:ins w:id="2240" w:author="ilham.nur@office.ui.ac.id [2]" w:date="2023-01-18T19:57:00Z"/>
              </w:rPr>
              <w:pPrChange w:id="2241" w:author="ilham.nur@office.ui.ac.id [2]" w:date="2023-01-18T19:57:00Z">
                <w:pPr>
                  <w:spacing w:line="360" w:lineRule="auto"/>
                </w:pPr>
              </w:pPrChange>
            </w:pPr>
            <w:ins w:id="2242" w:author="ilham.nur@office.ui.ac.id [2]" w:date="2023-01-23T06:45:00Z">
              <w:r>
                <w:rPr>
                  <w:rFonts w:ascii="Segoe UI Symbol" w:hAnsi="Segoe UI Symbol" w:cs="Segoe UI Symbol"/>
                </w:rPr>
                <w:t>✕</w:t>
              </w:r>
            </w:ins>
          </w:p>
        </w:tc>
      </w:tr>
      <w:tr w:rsidR="00880927" w14:paraId="7A808502" w14:textId="2E5D5594" w:rsidTr="00880927">
        <w:trPr>
          <w:ins w:id="2243" w:author="ilham.nur@office.ui.ac.id [2]" w:date="2023-01-17T21:54:00Z"/>
        </w:trPr>
        <w:tc>
          <w:tcPr>
            <w:tcW w:w="642" w:type="dxa"/>
            <w:tcPrChange w:id="2244" w:author="ilham.nur@office.ui.ac.id [2]" w:date="2023-01-18T19:57:00Z">
              <w:tcPr>
                <w:tcW w:w="693" w:type="dxa"/>
              </w:tcPr>
            </w:tcPrChange>
          </w:tcPr>
          <w:p w14:paraId="578FC507" w14:textId="13A0C185" w:rsidR="00880927" w:rsidRDefault="00880927">
            <w:pPr>
              <w:spacing w:line="360" w:lineRule="auto"/>
              <w:rPr>
                <w:ins w:id="2245" w:author="ilham.nur@office.ui.ac.id [2]" w:date="2023-01-17T21:54:00Z"/>
              </w:rPr>
            </w:pPr>
            <w:ins w:id="2246" w:author="ilham.nur@office.ui.ac.id [2]" w:date="2023-01-17T21:54:00Z">
              <w:r>
                <w:t>3</w:t>
              </w:r>
            </w:ins>
          </w:p>
        </w:tc>
        <w:tc>
          <w:tcPr>
            <w:tcW w:w="2184" w:type="dxa"/>
            <w:tcPrChange w:id="2247" w:author="ilham.nur@office.ui.ac.id [2]" w:date="2023-01-18T19:57:00Z">
              <w:tcPr>
                <w:tcW w:w="2693" w:type="dxa"/>
              </w:tcPr>
            </w:tcPrChange>
          </w:tcPr>
          <w:p w14:paraId="418684DF" w14:textId="676A166E" w:rsidR="00880927" w:rsidRDefault="00880927">
            <w:pPr>
              <w:spacing w:line="360" w:lineRule="auto"/>
              <w:rPr>
                <w:ins w:id="2248" w:author="ilham.nur@office.ui.ac.id [2]" w:date="2023-01-17T21:54:00Z"/>
              </w:rPr>
            </w:pPr>
            <w:ins w:id="2249" w:author="ilham.nur@office.ui.ac.id [2]" w:date="2023-01-17T21:54:00Z">
              <w:r>
                <w:t xml:space="preserve">Pembuatan </w:t>
              </w:r>
              <w:r w:rsidRPr="00A056DC">
                <w:rPr>
                  <w:i/>
                  <w:iCs/>
                  <w:rPrChange w:id="2250" w:author="ilham.nur@office.ui.ac.id [2]" w:date="2023-01-17T21:54:00Z">
                    <w:rPr/>
                  </w:rPrChange>
                </w:rPr>
                <w:t>timeline</w:t>
              </w:r>
              <w:r>
                <w:t xml:space="preserve"> </w:t>
              </w:r>
              <w:proofErr w:type="spellStart"/>
              <w:r>
                <w:t>pekerjaan</w:t>
              </w:r>
              <w:proofErr w:type="spellEnd"/>
            </w:ins>
          </w:p>
        </w:tc>
        <w:tc>
          <w:tcPr>
            <w:tcW w:w="1959" w:type="dxa"/>
            <w:tcPrChange w:id="2251" w:author="ilham.nur@office.ui.ac.id [2]" w:date="2023-01-18T19:57:00Z">
              <w:tcPr>
                <w:tcW w:w="2426" w:type="dxa"/>
              </w:tcPr>
            </w:tcPrChange>
          </w:tcPr>
          <w:p w14:paraId="60A424FE" w14:textId="5C819F43" w:rsidR="00880927" w:rsidRPr="00A056DC" w:rsidRDefault="00880927">
            <w:pPr>
              <w:spacing w:line="360" w:lineRule="auto"/>
              <w:rPr>
                <w:ins w:id="2252" w:author="ilham.nur@office.ui.ac.id [2]" w:date="2023-01-17T21:54:00Z"/>
                <w:rPrChange w:id="2253" w:author="ilham.nur@office.ui.ac.id [2]" w:date="2023-01-17T21:54:00Z">
                  <w:rPr>
                    <w:ins w:id="2254" w:author="ilham.nur@office.ui.ac.id [2]" w:date="2023-01-17T21:54:00Z"/>
                    <w:i/>
                    <w:iCs/>
                  </w:rPr>
                </w:rPrChange>
              </w:rPr>
            </w:pPr>
            <w:ins w:id="2255" w:author="ilham.nur@office.ui.ac.id [2]" w:date="2023-01-17T21:54:00Z">
              <w:r>
                <w:t>PM</w:t>
              </w:r>
            </w:ins>
          </w:p>
        </w:tc>
        <w:tc>
          <w:tcPr>
            <w:tcW w:w="1743" w:type="dxa"/>
            <w:tcPrChange w:id="2256" w:author="ilham.nur@office.ui.ac.id [2]" w:date="2023-01-18T19:57:00Z">
              <w:tcPr>
                <w:tcW w:w="1962" w:type="dxa"/>
              </w:tcPr>
            </w:tcPrChange>
          </w:tcPr>
          <w:p w14:paraId="142C1724" w14:textId="045230D1" w:rsidR="00880927" w:rsidRDefault="00880927">
            <w:pPr>
              <w:spacing w:line="360" w:lineRule="auto"/>
              <w:rPr>
                <w:ins w:id="2257" w:author="ilham.nur@office.ui.ac.id [2]" w:date="2023-01-17T21:54:00Z"/>
              </w:rPr>
            </w:pPr>
            <w:ins w:id="2258" w:author="ilham.nur@office.ui.ac.id [2]" w:date="2023-01-17T21:54:00Z">
              <w:r>
                <w:t>± 0.5 Jam</w:t>
              </w:r>
            </w:ins>
          </w:p>
        </w:tc>
        <w:tc>
          <w:tcPr>
            <w:tcW w:w="1246" w:type="dxa"/>
            <w:tcPrChange w:id="2259" w:author="ilham.nur@office.ui.ac.id [2]" w:date="2023-01-18T19:57:00Z">
              <w:tcPr>
                <w:tcW w:w="1962" w:type="dxa"/>
              </w:tcPr>
            </w:tcPrChange>
          </w:tcPr>
          <w:p w14:paraId="4DA8D8B8" w14:textId="38D09310" w:rsidR="00880927" w:rsidRDefault="00570AC3">
            <w:pPr>
              <w:spacing w:line="360" w:lineRule="auto"/>
              <w:jc w:val="center"/>
              <w:rPr>
                <w:ins w:id="2260" w:author="ilham.nur@office.ui.ac.id [2]" w:date="2023-01-18T19:57:00Z"/>
              </w:rPr>
              <w:pPrChange w:id="2261" w:author="ilham.nur@office.ui.ac.id [2]" w:date="2023-01-18T19:57:00Z">
                <w:pPr>
                  <w:spacing w:line="360" w:lineRule="auto"/>
                </w:pPr>
              </w:pPrChange>
            </w:pPr>
            <w:ins w:id="2262" w:author="ilham.nur@office.ui.ac.id [2]" w:date="2023-01-23T06:45:00Z">
              <w:r>
                <w:rPr>
                  <w:rFonts w:ascii="Segoe UI Symbol" w:hAnsi="Segoe UI Symbol" w:cs="Segoe UI Symbol"/>
                </w:rPr>
                <w:t>✕</w:t>
              </w:r>
            </w:ins>
          </w:p>
        </w:tc>
      </w:tr>
      <w:tr w:rsidR="00880927" w14:paraId="482C2D48" w14:textId="10C173A5" w:rsidTr="00880927">
        <w:trPr>
          <w:ins w:id="2263" w:author="ilham.nur@office.ui.ac.id [2]" w:date="2023-01-17T21:54:00Z"/>
        </w:trPr>
        <w:tc>
          <w:tcPr>
            <w:tcW w:w="642" w:type="dxa"/>
            <w:tcPrChange w:id="2264" w:author="ilham.nur@office.ui.ac.id [2]" w:date="2023-01-18T19:57:00Z">
              <w:tcPr>
                <w:tcW w:w="693" w:type="dxa"/>
              </w:tcPr>
            </w:tcPrChange>
          </w:tcPr>
          <w:p w14:paraId="720A8C9A" w14:textId="4E6545ED" w:rsidR="00880927" w:rsidRDefault="00880927">
            <w:pPr>
              <w:spacing w:line="360" w:lineRule="auto"/>
              <w:rPr>
                <w:ins w:id="2265" w:author="ilham.nur@office.ui.ac.id [2]" w:date="2023-01-17T21:54:00Z"/>
              </w:rPr>
            </w:pPr>
            <w:ins w:id="2266" w:author="ilham.nur@office.ui.ac.id [2]" w:date="2023-01-17T21:54:00Z">
              <w:r>
                <w:lastRenderedPageBreak/>
                <w:t>4</w:t>
              </w:r>
            </w:ins>
          </w:p>
        </w:tc>
        <w:tc>
          <w:tcPr>
            <w:tcW w:w="2184" w:type="dxa"/>
            <w:tcPrChange w:id="2267" w:author="ilham.nur@office.ui.ac.id [2]" w:date="2023-01-18T19:57:00Z">
              <w:tcPr>
                <w:tcW w:w="2693" w:type="dxa"/>
              </w:tcPr>
            </w:tcPrChange>
          </w:tcPr>
          <w:p w14:paraId="19C0D8D9" w14:textId="109656C2" w:rsidR="00880927" w:rsidRDefault="00880927">
            <w:pPr>
              <w:spacing w:line="360" w:lineRule="auto"/>
              <w:rPr>
                <w:ins w:id="2268" w:author="ilham.nur@office.ui.ac.id [2]" w:date="2023-01-17T21:54:00Z"/>
              </w:rPr>
            </w:pPr>
            <w:proofErr w:type="spellStart"/>
            <w:ins w:id="2269" w:author="ilham.nur@office.ui.ac.id [2]" w:date="2023-01-17T21:54:00Z">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ins>
            <w:proofErr w:type="spellStart"/>
            <w:ins w:id="2270" w:author="ilham.nur@office.ui.ac.id [2]" w:date="2023-01-17T22:19:00Z">
              <w:r>
                <w:t>mengerjakan</w:t>
              </w:r>
              <w:proofErr w:type="spellEnd"/>
              <w:r>
                <w:t xml:space="preserve"> </w:t>
              </w:r>
              <w:proofErr w:type="spellStart"/>
              <w:r>
                <w:t>pekerjaan</w:t>
              </w:r>
            </w:ins>
            <w:proofErr w:type="spellEnd"/>
          </w:p>
        </w:tc>
        <w:tc>
          <w:tcPr>
            <w:tcW w:w="1959" w:type="dxa"/>
            <w:tcPrChange w:id="2271" w:author="ilham.nur@office.ui.ac.id [2]" w:date="2023-01-18T19:57:00Z">
              <w:tcPr>
                <w:tcW w:w="2426" w:type="dxa"/>
              </w:tcPr>
            </w:tcPrChange>
          </w:tcPr>
          <w:p w14:paraId="164BBBB3" w14:textId="078880E0" w:rsidR="00880927" w:rsidRPr="005D7840" w:rsidRDefault="00880927">
            <w:pPr>
              <w:spacing w:line="360" w:lineRule="auto"/>
              <w:rPr>
                <w:ins w:id="2272" w:author="ilham.nur@office.ui.ac.id [2]" w:date="2023-01-17T21:54:00Z"/>
                <w:rPrChange w:id="2273" w:author="ilham.nur@office.ui.ac.id [2]" w:date="2023-01-17T22:21:00Z">
                  <w:rPr>
                    <w:ins w:id="2274" w:author="ilham.nur@office.ui.ac.id [2]" w:date="2023-01-17T21:54:00Z"/>
                    <w:i/>
                    <w:iCs/>
                  </w:rPr>
                </w:rPrChange>
              </w:rPr>
            </w:pPr>
            <w:proofErr w:type="spellStart"/>
            <w:ins w:id="2275" w:author="ilham.nur@office.ui.ac.id [2]" w:date="2023-01-17T22:21:00Z">
              <w:r>
                <w:t>Manajer</w:t>
              </w:r>
              <w:proofErr w:type="spellEnd"/>
              <w:r>
                <w:t xml:space="preserve"> </w:t>
              </w:r>
              <w:proofErr w:type="spellStart"/>
              <w:r>
                <w:t>fungsional</w:t>
              </w:r>
              <w:proofErr w:type="spellEnd"/>
              <w:r>
                <w:t xml:space="preserve">, </w:t>
              </w:r>
            </w:ins>
          </w:p>
        </w:tc>
        <w:tc>
          <w:tcPr>
            <w:tcW w:w="1743" w:type="dxa"/>
            <w:tcPrChange w:id="2276" w:author="ilham.nur@office.ui.ac.id [2]" w:date="2023-01-18T19:57:00Z">
              <w:tcPr>
                <w:tcW w:w="1962" w:type="dxa"/>
              </w:tcPr>
            </w:tcPrChange>
          </w:tcPr>
          <w:p w14:paraId="726C84B6" w14:textId="3D8DBA03" w:rsidR="00880927" w:rsidRDefault="00880927">
            <w:pPr>
              <w:spacing w:line="360" w:lineRule="auto"/>
              <w:rPr>
                <w:ins w:id="2277" w:author="ilham.nur@office.ui.ac.id [2]" w:date="2023-01-17T21:54:00Z"/>
              </w:rPr>
            </w:pPr>
            <w:ins w:id="2278" w:author="ilham.nur@office.ui.ac.id [2]" w:date="2023-01-17T22:22:00Z">
              <w:r>
                <w:t>± 0.5 Jam</w:t>
              </w:r>
            </w:ins>
          </w:p>
        </w:tc>
        <w:tc>
          <w:tcPr>
            <w:tcW w:w="1246" w:type="dxa"/>
            <w:tcPrChange w:id="2279" w:author="ilham.nur@office.ui.ac.id [2]" w:date="2023-01-18T19:57:00Z">
              <w:tcPr>
                <w:tcW w:w="1962" w:type="dxa"/>
              </w:tcPr>
            </w:tcPrChange>
          </w:tcPr>
          <w:p w14:paraId="687E3803" w14:textId="0E63A3CC" w:rsidR="00880927" w:rsidRDefault="00880927">
            <w:pPr>
              <w:spacing w:line="360" w:lineRule="auto"/>
              <w:jc w:val="center"/>
              <w:rPr>
                <w:ins w:id="2280" w:author="ilham.nur@office.ui.ac.id [2]" w:date="2023-01-18T19:57:00Z"/>
              </w:rPr>
              <w:pPrChange w:id="2281" w:author="ilham.nur@office.ui.ac.id [2]" w:date="2023-01-18T19:57:00Z">
                <w:pPr>
                  <w:spacing w:line="360" w:lineRule="auto"/>
                </w:pPr>
              </w:pPrChange>
            </w:pPr>
            <w:ins w:id="2282" w:author="ilham.nur@office.ui.ac.id [2]" w:date="2023-01-18T19:57:00Z">
              <w:r>
                <w:rPr>
                  <w:rFonts w:ascii="Segoe UI Symbol" w:hAnsi="Segoe UI Symbol" w:cs="Segoe UI Symbol"/>
                </w:rPr>
                <w:t>✓</w:t>
              </w:r>
            </w:ins>
          </w:p>
        </w:tc>
      </w:tr>
      <w:tr w:rsidR="00880927" w14:paraId="0C3BBFDB" w14:textId="5017E36C" w:rsidTr="00880927">
        <w:trPr>
          <w:ins w:id="2283" w:author="ilham.nur@office.ui.ac.id [2]" w:date="2023-01-17T22:22:00Z"/>
        </w:trPr>
        <w:tc>
          <w:tcPr>
            <w:tcW w:w="642" w:type="dxa"/>
            <w:tcPrChange w:id="2284" w:author="ilham.nur@office.ui.ac.id [2]" w:date="2023-01-18T19:57:00Z">
              <w:tcPr>
                <w:tcW w:w="693" w:type="dxa"/>
              </w:tcPr>
            </w:tcPrChange>
          </w:tcPr>
          <w:p w14:paraId="3B1ED680" w14:textId="5B2DA252" w:rsidR="00880927" w:rsidRDefault="00880927">
            <w:pPr>
              <w:spacing w:line="360" w:lineRule="auto"/>
              <w:rPr>
                <w:ins w:id="2285" w:author="ilham.nur@office.ui.ac.id [2]" w:date="2023-01-17T22:22:00Z"/>
              </w:rPr>
            </w:pPr>
            <w:ins w:id="2286" w:author="ilham.nur@office.ui.ac.id [2]" w:date="2023-01-17T22:22:00Z">
              <w:r>
                <w:t>5</w:t>
              </w:r>
            </w:ins>
          </w:p>
        </w:tc>
        <w:tc>
          <w:tcPr>
            <w:tcW w:w="2184" w:type="dxa"/>
            <w:tcPrChange w:id="2287" w:author="ilham.nur@office.ui.ac.id [2]" w:date="2023-01-18T19:57:00Z">
              <w:tcPr>
                <w:tcW w:w="2693" w:type="dxa"/>
              </w:tcPr>
            </w:tcPrChange>
          </w:tcPr>
          <w:p w14:paraId="2917C511" w14:textId="4E7C1103" w:rsidR="00880927" w:rsidRPr="00E54A31" w:rsidRDefault="00880927">
            <w:pPr>
              <w:spacing w:line="360" w:lineRule="auto"/>
              <w:rPr>
                <w:ins w:id="2288" w:author="ilham.nur@office.ui.ac.id [2]" w:date="2023-01-17T22:22:00Z"/>
              </w:rPr>
            </w:pPr>
            <w:proofErr w:type="spellStart"/>
            <w:ins w:id="2289" w:author="ilham.nur@office.ui.ac.id [2]" w:date="2023-01-17T22:24:00Z">
              <w:r>
                <w:t>Memasukan</w:t>
              </w:r>
              <w:proofErr w:type="spellEnd"/>
              <w:r>
                <w:t xml:space="preserve"> </w:t>
              </w:r>
            </w:ins>
            <w:proofErr w:type="spellStart"/>
            <w:ins w:id="2290" w:author="ilham.nur@office.ui.ac.id [2]" w:date="2023-01-17T22:25:00Z">
              <w:r>
                <w:t>kebutuhan</w:t>
              </w:r>
              <w:proofErr w:type="spellEnd"/>
              <w:r>
                <w:t xml:space="preserve"> </w:t>
              </w:r>
            </w:ins>
            <w:ins w:id="2291" w:author="ilham.nur@office.ui.ac.id [2]" w:date="2023-01-17T22:24:00Z">
              <w:r>
                <w:t xml:space="preserve">baru </w:t>
              </w:r>
              <w:proofErr w:type="spellStart"/>
              <w:r>
                <w:t>ditengah</w:t>
              </w:r>
            </w:ins>
            <w:ins w:id="2292" w:author="ilham.nur@office.ui.ac.id [2]" w:date="2023-01-17T22:25:00Z">
              <w:r>
                <w:t>-tengah</w:t>
              </w:r>
              <w:proofErr w:type="spellEnd"/>
              <w:r>
                <w:t xml:space="preserve"> </w:t>
              </w:r>
              <w:proofErr w:type="spellStart"/>
              <w:r>
                <w:t>pekerjaan</w:t>
              </w:r>
              <w:proofErr w:type="spellEnd"/>
              <w:r>
                <w:t xml:space="preserve"> </w:t>
              </w:r>
              <w:proofErr w:type="spellStart"/>
              <w:r>
                <w:t>akibat</w:t>
              </w:r>
              <w:proofErr w:type="spellEnd"/>
              <w:r>
                <w:t xml:space="preserve"> </w:t>
              </w:r>
              <w:r>
                <w:rPr>
                  <w:i/>
                  <w:iCs/>
                </w:rPr>
                <w:t xml:space="preserve">change management </w:t>
              </w:r>
            </w:ins>
          </w:p>
        </w:tc>
        <w:tc>
          <w:tcPr>
            <w:tcW w:w="1959" w:type="dxa"/>
            <w:tcPrChange w:id="2293" w:author="ilham.nur@office.ui.ac.id [2]" w:date="2023-01-18T19:57:00Z">
              <w:tcPr>
                <w:tcW w:w="2426" w:type="dxa"/>
              </w:tcPr>
            </w:tcPrChange>
          </w:tcPr>
          <w:p w14:paraId="0FEFEB7B" w14:textId="7ECAA33B" w:rsidR="00880927" w:rsidRDefault="00880927">
            <w:pPr>
              <w:spacing w:line="360" w:lineRule="auto"/>
              <w:rPr>
                <w:ins w:id="2294" w:author="ilham.nur@office.ui.ac.id [2]" w:date="2023-01-17T22:22:00Z"/>
              </w:rPr>
            </w:pPr>
            <w:ins w:id="2295" w:author="ilham.nur@office.ui.ac.id [2]" w:date="2023-01-17T22:25:00Z">
              <w:r>
                <w:t>AM, PM</w:t>
              </w:r>
            </w:ins>
          </w:p>
        </w:tc>
        <w:tc>
          <w:tcPr>
            <w:tcW w:w="1743" w:type="dxa"/>
            <w:tcPrChange w:id="2296" w:author="ilham.nur@office.ui.ac.id [2]" w:date="2023-01-18T19:57:00Z">
              <w:tcPr>
                <w:tcW w:w="1962" w:type="dxa"/>
              </w:tcPr>
            </w:tcPrChange>
          </w:tcPr>
          <w:p w14:paraId="02297A0C" w14:textId="628DB18B" w:rsidR="00880927" w:rsidRDefault="00880927">
            <w:pPr>
              <w:spacing w:line="360" w:lineRule="auto"/>
              <w:rPr>
                <w:ins w:id="2297" w:author="ilham.nur@office.ui.ac.id [2]" w:date="2023-01-17T22:22:00Z"/>
              </w:rPr>
            </w:pPr>
            <w:ins w:id="2298" w:author="ilham.nur@office.ui.ac.id [2]" w:date="2023-01-17T22:25:00Z">
              <w:r>
                <w:t>± 0.5 Jam</w:t>
              </w:r>
            </w:ins>
          </w:p>
        </w:tc>
        <w:tc>
          <w:tcPr>
            <w:tcW w:w="1246" w:type="dxa"/>
            <w:tcPrChange w:id="2299" w:author="ilham.nur@office.ui.ac.id [2]" w:date="2023-01-18T19:57:00Z">
              <w:tcPr>
                <w:tcW w:w="1962" w:type="dxa"/>
              </w:tcPr>
            </w:tcPrChange>
          </w:tcPr>
          <w:p w14:paraId="3F7C88C4" w14:textId="2DC066F5" w:rsidR="00880927" w:rsidRDefault="00570AC3">
            <w:pPr>
              <w:spacing w:line="360" w:lineRule="auto"/>
              <w:jc w:val="center"/>
              <w:rPr>
                <w:ins w:id="2300" w:author="ilham.nur@office.ui.ac.id [2]" w:date="2023-01-18T19:57:00Z"/>
              </w:rPr>
              <w:pPrChange w:id="2301" w:author="ilham.nur@office.ui.ac.id [2]" w:date="2023-01-18T22:13:00Z">
                <w:pPr>
                  <w:spacing w:line="360" w:lineRule="auto"/>
                </w:pPr>
              </w:pPrChange>
            </w:pPr>
            <w:ins w:id="2302" w:author="ilham.nur@office.ui.ac.id [2]" w:date="2023-01-23T06:45:00Z">
              <w:r>
                <w:rPr>
                  <w:rFonts w:ascii="Segoe UI Symbol" w:hAnsi="Segoe UI Symbol" w:cs="Segoe UI Symbol"/>
                </w:rPr>
                <w:t>✕</w:t>
              </w:r>
            </w:ins>
          </w:p>
        </w:tc>
      </w:tr>
      <w:tr w:rsidR="00880927" w14:paraId="1CED007B" w14:textId="49E7EB7E" w:rsidTr="00880927">
        <w:trPr>
          <w:ins w:id="2303" w:author="ilham.nur@office.ui.ac.id [2]" w:date="2023-01-17T22:25:00Z"/>
        </w:trPr>
        <w:tc>
          <w:tcPr>
            <w:tcW w:w="642" w:type="dxa"/>
            <w:tcPrChange w:id="2304" w:author="ilham.nur@office.ui.ac.id [2]" w:date="2023-01-18T19:57:00Z">
              <w:tcPr>
                <w:tcW w:w="693" w:type="dxa"/>
              </w:tcPr>
            </w:tcPrChange>
          </w:tcPr>
          <w:p w14:paraId="0958E4D8" w14:textId="7FE6A50E" w:rsidR="00880927" w:rsidRDefault="00880927">
            <w:pPr>
              <w:spacing w:line="360" w:lineRule="auto"/>
              <w:rPr>
                <w:ins w:id="2305" w:author="ilham.nur@office.ui.ac.id [2]" w:date="2023-01-17T22:25:00Z"/>
              </w:rPr>
            </w:pPr>
            <w:ins w:id="2306" w:author="ilham.nur@office.ui.ac.id [2]" w:date="2023-01-17T22:26:00Z">
              <w:r>
                <w:t>6</w:t>
              </w:r>
            </w:ins>
          </w:p>
        </w:tc>
        <w:tc>
          <w:tcPr>
            <w:tcW w:w="2184" w:type="dxa"/>
            <w:tcPrChange w:id="2307" w:author="ilham.nur@office.ui.ac.id [2]" w:date="2023-01-18T19:57:00Z">
              <w:tcPr>
                <w:tcW w:w="2693" w:type="dxa"/>
              </w:tcPr>
            </w:tcPrChange>
          </w:tcPr>
          <w:p w14:paraId="324FFA53" w14:textId="065A1C2B" w:rsidR="00880927" w:rsidRPr="00E54A31" w:rsidRDefault="00880927">
            <w:pPr>
              <w:spacing w:line="360" w:lineRule="auto"/>
              <w:rPr>
                <w:ins w:id="2308" w:author="ilham.nur@office.ui.ac.id [2]" w:date="2023-01-17T22:25:00Z"/>
                <w:i/>
                <w:iCs/>
                <w:rPrChange w:id="2309" w:author="ilham.nur@office.ui.ac.id [2]" w:date="2023-01-17T22:26:00Z">
                  <w:rPr>
                    <w:ins w:id="2310" w:author="ilham.nur@office.ui.ac.id [2]" w:date="2023-01-17T22:25:00Z"/>
                  </w:rPr>
                </w:rPrChange>
              </w:rPr>
            </w:pPr>
            <w:proofErr w:type="spellStart"/>
            <w:ins w:id="2311" w:author="ilham.nur@office.ui.ac.id [2]" w:date="2023-01-17T22:26:00Z">
              <w:r>
                <w:t>Menentukan</w:t>
              </w:r>
              <w:proofErr w:type="spellEnd"/>
              <w:r>
                <w:t xml:space="preserve"> </w:t>
              </w:r>
              <w:proofErr w:type="spellStart"/>
              <w:r>
                <w:t>pekerja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kerjakan</w:t>
              </w:r>
              <w:proofErr w:type="spellEnd"/>
              <w:r>
                <w:t xml:space="preserve"> pada </w:t>
              </w:r>
              <w:r>
                <w:rPr>
                  <w:i/>
                  <w:iCs/>
                </w:rPr>
                <w:t>change management</w:t>
              </w:r>
            </w:ins>
          </w:p>
        </w:tc>
        <w:tc>
          <w:tcPr>
            <w:tcW w:w="1959" w:type="dxa"/>
            <w:tcPrChange w:id="2312" w:author="ilham.nur@office.ui.ac.id [2]" w:date="2023-01-18T19:57:00Z">
              <w:tcPr>
                <w:tcW w:w="2426" w:type="dxa"/>
              </w:tcPr>
            </w:tcPrChange>
          </w:tcPr>
          <w:p w14:paraId="41432369" w14:textId="00FF0C59" w:rsidR="00880927" w:rsidRDefault="00880927">
            <w:pPr>
              <w:spacing w:line="360" w:lineRule="auto"/>
              <w:rPr>
                <w:ins w:id="2313" w:author="ilham.nur@office.ui.ac.id [2]" w:date="2023-01-17T22:25:00Z"/>
              </w:rPr>
            </w:pPr>
            <w:proofErr w:type="spellStart"/>
            <w:ins w:id="2314" w:author="ilham.nur@office.ui.ac.id [2]" w:date="2023-01-17T22:26:00Z">
              <w:r>
                <w:t>Manajer</w:t>
              </w:r>
              <w:proofErr w:type="spellEnd"/>
              <w:r>
                <w:t xml:space="preserve"> </w:t>
              </w:r>
              <w:proofErr w:type="spellStart"/>
              <w:r>
                <w:t>fungsional</w:t>
              </w:r>
              <w:proofErr w:type="spellEnd"/>
              <w:r>
                <w:t>, PM, AM</w:t>
              </w:r>
            </w:ins>
          </w:p>
        </w:tc>
        <w:tc>
          <w:tcPr>
            <w:tcW w:w="1743" w:type="dxa"/>
            <w:tcPrChange w:id="2315" w:author="ilham.nur@office.ui.ac.id [2]" w:date="2023-01-18T19:57:00Z">
              <w:tcPr>
                <w:tcW w:w="1962" w:type="dxa"/>
              </w:tcPr>
            </w:tcPrChange>
          </w:tcPr>
          <w:p w14:paraId="47B24424" w14:textId="7C28DC83" w:rsidR="00880927" w:rsidRDefault="00880927">
            <w:pPr>
              <w:spacing w:line="360" w:lineRule="auto"/>
              <w:rPr>
                <w:ins w:id="2316" w:author="ilham.nur@office.ui.ac.id [2]" w:date="2023-01-17T22:25:00Z"/>
              </w:rPr>
            </w:pPr>
            <w:ins w:id="2317" w:author="ilham.nur@office.ui.ac.id [2]" w:date="2023-01-17T22:27:00Z">
              <w:r>
                <w:t>± 1 Jam</w:t>
              </w:r>
            </w:ins>
          </w:p>
        </w:tc>
        <w:tc>
          <w:tcPr>
            <w:tcW w:w="1246" w:type="dxa"/>
            <w:tcPrChange w:id="2318" w:author="ilham.nur@office.ui.ac.id [2]" w:date="2023-01-18T19:57:00Z">
              <w:tcPr>
                <w:tcW w:w="1962" w:type="dxa"/>
              </w:tcPr>
            </w:tcPrChange>
          </w:tcPr>
          <w:p w14:paraId="61421A03" w14:textId="2B7E7C5A" w:rsidR="00880927" w:rsidRDefault="00570AC3">
            <w:pPr>
              <w:spacing w:line="360" w:lineRule="auto"/>
              <w:jc w:val="center"/>
              <w:rPr>
                <w:ins w:id="2319" w:author="ilham.nur@office.ui.ac.id [2]" w:date="2023-01-18T19:57:00Z"/>
              </w:rPr>
              <w:pPrChange w:id="2320" w:author="ilham.nur@office.ui.ac.id [2]" w:date="2023-01-18T22:13:00Z">
                <w:pPr>
                  <w:spacing w:line="360" w:lineRule="auto"/>
                </w:pPr>
              </w:pPrChange>
            </w:pPr>
            <w:ins w:id="2321" w:author="ilham.nur@office.ui.ac.id [2]" w:date="2023-01-23T06:45:00Z">
              <w:r>
                <w:rPr>
                  <w:rFonts w:ascii="Segoe UI Symbol" w:hAnsi="Segoe UI Symbol" w:cs="Segoe UI Symbol"/>
                </w:rPr>
                <w:t>✕</w:t>
              </w:r>
            </w:ins>
          </w:p>
        </w:tc>
      </w:tr>
      <w:tr w:rsidR="00880927" w14:paraId="0368776B" w14:textId="1246E70C" w:rsidTr="00880927">
        <w:trPr>
          <w:ins w:id="2322" w:author="ilham.nur@office.ui.ac.id [2]" w:date="2023-01-17T22:26:00Z"/>
        </w:trPr>
        <w:tc>
          <w:tcPr>
            <w:tcW w:w="642" w:type="dxa"/>
            <w:tcPrChange w:id="2323" w:author="ilham.nur@office.ui.ac.id [2]" w:date="2023-01-18T19:57:00Z">
              <w:tcPr>
                <w:tcW w:w="693" w:type="dxa"/>
              </w:tcPr>
            </w:tcPrChange>
          </w:tcPr>
          <w:p w14:paraId="345F543D" w14:textId="36607023" w:rsidR="00880927" w:rsidRDefault="00880927">
            <w:pPr>
              <w:spacing w:line="360" w:lineRule="auto"/>
              <w:rPr>
                <w:ins w:id="2324" w:author="ilham.nur@office.ui.ac.id [2]" w:date="2023-01-17T22:26:00Z"/>
              </w:rPr>
            </w:pPr>
            <w:ins w:id="2325" w:author="ilham.nur@office.ui.ac.id [2]" w:date="2023-01-17T22:26:00Z">
              <w:r>
                <w:t>7</w:t>
              </w:r>
            </w:ins>
          </w:p>
        </w:tc>
        <w:tc>
          <w:tcPr>
            <w:tcW w:w="2184" w:type="dxa"/>
            <w:tcPrChange w:id="2326" w:author="ilham.nur@office.ui.ac.id [2]" w:date="2023-01-18T19:57:00Z">
              <w:tcPr>
                <w:tcW w:w="2693" w:type="dxa"/>
              </w:tcPr>
            </w:tcPrChange>
          </w:tcPr>
          <w:p w14:paraId="482F666E" w14:textId="6B2A26F9" w:rsidR="00880927" w:rsidRPr="00C8217F" w:rsidRDefault="00880927">
            <w:pPr>
              <w:spacing w:line="360" w:lineRule="auto"/>
              <w:rPr>
                <w:ins w:id="2327" w:author="ilham.nur@office.ui.ac.id [2]" w:date="2023-01-17T22:26:00Z"/>
              </w:rPr>
            </w:pPr>
            <w:proofErr w:type="spellStart"/>
            <w:ins w:id="2328" w:author="ilham.nur@office.ui.ac.id [2]" w:date="2023-01-17T22:26:00Z">
              <w:r>
                <w:rPr>
                  <w:i/>
                  <w:iCs/>
                </w:rPr>
                <w:t>Rebaseline</w:t>
              </w:r>
              <w:proofErr w:type="spellEnd"/>
              <w:r>
                <w:rPr>
                  <w:i/>
                  <w:iCs/>
                </w:rPr>
                <w:t xml:space="preserve"> </w:t>
              </w:r>
              <w:proofErr w:type="spellStart"/>
              <w:r>
                <w:t>waktu</w:t>
              </w:r>
              <w:proofErr w:type="spellEnd"/>
              <w:r>
                <w:t xml:space="preserve"> </w:t>
              </w:r>
              <w:proofErr w:type="spellStart"/>
              <w:r>
                <w:t>pekerjaan</w:t>
              </w:r>
              <w:proofErr w:type="spellEnd"/>
            </w:ins>
          </w:p>
        </w:tc>
        <w:tc>
          <w:tcPr>
            <w:tcW w:w="1959" w:type="dxa"/>
            <w:tcPrChange w:id="2329" w:author="ilham.nur@office.ui.ac.id [2]" w:date="2023-01-18T19:57:00Z">
              <w:tcPr>
                <w:tcW w:w="2426" w:type="dxa"/>
              </w:tcPr>
            </w:tcPrChange>
          </w:tcPr>
          <w:p w14:paraId="5D795244" w14:textId="5356D10D" w:rsidR="00880927" w:rsidRDefault="00880927">
            <w:pPr>
              <w:spacing w:line="360" w:lineRule="auto"/>
              <w:rPr>
                <w:ins w:id="2330" w:author="ilham.nur@office.ui.ac.id [2]" w:date="2023-01-17T22:26:00Z"/>
              </w:rPr>
            </w:pPr>
            <w:ins w:id="2331" w:author="ilham.nur@office.ui.ac.id [2]" w:date="2023-01-17T22:26:00Z">
              <w:r>
                <w:t xml:space="preserve">PM, </w:t>
              </w:r>
              <w:proofErr w:type="spellStart"/>
              <w:r>
                <w:t>Mana</w:t>
              </w:r>
            </w:ins>
            <w:ins w:id="2332" w:author="ilham.nur@office.ui.ac.id [2]" w:date="2023-01-17T22:27:00Z">
              <w:r>
                <w:t>jer</w:t>
              </w:r>
              <w:proofErr w:type="spellEnd"/>
              <w:r>
                <w:t xml:space="preserve"> </w:t>
              </w:r>
              <w:proofErr w:type="spellStart"/>
              <w:r>
                <w:t>fungsional</w:t>
              </w:r>
            </w:ins>
            <w:proofErr w:type="spellEnd"/>
          </w:p>
        </w:tc>
        <w:tc>
          <w:tcPr>
            <w:tcW w:w="1743" w:type="dxa"/>
            <w:tcPrChange w:id="2333" w:author="ilham.nur@office.ui.ac.id [2]" w:date="2023-01-18T19:57:00Z">
              <w:tcPr>
                <w:tcW w:w="1962" w:type="dxa"/>
              </w:tcPr>
            </w:tcPrChange>
          </w:tcPr>
          <w:p w14:paraId="1255DF69" w14:textId="48E541A4" w:rsidR="00880927" w:rsidRDefault="00880927">
            <w:pPr>
              <w:spacing w:line="360" w:lineRule="auto"/>
              <w:rPr>
                <w:ins w:id="2334" w:author="ilham.nur@office.ui.ac.id [2]" w:date="2023-01-17T22:26:00Z"/>
              </w:rPr>
            </w:pPr>
            <w:ins w:id="2335" w:author="ilham.nur@office.ui.ac.id [2]" w:date="2023-01-17T22:27:00Z">
              <w:r>
                <w:t>± 1 Jam</w:t>
              </w:r>
            </w:ins>
          </w:p>
        </w:tc>
        <w:tc>
          <w:tcPr>
            <w:tcW w:w="1246" w:type="dxa"/>
            <w:tcPrChange w:id="2336" w:author="ilham.nur@office.ui.ac.id [2]" w:date="2023-01-18T19:57:00Z">
              <w:tcPr>
                <w:tcW w:w="1962" w:type="dxa"/>
              </w:tcPr>
            </w:tcPrChange>
          </w:tcPr>
          <w:p w14:paraId="451A78EC" w14:textId="69F40148" w:rsidR="00880927" w:rsidRDefault="00880927">
            <w:pPr>
              <w:spacing w:line="360" w:lineRule="auto"/>
              <w:jc w:val="center"/>
              <w:rPr>
                <w:ins w:id="2337" w:author="ilham.nur@office.ui.ac.id [2]" w:date="2023-01-18T19:57:00Z"/>
              </w:rPr>
              <w:pPrChange w:id="2338" w:author="ilham.nur@office.ui.ac.id [2]" w:date="2023-01-18T22:13:00Z">
                <w:pPr>
                  <w:spacing w:line="360" w:lineRule="auto"/>
                </w:pPr>
              </w:pPrChange>
            </w:pPr>
            <w:ins w:id="2339" w:author="ilham.nur@office.ui.ac.id [2]" w:date="2023-01-18T19:58:00Z">
              <w:r>
                <w:rPr>
                  <w:rFonts w:ascii="Segoe UI Symbol" w:hAnsi="Segoe UI Symbol" w:cs="Segoe UI Symbol"/>
                </w:rPr>
                <w:t>✓</w:t>
              </w:r>
            </w:ins>
          </w:p>
        </w:tc>
      </w:tr>
      <w:tr w:rsidR="00880927" w14:paraId="31D77473" w14:textId="559567E6" w:rsidTr="00880927">
        <w:trPr>
          <w:ins w:id="2340" w:author="ilham.nur@office.ui.ac.id [2]" w:date="2023-01-17T22:27:00Z"/>
        </w:trPr>
        <w:tc>
          <w:tcPr>
            <w:tcW w:w="642" w:type="dxa"/>
            <w:tcPrChange w:id="2341" w:author="ilham.nur@office.ui.ac.id [2]" w:date="2023-01-18T19:57:00Z">
              <w:tcPr>
                <w:tcW w:w="693" w:type="dxa"/>
              </w:tcPr>
            </w:tcPrChange>
          </w:tcPr>
          <w:p w14:paraId="7CD8B10C" w14:textId="46570207" w:rsidR="00880927" w:rsidRDefault="00880927">
            <w:pPr>
              <w:spacing w:line="360" w:lineRule="auto"/>
              <w:rPr>
                <w:ins w:id="2342" w:author="ilham.nur@office.ui.ac.id [2]" w:date="2023-01-17T22:27:00Z"/>
              </w:rPr>
            </w:pPr>
            <w:ins w:id="2343" w:author="ilham.nur@office.ui.ac.id [2]" w:date="2023-01-17T22:27:00Z">
              <w:r>
                <w:t>8</w:t>
              </w:r>
            </w:ins>
          </w:p>
        </w:tc>
        <w:tc>
          <w:tcPr>
            <w:tcW w:w="2184" w:type="dxa"/>
            <w:tcPrChange w:id="2344" w:author="ilham.nur@office.ui.ac.id [2]" w:date="2023-01-18T19:57:00Z">
              <w:tcPr>
                <w:tcW w:w="2693" w:type="dxa"/>
              </w:tcPr>
            </w:tcPrChange>
          </w:tcPr>
          <w:p w14:paraId="200D1598" w14:textId="41989145" w:rsidR="00880927" w:rsidRPr="00C8217F" w:rsidRDefault="00880927">
            <w:pPr>
              <w:spacing w:line="360" w:lineRule="auto"/>
              <w:rPr>
                <w:ins w:id="2345" w:author="ilham.nur@office.ui.ac.id [2]" w:date="2023-01-17T22:27:00Z"/>
                <w:rPrChange w:id="2346" w:author="ilham.nur@office.ui.ac.id [2]" w:date="2023-01-17T22:27:00Z">
                  <w:rPr>
                    <w:ins w:id="2347" w:author="ilham.nur@office.ui.ac.id [2]" w:date="2023-01-17T22:27:00Z"/>
                    <w:i/>
                    <w:iCs/>
                  </w:rPr>
                </w:rPrChange>
              </w:rPr>
            </w:pPr>
            <w:proofErr w:type="spellStart"/>
            <w:ins w:id="2348" w:author="ilham.nur@office.ui.ac.id [2]" w:date="2023-01-17T22:27:00Z">
              <w:r>
                <w:t>Penentu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ins>
          </w:p>
        </w:tc>
        <w:tc>
          <w:tcPr>
            <w:tcW w:w="1959" w:type="dxa"/>
            <w:tcPrChange w:id="2349" w:author="ilham.nur@office.ui.ac.id [2]" w:date="2023-01-18T19:57:00Z">
              <w:tcPr>
                <w:tcW w:w="2426" w:type="dxa"/>
              </w:tcPr>
            </w:tcPrChange>
          </w:tcPr>
          <w:p w14:paraId="310221FD" w14:textId="5617B620" w:rsidR="00880927" w:rsidRDefault="00880927">
            <w:pPr>
              <w:spacing w:line="360" w:lineRule="auto"/>
              <w:rPr>
                <w:ins w:id="2350" w:author="ilham.nur@office.ui.ac.id [2]" w:date="2023-01-17T22:27:00Z"/>
              </w:rPr>
            </w:pPr>
            <w:ins w:id="2351" w:author="ilham.nur@office.ui.ac.id [2]" w:date="2023-01-17T22:27:00Z">
              <w:r>
                <w:t xml:space="preserve">PM, </w:t>
              </w:r>
              <w:proofErr w:type="spellStart"/>
              <w:r>
                <w:t>Manajer</w:t>
              </w:r>
              <w:proofErr w:type="spellEnd"/>
              <w:r>
                <w:t xml:space="preserve"> </w:t>
              </w:r>
              <w:proofErr w:type="spellStart"/>
              <w:r>
                <w:t>fungsional</w:t>
              </w:r>
              <w:proofErr w:type="spellEnd"/>
            </w:ins>
          </w:p>
        </w:tc>
        <w:tc>
          <w:tcPr>
            <w:tcW w:w="1743" w:type="dxa"/>
            <w:tcPrChange w:id="2352" w:author="ilham.nur@office.ui.ac.id [2]" w:date="2023-01-18T19:57:00Z">
              <w:tcPr>
                <w:tcW w:w="1962" w:type="dxa"/>
              </w:tcPr>
            </w:tcPrChange>
          </w:tcPr>
          <w:p w14:paraId="39DEC279" w14:textId="7A4F115E" w:rsidR="00880927" w:rsidRDefault="00880927">
            <w:pPr>
              <w:spacing w:line="360" w:lineRule="auto"/>
              <w:rPr>
                <w:ins w:id="2353" w:author="ilham.nur@office.ui.ac.id [2]" w:date="2023-01-17T22:27:00Z"/>
              </w:rPr>
            </w:pPr>
            <w:ins w:id="2354" w:author="ilham.nur@office.ui.ac.id [2]" w:date="2023-01-17T22:27:00Z">
              <w:r>
                <w:t>± 8 Jam</w:t>
              </w:r>
            </w:ins>
          </w:p>
        </w:tc>
        <w:tc>
          <w:tcPr>
            <w:tcW w:w="1246" w:type="dxa"/>
            <w:tcPrChange w:id="2355" w:author="ilham.nur@office.ui.ac.id [2]" w:date="2023-01-18T19:57:00Z">
              <w:tcPr>
                <w:tcW w:w="1962" w:type="dxa"/>
              </w:tcPr>
            </w:tcPrChange>
          </w:tcPr>
          <w:p w14:paraId="5FBFCAC7" w14:textId="6B6BAF99" w:rsidR="00880927" w:rsidRDefault="00880927">
            <w:pPr>
              <w:spacing w:line="360" w:lineRule="auto"/>
              <w:jc w:val="center"/>
              <w:rPr>
                <w:ins w:id="2356" w:author="ilham.nur@office.ui.ac.id [2]" w:date="2023-01-18T19:57:00Z"/>
              </w:rPr>
              <w:pPrChange w:id="2357" w:author="ilham.nur@office.ui.ac.id [2]" w:date="2023-01-18T22:13:00Z">
                <w:pPr>
                  <w:spacing w:line="360" w:lineRule="auto"/>
                </w:pPr>
              </w:pPrChange>
            </w:pPr>
            <w:ins w:id="2358" w:author="ilham.nur@office.ui.ac.id [2]" w:date="2023-01-18T19:58:00Z">
              <w:r>
                <w:rPr>
                  <w:rFonts w:ascii="Segoe UI Symbol" w:hAnsi="Segoe UI Symbol" w:cs="Segoe UI Symbol"/>
                </w:rPr>
                <w:t>✓</w:t>
              </w:r>
            </w:ins>
          </w:p>
        </w:tc>
      </w:tr>
    </w:tbl>
    <w:p w14:paraId="16AC0165" w14:textId="77777777" w:rsidR="00726698" w:rsidRDefault="00726698" w:rsidP="00AE58C4">
      <w:pPr>
        <w:spacing w:line="360" w:lineRule="auto"/>
        <w:ind w:left="720"/>
        <w:rPr>
          <w:ins w:id="2359" w:author="ilham.nur@office.ui.ac.id [2]" w:date="2023-01-17T22:46:00Z"/>
        </w:rPr>
      </w:pPr>
    </w:p>
    <w:p w14:paraId="43734343" w14:textId="48542436" w:rsidR="005C5289" w:rsidRDefault="005C5289" w:rsidP="00AE58C4">
      <w:pPr>
        <w:spacing w:line="360" w:lineRule="auto"/>
        <w:ind w:left="720"/>
        <w:rPr>
          <w:ins w:id="2360" w:author="ilham.nur@office.ui.ac.id [2]" w:date="2023-01-28T21:51:00Z"/>
        </w:rPr>
      </w:pPr>
      <w:ins w:id="2361" w:author="ilham.nur@office.ui.ac.id [2]" w:date="2023-01-17T22:46:00Z">
        <w:r>
          <w:t xml:space="preserve">Waktu yang </w:t>
        </w:r>
        <w:proofErr w:type="spellStart"/>
        <w:r>
          <w:t>tertera</w:t>
        </w:r>
        <w:proofErr w:type="spellEnd"/>
        <w:r>
          <w:t xml:space="preserve"> pada </w:t>
        </w:r>
        <w:r>
          <w:fldChar w:fldCharType="begin"/>
        </w:r>
        <w:r>
          <w:instrText xml:space="preserve"> REF _Ref124886899 \h </w:instrText>
        </w:r>
      </w:ins>
      <w:r>
        <w:fldChar w:fldCharType="separate"/>
      </w:r>
      <w:proofErr w:type="spellStart"/>
      <w:ins w:id="2362" w:author="ilham.nur@office.ui.ac.id" w:date="2023-02-11T10:22:00Z">
        <w:r w:rsidR="00A47A89">
          <w:t>Tabel</w:t>
        </w:r>
        <w:proofErr w:type="spellEnd"/>
        <w:r w:rsidR="00A47A89">
          <w:t xml:space="preserve"> </w:t>
        </w:r>
        <w:r w:rsidR="00A47A89">
          <w:rPr>
            <w:noProof/>
          </w:rPr>
          <w:t>3</w:t>
        </w:r>
        <w:r w:rsidR="00A47A89">
          <w:t>.</w:t>
        </w:r>
        <w:r w:rsidR="00A47A89">
          <w:rPr>
            <w:noProof/>
          </w:rPr>
          <w:t>4</w:t>
        </w:r>
      </w:ins>
      <w:ins w:id="2363" w:author="ilham.nur@office.ui.ac.id [2]" w:date="2023-01-17T22:46:00Z">
        <w:r>
          <w:fldChar w:fldCharType="end"/>
        </w:r>
        <w:r>
          <w:t xml:space="preserve"> </w:t>
        </w:r>
        <w:proofErr w:type="spellStart"/>
        <w:r>
          <w:t>merupakan</w:t>
        </w:r>
        <w:proofErr w:type="spellEnd"/>
        <w:r>
          <w:t xml:space="preserve"> </w:t>
        </w:r>
        <w:proofErr w:type="spellStart"/>
        <w:r>
          <w:t>waktu</w:t>
        </w:r>
        <w:proofErr w:type="spellEnd"/>
        <w:r>
          <w:t xml:space="preserve"> yang </w:t>
        </w:r>
        <w:proofErr w:type="spellStart"/>
        <w:r>
          <w:t>telah</w:t>
        </w:r>
        <w:proofErr w:type="spellEnd"/>
        <w:r>
          <w:t xml:space="preserve"> </w:t>
        </w:r>
        <w:proofErr w:type="spellStart"/>
        <w:r>
          <w:t>disesuaikan</w:t>
        </w:r>
        <w:proofErr w:type="spellEnd"/>
        <w:r>
          <w:t xml:space="preserve"> dengan </w:t>
        </w:r>
        <w:proofErr w:type="spellStart"/>
        <w:r>
          <w:t>kondisi</w:t>
        </w:r>
        <w:proofErr w:type="spellEnd"/>
        <w:r>
          <w:t xml:space="preserve"> </w:t>
        </w:r>
        <w:proofErr w:type="spellStart"/>
        <w:r>
          <w:t>antrian</w:t>
        </w:r>
        <w:proofErr w:type="spellEnd"/>
        <w:r>
          <w:t xml:space="preserve"> dan </w:t>
        </w:r>
        <w:proofErr w:type="spellStart"/>
        <w:r>
          <w:t>jumlah</w:t>
        </w:r>
        <w:proofErr w:type="spellEnd"/>
        <w:r>
          <w:t xml:space="preserve"> </w:t>
        </w:r>
        <w:proofErr w:type="spellStart"/>
        <w:r>
          <w:t>pekerjaan</w:t>
        </w:r>
        <w:proofErr w:type="spellEnd"/>
        <w:r>
          <w:t xml:space="preserve"> yang </w:t>
        </w:r>
        <w:proofErr w:type="spellStart"/>
        <w:r>
          <w:t>dibebankan</w:t>
        </w:r>
        <w:proofErr w:type="spellEnd"/>
        <w:r>
          <w:t xml:space="preserve"> pada </w:t>
        </w:r>
      </w:ins>
      <w:ins w:id="2364" w:author="ilham.nur@office.ui.ac.id [2]" w:date="2023-01-17T22:47:00Z">
        <w:r>
          <w:t xml:space="preserve">masing-masing </w:t>
        </w:r>
        <w:proofErr w:type="spellStart"/>
        <w:r>
          <w:t>pekerja</w:t>
        </w:r>
        <w:proofErr w:type="spellEnd"/>
        <w:r>
          <w:t>.</w:t>
        </w:r>
      </w:ins>
      <w:ins w:id="2365" w:author="ilham.nur@office.ui.ac.id [2]" w:date="2023-01-17T23:02:00Z">
        <w:r w:rsidR="00622E59">
          <w:t xml:space="preserve"> Proses </w:t>
        </w:r>
        <w:proofErr w:type="spellStart"/>
        <w:r w:rsidR="00622E59">
          <w:t>bisnis</w:t>
        </w:r>
        <w:proofErr w:type="spellEnd"/>
        <w:r w:rsidR="00622E59">
          <w:t xml:space="preserve"> pada </w:t>
        </w:r>
        <w:r w:rsidR="00622E59">
          <w:fldChar w:fldCharType="begin"/>
        </w:r>
        <w:r w:rsidR="00622E59">
          <w:instrText xml:space="preserve"> REF _Ref124886899 \h </w:instrText>
        </w:r>
      </w:ins>
      <w:r w:rsidR="00622E59">
        <w:fldChar w:fldCharType="separate"/>
      </w:r>
      <w:proofErr w:type="spellStart"/>
      <w:ins w:id="2366" w:author="ilham.nur@office.ui.ac.id" w:date="2023-02-11T10:22:00Z">
        <w:r w:rsidR="00A47A89">
          <w:t>Tabel</w:t>
        </w:r>
        <w:proofErr w:type="spellEnd"/>
        <w:r w:rsidR="00A47A89">
          <w:t xml:space="preserve"> </w:t>
        </w:r>
        <w:r w:rsidR="00A47A89">
          <w:rPr>
            <w:noProof/>
          </w:rPr>
          <w:t>3</w:t>
        </w:r>
        <w:r w:rsidR="00A47A89">
          <w:t>.</w:t>
        </w:r>
        <w:r w:rsidR="00A47A89">
          <w:rPr>
            <w:noProof/>
          </w:rPr>
          <w:t>4</w:t>
        </w:r>
      </w:ins>
      <w:ins w:id="2367" w:author="ilham.nur@office.ui.ac.id [2]" w:date="2023-01-17T23:02:00Z">
        <w:r w:rsidR="00622E59">
          <w:fldChar w:fldCharType="end"/>
        </w:r>
        <w:r w:rsidR="00622E59">
          <w:t xml:space="preserve"> </w:t>
        </w:r>
        <w:proofErr w:type="spellStart"/>
        <w:r w:rsidR="00622E59">
          <w:t>kemudian</w:t>
        </w:r>
        <w:proofErr w:type="spellEnd"/>
        <w:r w:rsidR="00622E59">
          <w:t xml:space="preserve"> </w:t>
        </w:r>
        <w:proofErr w:type="spellStart"/>
        <w:r w:rsidR="00622E59">
          <w:t>akan</w:t>
        </w:r>
        <w:proofErr w:type="spellEnd"/>
        <w:r w:rsidR="00622E59">
          <w:t xml:space="preserve"> </w:t>
        </w:r>
        <w:proofErr w:type="spellStart"/>
        <w:r w:rsidR="00622E59">
          <w:t>digambarkan</w:t>
        </w:r>
        <w:proofErr w:type="spellEnd"/>
        <w:r w:rsidR="00622E59">
          <w:t xml:space="preserve"> </w:t>
        </w:r>
        <w:proofErr w:type="spellStart"/>
        <w:r w:rsidR="00622E59">
          <w:t>kedalam</w:t>
        </w:r>
        <w:proofErr w:type="spellEnd"/>
        <w:r w:rsidR="00622E59">
          <w:t xml:space="preserve"> </w:t>
        </w:r>
        <w:proofErr w:type="spellStart"/>
        <w:r w:rsidR="00622E59">
          <w:t>notasi</w:t>
        </w:r>
        <w:proofErr w:type="spellEnd"/>
        <w:r w:rsidR="00622E59">
          <w:t xml:space="preserve"> BPMN untuk </w:t>
        </w:r>
        <w:proofErr w:type="spellStart"/>
        <w:r w:rsidR="00622E59">
          <w:t>memperjelas</w:t>
        </w:r>
        <w:proofErr w:type="spellEnd"/>
        <w:r w:rsidR="00622E59">
          <w:t xml:space="preserve"> </w:t>
        </w:r>
        <w:proofErr w:type="spellStart"/>
        <w:r w:rsidR="00622E59">
          <w:t>aliran</w:t>
        </w:r>
        <w:proofErr w:type="spellEnd"/>
        <w:r w:rsidR="00622E59">
          <w:t xml:space="preserve"> dan juga </w:t>
        </w:r>
        <w:proofErr w:type="spellStart"/>
        <w:r w:rsidR="00622E59">
          <w:t>waktu</w:t>
        </w:r>
        <w:proofErr w:type="spellEnd"/>
        <w:r w:rsidR="00622E59">
          <w:t xml:space="preserve"> yang </w:t>
        </w:r>
        <w:proofErr w:type="spellStart"/>
        <w:r w:rsidR="00622E59">
          <w:t>dilalui</w:t>
        </w:r>
        <w:proofErr w:type="spellEnd"/>
        <w:r w:rsidR="00622E59">
          <w:t xml:space="preserve"> pada proses </w:t>
        </w:r>
        <w:proofErr w:type="spellStart"/>
        <w:r w:rsidR="00622E59">
          <w:t>tersebut</w:t>
        </w:r>
        <w:proofErr w:type="spellEnd"/>
        <w:r w:rsidR="00D228CC">
          <w:t>.</w:t>
        </w:r>
      </w:ins>
    </w:p>
    <w:p w14:paraId="210BB3F8" w14:textId="0092F0E2" w:rsidR="00255654" w:rsidRDefault="00255654" w:rsidP="00AE58C4">
      <w:pPr>
        <w:spacing w:line="360" w:lineRule="auto"/>
        <w:ind w:left="720"/>
        <w:rPr>
          <w:ins w:id="2368" w:author="ilham.nur@office.ui.ac.id [2]" w:date="2023-01-28T21:52:00Z"/>
        </w:rPr>
      </w:pPr>
      <w:ins w:id="2369" w:author="ilham.nur@office.ui.ac.id [2]" w:date="2023-01-28T21:51:00Z">
        <w:r>
          <w:t xml:space="preserve">Adapun </w:t>
        </w:r>
        <w:proofErr w:type="spellStart"/>
        <w:r>
          <w:t>biaya</w:t>
        </w:r>
        <w:proofErr w:type="spellEnd"/>
        <w:r>
          <w:t xml:space="preserve"> proses </w:t>
        </w:r>
        <w:proofErr w:type="spellStart"/>
        <w:r w:rsidR="009035EE">
          <w:t>atau</w:t>
        </w:r>
        <w:proofErr w:type="spellEnd"/>
        <w:r w:rsidR="009035EE">
          <w:t xml:space="preserve"> </w:t>
        </w:r>
        <w:proofErr w:type="spellStart"/>
        <w:r w:rsidR="009035EE">
          <w:rPr>
            <w:i/>
            <w:iCs/>
          </w:rPr>
          <w:t>mandays</w:t>
        </w:r>
        <w:proofErr w:type="spellEnd"/>
        <w:r w:rsidR="009035EE">
          <w:rPr>
            <w:i/>
            <w:iCs/>
          </w:rPr>
          <w:t xml:space="preserve"> </w:t>
        </w:r>
        <w:r>
          <w:t xml:space="preserve">yang </w:t>
        </w:r>
        <w:proofErr w:type="spellStart"/>
        <w:r w:rsidR="009035EE">
          <w:t>diberikan</w:t>
        </w:r>
        <w:proofErr w:type="spellEnd"/>
        <w:r w:rsidR="009035EE">
          <w:t xml:space="preserve"> pad</w:t>
        </w:r>
      </w:ins>
      <w:ins w:id="2370" w:author="ilham.nur@office.ui.ac.id [2]" w:date="2023-01-28T21:52:00Z">
        <w:r w:rsidR="009035EE">
          <w:t xml:space="preserve">a </w:t>
        </w:r>
        <w:proofErr w:type="spellStart"/>
        <w:r w:rsidR="009035EE">
          <w:t>setiap</w:t>
        </w:r>
        <w:proofErr w:type="spellEnd"/>
        <w:r w:rsidR="009035EE">
          <w:t xml:space="preserve"> </w:t>
        </w:r>
        <w:proofErr w:type="spellStart"/>
        <w:r w:rsidR="009035EE">
          <w:t>aktor</w:t>
        </w:r>
        <w:proofErr w:type="spellEnd"/>
        <w:r w:rsidR="009035EE">
          <w:t xml:space="preserve"> yang </w:t>
        </w:r>
        <w:proofErr w:type="spellStart"/>
        <w:r w:rsidR="009035EE">
          <w:t>ada</w:t>
        </w:r>
        <w:proofErr w:type="spellEnd"/>
        <w:r w:rsidR="009035EE">
          <w:t xml:space="preserve"> </w:t>
        </w:r>
        <w:proofErr w:type="spellStart"/>
        <w:r w:rsidR="009035EE">
          <w:t>dalam</w:t>
        </w:r>
        <w:proofErr w:type="spellEnd"/>
        <w:r w:rsidR="009035EE">
          <w:t xml:space="preserve"> proses implementasi </w:t>
        </w:r>
        <w:proofErr w:type="spellStart"/>
        <w:r w:rsidR="009035EE">
          <w:t>proyek</w:t>
        </w:r>
        <w:proofErr w:type="spellEnd"/>
        <w:r w:rsidR="009035EE">
          <w:t xml:space="preserve"> </w:t>
        </w:r>
        <w:proofErr w:type="spellStart"/>
        <w:r w:rsidR="009035EE">
          <w:t>dijelaskan</w:t>
        </w:r>
        <w:proofErr w:type="spellEnd"/>
        <w:r w:rsidR="009035EE">
          <w:t xml:space="preserve"> pada</w:t>
        </w:r>
      </w:ins>
      <w:ins w:id="2371" w:author="ilham.nur@office.ui.ac.id [2]" w:date="2023-01-28T22:07:00Z">
        <w:r w:rsidR="007B13F9">
          <w:t xml:space="preserve"> </w:t>
        </w:r>
        <w:r w:rsidR="007B13F9">
          <w:fldChar w:fldCharType="begin"/>
        </w:r>
        <w:r w:rsidR="007B13F9">
          <w:instrText xml:space="preserve"> REF _Ref125836095 \h </w:instrText>
        </w:r>
      </w:ins>
      <w:r w:rsidR="007B13F9">
        <w:fldChar w:fldCharType="separate"/>
      </w:r>
      <w:proofErr w:type="spellStart"/>
      <w:ins w:id="2372" w:author="ilham.nur@office.ui.ac.id" w:date="2023-02-11T10:22:00Z">
        <w:r w:rsidR="00A47A89">
          <w:t>Tabel</w:t>
        </w:r>
        <w:proofErr w:type="spellEnd"/>
        <w:r w:rsidR="00A47A89">
          <w:t xml:space="preserve"> </w:t>
        </w:r>
        <w:r w:rsidR="00A47A89">
          <w:rPr>
            <w:noProof/>
          </w:rPr>
          <w:t>3</w:t>
        </w:r>
        <w:r w:rsidR="00A47A89">
          <w:t>.</w:t>
        </w:r>
        <w:r w:rsidR="00A47A89">
          <w:rPr>
            <w:noProof/>
          </w:rPr>
          <w:t>5</w:t>
        </w:r>
      </w:ins>
      <w:ins w:id="2373" w:author="ilham.nur@office.ui.ac.id [2]" w:date="2023-01-28T22:07:00Z">
        <w:r w:rsidR="007B13F9">
          <w:fldChar w:fldCharType="end"/>
        </w:r>
      </w:ins>
      <w:ins w:id="2374" w:author="ilham.nur@office.ui.ac.id [2]" w:date="2023-01-28T21:52:00Z">
        <w:r w:rsidR="009035EE">
          <w:t>.</w:t>
        </w:r>
      </w:ins>
    </w:p>
    <w:p w14:paraId="70931E0B" w14:textId="0F3A242A" w:rsidR="009035EE" w:rsidRDefault="009035EE" w:rsidP="00F22F5A">
      <w:pPr>
        <w:pStyle w:val="Caption"/>
        <w:rPr>
          <w:ins w:id="2375" w:author="ilham.nur@office.ui.ac.id [2]" w:date="2023-01-28T21:53:00Z"/>
        </w:rPr>
        <w:pPrChange w:id="2376" w:author="ilham.nur@office.ui.ac.id" w:date="2023-02-11T10:46:00Z">
          <w:pPr/>
        </w:pPrChange>
      </w:pPr>
      <w:bookmarkStart w:id="2377" w:name="_Ref125836095"/>
      <w:bookmarkStart w:id="2378" w:name="_Toc127003459"/>
      <w:proofErr w:type="spellStart"/>
      <w:ins w:id="2379" w:author="ilham.nur@office.ui.ac.id [2]" w:date="2023-01-28T21:53:00Z">
        <w:r>
          <w:lastRenderedPageBreak/>
          <w:t>Tabel</w:t>
        </w:r>
        <w:proofErr w:type="spellEnd"/>
        <w:r>
          <w:t xml:space="preserve"> </w:t>
        </w:r>
      </w:ins>
      <w:ins w:id="2380" w:author="ilham.nur@office.ui.ac.id" w:date="2023-02-11T10:46:00Z">
        <w:r w:rsidR="00F22F5A">
          <w:fldChar w:fldCharType="begin"/>
        </w:r>
        <w:r w:rsidR="00F22F5A">
          <w:instrText xml:space="preserve"> STYLEREF 1 \s </w:instrText>
        </w:r>
      </w:ins>
      <w:r w:rsidR="00F22F5A">
        <w:fldChar w:fldCharType="separate"/>
      </w:r>
      <w:r w:rsidR="00F22F5A">
        <w:rPr>
          <w:noProof/>
        </w:rPr>
        <w:t>3</w:t>
      </w:r>
      <w:ins w:id="2381"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2382" w:author="ilham.nur@office.ui.ac.id" w:date="2023-02-11T10:46:00Z">
        <w:r w:rsidR="00F22F5A">
          <w:rPr>
            <w:noProof/>
          </w:rPr>
          <w:t>5</w:t>
        </w:r>
        <w:r w:rsidR="00F22F5A">
          <w:fldChar w:fldCharType="end"/>
        </w:r>
      </w:ins>
      <w:ins w:id="2383" w:author="ilham.nur@office.ui.ac.id [2]" w:date="2023-01-28T21:53:00Z">
        <w:del w:id="2384" w:author="ilham.nur@office.ui.ac.id" w:date="2023-02-02T21:41:00Z">
          <w:r w:rsidDel="003B572F">
            <w:fldChar w:fldCharType="begin"/>
          </w:r>
          <w:r w:rsidDel="003B572F">
            <w:delInstrText xml:space="preserve"> STYLEREF 1 \s </w:delInstrText>
          </w:r>
        </w:del>
      </w:ins>
      <w:del w:id="2385" w:author="ilham.nur@office.ui.ac.id" w:date="2023-02-02T21:41:00Z">
        <w:r w:rsidDel="003B572F">
          <w:fldChar w:fldCharType="separate"/>
        </w:r>
        <w:r w:rsidR="00C64CA0" w:rsidDel="003B572F">
          <w:rPr>
            <w:noProof/>
          </w:rPr>
          <w:delText>3</w:delText>
        </w:r>
      </w:del>
      <w:ins w:id="2386" w:author="ilham.nur@office.ui.ac.id [2]" w:date="2023-01-28T21:53:00Z">
        <w:del w:id="2387" w:author="ilham.nur@office.ui.ac.id" w:date="2023-02-02T21:41:00Z">
          <w:r w:rsidDel="003B572F">
            <w:fldChar w:fldCharType="end"/>
          </w:r>
          <w:r w:rsidDel="003B572F">
            <w:delText>.</w:delText>
          </w:r>
          <w:r w:rsidDel="003B572F">
            <w:fldChar w:fldCharType="begin"/>
          </w:r>
          <w:r w:rsidDel="003B572F">
            <w:delInstrText xml:space="preserve"> SEQ Tabel \* ARABIC \s 1 </w:delInstrText>
          </w:r>
        </w:del>
      </w:ins>
      <w:del w:id="2388" w:author="ilham.nur@office.ui.ac.id" w:date="2023-02-02T21:41:00Z">
        <w:r w:rsidR="00105420">
          <w:fldChar w:fldCharType="separate"/>
        </w:r>
      </w:del>
      <w:ins w:id="2389" w:author="ilham.nur@office.ui.ac.id [2]" w:date="2023-01-28T21:53:00Z">
        <w:del w:id="2390" w:author="ilham.nur@office.ui.ac.id" w:date="2023-02-02T21:41:00Z">
          <w:r w:rsidDel="003B572F">
            <w:fldChar w:fldCharType="end"/>
          </w:r>
        </w:del>
        <w:bookmarkEnd w:id="2377"/>
        <w:r>
          <w:t xml:space="preserve"> </w:t>
        </w:r>
        <w:proofErr w:type="spellStart"/>
        <w:r>
          <w:t>Biaya</w:t>
        </w:r>
        <w:proofErr w:type="spellEnd"/>
        <w:r>
          <w:t xml:space="preserve"> proses </w:t>
        </w:r>
        <w:proofErr w:type="spellStart"/>
        <w:r>
          <w:t>atau</w:t>
        </w:r>
        <w:proofErr w:type="spellEnd"/>
        <w:r>
          <w:t xml:space="preserve"> </w:t>
        </w:r>
        <w:proofErr w:type="spellStart"/>
        <w:r>
          <w:t>mandays</w:t>
        </w:r>
        <w:proofErr w:type="spellEnd"/>
        <w:r>
          <w:t xml:space="preserve"> implementasi </w:t>
        </w:r>
        <w:proofErr w:type="spellStart"/>
        <w:proofErr w:type="gramStart"/>
        <w:r>
          <w:t>proyek</w:t>
        </w:r>
        <w:bookmarkEnd w:id="2378"/>
        <w:proofErr w:type="spellEnd"/>
        <w:proofErr w:type="gramEnd"/>
      </w:ins>
    </w:p>
    <w:tbl>
      <w:tblPr>
        <w:tblStyle w:val="TableGrid"/>
        <w:tblW w:w="0" w:type="auto"/>
        <w:tblInd w:w="720" w:type="dxa"/>
        <w:tblLook w:val="04A0" w:firstRow="1" w:lastRow="0" w:firstColumn="1" w:lastColumn="0" w:noHBand="0" w:noVBand="1"/>
        <w:tblPrChange w:id="2391" w:author="ilham.nur@office.ui.ac.id [2]" w:date="2023-01-28T22:03:00Z">
          <w:tblPr>
            <w:tblStyle w:val="TableGrid"/>
            <w:tblW w:w="0" w:type="auto"/>
            <w:tblInd w:w="720" w:type="dxa"/>
            <w:tblLook w:val="04A0" w:firstRow="1" w:lastRow="0" w:firstColumn="1" w:lastColumn="0" w:noHBand="0" w:noVBand="1"/>
          </w:tblPr>
        </w:tblPrChange>
      </w:tblPr>
      <w:tblGrid>
        <w:gridCol w:w="700"/>
        <w:gridCol w:w="2171"/>
        <w:gridCol w:w="2331"/>
        <w:gridCol w:w="2572"/>
        <w:tblGridChange w:id="2392">
          <w:tblGrid>
            <w:gridCol w:w="700"/>
            <w:gridCol w:w="135"/>
            <w:gridCol w:w="2036"/>
            <w:gridCol w:w="1082"/>
            <w:gridCol w:w="1249"/>
            <w:gridCol w:w="2572"/>
            <w:gridCol w:w="3821"/>
          </w:tblGrid>
        </w:tblGridChange>
      </w:tblGrid>
      <w:tr w:rsidR="000C5ECD" w14:paraId="561F0453" w14:textId="77777777" w:rsidTr="00856199">
        <w:trPr>
          <w:ins w:id="2393" w:author="ilham.nur@office.ui.ac.id [2]" w:date="2023-01-28T21:52:00Z"/>
        </w:trPr>
        <w:tc>
          <w:tcPr>
            <w:tcW w:w="700" w:type="dxa"/>
            <w:shd w:val="clear" w:color="auto" w:fill="D0CECE" w:themeFill="background2" w:themeFillShade="E6"/>
            <w:tcPrChange w:id="2394" w:author="ilham.nur@office.ui.ac.id [2]" w:date="2023-01-28T22:03:00Z">
              <w:tcPr>
                <w:tcW w:w="835" w:type="dxa"/>
                <w:gridSpan w:val="2"/>
              </w:tcPr>
            </w:tcPrChange>
          </w:tcPr>
          <w:p w14:paraId="1AB8D1BE" w14:textId="7BC085EF" w:rsidR="000C5ECD" w:rsidRPr="009035EE" w:rsidRDefault="000C5ECD" w:rsidP="00AE58C4">
            <w:pPr>
              <w:spacing w:line="360" w:lineRule="auto"/>
              <w:rPr>
                <w:ins w:id="2395" w:author="ilham.nur@office.ui.ac.id [2]" w:date="2023-01-28T21:52:00Z"/>
                <w:b/>
                <w:bCs/>
                <w:rPrChange w:id="2396" w:author="ilham.nur@office.ui.ac.id [2]" w:date="2023-01-28T21:52:00Z">
                  <w:rPr>
                    <w:ins w:id="2397" w:author="ilham.nur@office.ui.ac.id [2]" w:date="2023-01-28T21:52:00Z"/>
                  </w:rPr>
                </w:rPrChange>
              </w:rPr>
            </w:pPr>
            <w:ins w:id="2398" w:author="ilham.nur@office.ui.ac.id [2]" w:date="2023-01-28T21:52:00Z">
              <w:r w:rsidRPr="009035EE">
                <w:rPr>
                  <w:b/>
                  <w:bCs/>
                  <w:rPrChange w:id="2399" w:author="ilham.nur@office.ui.ac.id [2]" w:date="2023-01-28T21:52:00Z">
                    <w:rPr/>
                  </w:rPrChange>
                </w:rPr>
                <w:t>No</w:t>
              </w:r>
            </w:ins>
          </w:p>
        </w:tc>
        <w:tc>
          <w:tcPr>
            <w:tcW w:w="2171" w:type="dxa"/>
            <w:shd w:val="clear" w:color="auto" w:fill="D0CECE" w:themeFill="background2" w:themeFillShade="E6"/>
            <w:tcPrChange w:id="2400" w:author="ilham.nur@office.ui.ac.id [2]" w:date="2023-01-28T22:03:00Z">
              <w:tcPr>
                <w:tcW w:w="3118" w:type="dxa"/>
                <w:gridSpan w:val="2"/>
              </w:tcPr>
            </w:tcPrChange>
          </w:tcPr>
          <w:p w14:paraId="3F533393" w14:textId="6C5DD11A" w:rsidR="000C5ECD" w:rsidRPr="009035EE" w:rsidRDefault="000C5ECD" w:rsidP="00AE58C4">
            <w:pPr>
              <w:spacing w:line="360" w:lineRule="auto"/>
              <w:rPr>
                <w:ins w:id="2401" w:author="ilham.nur@office.ui.ac.id [2]" w:date="2023-01-28T21:52:00Z"/>
                <w:b/>
                <w:bCs/>
                <w:rPrChange w:id="2402" w:author="ilham.nur@office.ui.ac.id [2]" w:date="2023-01-28T21:52:00Z">
                  <w:rPr>
                    <w:ins w:id="2403" w:author="ilham.nur@office.ui.ac.id [2]" w:date="2023-01-28T21:52:00Z"/>
                  </w:rPr>
                </w:rPrChange>
              </w:rPr>
            </w:pPr>
            <w:proofErr w:type="spellStart"/>
            <w:ins w:id="2404" w:author="ilham.nur@office.ui.ac.id [2]" w:date="2023-01-28T21:52:00Z">
              <w:r w:rsidRPr="009035EE">
                <w:rPr>
                  <w:b/>
                  <w:bCs/>
                  <w:rPrChange w:id="2405" w:author="ilham.nur@office.ui.ac.id [2]" w:date="2023-01-28T21:52:00Z">
                    <w:rPr/>
                  </w:rPrChange>
                </w:rPr>
                <w:t>Aktor</w:t>
              </w:r>
              <w:proofErr w:type="spellEnd"/>
            </w:ins>
          </w:p>
        </w:tc>
        <w:tc>
          <w:tcPr>
            <w:tcW w:w="2331" w:type="dxa"/>
            <w:shd w:val="clear" w:color="auto" w:fill="D0CECE" w:themeFill="background2" w:themeFillShade="E6"/>
            <w:tcPrChange w:id="2406" w:author="ilham.nur@office.ui.ac.id [2]" w:date="2023-01-28T22:03:00Z">
              <w:tcPr>
                <w:tcW w:w="3821" w:type="dxa"/>
                <w:gridSpan w:val="2"/>
              </w:tcPr>
            </w:tcPrChange>
          </w:tcPr>
          <w:p w14:paraId="71E901BE" w14:textId="48B3461E" w:rsidR="000C5ECD" w:rsidRPr="000C5ECD" w:rsidRDefault="000C5ECD" w:rsidP="00AE58C4">
            <w:pPr>
              <w:spacing w:line="360" w:lineRule="auto"/>
              <w:rPr>
                <w:ins w:id="2407" w:author="ilham.nur@office.ui.ac.id [2]" w:date="2023-01-28T21:55:00Z"/>
                <w:b/>
                <w:bCs/>
              </w:rPr>
            </w:pPr>
            <w:ins w:id="2408" w:author="ilham.nur@office.ui.ac.id [2]" w:date="2023-01-28T21:55:00Z">
              <w:r>
                <w:rPr>
                  <w:b/>
                  <w:bCs/>
                </w:rPr>
                <w:t>Level</w:t>
              </w:r>
            </w:ins>
          </w:p>
        </w:tc>
        <w:tc>
          <w:tcPr>
            <w:tcW w:w="2572" w:type="dxa"/>
            <w:shd w:val="clear" w:color="auto" w:fill="D0CECE" w:themeFill="background2" w:themeFillShade="E6"/>
            <w:tcPrChange w:id="2409" w:author="ilham.nur@office.ui.ac.id [2]" w:date="2023-01-28T22:03:00Z">
              <w:tcPr>
                <w:tcW w:w="3821" w:type="dxa"/>
              </w:tcPr>
            </w:tcPrChange>
          </w:tcPr>
          <w:p w14:paraId="75EE682A" w14:textId="51317882" w:rsidR="000C5ECD" w:rsidRPr="009035EE" w:rsidRDefault="000C5ECD" w:rsidP="00AE58C4">
            <w:pPr>
              <w:spacing w:line="360" w:lineRule="auto"/>
              <w:rPr>
                <w:ins w:id="2410" w:author="ilham.nur@office.ui.ac.id [2]" w:date="2023-01-28T21:52:00Z"/>
                <w:b/>
                <w:bCs/>
                <w:rPrChange w:id="2411" w:author="ilham.nur@office.ui.ac.id [2]" w:date="2023-01-28T21:52:00Z">
                  <w:rPr>
                    <w:ins w:id="2412" w:author="ilham.nur@office.ui.ac.id [2]" w:date="2023-01-28T21:52:00Z"/>
                  </w:rPr>
                </w:rPrChange>
              </w:rPr>
            </w:pPr>
            <w:proofErr w:type="spellStart"/>
            <w:ins w:id="2413" w:author="ilham.nur@office.ui.ac.id [2]" w:date="2023-01-28T21:52:00Z">
              <w:r w:rsidRPr="009035EE">
                <w:rPr>
                  <w:b/>
                  <w:bCs/>
                  <w:rPrChange w:id="2414" w:author="ilham.nur@office.ui.ac.id [2]" w:date="2023-01-28T21:52:00Z">
                    <w:rPr/>
                  </w:rPrChange>
                </w:rPr>
                <w:t>Biaya</w:t>
              </w:r>
              <w:proofErr w:type="spellEnd"/>
              <w:r w:rsidRPr="009035EE">
                <w:rPr>
                  <w:b/>
                  <w:bCs/>
                  <w:rPrChange w:id="2415" w:author="ilham.nur@office.ui.ac.id [2]" w:date="2023-01-28T21:52:00Z">
                    <w:rPr/>
                  </w:rPrChange>
                </w:rPr>
                <w:t xml:space="preserve"> Per Jam (Rp)</w:t>
              </w:r>
            </w:ins>
          </w:p>
        </w:tc>
      </w:tr>
      <w:tr w:rsidR="000C5ECD" w14:paraId="72AA0BB2" w14:textId="77777777" w:rsidTr="000C5ECD">
        <w:trPr>
          <w:ins w:id="2416" w:author="ilham.nur@office.ui.ac.id [2]" w:date="2023-01-28T21:52:00Z"/>
        </w:trPr>
        <w:tc>
          <w:tcPr>
            <w:tcW w:w="700" w:type="dxa"/>
            <w:tcPrChange w:id="2417" w:author="ilham.nur@office.ui.ac.id [2]" w:date="2023-01-28T21:55:00Z">
              <w:tcPr>
                <w:tcW w:w="835" w:type="dxa"/>
                <w:gridSpan w:val="2"/>
              </w:tcPr>
            </w:tcPrChange>
          </w:tcPr>
          <w:p w14:paraId="7EF5C1BC" w14:textId="6B796704" w:rsidR="000C5ECD" w:rsidRDefault="000C5ECD" w:rsidP="00AE58C4">
            <w:pPr>
              <w:spacing w:line="360" w:lineRule="auto"/>
              <w:rPr>
                <w:ins w:id="2418" w:author="ilham.nur@office.ui.ac.id [2]" w:date="2023-01-28T21:52:00Z"/>
              </w:rPr>
            </w:pPr>
            <w:ins w:id="2419" w:author="ilham.nur@office.ui.ac.id [2]" w:date="2023-01-28T21:53:00Z">
              <w:r>
                <w:t>1</w:t>
              </w:r>
            </w:ins>
          </w:p>
        </w:tc>
        <w:tc>
          <w:tcPr>
            <w:tcW w:w="2171" w:type="dxa"/>
            <w:tcPrChange w:id="2420" w:author="ilham.nur@office.ui.ac.id [2]" w:date="2023-01-28T21:55:00Z">
              <w:tcPr>
                <w:tcW w:w="3118" w:type="dxa"/>
                <w:gridSpan w:val="2"/>
              </w:tcPr>
            </w:tcPrChange>
          </w:tcPr>
          <w:p w14:paraId="3516447B" w14:textId="22A638EF" w:rsidR="000C5ECD" w:rsidRPr="000C5ECD" w:rsidRDefault="000C5ECD" w:rsidP="00AE58C4">
            <w:pPr>
              <w:spacing w:line="360" w:lineRule="auto"/>
              <w:rPr>
                <w:ins w:id="2421" w:author="ilham.nur@office.ui.ac.id [2]" w:date="2023-01-28T21:52:00Z"/>
                <w:i/>
                <w:iCs/>
                <w:rPrChange w:id="2422" w:author="ilham.nur@office.ui.ac.id [2]" w:date="2023-01-28T21:55:00Z">
                  <w:rPr>
                    <w:ins w:id="2423" w:author="ilham.nur@office.ui.ac.id [2]" w:date="2023-01-28T21:52:00Z"/>
                  </w:rPr>
                </w:rPrChange>
              </w:rPr>
            </w:pPr>
            <w:ins w:id="2424" w:author="ilham.nur@office.ui.ac.id [2]" w:date="2023-01-28T21:55:00Z">
              <w:r>
                <w:rPr>
                  <w:i/>
                  <w:iCs/>
                </w:rPr>
                <w:t>Project Manager</w:t>
              </w:r>
            </w:ins>
          </w:p>
        </w:tc>
        <w:tc>
          <w:tcPr>
            <w:tcW w:w="2331" w:type="dxa"/>
            <w:tcPrChange w:id="2425" w:author="ilham.nur@office.ui.ac.id [2]" w:date="2023-01-28T21:55:00Z">
              <w:tcPr>
                <w:tcW w:w="3821" w:type="dxa"/>
                <w:gridSpan w:val="2"/>
              </w:tcPr>
            </w:tcPrChange>
          </w:tcPr>
          <w:p w14:paraId="1B74B634" w14:textId="732BB348" w:rsidR="000C5ECD" w:rsidRDefault="007C799E" w:rsidP="00AE58C4">
            <w:pPr>
              <w:spacing w:line="360" w:lineRule="auto"/>
              <w:rPr>
                <w:ins w:id="2426" w:author="ilham.nur@office.ui.ac.id [2]" w:date="2023-01-28T21:55:00Z"/>
              </w:rPr>
            </w:pPr>
            <w:ins w:id="2427" w:author="ilham.nur@office.ui.ac.id [2]" w:date="2023-01-28T21:55:00Z">
              <w:r>
                <w:t>4</w:t>
              </w:r>
            </w:ins>
          </w:p>
        </w:tc>
        <w:tc>
          <w:tcPr>
            <w:tcW w:w="2572" w:type="dxa"/>
            <w:tcPrChange w:id="2428" w:author="ilham.nur@office.ui.ac.id [2]" w:date="2023-01-28T21:55:00Z">
              <w:tcPr>
                <w:tcW w:w="3821" w:type="dxa"/>
              </w:tcPr>
            </w:tcPrChange>
          </w:tcPr>
          <w:p w14:paraId="324DEDD6" w14:textId="28584C4A" w:rsidR="000C5ECD" w:rsidRDefault="00082271" w:rsidP="00AE58C4">
            <w:pPr>
              <w:spacing w:line="360" w:lineRule="auto"/>
              <w:rPr>
                <w:ins w:id="2429" w:author="ilham.nur@office.ui.ac.id [2]" w:date="2023-01-28T21:52:00Z"/>
              </w:rPr>
            </w:pPr>
            <w:ins w:id="2430" w:author="ilham.nur@office.ui.ac.id [2]" w:date="2023-01-28T21:57:00Z">
              <w:r>
                <w:t>Rp.31.250</w:t>
              </w:r>
            </w:ins>
          </w:p>
        </w:tc>
      </w:tr>
      <w:tr w:rsidR="002076EA" w14:paraId="53E20660" w14:textId="77777777" w:rsidTr="000C5ECD">
        <w:trPr>
          <w:ins w:id="2431" w:author="ilham.nur@office.ui.ac.id [2]" w:date="2023-01-28T21:57:00Z"/>
        </w:trPr>
        <w:tc>
          <w:tcPr>
            <w:tcW w:w="700" w:type="dxa"/>
          </w:tcPr>
          <w:p w14:paraId="449740BD" w14:textId="6C2561BB" w:rsidR="002076EA" w:rsidRDefault="002076EA" w:rsidP="00AE58C4">
            <w:pPr>
              <w:spacing w:line="360" w:lineRule="auto"/>
              <w:rPr>
                <w:ins w:id="2432" w:author="ilham.nur@office.ui.ac.id [2]" w:date="2023-01-28T21:57:00Z"/>
              </w:rPr>
            </w:pPr>
            <w:ins w:id="2433" w:author="ilham.nur@office.ui.ac.id [2]" w:date="2023-01-28T21:57:00Z">
              <w:r>
                <w:t>2</w:t>
              </w:r>
            </w:ins>
          </w:p>
        </w:tc>
        <w:tc>
          <w:tcPr>
            <w:tcW w:w="2171" w:type="dxa"/>
          </w:tcPr>
          <w:p w14:paraId="799B654E" w14:textId="3C8C9F15" w:rsidR="002076EA" w:rsidRDefault="00652C14" w:rsidP="00AE58C4">
            <w:pPr>
              <w:spacing w:line="360" w:lineRule="auto"/>
              <w:rPr>
                <w:ins w:id="2434" w:author="ilham.nur@office.ui.ac.id [2]" w:date="2023-01-28T21:57:00Z"/>
                <w:i/>
                <w:iCs/>
              </w:rPr>
            </w:pPr>
            <w:ins w:id="2435" w:author="ilham.nur@office.ui.ac.id [2]" w:date="2023-01-28T22:06:00Z">
              <w:r w:rsidRPr="00652C14">
                <w:rPr>
                  <w:i/>
                  <w:iCs/>
                  <w:rPrChange w:id="2436" w:author="ilham.nur@office.ui.ac.id [2]" w:date="2023-01-28T22:06:00Z">
                    <w:rPr/>
                  </w:rPrChange>
                </w:rPr>
                <w:t>Senior</w:t>
              </w:r>
              <w:r>
                <w:t xml:space="preserve"> </w:t>
              </w:r>
            </w:ins>
            <w:ins w:id="2437" w:author="ilham.nur@office.ui.ac.id [2]" w:date="2023-01-28T21:57:00Z">
              <w:r w:rsidR="002076EA">
                <w:rPr>
                  <w:i/>
                  <w:iCs/>
                </w:rPr>
                <w:t>Project Man</w:t>
              </w:r>
            </w:ins>
            <w:ins w:id="2438" w:author="ilham.nur@office.ui.ac.id [2]" w:date="2023-01-28T21:58:00Z">
              <w:r w:rsidR="002076EA">
                <w:rPr>
                  <w:i/>
                  <w:iCs/>
                </w:rPr>
                <w:t>ager</w:t>
              </w:r>
            </w:ins>
          </w:p>
        </w:tc>
        <w:tc>
          <w:tcPr>
            <w:tcW w:w="2331" w:type="dxa"/>
          </w:tcPr>
          <w:p w14:paraId="598A4896" w14:textId="5E116181" w:rsidR="002076EA" w:rsidRDefault="002076EA" w:rsidP="00AE58C4">
            <w:pPr>
              <w:spacing w:line="360" w:lineRule="auto"/>
              <w:rPr>
                <w:ins w:id="2439" w:author="ilham.nur@office.ui.ac.id [2]" w:date="2023-01-28T21:57:00Z"/>
              </w:rPr>
            </w:pPr>
            <w:ins w:id="2440" w:author="ilham.nur@office.ui.ac.id [2]" w:date="2023-01-28T21:58:00Z">
              <w:r>
                <w:t>3</w:t>
              </w:r>
            </w:ins>
          </w:p>
        </w:tc>
        <w:tc>
          <w:tcPr>
            <w:tcW w:w="2572" w:type="dxa"/>
          </w:tcPr>
          <w:p w14:paraId="290F8806" w14:textId="51D8232E" w:rsidR="002076EA" w:rsidRDefault="00F23EAC" w:rsidP="00AE58C4">
            <w:pPr>
              <w:spacing w:line="360" w:lineRule="auto"/>
              <w:rPr>
                <w:ins w:id="2441" w:author="ilham.nur@office.ui.ac.id [2]" w:date="2023-01-28T21:57:00Z"/>
              </w:rPr>
            </w:pPr>
            <w:ins w:id="2442" w:author="ilham.nur@office.ui.ac.id [2]" w:date="2023-01-28T21:59:00Z">
              <w:r>
                <w:t>Rp.41.666</w:t>
              </w:r>
            </w:ins>
          </w:p>
        </w:tc>
      </w:tr>
      <w:tr w:rsidR="005C0203" w14:paraId="22922A42" w14:textId="77777777" w:rsidTr="000C5ECD">
        <w:trPr>
          <w:ins w:id="2443" w:author="ilham.nur@office.ui.ac.id [2]" w:date="2023-01-28T22:01:00Z"/>
        </w:trPr>
        <w:tc>
          <w:tcPr>
            <w:tcW w:w="700" w:type="dxa"/>
          </w:tcPr>
          <w:p w14:paraId="51DEC18D" w14:textId="2FB2FB91" w:rsidR="005C0203" w:rsidRDefault="005C0203" w:rsidP="00AE58C4">
            <w:pPr>
              <w:spacing w:line="360" w:lineRule="auto"/>
              <w:rPr>
                <w:ins w:id="2444" w:author="ilham.nur@office.ui.ac.id [2]" w:date="2023-01-28T22:01:00Z"/>
              </w:rPr>
            </w:pPr>
            <w:ins w:id="2445" w:author="ilham.nur@office.ui.ac.id [2]" w:date="2023-01-28T22:01:00Z">
              <w:r>
                <w:t>3</w:t>
              </w:r>
            </w:ins>
          </w:p>
        </w:tc>
        <w:tc>
          <w:tcPr>
            <w:tcW w:w="2171" w:type="dxa"/>
          </w:tcPr>
          <w:p w14:paraId="69B42C24" w14:textId="277B0A9E" w:rsidR="005C0203" w:rsidRPr="00AB6D05" w:rsidRDefault="00AB6D05" w:rsidP="00AE58C4">
            <w:pPr>
              <w:spacing w:line="360" w:lineRule="auto"/>
              <w:rPr>
                <w:ins w:id="2446" w:author="ilham.nur@office.ui.ac.id [2]" w:date="2023-01-28T22:01:00Z"/>
                <w:i/>
                <w:iCs/>
                <w:rPrChange w:id="2447" w:author="ilham.nur@office.ui.ac.id [2]" w:date="2023-01-28T22:01:00Z">
                  <w:rPr>
                    <w:ins w:id="2448" w:author="ilham.nur@office.ui.ac.id [2]" w:date="2023-01-28T22:01:00Z"/>
                  </w:rPr>
                </w:rPrChange>
              </w:rPr>
            </w:pPr>
            <w:ins w:id="2449" w:author="ilham.nur@office.ui.ac.id [2]" w:date="2023-01-28T22:01:00Z">
              <w:r>
                <w:rPr>
                  <w:i/>
                  <w:iCs/>
                </w:rPr>
                <w:t>Developer</w:t>
              </w:r>
            </w:ins>
          </w:p>
        </w:tc>
        <w:tc>
          <w:tcPr>
            <w:tcW w:w="2331" w:type="dxa"/>
          </w:tcPr>
          <w:p w14:paraId="400E4CD3" w14:textId="22E3F7D6" w:rsidR="005C0203" w:rsidRDefault="00AB6D05" w:rsidP="00AE58C4">
            <w:pPr>
              <w:spacing w:line="360" w:lineRule="auto"/>
              <w:rPr>
                <w:ins w:id="2450" w:author="ilham.nur@office.ui.ac.id [2]" w:date="2023-01-28T22:01:00Z"/>
              </w:rPr>
            </w:pPr>
            <w:ins w:id="2451" w:author="ilham.nur@office.ui.ac.id [2]" w:date="2023-01-28T22:01:00Z">
              <w:r>
                <w:t>5</w:t>
              </w:r>
            </w:ins>
          </w:p>
        </w:tc>
        <w:tc>
          <w:tcPr>
            <w:tcW w:w="2572" w:type="dxa"/>
          </w:tcPr>
          <w:p w14:paraId="7FA61C21" w14:textId="45EA0664" w:rsidR="005C0203" w:rsidRDefault="00AB6D05" w:rsidP="00AE58C4">
            <w:pPr>
              <w:spacing w:line="360" w:lineRule="auto"/>
              <w:rPr>
                <w:ins w:id="2452" w:author="ilham.nur@office.ui.ac.id [2]" w:date="2023-01-28T22:01:00Z"/>
              </w:rPr>
            </w:pPr>
            <w:ins w:id="2453" w:author="ilham.nur@office.ui.ac.id [2]" w:date="2023-01-28T22:01:00Z">
              <w:r>
                <w:t>Rp.</w:t>
              </w:r>
            </w:ins>
            <w:ins w:id="2454" w:author="ilham.nur@office.ui.ac.id [2]" w:date="2023-01-28T22:03:00Z">
              <w:r w:rsidR="00FD23CD">
                <w:t>20.833</w:t>
              </w:r>
            </w:ins>
          </w:p>
        </w:tc>
      </w:tr>
      <w:tr w:rsidR="00AB6D05" w14:paraId="02599988" w14:textId="77777777" w:rsidTr="000C5ECD">
        <w:trPr>
          <w:ins w:id="2455" w:author="ilham.nur@office.ui.ac.id [2]" w:date="2023-01-28T22:01:00Z"/>
        </w:trPr>
        <w:tc>
          <w:tcPr>
            <w:tcW w:w="700" w:type="dxa"/>
          </w:tcPr>
          <w:p w14:paraId="7B8E3F68" w14:textId="64BD96AC" w:rsidR="00AB6D05" w:rsidRDefault="00981AEF" w:rsidP="00AE58C4">
            <w:pPr>
              <w:spacing w:line="360" w:lineRule="auto"/>
              <w:rPr>
                <w:ins w:id="2456" w:author="ilham.nur@office.ui.ac.id [2]" w:date="2023-01-28T22:01:00Z"/>
              </w:rPr>
            </w:pPr>
            <w:ins w:id="2457" w:author="ilham.nur@office.ui.ac.id [2]" w:date="2023-01-28T22:02:00Z">
              <w:r>
                <w:t>4</w:t>
              </w:r>
            </w:ins>
          </w:p>
        </w:tc>
        <w:tc>
          <w:tcPr>
            <w:tcW w:w="2171" w:type="dxa"/>
          </w:tcPr>
          <w:p w14:paraId="1B238187" w14:textId="57C191B3" w:rsidR="00AB6D05" w:rsidRDefault="00981AEF" w:rsidP="00AE58C4">
            <w:pPr>
              <w:spacing w:line="360" w:lineRule="auto"/>
              <w:rPr>
                <w:ins w:id="2458" w:author="ilham.nur@office.ui.ac.id [2]" w:date="2023-01-28T22:01:00Z"/>
                <w:i/>
                <w:iCs/>
              </w:rPr>
            </w:pPr>
            <w:ins w:id="2459" w:author="ilham.nur@office.ui.ac.id [2]" w:date="2023-01-28T22:02:00Z">
              <w:r>
                <w:rPr>
                  <w:i/>
                  <w:iCs/>
                </w:rPr>
                <w:t xml:space="preserve">Senior </w:t>
              </w:r>
              <w:r w:rsidR="00AB6D05">
                <w:rPr>
                  <w:i/>
                  <w:iCs/>
                </w:rPr>
                <w:t>Developer</w:t>
              </w:r>
            </w:ins>
          </w:p>
        </w:tc>
        <w:tc>
          <w:tcPr>
            <w:tcW w:w="2331" w:type="dxa"/>
          </w:tcPr>
          <w:p w14:paraId="3C2CDE8D" w14:textId="4E2EDD77" w:rsidR="00AB6D05" w:rsidRDefault="00AB6D05" w:rsidP="00AE58C4">
            <w:pPr>
              <w:spacing w:line="360" w:lineRule="auto"/>
              <w:rPr>
                <w:ins w:id="2460" w:author="ilham.nur@office.ui.ac.id [2]" w:date="2023-01-28T22:01:00Z"/>
              </w:rPr>
            </w:pPr>
            <w:ins w:id="2461" w:author="ilham.nur@office.ui.ac.id [2]" w:date="2023-01-28T22:02:00Z">
              <w:r>
                <w:t>4</w:t>
              </w:r>
            </w:ins>
          </w:p>
        </w:tc>
        <w:tc>
          <w:tcPr>
            <w:tcW w:w="2572" w:type="dxa"/>
          </w:tcPr>
          <w:p w14:paraId="20629E24" w14:textId="53A794FE" w:rsidR="00AB6D05" w:rsidRDefault="00981AEF" w:rsidP="00AE58C4">
            <w:pPr>
              <w:spacing w:line="360" w:lineRule="auto"/>
              <w:rPr>
                <w:ins w:id="2462" w:author="ilham.nur@office.ui.ac.id [2]" w:date="2023-01-28T22:01:00Z"/>
              </w:rPr>
            </w:pPr>
            <w:ins w:id="2463" w:author="ilham.nur@office.ui.ac.id [2]" w:date="2023-01-28T22:02:00Z">
              <w:r>
                <w:t>Rp.31.250</w:t>
              </w:r>
            </w:ins>
          </w:p>
        </w:tc>
      </w:tr>
      <w:tr w:rsidR="00AB6D05" w14:paraId="7E2D4C5A" w14:textId="77777777" w:rsidTr="000C5ECD">
        <w:trPr>
          <w:ins w:id="2464" w:author="ilham.nur@office.ui.ac.id [2]" w:date="2023-01-28T22:01:00Z"/>
        </w:trPr>
        <w:tc>
          <w:tcPr>
            <w:tcW w:w="700" w:type="dxa"/>
          </w:tcPr>
          <w:p w14:paraId="25E64CE1" w14:textId="6F5C933B" w:rsidR="00AB6D05" w:rsidRDefault="00981AEF" w:rsidP="00AE58C4">
            <w:pPr>
              <w:spacing w:line="360" w:lineRule="auto"/>
              <w:rPr>
                <w:ins w:id="2465" w:author="ilham.nur@office.ui.ac.id [2]" w:date="2023-01-28T22:01:00Z"/>
              </w:rPr>
            </w:pPr>
            <w:ins w:id="2466" w:author="ilham.nur@office.ui.ac.id [2]" w:date="2023-01-28T22:02:00Z">
              <w:r>
                <w:t>5</w:t>
              </w:r>
            </w:ins>
          </w:p>
        </w:tc>
        <w:tc>
          <w:tcPr>
            <w:tcW w:w="2171" w:type="dxa"/>
          </w:tcPr>
          <w:p w14:paraId="0F200EDC" w14:textId="44F0A459" w:rsidR="00AB6D05" w:rsidRPr="00981AEF" w:rsidRDefault="00981AEF" w:rsidP="00AE58C4">
            <w:pPr>
              <w:spacing w:line="360" w:lineRule="auto"/>
              <w:rPr>
                <w:ins w:id="2467" w:author="ilham.nur@office.ui.ac.id [2]" w:date="2023-01-28T22:01:00Z"/>
                <w:i/>
                <w:iCs/>
              </w:rPr>
            </w:pPr>
            <w:ins w:id="2468" w:author="ilham.nur@office.ui.ac.id [2]" w:date="2023-01-28T22:02:00Z">
              <w:r>
                <w:t>FM-</w:t>
              </w:r>
              <w:r>
                <w:rPr>
                  <w:i/>
                  <w:iCs/>
                </w:rPr>
                <w:t>Developer</w:t>
              </w:r>
            </w:ins>
          </w:p>
        </w:tc>
        <w:tc>
          <w:tcPr>
            <w:tcW w:w="2331" w:type="dxa"/>
          </w:tcPr>
          <w:p w14:paraId="5BE6CD76" w14:textId="7630CBF6" w:rsidR="00AB6D05" w:rsidRDefault="00AB6D05" w:rsidP="00AE58C4">
            <w:pPr>
              <w:spacing w:line="360" w:lineRule="auto"/>
              <w:rPr>
                <w:ins w:id="2469" w:author="ilham.nur@office.ui.ac.id [2]" w:date="2023-01-28T22:01:00Z"/>
              </w:rPr>
            </w:pPr>
            <w:ins w:id="2470" w:author="ilham.nur@office.ui.ac.id [2]" w:date="2023-01-28T22:02:00Z">
              <w:r>
                <w:t>3</w:t>
              </w:r>
            </w:ins>
          </w:p>
        </w:tc>
        <w:tc>
          <w:tcPr>
            <w:tcW w:w="2572" w:type="dxa"/>
          </w:tcPr>
          <w:p w14:paraId="406502E8" w14:textId="25DFD61E" w:rsidR="00AB6D05" w:rsidRDefault="00981AEF" w:rsidP="00AE58C4">
            <w:pPr>
              <w:spacing w:line="360" w:lineRule="auto"/>
              <w:rPr>
                <w:ins w:id="2471" w:author="ilham.nur@office.ui.ac.id [2]" w:date="2023-01-28T22:01:00Z"/>
              </w:rPr>
            </w:pPr>
            <w:ins w:id="2472" w:author="ilham.nur@office.ui.ac.id [2]" w:date="2023-01-28T22:02:00Z">
              <w:r>
                <w:t>Rp.41.666</w:t>
              </w:r>
            </w:ins>
          </w:p>
        </w:tc>
      </w:tr>
      <w:tr w:rsidR="00B32852" w14:paraId="7AA162ED" w14:textId="77777777" w:rsidTr="000C5ECD">
        <w:trPr>
          <w:ins w:id="2473" w:author="ilham.nur@office.ui.ac.id [2]" w:date="2023-01-28T22:03:00Z"/>
        </w:trPr>
        <w:tc>
          <w:tcPr>
            <w:tcW w:w="700" w:type="dxa"/>
          </w:tcPr>
          <w:p w14:paraId="50114927" w14:textId="051A1056" w:rsidR="00B32852" w:rsidRDefault="00B32852" w:rsidP="00B32852">
            <w:pPr>
              <w:spacing w:line="360" w:lineRule="auto"/>
              <w:rPr>
                <w:ins w:id="2474" w:author="ilham.nur@office.ui.ac.id [2]" w:date="2023-01-28T22:03:00Z"/>
              </w:rPr>
            </w:pPr>
            <w:ins w:id="2475" w:author="ilham.nur@office.ui.ac.id [2]" w:date="2023-01-28T22:04:00Z">
              <w:r>
                <w:t>6</w:t>
              </w:r>
            </w:ins>
          </w:p>
        </w:tc>
        <w:tc>
          <w:tcPr>
            <w:tcW w:w="2171" w:type="dxa"/>
          </w:tcPr>
          <w:p w14:paraId="4230364C" w14:textId="1F2424EE" w:rsidR="00B32852" w:rsidRPr="005309E8" w:rsidRDefault="00B32852" w:rsidP="00B32852">
            <w:pPr>
              <w:spacing w:line="360" w:lineRule="auto"/>
              <w:rPr>
                <w:ins w:id="2476" w:author="ilham.nur@office.ui.ac.id [2]" w:date="2023-01-28T22:03:00Z"/>
                <w:i/>
                <w:iCs/>
                <w:rPrChange w:id="2477" w:author="ilham.nur@office.ui.ac.id [2]" w:date="2023-01-28T22:03:00Z">
                  <w:rPr>
                    <w:ins w:id="2478" w:author="ilham.nur@office.ui.ac.id [2]" w:date="2023-01-28T22:03:00Z"/>
                  </w:rPr>
                </w:rPrChange>
              </w:rPr>
            </w:pPr>
            <w:ins w:id="2479" w:author="ilham.nur@office.ui.ac.id [2]" w:date="2023-01-28T22:03:00Z">
              <w:r>
                <w:rPr>
                  <w:i/>
                  <w:iCs/>
                </w:rPr>
                <w:t>Provisioning Engineer</w:t>
              </w:r>
            </w:ins>
          </w:p>
        </w:tc>
        <w:tc>
          <w:tcPr>
            <w:tcW w:w="2331" w:type="dxa"/>
          </w:tcPr>
          <w:p w14:paraId="4E9FD621" w14:textId="1480842C" w:rsidR="00B32852" w:rsidRDefault="00B32852" w:rsidP="00B32852">
            <w:pPr>
              <w:spacing w:line="360" w:lineRule="auto"/>
              <w:rPr>
                <w:ins w:id="2480" w:author="ilham.nur@office.ui.ac.id [2]" w:date="2023-01-28T22:03:00Z"/>
              </w:rPr>
            </w:pPr>
            <w:ins w:id="2481" w:author="ilham.nur@office.ui.ac.id [2]" w:date="2023-01-28T22:04:00Z">
              <w:r>
                <w:t>5</w:t>
              </w:r>
            </w:ins>
          </w:p>
        </w:tc>
        <w:tc>
          <w:tcPr>
            <w:tcW w:w="2572" w:type="dxa"/>
          </w:tcPr>
          <w:p w14:paraId="64E685A1" w14:textId="54BA1FC4" w:rsidR="00B32852" w:rsidRDefault="00B32852" w:rsidP="00B32852">
            <w:pPr>
              <w:spacing w:line="360" w:lineRule="auto"/>
              <w:rPr>
                <w:ins w:id="2482" w:author="ilham.nur@office.ui.ac.id [2]" w:date="2023-01-28T22:03:00Z"/>
              </w:rPr>
            </w:pPr>
            <w:ins w:id="2483" w:author="Ilham Pratama" w:date="2023-01-28T22:05:00Z">
              <w:r>
                <w:t>Rp.20.833</w:t>
              </w:r>
            </w:ins>
          </w:p>
        </w:tc>
      </w:tr>
      <w:tr w:rsidR="00B32852" w14:paraId="1C01A7DE" w14:textId="77777777" w:rsidTr="000C5ECD">
        <w:trPr>
          <w:ins w:id="2484" w:author="ilham.nur@office.ui.ac.id [2]" w:date="2023-01-28T22:03:00Z"/>
        </w:trPr>
        <w:tc>
          <w:tcPr>
            <w:tcW w:w="700" w:type="dxa"/>
          </w:tcPr>
          <w:p w14:paraId="14318166" w14:textId="48038286" w:rsidR="00B32852" w:rsidRDefault="00B32852" w:rsidP="00B32852">
            <w:pPr>
              <w:spacing w:line="360" w:lineRule="auto"/>
              <w:rPr>
                <w:ins w:id="2485" w:author="ilham.nur@office.ui.ac.id [2]" w:date="2023-01-28T22:03:00Z"/>
              </w:rPr>
            </w:pPr>
            <w:ins w:id="2486" w:author="ilham.nur@office.ui.ac.id [2]" w:date="2023-01-28T22:04:00Z">
              <w:r>
                <w:t>7</w:t>
              </w:r>
            </w:ins>
          </w:p>
        </w:tc>
        <w:tc>
          <w:tcPr>
            <w:tcW w:w="2171" w:type="dxa"/>
          </w:tcPr>
          <w:p w14:paraId="4A3DEA04" w14:textId="45BAE574" w:rsidR="00B32852" w:rsidRPr="005309E8" w:rsidRDefault="00B32852" w:rsidP="00B32852">
            <w:pPr>
              <w:spacing w:line="360" w:lineRule="auto"/>
              <w:rPr>
                <w:ins w:id="2487" w:author="ilham.nur@office.ui.ac.id [2]" w:date="2023-01-28T22:03:00Z"/>
                <w:i/>
                <w:iCs/>
                <w:rPrChange w:id="2488" w:author="ilham.nur@office.ui.ac.id [2]" w:date="2023-01-28T22:03:00Z">
                  <w:rPr>
                    <w:ins w:id="2489" w:author="ilham.nur@office.ui.ac.id [2]" w:date="2023-01-28T22:03:00Z"/>
                  </w:rPr>
                </w:rPrChange>
              </w:rPr>
            </w:pPr>
            <w:ins w:id="2490" w:author="ilham.nur@office.ui.ac.id [2]" w:date="2023-01-28T22:03:00Z">
              <w:r>
                <w:rPr>
                  <w:i/>
                  <w:iCs/>
                </w:rPr>
                <w:t>Senior Provisioning Engineer</w:t>
              </w:r>
            </w:ins>
          </w:p>
        </w:tc>
        <w:tc>
          <w:tcPr>
            <w:tcW w:w="2331" w:type="dxa"/>
          </w:tcPr>
          <w:p w14:paraId="44476BA0" w14:textId="1D5EB859" w:rsidR="00B32852" w:rsidRDefault="00B32852" w:rsidP="00B32852">
            <w:pPr>
              <w:spacing w:line="360" w:lineRule="auto"/>
              <w:rPr>
                <w:ins w:id="2491" w:author="ilham.nur@office.ui.ac.id [2]" w:date="2023-01-28T22:03:00Z"/>
              </w:rPr>
            </w:pPr>
            <w:ins w:id="2492" w:author="ilham.nur@office.ui.ac.id [2]" w:date="2023-01-28T22:04:00Z">
              <w:r>
                <w:t>4</w:t>
              </w:r>
            </w:ins>
          </w:p>
        </w:tc>
        <w:tc>
          <w:tcPr>
            <w:tcW w:w="2572" w:type="dxa"/>
          </w:tcPr>
          <w:p w14:paraId="02F8C09B" w14:textId="036197FF" w:rsidR="00B32852" w:rsidRDefault="00B32852" w:rsidP="00B32852">
            <w:pPr>
              <w:spacing w:line="360" w:lineRule="auto"/>
              <w:rPr>
                <w:ins w:id="2493" w:author="ilham.nur@office.ui.ac.id [2]" w:date="2023-01-28T22:03:00Z"/>
              </w:rPr>
            </w:pPr>
            <w:ins w:id="2494" w:author="Ilham Pratama" w:date="2023-01-28T22:05:00Z">
              <w:r>
                <w:t>Rp.31.250</w:t>
              </w:r>
            </w:ins>
          </w:p>
        </w:tc>
      </w:tr>
      <w:tr w:rsidR="00B32852" w14:paraId="051BB8F2" w14:textId="77777777" w:rsidTr="000C5ECD">
        <w:trPr>
          <w:ins w:id="2495" w:author="ilham.nur@office.ui.ac.id [2]" w:date="2023-01-28T22:03:00Z"/>
        </w:trPr>
        <w:tc>
          <w:tcPr>
            <w:tcW w:w="700" w:type="dxa"/>
          </w:tcPr>
          <w:p w14:paraId="5CFC5E4E" w14:textId="1489302B" w:rsidR="00B32852" w:rsidRDefault="00B32852" w:rsidP="00B32852">
            <w:pPr>
              <w:spacing w:line="360" w:lineRule="auto"/>
              <w:rPr>
                <w:ins w:id="2496" w:author="ilham.nur@office.ui.ac.id [2]" w:date="2023-01-28T22:03:00Z"/>
              </w:rPr>
            </w:pPr>
            <w:ins w:id="2497" w:author="ilham.nur@office.ui.ac.id [2]" w:date="2023-01-28T22:04:00Z">
              <w:r>
                <w:t>8</w:t>
              </w:r>
            </w:ins>
          </w:p>
        </w:tc>
        <w:tc>
          <w:tcPr>
            <w:tcW w:w="2171" w:type="dxa"/>
          </w:tcPr>
          <w:p w14:paraId="58BAB1D2" w14:textId="64831F03" w:rsidR="00B32852" w:rsidRPr="003F0145" w:rsidRDefault="00B32852" w:rsidP="00B32852">
            <w:pPr>
              <w:spacing w:line="360" w:lineRule="auto"/>
              <w:rPr>
                <w:ins w:id="2498" w:author="ilham.nur@office.ui.ac.id [2]" w:date="2023-01-28T22:03:00Z"/>
                <w:i/>
                <w:iCs/>
                <w:rPrChange w:id="2499" w:author="ilham.nur@office.ui.ac.id [2]" w:date="2023-01-28T22:04:00Z">
                  <w:rPr>
                    <w:ins w:id="2500" w:author="ilham.nur@office.ui.ac.id [2]" w:date="2023-01-28T22:03:00Z"/>
                  </w:rPr>
                </w:rPrChange>
              </w:rPr>
            </w:pPr>
            <w:ins w:id="2501" w:author="ilham.nur@office.ui.ac.id [2]" w:date="2023-01-28T22:03:00Z">
              <w:r>
                <w:t>FM-</w:t>
              </w:r>
            </w:ins>
            <w:ins w:id="2502" w:author="ilham.nur@office.ui.ac.id [2]" w:date="2023-01-28T22:04:00Z">
              <w:r>
                <w:rPr>
                  <w:i/>
                  <w:iCs/>
                </w:rPr>
                <w:t>Provisioning &amp;Testing</w:t>
              </w:r>
            </w:ins>
          </w:p>
        </w:tc>
        <w:tc>
          <w:tcPr>
            <w:tcW w:w="2331" w:type="dxa"/>
          </w:tcPr>
          <w:p w14:paraId="0D44BD2E" w14:textId="6086D720" w:rsidR="00B32852" w:rsidRDefault="00B32852" w:rsidP="00B32852">
            <w:pPr>
              <w:spacing w:line="360" w:lineRule="auto"/>
              <w:rPr>
                <w:ins w:id="2503" w:author="ilham.nur@office.ui.ac.id [2]" w:date="2023-01-28T22:03:00Z"/>
              </w:rPr>
            </w:pPr>
            <w:ins w:id="2504" w:author="ilham.nur@office.ui.ac.id [2]" w:date="2023-01-28T22:04:00Z">
              <w:r>
                <w:t>3</w:t>
              </w:r>
            </w:ins>
          </w:p>
        </w:tc>
        <w:tc>
          <w:tcPr>
            <w:tcW w:w="2572" w:type="dxa"/>
          </w:tcPr>
          <w:p w14:paraId="211A32CD" w14:textId="5210B36E" w:rsidR="00B32852" w:rsidRDefault="00B32852" w:rsidP="00B32852">
            <w:pPr>
              <w:spacing w:line="360" w:lineRule="auto"/>
              <w:rPr>
                <w:ins w:id="2505" w:author="ilham.nur@office.ui.ac.id [2]" w:date="2023-01-28T22:03:00Z"/>
              </w:rPr>
            </w:pPr>
            <w:ins w:id="2506" w:author="Ilham Pratama" w:date="2023-01-28T22:05:00Z">
              <w:r>
                <w:t>Rp.41.666</w:t>
              </w:r>
            </w:ins>
          </w:p>
        </w:tc>
      </w:tr>
      <w:tr w:rsidR="00B32852" w14:paraId="71411AC7" w14:textId="77777777" w:rsidTr="000C5ECD">
        <w:trPr>
          <w:ins w:id="2507" w:author="ilham.nur@office.ui.ac.id [2]" w:date="2023-01-28T22:03:00Z"/>
        </w:trPr>
        <w:tc>
          <w:tcPr>
            <w:tcW w:w="700" w:type="dxa"/>
          </w:tcPr>
          <w:p w14:paraId="407DB54F" w14:textId="42AF6BDF" w:rsidR="00B32852" w:rsidRDefault="00B32852" w:rsidP="00B32852">
            <w:pPr>
              <w:spacing w:line="360" w:lineRule="auto"/>
              <w:rPr>
                <w:ins w:id="2508" w:author="ilham.nur@office.ui.ac.id [2]" w:date="2023-01-28T22:03:00Z"/>
              </w:rPr>
            </w:pPr>
            <w:ins w:id="2509" w:author="ilham.nur@office.ui.ac.id [2]" w:date="2023-01-28T22:04:00Z">
              <w:r>
                <w:t>9</w:t>
              </w:r>
            </w:ins>
          </w:p>
        </w:tc>
        <w:tc>
          <w:tcPr>
            <w:tcW w:w="2171" w:type="dxa"/>
          </w:tcPr>
          <w:p w14:paraId="31A16E64" w14:textId="28571165" w:rsidR="00B32852" w:rsidRPr="00B32852" w:rsidRDefault="00B32852" w:rsidP="00B32852">
            <w:pPr>
              <w:spacing w:line="360" w:lineRule="auto"/>
              <w:rPr>
                <w:ins w:id="2510" w:author="ilham.nur@office.ui.ac.id [2]" w:date="2023-01-28T22:03:00Z"/>
                <w:i/>
                <w:iCs/>
                <w:rPrChange w:id="2511" w:author="ilham.nur@office.ui.ac.id [2]" w:date="2023-01-28T22:05:00Z">
                  <w:rPr>
                    <w:ins w:id="2512" w:author="ilham.nur@office.ui.ac.id [2]" w:date="2023-01-28T22:03:00Z"/>
                  </w:rPr>
                </w:rPrChange>
              </w:rPr>
            </w:pPr>
            <w:ins w:id="2513" w:author="ilham.nur@office.ui.ac.id [2]" w:date="2023-01-28T22:05:00Z">
              <w:r>
                <w:rPr>
                  <w:i/>
                  <w:iCs/>
                </w:rPr>
                <w:t>Tester</w:t>
              </w:r>
            </w:ins>
          </w:p>
        </w:tc>
        <w:tc>
          <w:tcPr>
            <w:tcW w:w="2331" w:type="dxa"/>
          </w:tcPr>
          <w:p w14:paraId="1914D23D" w14:textId="3D46079B" w:rsidR="00B32852" w:rsidRDefault="00B32852" w:rsidP="00B32852">
            <w:pPr>
              <w:spacing w:line="360" w:lineRule="auto"/>
              <w:rPr>
                <w:ins w:id="2514" w:author="ilham.nur@office.ui.ac.id [2]" w:date="2023-01-28T22:03:00Z"/>
              </w:rPr>
            </w:pPr>
            <w:ins w:id="2515" w:author="ilham.nur@office.ui.ac.id [2]" w:date="2023-01-28T22:05:00Z">
              <w:r>
                <w:t>5</w:t>
              </w:r>
            </w:ins>
          </w:p>
        </w:tc>
        <w:tc>
          <w:tcPr>
            <w:tcW w:w="2572" w:type="dxa"/>
          </w:tcPr>
          <w:p w14:paraId="4ED234D1" w14:textId="2CFC1F15" w:rsidR="00B32852" w:rsidRDefault="00B32852" w:rsidP="00B32852">
            <w:pPr>
              <w:spacing w:line="360" w:lineRule="auto"/>
              <w:rPr>
                <w:ins w:id="2516" w:author="ilham.nur@office.ui.ac.id [2]" w:date="2023-01-28T22:03:00Z"/>
              </w:rPr>
            </w:pPr>
            <w:ins w:id="2517" w:author="ilham.nur@office.ui.ac.id [2]" w:date="2023-01-28T22:05:00Z">
              <w:r>
                <w:t>Rp.20.833</w:t>
              </w:r>
            </w:ins>
          </w:p>
        </w:tc>
      </w:tr>
      <w:tr w:rsidR="00B32852" w14:paraId="3A1FEED0" w14:textId="77777777" w:rsidTr="000C5ECD">
        <w:trPr>
          <w:ins w:id="2518" w:author="ilham.nur@office.ui.ac.id [2]" w:date="2023-01-28T22:03:00Z"/>
        </w:trPr>
        <w:tc>
          <w:tcPr>
            <w:tcW w:w="700" w:type="dxa"/>
          </w:tcPr>
          <w:p w14:paraId="2A622838" w14:textId="0810BF2C" w:rsidR="00B32852" w:rsidRDefault="00B32852" w:rsidP="00B32852">
            <w:pPr>
              <w:spacing w:line="360" w:lineRule="auto"/>
              <w:rPr>
                <w:ins w:id="2519" w:author="ilham.nur@office.ui.ac.id [2]" w:date="2023-01-28T22:03:00Z"/>
              </w:rPr>
            </w:pPr>
            <w:ins w:id="2520" w:author="ilham.nur@office.ui.ac.id [2]" w:date="2023-01-28T22:04:00Z">
              <w:r>
                <w:t>10</w:t>
              </w:r>
            </w:ins>
          </w:p>
        </w:tc>
        <w:tc>
          <w:tcPr>
            <w:tcW w:w="2171" w:type="dxa"/>
          </w:tcPr>
          <w:p w14:paraId="12ADB314" w14:textId="7FE182E0" w:rsidR="00B32852" w:rsidRPr="00B32852" w:rsidRDefault="00B32852" w:rsidP="00B32852">
            <w:pPr>
              <w:spacing w:line="360" w:lineRule="auto"/>
              <w:rPr>
                <w:ins w:id="2521" w:author="ilham.nur@office.ui.ac.id [2]" w:date="2023-01-28T22:03:00Z"/>
                <w:i/>
                <w:iCs/>
                <w:rPrChange w:id="2522" w:author="ilham.nur@office.ui.ac.id [2]" w:date="2023-01-28T22:05:00Z">
                  <w:rPr>
                    <w:ins w:id="2523" w:author="ilham.nur@office.ui.ac.id [2]" w:date="2023-01-28T22:03:00Z"/>
                  </w:rPr>
                </w:rPrChange>
              </w:rPr>
            </w:pPr>
            <w:ins w:id="2524" w:author="ilham.nur@office.ui.ac.id [2]" w:date="2023-01-28T22:05:00Z">
              <w:r>
                <w:rPr>
                  <w:i/>
                  <w:iCs/>
                </w:rPr>
                <w:t>Senior Tester</w:t>
              </w:r>
            </w:ins>
          </w:p>
        </w:tc>
        <w:tc>
          <w:tcPr>
            <w:tcW w:w="2331" w:type="dxa"/>
          </w:tcPr>
          <w:p w14:paraId="2CBBCBBA" w14:textId="102318A7" w:rsidR="00B32852" w:rsidRDefault="00B32852" w:rsidP="00B32852">
            <w:pPr>
              <w:spacing w:line="360" w:lineRule="auto"/>
              <w:rPr>
                <w:ins w:id="2525" w:author="ilham.nur@office.ui.ac.id [2]" w:date="2023-01-28T22:03:00Z"/>
              </w:rPr>
            </w:pPr>
            <w:ins w:id="2526" w:author="ilham.nur@office.ui.ac.id [2]" w:date="2023-01-28T22:05:00Z">
              <w:r>
                <w:t>4</w:t>
              </w:r>
            </w:ins>
          </w:p>
        </w:tc>
        <w:tc>
          <w:tcPr>
            <w:tcW w:w="2572" w:type="dxa"/>
          </w:tcPr>
          <w:p w14:paraId="3B8360A8" w14:textId="3B17E016" w:rsidR="00B32852" w:rsidRDefault="00B32852" w:rsidP="00B32852">
            <w:pPr>
              <w:spacing w:line="360" w:lineRule="auto"/>
              <w:rPr>
                <w:ins w:id="2527" w:author="ilham.nur@office.ui.ac.id [2]" w:date="2023-01-28T22:03:00Z"/>
              </w:rPr>
            </w:pPr>
            <w:ins w:id="2528" w:author="ilham.nur@office.ui.ac.id [2]" w:date="2023-01-28T22:05:00Z">
              <w:r>
                <w:t>Rp.31.250</w:t>
              </w:r>
            </w:ins>
          </w:p>
        </w:tc>
      </w:tr>
      <w:tr w:rsidR="00B32852" w14:paraId="1CB248EC" w14:textId="77777777" w:rsidTr="000C5ECD">
        <w:trPr>
          <w:ins w:id="2529" w:author="ilham.nur@office.ui.ac.id [2]" w:date="2023-01-28T22:03:00Z"/>
        </w:trPr>
        <w:tc>
          <w:tcPr>
            <w:tcW w:w="700" w:type="dxa"/>
          </w:tcPr>
          <w:p w14:paraId="045D69CE" w14:textId="60624F81" w:rsidR="00B32852" w:rsidRDefault="00B32852" w:rsidP="00B32852">
            <w:pPr>
              <w:spacing w:line="360" w:lineRule="auto"/>
              <w:rPr>
                <w:ins w:id="2530" w:author="ilham.nur@office.ui.ac.id [2]" w:date="2023-01-28T22:03:00Z"/>
              </w:rPr>
            </w:pPr>
            <w:ins w:id="2531" w:author="ilham.nur@office.ui.ac.id [2]" w:date="2023-01-28T22:04:00Z">
              <w:r>
                <w:t>11</w:t>
              </w:r>
            </w:ins>
          </w:p>
        </w:tc>
        <w:tc>
          <w:tcPr>
            <w:tcW w:w="2171" w:type="dxa"/>
          </w:tcPr>
          <w:p w14:paraId="0EB0C660" w14:textId="7338615F" w:rsidR="00B32852" w:rsidRPr="00B32852" w:rsidRDefault="00B32852" w:rsidP="00B32852">
            <w:pPr>
              <w:spacing w:line="360" w:lineRule="auto"/>
              <w:rPr>
                <w:ins w:id="2532" w:author="ilham.nur@office.ui.ac.id [2]" w:date="2023-01-28T22:03:00Z"/>
                <w:i/>
                <w:iCs/>
                <w:rPrChange w:id="2533" w:author="ilham.nur@office.ui.ac.id [2]" w:date="2023-01-28T22:05:00Z">
                  <w:rPr>
                    <w:ins w:id="2534" w:author="ilham.nur@office.ui.ac.id [2]" w:date="2023-01-28T22:03:00Z"/>
                  </w:rPr>
                </w:rPrChange>
              </w:rPr>
            </w:pPr>
            <w:ins w:id="2535" w:author="ilham.nur@office.ui.ac.id [2]" w:date="2023-01-28T22:05:00Z">
              <w:r>
                <w:rPr>
                  <w:i/>
                  <w:iCs/>
                </w:rPr>
                <w:t>Outsource Engineer</w:t>
              </w:r>
            </w:ins>
          </w:p>
        </w:tc>
        <w:tc>
          <w:tcPr>
            <w:tcW w:w="2331" w:type="dxa"/>
          </w:tcPr>
          <w:p w14:paraId="2EB70FBE" w14:textId="6D0E4ED3" w:rsidR="00B32852" w:rsidRDefault="00B32852" w:rsidP="00B32852">
            <w:pPr>
              <w:spacing w:line="360" w:lineRule="auto"/>
              <w:rPr>
                <w:ins w:id="2536" w:author="ilham.nur@office.ui.ac.id [2]" w:date="2023-01-28T22:03:00Z"/>
              </w:rPr>
            </w:pPr>
            <w:ins w:id="2537" w:author="ilham.nur@office.ui.ac.id [2]" w:date="2023-01-28T22:05:00Z">
              <w:r>
                <w:t>5</w:t>
              </w:r>
            </w:ins>
          </w:p>
        </w:tc>
        <w:tc>
          <w:tcPr>
            <w:tcW w:w="2572" w:type="dxa"/>
          </w:tcPr>
          <w:p w14:paraId="3FE3AEB6" w14:textId="69745CAD" w:rsidR="00B32852" w:rsidRDefault="0001325E" w:rsidP="00B32852">
            <w:pPr>
              <w:spacing w:line="360" w:lineRule="auto"/>
              <w:rPr>
                <w:ins w:id="2538" w:author="ilham.nur@office.ui.ac.id [2]" w:date="2023-01-28T22:03:00Z"/>
              </w:rPr>
            </w:pPr>
            <w:ins w:id="2539" w:author="ilham.nur@office.ui.ac.id [2]" w:date="2023-01-28T22:06:00Z">
              <w:r>
                <w:t>Rp.15.625</w:t>
              </w:r>
            </w:ins>
          </w:p>
        </w:tc>
      </w:tr>
      <w:tr w:rsidR="00652C14" w14:paraId="013CAF86" w14:textId="77777777" w:rsidTr="000C5ECD">
        <w:trPr>
          <w:ins w:id="2540" w:author="ilham.nur@office.ui.ac.id [2]" w:date="2023-01-28T22:03:00Z"/>
        </w:trPr>
        <w:tc>
          <w:tcPr>
            <w:tcW w:w="700" w:type="dxa"/>
          </w:tcPr>
          <w:p w14:paraId="6B479BCB" w14:textId="1CA4A92C" w:rsidR="00652C14" w:rsidRDefault="00652C14" w:rsidP="00652C14">
            <w:pPr>
              <w:spacing w:line="360" w:lineRule="auto"/>
              <w:rPr>
                <w:ins w:id="2541" w:author="ilham.nur@office.ui.ac.id [2]" w:date="2023-01-28T22:03:00Z"/>
              </w:rPr>
            </w:pPr>
            <w:ins w:id="2542" w:author="ilham.nur@office.ui.ac.id [2]" w:date="2023-01-28T22:04:00Z">
              <w:r>
                <w:t>12</w:t>
              </w:r>
            </w:ins>
          </w:p>
        </w:tc>
        <w:tc>
          <w:tcPr>
            <w:tcW w:w="2171" w:type="dxa"/>
          </w:tcPr>
          <w:p w14:paraId="3530A778" w14:textId="7B6D0FDE" w:rsidR="00652C14" w:rsidRPr="00652C14" w:rsidRDefault="00652C14" w:rsidP="00652C14">
            <w:pPr>
              <w:spacing w:line="360" w:lineRule="auto"/>
              <w:rPr>
                <w:ins w:id="2543" w:author="ilham.nur@office.ui.ac.id [2]" w:date="2023-01-28T22:03:00Z"/>
                <w:i/>
                <w:iCs/>
                <w:rPrChange w:id="2544" w:author="ilham.nur@office.ui.ac.id [2]" w:date="2023-01-28T22:06:00Z">
                  <w:rPr>
                    <w:ins w:id="2545" w:author="ilham.nur@office.ui.ac.id [2]" w:date="2023-01-28T22:03:00Z"/>
                  </w:rPr>
                </w:rPrChange>
              </w:rPr>
            </w:pPr>
            <w:ins w:id="2546" w:author="ilham.nur@office.ui.ac.id [2]" w:date="2023-01-28T22:06:00Z">
              <w:r w:rsidRPr="00652C14">
                <w:rPr>
                  <w:i/>
                  <w:iCs/>
                  <w:rPrChange w:id="2547" w:author="ilham.nur@office.ui.ac.id [2]" w:date="2023-01-28T22:06:00Z">
                    <w:rPr/>
                  </w:rPrChange>
                </w:rPr>
                <w:t>Junior Account Manager</w:t>
              </w:r>
            </w:ins>
          </w:p>
        </w:tc>
        <w:tc>
          <w:tcPr>
            <w:tcW w:w="2331" w:type="dxa"/>
          </w:tcPr>
          <w:p w14:paraId="26956FA7" w14:textId="531445F9" w:rsidR="00652C14" w:rsidRDefault="00652C14" w:rsidP="00652C14">
            <w:pPr>
              <w:spacing w:line="360" w:lineRule="auto"/>
              <w:rPr>
                <w:ins w:id="2548" w:author="ilham.nur@office.ui.ac.id [2]" w:date="2023-01-28T22:03:00Z"/>
              </w:rPr>
            </w:pPr>
            <w:ins w:id="2549" w:author="ilham.nur@office.ui.ac.id [2]" w:date="2023-01-28T22:07:00Z">
              <w:r>
                <w:t>5</w:t>
              </w:r>
            </w:ins>
          </w:p>
        </w:tc>
        <w:tc>
          <w:tcPr>
            <w:tcW w:w="2572" w:type="dxa"/>
          </w:tcPr>
          <w:p w14:paraId="4DE910F7" w14:textId="6694AD97" w:rsidR="00652C14" w:rsidRDefault="00652C14" w:rsidP="00652C14">
            <w:pPr>
              <w:spacing w:line="360" w:lineRule="auto"/>
              <w:rPr>
                <w:ins w:id="2550" w:author="ilham.nur@office.ui.ac.id [2]" w:date="2023-01-28T22:03:00Z"/>
              </w:rPr>
            </w:pPr>
            <w:ins w:id="2551" w:author="Ilham Pratama" w:date="2023-01-28T22:07:00Z">
              <w:r>
                <w:t>Rp.20.833</w:t>
              </w:r>
            </w:ins>
          </w:p>
        </w:tc>
      </w:tr>
      <w:tr w:rsidR="00652C14" w14:paraId="258EA8AE" w14:textId="77777777" w:rsidTr="000C5ECD">
        <w:trPr>
          <w:ins w:id="2552" w:author="ilham.nur@office.ui.ac.id [2]" w:date="2023-01-28T22:06:00Z"/>
        </w:trPr>
        <w:tc>
          <w:tcPr>
            <w:tcW w:w="700" w:type="dxa"/>
          </w:tcPr>
          <w:p w14:paraId="4D929D68" w14:textId="72F0C1DA" w:rsidR="00652C14" w:rsidRDefault="00652C14" w:rsidP="00652C14">
            <w:pPr>
              <w:spacing w:line="360" w:lineRule="auto"/>
              <w:rPr>
                <w:ins w:id="2553" w:author="ilham.nur@office.ui.ac.id [2]" w:date="2023-01-28T22:06:00Z"/>
              </w:rPr>
            </w:pPr>
            <w:ins w:id="2554" w:author="ilham.nur@office.ui.ac.id [2]" w:date="2023-01-28T22:07:00Z">
              <w:r>
                <w:t>13</w:t>
              </w:r>
            </w:ins>
          </w:p>
        </w:tc>
        <w:tc>
          <w:tcPr>
            <w:tcW w:w="2171" w:type="dxa"/>
          </w:tcPr>
          <w:p w14:paraId="0CAD8822" w14:textId="2AA78D75" w:rsidR="00652C14" w:rsidRPr="00652C14" w:rsidRDefault="00652C14" w:rsidP="00652C14">
            <w:pPr>
              <w:spacing w:line="360" w:lineRule="auto"/>
              <w:rPr>
                <w:ins w:id="2555" w:author="ilham.nur@office.ui.ac.id [2]" w:date="2023-01-28T22:06:00Z"/>
                <w:i/>
                <w:iCs/>
                <w:rPrChange w:id="2556" w:author="ilham.nur@office.ui.ac.id [2]" w:date="2023-01-28T22:07:00Z">
                  <w:rPr>
                    <w:ins w:id="2557" w:author="ilham.nur@office.ui.ac.id [2]" w:date="2023-01-28T22:06:00Z"/>
                  </w:rPr>
                </w:rPrChange>
              </w:rPr>
            </w:pPr>
            <w:ins w:id="2558" w:author="ilham.nur@office.ui.ac.id [2]" w:date="2023-01-28T22:06:00Z">
              <w:r w:rsidRPr="00652C14">
                <w:rPr>
                  <w:i/>
                  <w:iCs/>
                  <w:rPrChange w:id="2559" w:author="ilham.nur@office.ui.ac.id [2]" w:date="2023-01-28T22:07:00Z">
                    <w:rPr/>
                  </w:rPrChange>
                </w:rPr>
                <w:t>Account Manager</w:t>
              </w:r>
            </w:ins>
          </w:p>
        </w:tc>
        <w:tc>
          <w:tcPr>
            <w:tcW w:w="2331" w:type="dxa"/>
          </w:tcPr>
          <w:p w14:paraId="784C42A9" w14:textId="27E11AB7" w:rsidR="00652C14" w:rsidRDefault="00652C14" w:rsidP="00652C14">
            <w:pPr>
              <w:spacing w:line="360" w:lineRule="auto"/>
              <w:rPr>
                <w:ins w:id="2560" w:author="ilham.nur@office.ui.ac.id [2]" w:date="2023-01-28T22:06:00Z"/>
              </w:rPr>
            </w:pPr>
            <w:ins w:id="2561" w:author="ilham.nur@office.ui.ac.id [2]" w:date="2023-01-28T22:07:00Z">
              <w:r>
                <w:t>4</w:t>
              </w:r>
            </w:ins>
          </w:p>
        </w:tc>
        <w:tc>
          <w:tcPr>
            <w:tcW w:w="2572" w:type="dxa"/>
          </w:tcPr>
          <w:p w14:paraId="20A64415" w14:textId="70D457E3" w:rsidR="00652C14" w:rsidRDefault="00652C14" w:rsidP="00652C14">
            <w:pPr>
              <w:spacing w:line="360" w:lineRule="auto"/>
              <w:rPr>
                <w:ins w:id="2562" w:author="ilham.nur@office.ui.ac.id [2]" w:date="2023-01-28T22:06:00Z"/>
              </w:rPr>
            </w:pPr>
            <w:ins w:id="2563" w:author="Ilham Pratama" w:date="2023-01-28T22:07:00Z">
              <w:r>
                <w:t>Rp.31.250</w:t>
              </w:r>
            </w:ins>
          </w:p>
        </w:tc>
      </w:tr>
      <w:tr w:rsidR="00652C14" w14:paraId="1F176E74" w14:textId="77777777" w:rsidTr="000C5ECD">
        <w:trPr>
          <w:ins w:id="2564" w:author="ilham.nur@office.ui.ac.id [2]" w:date="2023-01-28T22:06:00Z"/>
        </w:trPr>
        <w:tc>
          <w:tcPr>
            <w:tcW w:w="700" w:type="dxa"/>
          </w:tcPr>
          <w:p w14:paraId="1E218F62" w14:textId="5DB18C29" w:rsidR="00652C14" w:rsidRDefault="00652C14" w:rsidP="00652C14">
            <w:pPr>
              <w:spacing w:line="360" w:lineRule="auto"/>
              <w:rPr>
                <w:ins w:id="2565" w:author="ilham.nur@office.ui.ac.id [2]" w:date="2023-01-28T22:06:00Z"/>
              </w:rPr>
            </w:pPr>
            <w:ins w:id="2566" w:author="ilham.nur@office.ui.ac.id [2]" w:date="2023-01-28T22:07:00Z">
              <w:r>
                <w:t>14</w:t>
              </w:r>
            </w:ins>
          </w:p>
        </w:tc>
        <w:tc>
          <w:tcPr>
            <w:tcW w:w="2171" w:type="dxa"/>
          </w:tcPr>
          <w:p w14:paraId="088657BB" w14:textId="29128FA5" w:rsidR="00652C14" w:rsidRPr="00652C14" w:rsidRDefault="00652C14" w:rsidP="00652C14">
            <w:pPr>
              <w:spacing w:line="360" w:lineRule="auto"/>
              <w:rPr>
                <w:ins w:id="2567" w:author="ilham.nur@office.ui.ac.id [2]" w:date="2023-01-28T22:06:00Z"/>
                <w:i/>
                <w:iCs/>
                <w:rPrChange w:id="2568" w:author="ilham.nur@office.ui.ac.id [2]" w:date="2023-01-28T22:07:00Z">
                  <w:rPr>
                    <w:ins w:id="2569" w:author="ilham.nur@office.ui.ac.id [2]" w:date="2023-01-28T22:06:00Z"/>
                  </w:rPr>
                </w:rPrChange>
              </w:rPr>
            </w:pPr>
            <w:ins w:id="2570" w:author="ilham.nur@office.ui.ac.id [2]" w:date="2023-01-28T22:06:00Z">
              <w:r w:rsidRPr="00652C14">
                <w:rPr>
                  <w:i/>
                  <w:iCs/>
                  <w:rPrChange w:id="2571" w:author="ilham.nur@office.ui.ac.id [2]" w:date="2023-01-28T22:07:00Z">
                    <w:rPr/>
                  </w:rPrChange>
                </w:rPr>
                <w:t>Senior</w:t>
              </w:r>
            </w:ins>
            <w:ins w:id="2572" w:author="ilham.nur@office.ui.ac.id [2]" w:date="2023-01-28T22:07:00Z">
              <w:r w:rsidRPr="00652C14">
                <w:rPr>
                  <w:i/>
                  <w:iCs/>
                  <w:rPrChange w:id="2573" w:author="ilham.nur@office.ui.ac.id [2]" w:date="2023-01-28T22:07:00Z">
                    <w:rPr/>
                  </w:rPrChange>
                </w:rPr>
                <w:t xml:space="preserve"> Account Manager</w:t>
              </w:r>
            </w:ins>
          </w:p>
        </w:tc>
        <w:tc>
          <w:tcPr>
            <w:tcW w:w="2331" w:type="dxa"/>
          </w:tcPr>
          <w:p w14:paraId="24E04C18" w14:textId="183074B0" w:rsidR="00652C14" w:rsidRDefault="00652C14" w:rsidP="00652C14">
            <w:pPr>
              <w:spacing w:line="360" w:lineRule="auto"/>
              <w:rPr>
                <w:ins w:id="2574" w:author="ilham.nur@office.ui.ac.id [2]" w:date="2023-01-28T22:06:00Z"/>
              </w:rPr>
            </w:pPr>
            <w:ins w:id="2575" w:author="ilham.nur@office.ui.ac.id [2]" w:date="2023-01-28T22:07:00Z">
              <w:r>
                <w:t>3</w:t>
              </w:r>
            </w:ins>
          </w:p>
        </w:tc>
        <w:tc>
          <w:tcPr>
            <w:tcW w:w="2572" w:type="dxa"/>
          </w:tcPr>
          <w:p w14:paraId="4BD4002C" w14:textId="1D3C9E19" w:rsidR="00652C14" w:rsidRDefault="00652C14" w:rsidP="00652C14">
            <w:pPr>
              <w:spacing w:line="360" w:lineRule="auto"/>
              <w:rPr>
                <w:ins w:id="2576" w:author="ilham.nur@office.ui.ac.id [2]" w:date="2023-01-28T22:06:00Z"/>
              </w:rPr>
            </w:pPr>
            <w:ins w:id="2577" w:author="Ilham Pratama" w:date="2023-01-28T22:07:00Z">
              <w:r>
                <w:t>Rp.41.666</w:t>
              </w:r>
            </w:ins>
          </w:p>
        </w:tc>
      </w:tr>
    </w:tbl>
    <w:p w14:paraId="3165F412" w14:textId="77777777" w:rsidR="009035EE" w:rsidRDefault="009035EE" w:rsidP="00AE58C4">
      <w:pPr>
        <w:spacing w:line="360" w:lineRule="auto"/>
        <w:ind w:left="720"/>
        <w:rPr>
          <w:ins w:id="2578" w:author="ilham.nur@office.ui.ac.id [2]" w:date="2023-01-17T23:02:00Z"/>
        </w:rPr>
      </w:pPr>
    </w:p>
    <w:p w14:paraId="6B39F006" w14:textId="24124771" w:rsidR="00FC3DC6" w:rsidRDefault="00FC3DC6">
      <w:pPr>
        <w:pStyle w:val="Heading3"/>
        <w:spacing w:line="360" w:lineRule="auto"/>
        <w:rPr>
          <w:ins w:id="2579" w:author="ilham.nur@office.ui.ac.id [2]" w:date="2023-01-18T05:54:00Z"/>
        </w:rPr>
        <w:pPrChange w:id="2580" w:author="ilham.nur@office.ui.ac.id [2]" w:date="2023-01-18T21:50:00Z">
          <w:pPr>
            <w:pStyle w:val="Heading3"/>
          </w:pPr>
        </w:pPrChange>
      </w:pPr>
      <w:bookmarkStart w:id="2581" w:name="_Ref124972038"/>
      <w:bookmarkStart w:id="2582" w:name="_Toc127003408"/>
      <w:proofErr w:type="spellStart"/>
      <w:ins w:id="2583" w:author="ilham.nur@office.ui.ac.id [2]" w:date="2023-01-18T05:54:00Z">
        <w:r>
          <w:t>Simulasi</w:t>
        </w:r>
        <w:proofErr w:type="spellEnd"/>
        <w:r>
          <w:t xml:space="preserve"> </w:t>
        </w:r>
        <w:proofErr w:type="spellStart"/>
        <w:r w:rsidR="00056F24">
          <w:t>Sistem</w:t>
        </w:r>
        <w:proofErr w:type="spellEnd"/>
        <w:r w:rsidR="00056F24">
          <w:t xml:space="preserve"> </w:t>
        </w:r>
      </w:ins>
      <w:bookmarkEnd w:id="2581"/>
      <w:proofErr w:type="spellStart"/>
      <w:ins w:id="2584" w:author="ilham.nur@office.ui.ac.id [2]" w:date="2023-01-23T20:30:00Z">
        <w:r w:rsidR="002D01A8">
          <w:t>Optimasi</w:t>
        </w:r>
        <w:proofErr w:type="spellEnd"/>
        <w:r w:rsidR="002D01A8">
          <w:t xml:space="preserve"> </w:t>
        </w:r>
        <w:proofErr w:type="spellStart"/>
        <w:r w:rsidR="002D01A8">
          <w:t>Alokasi</w:t>
        </w:r>
        <w:proofErr w:type="spellEnd"/>
        <w:r w:rsidR="002D01A8">
          <w:t xml:space="preserve"> </w:t>
        </w:r>
      </w:ins>
      <w:proofErr w:type="spellStart"/>
      <w:ins w:id="2585" w:author="ilham.nur@office.ui.ac.id [2]" w:date="2023-01-23T20:31:00Z">
        <w:r w:rsidR="002D01A8">
          <w:t>P</w:t>
        </w:r>
      </w:ins>
      <w:ins w:id="2586" w:author="ilham.nur@office.ui.ac.id [2]" w:date="2023-01-23T20:30:00Z">
        <w:r w:rsidR="002D01A8">
          <w:t>ekerjaan</w:t>
        </w:r>
        <w:proofErr w:type="spellEnd"/>
        <w:r w:rsidR="002D01A8">
          <w:t xml:space="preserve"> dan </w:t>
        </w:r>
      </w:ins>
      <w:proofErr w:type="spellStart"/>
      <w:ins w:id="2587" w:author="ilham.nur@office.ui.ac.id [2]" w:date="2023-01-23T20:31:00Z">
        <w:r w:rsidR="002D01A8">
          <w:t>Sumber</w:t>
        </w:r>
        <w:proofErr w:type="spellEnd"/>
        <w:r w:rsidR="002D01A8">
          <w:t xml:space="preserve"> </w:t>
        </w:r>
        <w:proofErr w:type="spellStart"/>
        <w:r w:rsidR="002D01A8">
          <w:t>Daya</w:t>
        </w:r>
      </w:ins>
      <w:bookmarkEnd w:id="2582"/>
      <w:proofErr w:type="spellEnd"/>
    </w:p>
    <w:p w14:paraId="525771E7" w14:textId="11E68AD7" w:rsidR="00056F24" w:rsidRDefault="00D467BC" w:rsidP="00BB7810">
      <w:pPr>
        <w:spacing w:line="360" w:lineRule="auto"/>
        <w:ind w:left="720"/>
        <w:rPr>
          <w:ins w:id="2588" w:author="ilham.nur@office.ui.ac.id [2]" w:date="2023-01-18T21:52:00Z"/>
        </w:rPr>
      </w:pPr>
      <w:proofErr w:type="spellStart"/>
      <w:ins w:id="2589" w:author="ilham.nur@office.ui.ac.id [2]" w:date="2023-01-18T21:49:00Z">
        <w:r>
          <w:t>Sistem</w:t>
        </w:r>
        <w:proofErr w:type="spellEnd"/>
        <w:r>
          <w:t xml:space="preserve"> yang sudah </w:t>
        </w:r>
        <w:proofErr w:type="spellStart"/>
        <w:r>
          <w:t>dibangun</w:t>
        </w:r>
        <w:proofErr w:type="spellEnd"/>
        <w:r>
          <w:t xml:space="preserve"> </w:t>
        </w:r>
        <w:proofErr w:type="spellStart"/>
        <w:r>
          <w:t>kemudian</w:t>
        </w:r>
        <w:proofErr w:type="spellEnd"/>
        <w:r>
          <w:t xml:space="preserve"> dilakukan pengujian dengan </w:t>
        </w:r>
        <w:r w:rsidR="00BB7810">
          <w:t xml:space="preserve">20 </w:t>
        </w:r>
        <w:proofErr w:type="spellStart"/>
        <w:r w:rsidR="00BB7810">
          <w:t>skenario</w:t>
        </w:r>
        <w:proofErr w:type="spellEnd"/>
        <w:r w:rsidR="00BB7810">
          <w:t xml:space="preserve"> yang </w:t>
        </w:r>
        <w:proofErr w:type="spellStart"/>
        <w:r w:rsidR="00BB7810">
          <w:t>berbeda</w:t>
        </w:r>
        <w:proofErr w:type="spellEnd"/>
        <w:r w:rsidR="00BB7810">
          <w:t xml:space="preserve"> untuk </w:t>
        </w:r>
        <w:proofErr w:type="spellStart"/>
        <w:r w:rsidR="00BB7810">
          <w:t>perencanaan</w:t>
        </w:r>
        <w:proofErr w:type="spellEnd"/>
        <w:r w:rsidR="00BB7810">
          <w:t xml:space="preserve"> </w:t>
        </w:r>
        <w:proofErr w:type="spellStart"/>
        <w:r w:rsidR="00BB7810">
          <w:t>proyek</w:t>
        </w:r>
        <w:proofErr w:type="spellEnd"/>
        <w:r w:rsidR="00BB7810">
          <w:t xml:space="preserve"> </w:t>
        </w:r>
        <w:proofErr w:type="spellStart"/>
        <w:r w:rsidR="00BB7810">
          <w:t>ketika</w:t>
        </w:r>
        <w:proofErr w:type="spellEnd"/>
        <w:r w:rsidR="00BB7810">
          <w:t xml:space="preserve"> </w:t>
        </w:r>
        <w:proofErr w:type="spellStart"/>
        <w:r w:rsidR="00BB7810">
          <w:t>proyek</w:t>
        </w:r>
        <w:proofErr w:type="spellEnd"/>
        <w:r w:rsidR="00BB7810">
          <w:t xml:space="preserve"> </w:t>
        </w:r>
        <w:proofErr w:type="spellStart"/>
        <w:r w:rsidR="00BB7810">
          <w:t>belum</w:t>
        </w:r>
        <w:proofErr w:type="spellEnd"/>
        <w:r w:rsidR="00BB7810">
          <w:t xml:space="preserve"> </w:t>
        </w:r>
        <w:proofErr w:type="spellStart"/>
        <w:r w:rsidR="00BB7810">
          <w:t>berjalan</w:t>
        </w:r>
        <w:proofErr w:type="spellEnd"/>
        <w:r w:rsidR="00BB7810">
          <w:t xml:space="preserve"> dan </w:t>
        </w:r>
      </w:ins>
      <w:proofErr w:type="spellStart"/>
      <w:ins w:id="2590" w:author="ilham.nur@office.ui.ac.id [2]" w:date="2023-01-18T21:50:00Z">
        <w:r w:rsidR="00BB7810">
          <w:t>ketika</w:t>
        </w:r>
        <w:proofErr w:type="spellEnd"/>
        <w:r w:rsidR="00BB7810">
          <w:t xml:space="preserve"> sudah </w:t>
        </w:r>
        <w:proofErr w:type="spellStart"/>
        <w:r w:rsidR="00BB7810">
          <w:t>berjalan</w:t>
        </w:r>
        <w:proofErr w:type="spellEnd"/>
        <w:r w:rsidR="00BB7810">
          <w:t xml:space="preserve">, pada </w:t>
        </w:r>
        <w:proofErr w:type="spellStart"/>
        <w:r w:rsidR="00BB7810">
          <w:t>kondisi</w:t>
        </w:r>
        <w:proofErr w:type="spellEnd"/>
        <w:r w:rsidR="00BB7810">
          <w:t xml:space="preserve"> </w:t>
        </w:r>
        <w:proofErr w:type="spellStart"/>
        <w:r w:rsidR="00BB7810">
          <w:t>menggunakan</w:t>
        </w:r>
        <w:proofErr w:type="spellEnd"/>
        <w:r w:rsidR="00BB7810">
          <w:t xml:space="preserve"> </w:t>
        </w:r>
        <w:proofErr w:type="spellStart"/>
        <w:r w:rsidR="00BB7810">
          <w:t>Sistem</w:t>
        </w:r>
        <w:proofErr w:type="spellEnd"/>
        <w:r w:rsidR="00BB7810">
          <w:t xml:space="preserve"> </w:t>
        </w:r>
        <w:proofErr w:type="spellStart"/>
        <w:r w:rsidR="00BB7810">
          <w:t>identifikasi</w:t>
        </w:r>
        <w:proofErr w:type="spellEnd"/>
        <w:r w:rsidR="00BB7810">
          <w:t xml:space="preserve"> dan tidak </w:t>
        </w:r>
        <w:proofErr w:type="spellStart"/>
        <w:r w:rsidR="00BB7810">
          <w:t>menggunakan</w:t>
        </w:r>
        <w:proofErr w:type="spellEnd"/>
        <w:r w:rsidR="00BB7810">
          <w:t>.</w:t>
        </w:r>
      </w:ins>
      <w:ins w:id="2591" w:author="ilham.nur@office.ui.ac.id [2]" w:date="2023-01-18T21:54:00Z">
        <w:r w:rsidR="008269FA">
          <w:t xml:space="preserve"> Untuk data </w:t>
        </w:r>
        <w:proofErr w:type="spellStart"/>
        <w:r w:rsidR="008269FA">
          <w:t>historis</w:t>
        </w:r>
        <w:proofErr w:type="spellEnd"/>
        <w:r w:rsidR="008269FA">
          <w:t xml:space="preserve">, </w:t>
        </w:r>
        <w:proofErr w:type="spellStart"/>
        <w:r w:rsidR="008269FA">
          <w:t>pencatatan</w:t>
        </w:r>
        <w:proofErr w:type="spellEnd"/>
        <w:r w:rsidR="008269FA">
          <w:t xml:space="preserve"> </w:t>
        </w:r>
        <w:proofErr w:type="spellStart"/>
        <w:r w:rsidR="008269FA">
          <w:t>atas</w:t>
        </w:r>
        <w:proofErr w:type="spellEnd"/>
        <w:r w:rsidR="008269FA">
          <w:t xml:space="preserve"> </w:t>
        </w:r>
        <w:proofErr w:type="spellStart"/>
        <w:r w:rsidR="008269FA">
          <w:t>sumber</w:t>
        </w:r>
        <w:proofErr w:type="spellEnd"/>
        <w:r w:rsidR="008269FA">
          <w:t xml:space="preserve"> </w:t>
        </w:r>
        <w:proofErr w:type="spellStart"/>
        <w:r w:rsidR="008269FA">
          <w:t>daya</w:t>
        </w:r>
        <w:proofErr w:type="spellEnd"/>
        <w:r w:rsidR="008269FA">
          <w:t xml:space="preserve"> dilakukan </w:t>
        </w:r>
        <w:proofErr w:type="spellStart"/>
        <w:r w:rsidR="008269FA">
          <w:t>terlebih</w:t>
        </w:r>
        <w:proofErr w:type="spellEnd"/>
        <w:r w:rsidR="008269FA">
          <w:t xml:space="preserve"> </w:t>
        </w:r>
        <w:proofErr w:type="spellStart"/>
        <w:r w:rsidR="008269FA">
          <w:t>dahulu</w:t>
        </w:r>
        <w:proofErr w:type="spellEnd"/>
        <w:r w:rsidR="008269FA">
          <w:t xml:space="preserve"> untuk </w:t>
        </w:r>
        <w:proofErr w:type="spellStart"/>
        <w:r w:rsidR="008269FA">
          <w:t>melihat</w:t>
        </w:r>
        <w:proofErr w:type="spellEnd"/>
        <w:r w:rsidR="008269FA">
          <w:t xml:space="preserve"> </w:t>
        </w:r>
        <w:proofErr w:type="spellStart"/>
        <w:r w:rsidR="007746EB">
          <w:t>berapa</w:t>
        </w:r>
        <w:proofErr w:type="spellEnd"/>
        <w:r w:rsidR="007746EB">
          <w:t xml:space="preserve"> </w:t>
        </w:r>
        <w:proofErr w:type="spellStart"/>
        <w:r w:rsidR="007746EB">
          <w:t>sumber</w:t>
        </w:r>
        <w:proofErr w:type="spellEnd"/>
        <w:r w:rsidR="007746EB">
          <w:t xml:space="preserve"> </w:t>
        </w:r>
        <w:proofErr w:type="spellStart"/>
        <w:r w:rsidR="007746EB">
          <w:t>daya</w:t>
        </w:r>
        <w:proofErr w:type="spellEnd"/>
        <w:r w:rsidR="007746EB">
          <w:t xml:space="preserve"> yang </w:t>
        </w:r>
        <w:proofErr w:type="spellStart"/>
        <w:r w:rsidR="007746EB">
          <w:t>tersisa</w:t>
        </w:r>
        <w:proofErr w:type="spellEnd"/>
        <w:r w:rsidR="007746EB">
          <w:t xml:space="preserve"> dan </w:t>
        </w:r>
        <w:proofErr w:type="spellStart"/>
        <w:r w:rsidR="007746EB">
          <w:t>dapat</w:t>
        </w:r>
        <w:proofErr w:type="spellEnd"/>
        <w:r w:rsidR="007746EB">
          <w:t xml:space="preserve"> </w:t>
        </w:r>
        <w:proofErr w:type="spellStart"/>
        <w:r w:rsidR="007746EB">
          <w:t>dialokasikan</w:t>
        </w:r>
        <w:proofErr w:type="spellEnd"/>
        <w:r w:rsidR="007746EB">
          <w:t xml:space="preserve"> </w:t>
        </w:r>
        <w:proofErr w:type="spellStart"/>
        <w:r w:rsidR="007746EB">
          <w:t>pekerjaan</w:t>
        </w:r>
        <w:proofErr w:type="spellEnd"/>
        <w:r w:rsidR="007746EB">
          <w:t>.</w:t>
        </w:r>
      </w:ins>
      <w:ins w:id="2592" w:author="ilham.nur@office.ui.ac.id [2]" w:date="2023-01-18T21:50:00Z">
        <w:r w:rsidR="00EB58EB">
          <w:t xml:space="preserve"> Adapun </w:t>
        </w:r>
        <w:proofErr w:type="spellStart"/>
        <w:r w:rsidR="00EB58EB">
          <w:t>variabel</w:t>
        </w:r>
        <w:proofErr w:type="spellEnd"/>
        <w:r w:rsidR="00EB58EB">
          <w:t xml:space="preserve"> yang </w:t>
        </w:r>
        <w:proofErr w:type="spellStart"/>
        <w:r w:rsidR="00EB58EB">
          <w:t>akan</w:t>
        </w:r>
        <w:proofErr w:type="spellEnd"/>
        <w:r w:rsidR="00EB58EB">
          <w:t xml:space="preserve"> </w:t>
        </w:r>
        <w:proofErr w:type="spellStart"/>
        <w:r w:rsidR="00EB58EB">
          <w:t>dicatat</w:t>
        </w:r>
        <w:proofErr w:type="spellEnd"/>
        <w:r w:rsidR="00EB58EB">
          <w:t xml:space="preserve"> </w:t>
        </w:r>
        <w:proofErr w:type="spellStart"/>
        <w:r w:rsidR="00EB58EB">
          <w:t>berdasarkan</w:t>
        </w:r>
        <w:proofErr w:type="spellEnd"/>
        <w:r w:rsidR="00EB58EB">
          <w:t xml:space="preserve"> </w:t>
        </w:r>
      </w:ins>
      <w:proofErr w:type="spellStart"/>
      <w:ins w:id="2593" w:author="ilham.nur@office.ui.ac.id [2]" w:date="2023-01-18T21:52:00Z">
        <w:r w:rsidR="00560613">
          <w:t>simulasi</w:t>
        </w:r>
        <w:proofErr w:type="spellEnd"/>
        <w:r w:rsidR="00560613">
          <w:t xml:space="preserve"> </w:t>
        </w:r>
        <w:proofErr w:type="spellStart"/>
        <w:r w:rsidR="00560613">
          <w:t>ini</w:t>
        </w:r>
        <w:proofErr w:type="spellEnd"/>
        <w:r w:rsidR="00560613">
          <w:t xml:space="preserve"> </w:t>
        </w:r>
        <w:proofErr w:type="spellStart"/>
        <w:r w:rsidR="00560613">
          <w:t>adalah</w:t>
        </w:r>
        <w:proofErr w:type="spellEnd"/>
        <w:r w:rsidR="00560613">
          <w:t>:</w:t>
        </w:r>
      </w:ins>
    </w:p>
    <w:p w14:paraId="12B50AAA" w14:textId="57F3DC4F" w:rsidR="00560613" w:rsidRDefault="00A6596E" w:rsidP="00F2589C">
      <w:pPr>
        <w:pStyle w:val="ListParagraph"/>
        <w:numPr>
          <w:ilvl w:val="0"/>
          <w:numId w:val="28"/>
        </w:numPr>
        <w:spacing w:line="360" w:lineRule="auto"/>
        <w:rPr>
          <w:ins w:id="2594" w:author="ilham.nur@office.ui.ac.id [2]" w:date="2023-01-18T21:53:00Z"/>
        </w:rPr>
      </w:pPr>
      <w:ins w:id="2595" w:author="ilham.nur@office.ui.ac.id [2]" w:date="2023-01-18T21:53:00Z">
        <w:r>
          <w:lastRenderedPageBreak/>
          <w:t xml:space="preserve">Waktu </w:t>
        </w:r>
        <w:proofErr w:type="gramStart"/>
        <w:r>
          <w:t>proses</w:t>
        </w:r>
        <w:proofErr w:type="gramEnd"/>
      </w:ins>
    </w:p>
    <w:p w14:paraId="6247A35F" w14:textId="3FD8C5FF" w:rsidR="00A6596E" w:rsidRDefault="008269FA">
      <w:pPr>
        <w:pStyle w:val="ListParagraph"/>
        <w:numPr>
          <w:ilvl w:val="0"/>
          <w:numId w:val="28"/>
        </w:numPr>
        <w:spacing w:line="360" w:lineRule="auto"/>
        <w:rPr>
          <w:ins w:id="2596" w:author="ilham.nur@office.ui.ac.id [2]" w:date="2023-01-18T21:50:00Z"/>
        </w:rPr>
        <w:pPrChange w:id="2597" w:author="ilham.nur@office.ui.ac.id [2]" w:date="2023-01-18T21:52:00Z">
          <w:pPr>
            <w:ind w:left="720"/>
          </w:pPr>
        </w:pPrChange>
      </w:pPr>
      <w:proofErr w:type="spellStart"/>
      <w:ins w:id="2598" w:author="ilham.nur@office.ui.ac.id [2]" w:date="2023-01-18T21:54:00Z">
        <w:r>
          <w:t>Ketepatan</w:t>
        </w:r>
        <w:proofErr w:type="spellEnd"/>
        <w:r>
          <w:t xml:space="preserve"> </w:t>
        </w:r>
        <w:proofErr w:type="spellStart"/>
        <w:r>
          <w:t>sumber</w:t>
        </w:r>
        <w:proofErr w:type="spellEnd"/>
        <w:r>
          <w:t xml:space="preserve"> </w:t>
        </w:r>
        <w:proofErr w:type="spellStart"/>
        <w:r>
          <w:t>daya</w:t>
        </w:r>
        <w:proofErr w:type="spellEnd"/>
        <w:r w:rsidR="007746EB">
          <w:t xml:space="preserve"> yang </w:t>
        </w:r>
        <w:proofErr w:type="spellStart"/>
        <w:r w:rsidR="007746EB">
          <w:t>dipilih</w:t>
        </w:r>
      </w:ins>
      <w:proofErr w:type="spellEnd"/>
    </w:p>
    <w:p w14:paraId="5EFD0551" w14:textId="617217DE" w:rsidR="00BB7810" w:rsidRDefault="00D324E2">
      <w:pPr>
        <w:ind w:left="720"/>
        <w:rPr>
          <w:ins w:id="2599" w:author="ilham.nur@office.ui.ac.id [2]" w:date="2023-01-23T20:31:00Z"/>
        </w:rPr>
      </w:pPr>
      <w:ins w:id="2600" w:author="ilham.nur@office.ui.ac.id [2]" w:date="2023-01-18T21:55:00Z">
        <w:r>
          <w:t xml:space="preserve">Data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catat</w:t>
        </w:r>
        <w:proofErr w:type="spellEnd"/>
        <w:r>
          <w:t xml:space="preserve"> dan dilakukan </w:t>
        </w:r>
        <w:proofErr w:type="spellStart"/>
        <w:r>
          <w:t>perbandingan</w:t>
        </w:r>
        <w:proofErr w:type="spellEnd"/>
        <w:r>
          <w:t xml:space="preserve"> dengan data </w:t>
        </w:r>
        <w:proofErr w:type="spellStart"/>
        <w:r>
          <w:t>historis</w:t>
        </w:r>
      </w:ins>
      <w:proofErr w:type="spellEnd"/>
      <w:ins w:id="2601" w:author="ilham.nur@office.ui.ac.id [2]" w:date="2023-01-18T22:06:00Z">
        <w:r w:rsidR="00FF05D1">
          <w:t>.</w:t>
        </w:r>
      </w:ins>
    </w:p>
    <w:p w14:paraId="1339CB5D" w14:textId="188E34A1" w:rsidR="00B050E7" w:rsidRDefault="00B050E7" w:rsidP="007B13F9">
      <w:pPr>
        <w:pStyle w:val="Heading3"/>
        <w:numPr>
          <w:ilvl w:val="2"/>
          <w:numId w:val="3"/>
        </w:numPr>
        <w:spacing w:line="360" w:lineRule="auto"/>
        <w:rPr>
          <w:ins w:id="2602" w:author="ilham.nur@office.ui.ac.id [2]" w:date="2023-01-23T20:31:00Z"/>
        </w:rPr>
      </w:pPr>
      <w:bookmarkStart w:id="2603" w:name="_Toc127003409"/>
      <w:proofErr w:type="spellStart"/>
      <w:ins w:id="2604" w:author="ilham.nur@office.ui.ac.id [2]" w:date="2023-01-23T20:31:00Z">
        <w:r>
          <w:t>Pemodelan</w:t>
        </w:r>
        <w:proofErr w:type="spellEnd"/>
        <w:r>
          <w:t xml:space="preserve"> Proses </w:t>
        </w:r>
        <w:proofErr w:type="spellStart"/>
        <w:r>
          <w:t>Bisnis</w:t>
        </w:r>
        <w:proofErr w:type="spellEnd"/>
        <w:r>
          <w:t xml:space="preserve"> </w:t>
        </w:r>
        <w:proofErr w:type="gramStart"/>
        <w:r>
          <w:rPr>
            <w:i/>
            <w:iCs/>
          </w:rPr>
          <w:t>To</w:t>
        </w:r>
        <w:proofErr w:type="gramEnd"/>
        <w:r>
          <w:rPr>
            <w:i/>
            <w:iCs/>
          </w:rPr>
          <w:t xml:space="preserve"> Be</w:t>
        </w:r>
        <w:r>
          <w:t xml:space="preserve"> </w:t>
        </w:r>
      </w:ins>
      <w:ins w:id="2605" w:author="ilham.nur@office.ui.ac.id [2]" w:date="2023-01-25T04:41:00Z">
        <w:r w:rsidR="000D3A11">
          <w:t xml:space="preserve">untuk Proses </w:t>
        </w:r>
        <w:proofErr w:type="spellStart"/>
        <w:r w:rsidR="000D3A11">
          <w:t>Alokasi</w:t>
        </w:r>
        <w:proofErr w:type="spellEnd"/>
        <w:r w:rsidR="000D3A11">
          <w:t xml:space="preserve"> </w:t>
        </w:r>
        <w:proofErr w:type="spellStart"/>
        <w:r w:rsidR="000D3A11">
          <w:t>Pekerjaan</w:t>
        </w:r>
        <w:proofErr w:type="spellEnd"/>
        <w:r w:rsidR="000D3A11">
          <w:t xml:space="preserve"> dan </w:t>
        </w:r>
        <w:proofErr w:type="spellStart"/>
        <w:r w:rsidR="000D3A11">
          <w:t>Sumber</w:t>
        </w:r>
        <w:proofErr w:type="spellEnd"/>
        <w:r w:rsidR="000D3A11">
          <w:t xml:space="preserve"> </w:t>
        </w:r>
        <w:proofErr w:type="spellStart"/>
        <w:r w:rsidR="000D3A11">
          <w:t>Daya</w:t>
        </w:r>
      </w:ins>
      <w:bookmarkEnd w:id="2603"/>
      <w:proofErr w:type="spellEnd"/>
    </w:p>
    <w:p w14:paraId="0A8010D5" w14:textId="2D632B7D" w:rsidR="00B050E7" w:rsidRDefault="00B050E7">
      <w:pPr>
        <w:spacing w:line="360" w:lineRule="auto"/>
        <w:ind w:left="720"/>
        <w:rPr>
          <w:ins w:id="2606" w:author="ilham.nur@office.ui.ac.id [2]" w:date="2023-01-18T05:54:00Z"/>
        </w:rPr>
        <w:pPrChange w:id="2607" w:author="ilham.nur@office.ui.ac.id [2]" w:date="2023-01-28T22:08:00Z">
          <w:pPr/>
        </w:pPrChange>
      </w:pPr>
      <w:proofErr w:type="spellStart"/>
      <w:ins w:id="2608" w:author="ilham.nur@office.ui.ac.id [2]" w:date="2023-01-23T20:31:00Z">
        <w:r>
          <w:t>Sistem</w:t>
        </w:r>
        <w:proofErr w:type="spellEnd"/>
        <w:r>
          <w:t xml:space="preserve"> yang </w:t>
        </w:r>
        <w:proofErr w:type="spellStart"/>
        <w:r>
          <w:t>telah</w:t>
        </w:r>
        <w:proofErr w:type="spellEnd"/>
        <w:r>
          <w:t xml:space="preserve"> </w:t>
        </w:r>
        <w:proofErr w:type="spellStart"/>
        <w:r>
          <w:t>dirancang</w:t>
        </w:r>
        <w:proofErr w:type="spellEnd"/>
        <w:r w:rsidR="00F550D1">
          <w:t xml:space="preserve"> dan </w:t>
        </w:r>
        <w:proofErr w:type="spellStart"/>
        <w:r w:rsidR="00F550D1">
          <w:t>dibangu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enuhi</w:t>
        </w:r>
        <w:proofErr w:type="spellEnd"/>
        <w:r>
          <w:t xml:space="preserve"> </w:t>
        </w:r>
        <w:proofErr w:type="spellStart"/>
        <w:r>
          <w:t>kondisi</w:t>
        </w:r>
        <w:proofErr w:type="spellEnd"/>
        <w:r>
          <w:t xml:space="preserve"> </w:t>
        </w:r>
        <w:r w:rsidRPr="00DF65AD">
          <w:rPr>
            <w:i/>
            <w:iCs/>
          </w:rPr>
          <w:t>To Be</w:t>
        </w:r>
        <w:r>
          <w:rPr>
            <w:i/>
            <w:iCs/>
          </w:rPr>
          <w:t xml:space="preserve">, </w:t>
        </w:r>
        <w:r>
          <w:t xml:space="preserve">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RCMPSP yang </w:t>
        </w:r>
        <w:proofErr w:type="spellStart"/>
        <w:r>
          <w:t>berjalan</w:t>
        </w:r>
        <w:proofErr w:type="spellEnd"/>
        <w:r>
          <w:t xml:space="preserve"> pada PT. X. Adapun </w:t>
        </w:r>
        <w:proofErr w:type="spellStart"/>
        <w:r>
          <w:t>tahapan</w:t>
        </w:r>
        <w:proofErr w:type="spellEnd"/>
        <w:r>
          <w:t xml:space="preserve"> yang </w:t>
        </w:r>
        <w:proofErr w:type="spellStart"/>
        <w:r>
          <w:t>diharapkan</w:t>
        </w:r>
        <w:proofErr w:type="spellEnd"/>
        <w:r>
          <w:t xml:space="preserve"> </w:t>
        </w:r>
        <w:proofErr w:type="spellStart"/>
        <w:r>
          <w:t>dapat</w:t>
        </w:r>
        <w:proofErr w:type="spellEnd"/>
        <w:r>
          <w:t xml:space="preserve"> </w:t>
        </w:r>
        <w:proofErr w:type="spellStart"/>
        <w:r>
          <w:t>dioptimasi</w:t>
        </w:r>
        <w:proofErr w:type="spellEnd"/>
        <w:r>
          <w:t xml:space="preserve"> dengan </w:t>
        </w:r>
        <w:proofErr w:type="spellStart"/>
        <w:r>
          <w:t>adanya</w:t>
        </w:r>
        <w:proofErr w:type="spellEnd"/>
        <w:r>
          <w:t xml:space="preserve"> </w:t>
        </w:r>
        <w:proofErr w:type="spellStart"/>
        <w:r>
          <w:t>sistem</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24886899 \h </w:instrText>
        </w:r>
      </w:ins>
      <w:ins w:id="2609" w:author="ilham.nur@office.ui.ac.id [2]" w:date="2023-01-23T20:31:00Z">
        <w:r>
          <w:fldChar w:fldCharType="separate"/>
        </w:r>
      </w:ins>
      <w:proofErr w:type="spellStart"/>
      <w:ins w:id="2610" w:author="ilham.nur@office.ui.ac.id" w:date="2023-02-11T10:22:00Z">
        <w:r w:rsidR="00A47A89">
          <w:t>Tabel</w:t>
        </w:r>
        <w:proofErr w:type="spellEnd"/>
        <w:r w:rsidR="00A47A89">
          <w:t xml:space="preserve"> </w:t>
        </w:r>
        <w:r w:rsidR="00A47A89">
          <w:rPr>
            <w:noProof/>
          </w:rPr>
          <w:t>3</w:t>
        </w:r>
        <w:r w:rsidR="00A47A89">
          <w:t>.</w:t>
        </w:r>
        <w:r w:rsidR="00A47A89">
          <w:rPr>
            <w:noProof/>
          </w:rPr>
          <w:t>4</w:t>
        </w:r>
      </w:ins>
      <w:ins w:id="2611" w:author="ilham.nur@office.ui.ac.id [2]" w:date="2023-01-23T20:31:00Z">
        <w:r>
          <w:fldChar w:fldCharType="end"/>
        </w:r>
        <w:r>
          <w:t xml:space="preserve"> pada </w:t>
        </w:r>
        <w:proofErr w:type="spellStart"/>
        <w:r>
          <w:t>bagian</w:t>
        </w:r>
        <w:proofErr w:type="spellEnd"/>
        <w:r>
          <w:t xml:space="preserve"> Area </w:t>
        </w:r>
        <w:proofErr w:type="spellStart"/>
        <w:r>
          <w:t>Pengembangan</w:t>
        </w:r>
        <w:proofErr w:type="spellEnd"/>
        <w:r>
          <w:t xml:space="preserve">. Dengan </w:t>
        </w:r>
        <w:proofErr w:type="spellStart"/>
        <w:r>
          <w:t>adanya</w:t>
        </w:r>
        <w:proofErr w:type="spellEnd"/>
        <w:r>
          <w:t xml:space="preserve"> </w:t>
        </w:r>
        <w:proofErr w:type="spellStart"/>
        <w:r>
          <w:t>sistem</w:t>
        </w:r>
        <w:proofErr w:type="spellEnd"/>
        <w:r>
          <w:t xml:space="preserve"> </w:t>
        </w:r>
        <w:proofErr w:type="spellStart"/>
        <w:r w:rsidRPr="008E3712">
          <w:t>optimasi</w:t>
        </w:r>
        <w:proofErr w:type="spellEnd"/>
        <w:r w:rsidRPr="008E3712">
          <w:t xml:space="preserve"> </w:t>
        </w:r>
        <w:proofErr w:type="spellStart"/>
        <w:r w:rsidRPr="008E3712">
          <w:t>alokasi</w:t>
        </w:r>
        <w:proofErr w:type="spellEnd"/>
        <w:r w:rsidRPr="008E3712">
          <w:t xml:space="preserve"> </w:t>
        </w:r>
        <w:proofErr w:type="spellStart"/>
        <w:r w:rsidRPr="008E3712">
          <w:t>pekerjaan</w:t>
        </w:r>
        <w:proofErr w:type="spellEnd"/>
        <w:r w:rsidRPr="008E3712">
          <w:t xml:space="preserve"> dan </w:t>
        </w:r>
        <w:proofErr w:type="spellStart"/>
        <w:r w:rsidRPr="008E3712">
          <w:t>sumber</w:t>
        </w:r>
        <w:proofErr w:type="spellEnd"/>
        <w:r w:rsidRPr="008E3712">
          <w:t xml:space="preserve"> </w:t>
        </w:r>
        <w:proofErr w:type="spellStart"/>
        <w:r w:rsidRPr="008E3712">
          <w:t>daya</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mperbaiki</w:t>
        </w:r>
        <w:proofErr w:type="spellEnd"/>
        <w:r>
          <w:t xml:space="preserve"> </w:t>
        </w:r>
        <w:proofErr w:type="spellStart"/>
        <w:r>
          <w:t>tiga</w:t>
        </w:r>
        <w:proofErr w:type="spellEnd"/>
        <w:r>
          <w:t xml:space="preserve"> </w:t>
        </w:r>
        <w:proofErr w:type="spellStart"/>
        <w:r>
          <w:t>aspek</w:t>
        </w:r>
        <w:proofErr w:type="spellEnd"/>
        <w:r>
          <w:t xml:space="preserve"> pada proses </w:t>
        </w:r>
        <w:proofErr w:type="spellStart"/>
        <w:r>
          <w:t>bisnis</w:t>
        </w:r>
        <w:proofErr w:type="spellEnd"/>
        <w:r>
          <w:t xml:space="preserve"> yang </w:t>
        </w:r>
        <w:proofErr w:type="spellStart"/>
        <w:r>
          <w:t>berjalan</w:t>
        </w:r>
        <w:proofErr w:type="spellEnd"/>
        <w:r>
          <w:t xml:space="preserve"> untuk </w:t>
        </w:r>
        <w:proofErr w:type="spellStart"/>
        <w:r>
          <w:t>perencanaan</w:t>
        </w:r>
        <w:proofErr w:type="spellEnd"/>
        <w:r>
          <w:t xml:space="preserve"> </w:t>
        </w:r>
        <w:proofErr w:type="spellStart"/>
        <w:r>
          <w:t>proyek</w:t>
        </w:r>
        <w:proofErr w:type="spellEnd"/>
        <w:r>
          <w:t xml:space="preserve">, </w:t>
        </w:r>
        <w:proofErr w:type="spellStart"/>
        <w:r>
          <w:t>baik</w:t>
        </w:r>
        <w:proofErr w:type="spellEnd"/>
        <w:r>
          <w:t xml:space="preserve"> yang </w:t>
        </w:r>
        <w:proofErr w:type="spellStart"/>
        <w:r>
          <w:t>belum</w:t>
        </w:r>
        <w:proofErr w:type="spellEnd"/>
        <w:r>
          <w:t xml:space="preserve"> </w:t>
        </w:r>
        <w:proofErr w:type="spellStart"/>
        <w:r>
          <w:t>dimulai</w:t>
        </w:r>
        <w:proofErr w:type="spellEnd"/>
        <w:r>
          <w:t xml:space="preserve"> dan yang sudah </w:t>
        </w:r>
        <w:proofErr w:type="spellStart"/>
        <w:r>
          <w:t>berjalan</w:t>
        </w:r>
        <w:proofErr w:type="spellEnd"/>
        <w:r>
          <w:t>.</w:t>
        </w:r>
      </w:ins>
    </w:p>
    <w:p w14:paraId="72DA785B" w14:textId="3E972CF7" w:rsidR="00056F24" w:rsidRDefault="00056F24">
      <w:pPr>
        <w:pStyle w:val="Heading3"/>
        <w:spacing w:line="360" w:lineRule="auto"/>
        <w:rPr>
          <w:ins w:id="2612" w:author="ilham.nur@office.ui.ac.id [2]" w:date="2023-01-18T22:06:00Z"/>
        </w:rPr>
        <w:pPrChange w:id="2613" w:author="ilham.nur@office.ui.ac.id [2]" w:date="2023-01-18T22:09:00Z">
          <w:pPr>
            <w:pStyle w:val="Heading3"/>
          </w:pPr>
        </w:pPrChange>
      </w:pPr>
      <w:bookmarkStart w:id="2614" w:name="_Toc127003410"/>
      <w:proofErr w:type="spellStart"/>
      <w:ins w:id="2615" w:author="ilham.nur@office.ui.ac.id [2]" w:date="2023-01-18T05:55:00Z">
        <w:r>
          <w:t>Optimasi</w:t>
        </w:r>
        <w:proofErr w:type="spellEnd"/>
        <w:r>
          <w:t xml:space="preserve"> </w:t>
        </w:r>
        <w:proofErr w:type="spellStart"/>
        <w:r>
          <w:t>Sistem</w:t>
        </w:r>
      </w:ins>
      <w:bookmarkEnd w:id="2614"/>
      <w:proofErr w:type="spellEnd"/>
    </w:p>
    <w:p w14:paraId="79F5F0E4" w14:textId="1049FAF7" w:rsidR="00FF05D1" w:rsidRDefault="00FF05D1" w:rsidP="00E45FEA">
      <w:pPr>
        <w:spacing w:line="360" w:lineRule="auto"/>
        <w:ind w:left="720"/>
        <w:rPr>
          <w:ins w:id="2616" w:author="ilham.nur@office.ui.ac.id [2]" w:date="2023-01-18T22:10:00Z"/>
        </w:rPr>
      </w:pPr>
      <w:ins w:id="2617" w:author="ilham.nur@office.ui.ac.id [2]" w:date="2023-01-18T22:06:00Z">
        <w:r>
          <w:t xml:space="preserve">Data yang </w:t>
        </w:r>
        <w:proofErr w:type="spellStart"/>
        <w:r>
          <w:t>didapatkan</w:t>
        </w:r>
        <w:proofErr w:type="spellEnd"/>
        <w:r>
          <w:t xml:space="preserve"> </w:t>
        </w:r>
        <w:proofErr w:type="spellStart"/>
        <w:r>
          <w:t>dari</w:t>
        </w:r>
        <w:proofErr w:type="spellEnd"/>
        <w:r>
          <w:t xml:space="preserve"> </w:t>
        </w:r>
      </w:ins>
      <w:ins w:id="2618" w:author="ilham.nur@office.ui.ac.id [2]" w:date="2023-01-18T22:07:00Z">
        <w:r>
          <w:t xml:space="preserve">Sub Bab </w:t>
        </w:r>
        <w:r>
          <w:fldChar w:fldCharType="begin"/>
        </w:r>
        <w:r>
          <w:instrText xml:space="preserve"> REF _Ref124972038 \r \h </w:instrText>
        </w:r>
      </w:ins>
      <w:r w:rsidR="00E45FEA">
        <w:instrText xml:space="preserve"> \* MERGEFORMAT </w:instrText>
      </w:r>
      <w:r>
        <w:fldChar w:fldCharType="separate"/>
      </w:r>
      <w:ins w:id="2619" w:author="ilham.nur@office.ui.ac.id" w:date="2023-02-11T10:22:00Z">
        <w:r w:rsidR="00A47A89">
          <w:t>3.2.9</w:t>
        </w:r>
      </w:ins>
      <w:ins w:id="2620" w:author="ilham.nur@office.ui.ac.id [2]" w:date="2023-01-18T22:07:00Z">
        <w:r>
          <w:fldChar w:fldCharType="end"/>
        </w:r>
        <w:r w:rsidR="008A135A">
          <w:t xml:space="preserve">, dilakukan </w:t>
        </w:r>
        <w:proofErr w:type="spellStart"/>
        <w:r w:rsidR="008A135A">
          <w:t>analisis</w:t>
        </w:r>
        <w:proofErr w:type="spellEnd"/>
        <w:r w:rsidR="008A135A">
          <w:t xml:space="preserve"> terkait dengan </w:t>
        </w:r>
        <w:proofErr w:type="spellStart"/>
        <w:r w:rsidR="008A135A">
          <w:t>adanya</w:t>
        </w:r>
        <w:proofErr w:type="spellEnd"/>
        <w:r w:rsidR="008A135A">
          <w:t xml:space="preserve"> data error yang </w:t>
        </w:r>
        <w:proofErr w:type="spellStart"/>
        <w:r w:rsidR="008A135A">
          <w:t>didapatkan</w:t>
        </w:r>
        <w:proofErr w:type="spellEnd"/>
        <w:r w:rsidR="008A135A">
          <w:t>.</w:t>
        </w:r>
      </w:ins>
      <w:ins w:id="2621" w:author="ilham.nur@office.ui.ac.id [2]" w:date="2023-01-18T22:08:00Z">
        <w:r w:rsidR="00753913">
          <w:t xml:space="preserve"> Pada </w:t>
        </w:r>
        <w:proofErr w:type="spellStart"/>
        <w:r w:rsidR="00753913">
          <w:t>bagian</w:t>
        </w:r>
        <w:proofErr w:type="spellEnd"/>
        <w:r w:rsidR="00753913">
          <w:t xml:space="preserve"> yang error </w:t>
        </w:r>
        <w:proofErr w:type="spellStart"/>
        <w:r w:rsidR="00753913">
          <w:t>akan</w:t>
        </w:r>
        <w:proofErr w:type="spellEnd"/>
        <w:r w:rsidR="00753913">
          <w:t xml:space="preserve"> </w:t>
        </w:r>
        <w:proofErr w:type="spellStart"/>
        <w:r w:rsidR="00753913">
          <w:t>dicuplik</w:t>
        </w:r>
        <w:proofErr w:type="spellEnd"/>
        <w:r w:rsidR="00753913">
          <w:t xml:space="preserve"> dan </w:t>
        </w:r>
        <w:proofErr w:type="spellStart"/>
        <w:r w:rsidR="00753913">
          <w:t>menjadi</w:t>
        </w:r>
        <w:proofErr w:type="spellEnd"/>
        <w:r w:rsidR="00753913">
          <w:t xml:space="preserve"> </w:t>
        </w:r>
        <w:proofErr w:type="spellStart"/>
        <w:r w:rsidR="00753913">
          <w:t>tambahan</w:t>
        </w:r>
        <w:proofErr w:type="spellEnd"/>
        <w:r w:rsidR="00753913">
          <w:t xml:space="preserve"> </w:t>
        </w:r>
      </w:ins>
      <w:proofErr w:type="spellStart"/>
      <w:ins w:id="2622" w:author="ilham.nur@office.ui.ac.id [2]" w:date="2023-01-18T22:09:00Z">
        <w:r w:rsidR="00FE68FF">
          <w:t>aturan</w:t>
        </w:r>
        <w:proofErr w:type="spellEnd"/>
        <w:r w:rsidR="00FE68FF">
          <w:t xml:space="preserve"> </w:t>
        </w:r>
        <w:proofErr w:type="spellStart"/>
        <w:r w:rsidR="00FE68FF">
          <w:t>atau</w:t>
        </w:r>
        <w:proofErr w:type="spellEnd"/>
        <w:r w:rsidR="00FE68FF">
          <w:t xml:space="preserve"> </w:t>
        </w:r>
        <w:r w:rsidR="00FE68FF">
          <w:rPr>
            <w:i/>
            <w:iCs/>
          </w:rPr>
          <w:t xml:space="preserve">node </w:t>
        </w:r>
        <w:r w:rsidR="00FE68FF">
          <w:t xml:space="preserve">pada </w:t>
        </w:r>
        <w:proofErr w:type="spellStart"/>
        <w:r w:rsidR="00FE68FF">
          <w:t>sistem</w:t>
        </w:r>
        <w:proofErr w:type="spellEnd"/>
        <w:r w:rsidR="00FE68FF">
          <w:t xml:space="preserve"> </w:t>
        </w:r>
        <w:proofErr w:type="spellStart"/>
        <w:r w:rsidR="00FE68FF">
          <w:t>identifikasi</w:t>
        </w:r>
        <w:proofErr w:type="spellEnd"/>
        <w:r w:rsidR="00FE68FF">
          <w:t xml:space="preserve"> </w:t>
        </w:r>
        <w:proofErr w:type="spellStart"/>
        <w:r w:rsidR="00FE68FF">
          <w:t>berbasis</w:t>
        </w:r>
        <w:proofErr w:type="spellEnd"/>
        <w:r w:rsidR="00FE68FF">
          <w:t xml:space="preserve"> </w:t>
        </w:r>
        <w:r w:rsidR="00FE68FF">
          <w:rPr>
            <w:i/>
            <w:iCs/>
          </w:rPr>
          <w:t xml:space="preserve">random forest, </w:t>
        </w:r>
        <w:r w:rsidR="00FE68FF">
          <w:t xml:space="preserve">agar </w:t>
        </w:r>
        <w:proofErr w:type="spellStart"/>
        <w:r w:rsidR="00FE68FF">
          <w:t>dapat</w:t>
        </w:r>
        <w:proofErr w:type="spellEnd"/>
        <w:r w:rsidR="00FE68FF">
          <w:t xml:space="preserve"> </w:t>
        </w:r>
        <w:proofErr w:type="spellStart"/>
        <w:r w:rsidR="00FE68FF">
          <w:t>memberikan</w:t>
        </w:r>
        <w:proofErr w:type="spellEnd"/>
        <w:r w:rsidR="00FE68FF">
          <w:t xml:space="preserve"> </w:t>
        </w:r>
        <w:proofErr w:type="spellStart"/>
        <w:r w:rsidR="00FE68FF">
          <w:t>keluaran</w:t>
        </w:r>
        <w:proofErr w:type="spellEnd"/>
        <w:r w:rsidR="00FE68FF">
          <w:t xml:space="preserve"> </w:t>
        </w:r>
        <w:proofErr w:type="spellStart"/>
        <w:r w:rsidR="00FE68FF">
          <w:t>sesuai</w:t>
        </w:r>
        <w:proofErr w:type="spellEnd"/>
        <w:r w:rsidR="00FE68FF">
          <w:t xml:space="preserve"> dengan </w:t>
        </w:r>
        <w:proofErr w:type="spellStart"/>
        <w:r w:rsidR="00FE68FF">
          <w:t>logika</w:t>
        </w:r>
        <w:proofErr w:type="spellEnd"/>
        <w:r w:rsidR="00FE68FF">
          <w:t xml:space="preserve"> </w:t>
        </w:r>
        <w:proofErr w:type="spellStart"/>
        <w:r w:rsidR="00FE68FF">
          <w:t>pakar</w:t>
        </w:r>
        <w:proofErr w:type="spellEnd"/>
        <w:r w:rsidR="00FE68FF">
          <w:t xml:space="preserve"> dan </w:t>
        </w:r>
        <w:proofErr w:type="spellStart"/>
        <w:r w:rsidR="00E45FEA">
          <w:t>sumber</w:t>
        </w:r>
        <w:proofErr w:type="spellEnd"/>
        <w:r w:rsidR="00E45FEA">
          <w:t xml:space="preserve"> data yang </w:t>
        </w:r>
        <w:proofErr w:type="spellStart"/>
        <w:r w:rsidR="00E45FEA">
          <w:t>dimiliki</w:t>
        </w:r>
        <w:proofErr w:type="spellEnd"/>
        <w:r w:rsidR="00E45FEA">
          <w:t xml:space="preserve">. Proses </w:t>
        </w:r>
        <w:proofErr w:type="spellStart"/>
        <w:r w:rsidR="00E45FEA">
          <w:t>optimasi</w:t>
        </w:r>
        <w:proofErr w:type="spellEnd"/>
        <w:r w:rsidR="00E45FEA">
          <w:t xml:space="preserve"> </w:t>
        </w:r>
        <w:proofErr w:type="spellStart"/>
        <w:r w:rsidR="00E45FEA">
          <w:t>sistem</w:t>
        </w:r>
        <w:proofErr w:type="spellEnd"/>
        <w:r w:rsidR="00E45FEA">
          <w:t xml:space="preserve"> </w:t>
        </w:r>
        <w:proofErr w:type="spellStart"/>
        <w:r w:rsidR="00E45FEA">
          <w:t>ini</w:t>
        </w:r>
        <w:proofErr w:type="spellEnd"/>
        <w:r w:rsidR="00E45FEA">
          <w:t xml:space="preserve"> </w:t>
        </w:r>
        <w:proofErr w:type="spellStart"/>
        <w:r w:rsidR="00E45FEA">
          <w:t>akan</w:t>
        </w:r>
        <w:proofErr w:type="spellEnd"/>
        <w:r w:rsidR="00E45FEA">
          <w:t xml:space="preserve"> dilakukan </w:t>
        </w:r>
      </w:ins>
      <w:proofErr w:type="spellStart"/>
      <w:ins w:id="2623" w:author="ilham.nur@office.ui.ac.id [2]" w:date="2023-01-18T22:10:00Z">
        <w:r w:rsidR="00E45FEA">
          <w:t>secara</w:t>
        </w:r>
        <w:proofErr w:type="spellEnd"/>
        <w:r w:rsidR="00E45FEA">
          <w:t xml:space="preserve"> </w:t>
        </w:r>
        <w:proofErr w:type="spellStart"/>
        <w:r w:rsidR="00E45FEA">
          <w:t>terus-menerus</w:t>
        </w:r>
        <w:proofErr w:type="spellEnd"/>
        <w:r w:rsidR="00E45FEA">
          <w:t xml:space="preserve"> </w:t>
        </w:r>
        <w:proofErr w:type="spellStart"/>
        <w:r w:rsidR="00E45FEA">
          <w:t>hingga</w:t>
        </w:r>
        <w:proofErr w:type="spellEnd"/>
        <w:r w:rsidR="00E45FEA">
          <w:t xml:space="preserve"> </w:t>
        </w:r>
        <w:proofErr w:type="spellStart"/>
        <w:r w:rsidR="00E45FEA">
          <w:t>didapatkan</w:t>
        </w:r>
        <w:proofErr w:type="spellEnd"/>
        <w:r w:rsidR="00E45FEA">
          <w:t xml:space="preserve"> </w:t>
        </w:r>
        <w:r w:rsidR="00E45FEA" w:rsidRPr="00E45FEA">
          <w:rPr>
            <w:i/>
            <w:iCs/>
            <w:rPrChange w:id="2624" w:author="ilham.nur@office.ui.ac.id [2]" w:date="2023-01-18T22:10:00Z">
              <w:rPr/>
            </w:rPrChange>
          </w:rPr>
          <w:t>error</w:t>
        </w:r>
        <w:r w:rsidR="00E45FEA">
          <w:rPr>
            <w:i/>
            <w:iCs/>
          </w:rPr>
          <w:t xml:space="preserve"> </w:t>
        </w:r>
        <w:proofErr w:type="spellStart"/>
        <w:r w:rsidR="00E45FEA">
          <w:t>identifikasi</w:t>
        </w:r>
        <w:proofErr w:type="spellEnd"/>
        <w:r w:rsidR="00E45FEA">
          <w:t xml:space="preserve"> </w:t>
        </w:r>
        <w:r w:rsidR="00F86A69">
          <w:t xml:space="preserve">di </w:t>
        </w:r>
        <w:proofErr w:type="spellStart"/>
        <w:r w:rsidR="00F86A69">
          <w:t>bawah</w:t>
        </w:r>
        <w:proofErr w:type="spellEnd"/>
        <w:r w:rsidR="00F86A69">
          <w:t xml:space="preserve"> 5%.</w:t>
        </w:r>
      </w:ins>
    </w:p>
    <w:p w14:paraId="5CBBC9E4" w14:textId="20FE3B70" w:rsidR="00F86A69" w:rsidRDefault="00F86A69">
      <w:pPr>
        <w:pStyle w:val="Heading3"/>
        <w:spacing w:line="360" w:lineRule="auto"/>
        <w:rPr>
          <w:ins w:id="2625" w:author="ilham.nur@office.ui.ac.id [2]" w:date="2023-01-18T22:10:00Z"/>
        </w:rPr>
        <w:pPrChange w:id="2626" w:author="ilham.nur@office.ui.ac.id [2]" w:date="2023-01-18T22:12:00Z">
          <w:pPr>
            <w:pStyle w:val="Heading3"/>
          </w:pPr>
        </w:pPrChange>
      </w:pPr>
      <w:bookmarkStart w:id="2627" w:name="_Toc127003411"/>
      <w:proofErr w:type="spellStart"/>
      <w:ins w:id="2628" w:author="ilham.nur@office.ui.ac.id [2]" w:date="2023-01-18T22:10:00Z">
        <w:r>
          <w:t>Analisis</w:t>
        </w:r>
        <w:proofErr w:type="spellEnd"/>
        <w:r>
          <w:t xml:space="preserve"> dan Kesimpulan</w:t>
        </w:r>
        <w:bookmarkEnd w:id="2627"/>
      </w:ins>
    </w:p>
    <w:p w14:paraId="53F00EF8" w14:textId="47CBFC99" w:rsidR="008A135A" w:rsidRDefault="00F86A69">
      <w:pPr>
        <w:spacing w:line="360" w:lineRule="auto"/>
        <w:ind w:left="720"/>
        <w:rPr>
          <w:ins w:id="2629" w:author="ilham.nur@office.ui.ac.id [2]" w:date="2023-01-22T21:16:00Z"/>
        </w:rPr>
      </w:pPr>
      <w:ins w:id="2630" w:author="ilham.nur@office.ui.ac.id [2]" w:date="2023-01-18T22:10:00Z">
        <w:r>
          <w:t xml:space="preserve">Hasil </w:t>
        </w:r>
        <w:proofErr w:type="spellStart"/>
        <w:r>
          <w:t>dari</w:t>
        </w:r>
        <w:proofErr w:type="spellEnd"/>
        <w:r>
          <w:t xml:space="preserve"> </w:t>
        </w:r>
      </w:ins>
      <w:proofErr w:type="spellStart"/>
      <w:ins w:id="2631" w:author="ilham.nur@office.ui.ac.id [2]" w:date="2023-01-18T22:11:00Z">
        <w:r>
          <w:t>optimasi</w:t>
        </w:r>
        <w:proofErr w:type="spellEnd"/>
        <w:r>
          <w:t xml:space="preserve"> </w:t>
        </w:r>
        <w:proofErr w:type="spellStart"/>
        <w:r>
          <w:t>sistem</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bandingkan</w:t>
        </w:r>
        <w:proofErr w:type="spellEnd"/>
        <w:r>
          <w:t xml:space="preserve"> dengan data </w:t>
        </w:r>
        <w:proofErr w:type="spellStart"/>
        <w:r>
          <w:t>historis</w:t>
        </w:r>
        <w:proofErr w:type="spellEnd"/>
        <w:r>
          <w:t xml:space="preserve"> </w:t>
        </w:r>
        <w:proofErr w:type="spellStart"/>
        <w:r>
          <w:t>proyek</w:t>
        </w:r>
        <w:proofErr w:type="spellEnd"/>
        <w:r>
          <w:t xml:space="preserve"> </w:t>
        </w:r>
        <w:proofErr w:type="spellStart"/>
        <w:r>
          <w:t>dari</w:t>
        </w:r>
        <w:proofErr w:type="spellEnd"/>
        <w:r>
          <w:t xml:space="preserve"> sisi </w:t>
        </w:r>
        <w:proofErr w:type="spellStart"/>
        <w:r>
          <w:t>waktu</w:t>
        </w:r>
        <w:proofErr w:type="spellEnd"/>
        <w:r>
          <w:t xml:space="preserve"> proses </w:t>
        </w:r>
        <w:r w:rsidR="003902BF">
          <w:t xml:space="preserve">dan </w:t>
        </w:r>
        <w:proofErr w:type="spellStart"/>
        <w:r w:rsidR="003902BF">
          <w:t>ketepatan</w:t>
        </w:r>
        <w:proofErr w:type="spellEnd"/>
        <w:r w:rsidR="003902BF">
          <w:t xml:space="preserve"> </w:t>
        </w:r>
        <w:proofErr w:type="spellStart"/>
        <w:r w:rsidR="003902BF">
          <w:t>sumber</w:t>
        </w:r>
        <w:proofErr w:type="spellEnd"/>
        <w:r w:rsidR="003902BF">
          <w:t xml:space="preserve"> </w:t>
        </w:r>
        <w:proofErr w:type="spellStart"/>
        <w:r w:rsidR="003902BF">
          <w:t>daya</w:t>
        </w:r>
        <w:proofErr w:type="spellEnd"/>
        <w:r w:rsidR="003902BF">
          <w:t xml:space="preserve">. </w:t>
        </w:r>
        <w:proofErr w:type="spellStart"/>
        <w:r w:rsidR="003902BF">
          <w:t>Analisis</w:t>
        </w:r>
        <w:proofErr w:type="spellEnd"/>
        <w:r w:rsidR="003902BF">
          <w:t xml:space="preserve"> </w:t>
        </w:r>
        <w:proofErr w:type="spellStart"/>
        <w:r w:rsidR="003902BF">
          <w:t>dari</w:t>
        </w:r>
        <w:proofErr w:type="spellEnd"/>
        <w:r w:rsidR="003902BF">
          <w:t xml:space="preserve"> dua </w:t>
        </w:r>
        <w:proofErr w:type="spellStart"/>
        <w:r w:rsidR="003902BF">
          <w:t>kelompok</w:t>
        </w:r>
        <w:proofErr w:type="spellEnd"/>
        <w:r w:rsidR="003902BF">
          <w:t xml:space="preserve"> data</w:t>
        </w:r>
      </w:ins>
      <w:ins w:id="2632" w:author="ilham.nur@office.ui.ac.id [2]" w:date="2023-01-18T22:12:00Z">
        <w:r w:rsidR="003902BF">
          <w:t xml:space="preserve"> </w:t>
        </w:r>
        <w:proofErr w:type="spellStart"/>
        <w:r w:rsidR="003902BF">
          <w:t>ini</w:t>
        </w:r>
        <w:proofErr w:type="spellEnd"/>
        <w:r w:rsidR="003902BF">
          <w:t xml:space="preserve"> </w:t>
        </w:r>
        <w:proofErr w:type="spellStart"/>
        <w:r w:rsidR="003902BF">
          <w:t>akan</w:t>
        </w:r>
        <w:proofErr w:type="spellEnd"/>
        <w:r w:rsidR="003902BF">
          <w:t xml:space="preserve"> dilakukan </w:t>
        </w:r>
        <w:proofErr w:type="spellStart"/>
        <w:r w:rsidR="003902BF">
          <w:t>menggunakan</w:t>
        </w:r>
        <w:proofErr w:type="spellEnd"/>
        <w:r w:rsidR="003902BF">
          <w:t xml:space="preserve"> </w:t>
        </w:r>
        <w:r w:rsidR="003902BF">
          <w:rPr>
            <w:i/>
            <w:iCs/>
          </w:rPr>
          <w:t xml:space="preserve">paired t-test </w:t>
        </w:r>
        <w:r w:rsidR="003902BF">
          <w:t xml:space="preserve">untuk </w:t>
        </w:r>
        <w:proofErr w:type="spellStart"/>
        <w:r w:rsidR="003902BF">
          <w:t>melihat</w:t>
        </w:r>
        <w:proofErr w:type="spellEnd"/>
        <w:r w:rsidR="003902BF">
          <w:t xml:space="preserve"> apakah </w:t>
        </w:r>
        <w:proofErr w:type="spellStart"/>
        <w:r w:rsidR="003902BF">
          <w:t>terdapat</w:t>
        </w:r>
        <w:proofErr w:type="spellEnd"/>
        <w:r w:rsidR="003902BF">
          <w:t xml:space="preserve"> </w:t>
        </w:r>
        <w:proofErr w:type="spellStart"/>
        <w:r w:rsidR="003902BF">
          <w:t>perbedaan</w:t>
        </w:r>
        <w:proofErr w:type="spellEnd"/>
        <w:r w:rsidR="003902BF">
          <w:t xml:space="preserve"> </w:t>
        </w:r>
        <w:proofErr w:type="spellStart"/>
        <w:r w:rsidR="003902BF">
          <w:t>signifikan</w:t>
        </w:r>
        <w:proofErr w:type="spellEnd"/>
        <w:r w:rsidR="003902BF">
          <w:t xml:space="preserve"> </w:t>
        </w:r>
        <w:proofErr w:type="spellStart"/>
        <w:r w:rsidR="003902BF">
          <w:t>dari</w:t>
        </w:r>
        <w:proofErr w:type="spellEnd"/>
        <w:r w:rsidR="003902BF">
          <w:t xml:space="preserve"> dua </w:t>
        </w:r>
        <w:proofErr w:type="spellStart"/>
        <w:r w:rsidR="003902BF">
          <w:t>kelompok</w:t>
        </w:r>
        <w:proofErr w:type="spellEnd"/>
        <w:r w:rsidR="003902BF">
          <w:t xml:space="preserve"> data yang </w:t>
        </w:r>
        <w:proofErr w:type="spellStart"/>
        <w:r w:rsidR="003902BF">
          <w:t>ada</w:t>
        </w:r>
        <w:proofErr w:type="spellEnd"/>
        <w:r w:rsidR="003902BF">
          <w:t>.</w:t>
        </w:r>
      </w:ins>
      <w:ins w:id="2633" w:author="ilham.nur@office.ui.ac.id [2]" w:date="2023-01-18T22:13:00Z">
        <w:r w:rsidR="000C5509">
          <w:t xml:space="preserve"> Angka </w:t>
        </w:r>
        <w:proofErr w:type="spellStart"/>
        <w:r w:rsidR="000C5509">
          <w:t>kepercayaan</w:t>
        </w:r>
        <w:proofErr w:type="spellEnd"/>
        <w:r w:rsidR="000C5509">
          <w:t xml:space="preserve"> yang </w:t>
        </w:r>
        <w:proofErr w:type="spellStart"/>
        <w:r w:rsidR="000C5509">
          <w:t>digunakan</w:t>
        </w:r>
        <w:proofErr w:type="spellEnd"/>
        <w:r w:rsidR="000C5509">
          <w:t xml:space="preserve"> </w:t>
        </w:r>
        <w:proofErr w:type="spellStart"/>
        <w:r w:rsidR="000C5509">
          <w:t>adalah</w:t>
        </w:r>
        <w:proofErr w:type="spellEnd"/>
        <w:r w:rsidR="000C5509">
          <w:t xml:space="preserve"> 95% dengan </w:t>
        </w:r>
        <w:proofErr w:type="spellStart"/>
        <w:r w:rsidR="000C5509">
          <w:t>persen</w:t>
        </w:r>
        <w:proofErr w:type="spellEnd"/>
        <w:r w:rsidR="000C5509">
          <w:t xml:space="preserve"> error </w:t>
        </w:r>
        <w:proofErr w:type="spellStart"/>
        <w:r w:rsidR="000C5509">
          <w:t>sebesar</w:t>
        </w:r>
        <w:proofErr w:type="spellEnd"/>
        <w:r w:rsidR="000C5509">
          <w:t xml:space="preserve"> 5%</w:t>
        </w:r>
        <w:r w:rsidR="000963B8">
          <w:t>.</w:t>
        </w:r>
      </w:ins>
      <w:ins w:id="2634" w:author="ilham.nur@office.ui.ac.id [2]" w:date="2023-01-18T22:12:00Z">
        <w:r w:rsidR="003902BF">
          <w:t xml:space="preserve"> Ketika </w:t>
        </w:r>
        <w:proofErr w:type="spellStart"/>
        <w:r w:rsidR="003902BF">
          <w:t>perbandingan</w:t>
        </w:r>
        <w:proofErr w:type="spellEnd"/>
        <w:r w:rsidR="003902BF">
          <w:t xml:space="preserve"> </w:t>
        </w:r>
        <w:proofErr w:type="spellStart"/>
        <w:r w:rsidR="003902BF">
          <w:t>statistik</w:t>
        </w:r>
        <w:proofErr w:type="spellEnd"/>
        <w:r w:rsidR="003902BF">
          <w:t xml:space="preserve"> sudah </w:t>
        </w:r>
        <w:proofErr w:type="spellStart"/>
        <w:r w:rsidR="003902BF">
          <w:t>didapatkan</w:t>
        </w:r>
        <w:proofErr w:type="spellEnd"/>
        <w:r w:rsidR="003902BF">
          <w:t xml:space="preserve"> </w:t>
        </w:r>
        <w:proofErr w:type="spellStart"/>
        <w:r w:rsidR="003902BF">
          <w:t>maka</w:t>
        </w:r>
        <w:proofErr w:type="spellEnd"/>
        <w:r w:rsidR="003902BF">
          <w:t xml:space="preserve"> </w:t>
        </w:r>
        <w:proofErr w:type="spellStart"/>
        <w:r w:rsidR="003902BF">
          <w:t>dapat</w:t>
        </w:r>
        <w:proofErr w:type="spellEnd"/>
        <w:r w:rsidR="003902BF">
          <w:t xml:space="preserve"> </w:t>
        </w:r>
        <w:proofErr w:type="spellStart"/>
        <w:r w:rsidR="003902BF">
          <w:t>diambil</w:t>
        </w:r>
        <w:proofErr w:type="spellEnd"/>
        <w:r w:rsidR="003902BF">
          <w:t xml:space="preserve"> </w:t>
        </w:r>
        <w:proofErr w:type="spellStart"/>
        <w:r w:rsidR="003902BF">
          <w:t>kesimpulan</w:t>
        </w:r>
        <w:proofErr w:type="spellEnd"/>
        <w:r w:rsidR="003902BF">
          <w:t xml:space="preserve"> </w:t>
        </w:r>
        <w:proofErr w:type="spellStart"/>
        <w:r w:rsidR="003902BF">
          <w:t>berdasarkan</w:t>
        </w:r>
        <w:proofErr w:type="spellEnd"/>
        <w:r w:rsidR="003902BF">
          <w:t xml:space="preserve"> </w:t>
        </w:r>
        <w:proofErr w:type="spellStart"/>
        <w:r w:rsidR="000C5509">
          <w:t>nilai</w:t>
        </w:r>
        <w:proofErr w:type="spellEnd"/>
        <w:r w:rsidR="000C5509">
          <w:t xml:space="preserve"> p yang </w:t>
        </w:r>
        <w:proofErr w:type="spellStart"/>
        <w:r w:rsidR="000C5509">
          <w:t>didapatkan</w:t>
        </w:r>
        <w:proofErr w:type="spellEnd"/>
        <w:r w:rsidR="000C5509">
          <w:t xml:space="preserve"> </w:t>
        </w:r>
        <w:proofErr w:type="spellStart"/>
        <w:r w:rsidR="000C5509">
          <w:t>relatif</w:t>
        </w:r>
        <w:proofErr w:type="spellEnd"/>
        <w:r w:rsidR="000C5509">
          <w:t xml:space="preserve"> </w:t>
        </w:r>
        <w:proofErr w:type="spellStart"/>
        <w:r w:rsidR="000C5509">
          <w:t>terhadap</w:t>
        </w:r>
        <w:proofErr w:type="spellEnd"/>
        <w:r w:rsidR="000C5509">
          <w:t xml:space="preserve"> </w:t>
        </w:r>
        <w:proofErr w:type="spellStart"/>
        <w:r w:rsidR="000C5509">
          <w:t>angka</w:t>
        </w:r>
        <w:proofErr w:type="spellEnd"/>
        <w:r w:rsidR="000C5509">
          <w:t xml:space="preserve"> </w:t>
        </w:r>
        <w:proofErr w:type="spellStart"/>
        <w:r w:rsidR="000C5509">
          <w:t>kepercayaa</w:t>
        </w:r>
      </w:ins>
      <w:ins w:id="2635" w:author="ilham.nur@office.ui.ac.id [2]" w:date="2023-01-18T22:13:00Z">
        <w:r w:rsidR="000C5509">
          <w:t>n</w:t>
        </w:r>
        <w:proofErr w:type="spellEnd"/>
        <w:r w:rsidR="000C5509">
          <w:t xml:space="preserve"> yang </w:t>
        </w:r>
        <w:proofErr w:type="spellStart"/>
        <w:r w:rsidR="000C5509">
          <w:t>telah</w:t>
        </w:r>
        <w:proofErr w:type="spellEnd"/>
        <w:r w:rsidR="000C5509">
          <w:t xml:space="preserve"> </w:t>
        </w:r>
        <w:proofErr w:type="spellStart"/>
        <w:r w:rsidR="000C5509">
          <w:t>ditetapkan</w:t>
        </w:r>
        <w:proofErr w:type="spellEnd"/>
        <w:r w:rsidR="000C5509">
          <w:t>.</w:t>
        </w:r>
      </w:ins>
    </w:p>
    <w:p w14:paraId="270FAD07" w14:textId="4C48B8AA" w:rsidR="00D53A18" w:rsidRPr="003902BF" w:rsidRDefault="00D53A18">
      <w:pPr>
        <w:spacing w:line="360" w:lineRule="auto"/>
        <w:ind w:left="720"/>
        <w:rPr>
          <w:ins w:id="2636" w:author="ilham.nur@office.ui.ac.id [2]" w:date="2023-01-18T05:55:00Z"/>
        </w:rPr>
        <w:pPrChange w:id="2637" w:author="ilham.nur@office.ui.ac.id [2]" w:date="2023-01-18T22:12:00Z">
          <w:pPr>
            <w:pStyle w:val="Heading3"/>
          </w:pPr>
        </w:pPrChange>
      </w:pPr>
      <w:ins w:id="2638" w:author="ilham.nur@office.ui.ac.id [2]" w:date="2023-01-22T21:17:00Z">
        <w:r>
          <w:t>Hasil data pada Sub Bab</w:t>
        </w:r>
        <w:r w:rsidR="00127844">
          <w:t xml:space="preserve"> </w:t>
        </w:r>
      </w:ins>
      <w:ins w:id="2639" w:author="ilham.nur@office.ui.ac.id [2]" w:date="2023-01-22T21:18:00Z">
        <w:r w:rsidR="00127844">
          <w:fldChar w:fldCharType="begin"/>
        </w:r>
        <w:r w:rsidR="00127844">
          <w:instrText xml:space="preserve"> REF _Ref124972038 \r \h </w:instrText>
        </w:r>
      </w:ins>
      <w:r w:rsidR="00127844">
        <w:fldChar w:fldCharType="separate"/>
      </w:r>
      <w:ins w:id="2640" w:author="ilham.nur@office.ui.ac.id" w:date="2023-02-11T10:22:00Z">
        <w:r w:rsidR="00A47A89">
          <w:t>3.2.9</w:t>
        </w:r>
      </w:ins>
      <w:ins w:id="2641" w:author="ilham.nur@office.ui.ac.id [2]" w:date="2023-01-22T21:18:00Z">
        <w:r w:rsidR="00127844">
          <w:fldChar w:fldCharType="end"/>
        </w:r>
        <w:r w:rsidR="00BF016A">
          <w:t xml:space="preserve">, </w:t>
        </w:r>
        <w:proofErr w:type="spellStart"/>
        <w:r w:rsidR="00BF016A">
          <w:t>akan</w:t>
        </w:r>
        <w:proofErr w:type="spellEnd"/>
        <w:r w:rsidR="00BF016A">
          <w:t xml:space="preserve"> </w:t>
        </w:r>
        <w:proofErr w:type="spellStart"/>
        <w:r w:rsidR="00BF016A">
          <w:t>diolah</w:t>
        </w:r>
        <w:proofErr w:type="spellEnd"/>
        <w:r w:rsidR="00BF016A">
          <w:t xml:space="preserve"> </w:t>
        </w:r>
        <w:proofErr w:type="spellStart"/>
        <w:r w:rsidR="00BF016A">
          <w:t>sehingga</w:t>
        </w:r>
        <w:proofErr w:type="spellEnd"/>
        <w:r w:rsidR="00BF016A">
          <w:t xml:space="preserve"> </w:t>
        </w:r>
        <w:proofErr w:type="spellStart"/>
        <w:r w:rsidR="00BF016A">
          <w:t>mendapatkan</w:t>
        </w:r>
        <w:proofErr w:type="spellEnd"/>
        <w:r w:rsidR="00BF016A">
          <w:t xml:space="preserve"> </w:t>
        </w:r>
        <w:proofErr w:type="spellStart"/>
        <w:r w:rsidR="00BF016A">
          <w:t>karakteristik</w:t>
        </w:r>
        <w:proofErr w:type="spellEnd"/>
        <w:r w:rsidR="00BF016A">
          <w:t xml:space="preserve"> </w:t>
        </w:r>
        <w:proofErr w:type="spellStart"/>
        <w:r w:rsidR="00BF016A">
          <w:t>dari</w:t>
        </w:r>
        <w:proofErr w:type="spellEnd"/>
        <w:r w:rsidR="00BF016A">
          <w:t xml:space="preserve"> </w:t>
        </w:r>
        <w:proofErr w:type="spellStart"/>
        <w:r w:rsidR="00BF016A">
          <w:t>sistem</w:t>
        </w:r>
        <w:proofErr w:type="spellEnd"/>
        <w:r w:rsidR="00BF016A">
          <w:t xml:space="preserve"> yang baru </w:t>
        </w:r>
        <w:proofErr w:type="spellStart"/>
        <w:r w:rsidR="00BF016A">
          <w:t>dibuat</w:t>
        </w:r>
        <w:proofErr w:type="spellEnd"/>
        <w:r w:rsidR="00BF016A">
          <w:t xml:space="preserve">. </w:t>
        </w:r>
        <w:proofErr w:type="spellStart"/>
        <w:r w:rsidR="00BF016A">
          <w:t>Karakteristik</w:t>
        </w:r>
        <w:proofErr w:type="spellEnd"/>
        <w:r w:rsidR="00BF016A">
          <w:t xml:space="preserve"> </w:t>
        </w:r>
        <w:proofErr w:type="spellStart"/>
        <w:r w:rsidR="00BF016A">
          <w:t>ini</w:t>
        </w:r>
        <w:proofErr w:type="spellEnd"/>
        <w:r w:rsidR="00BF016A">
          <w:t xml:space="preserve"> </w:t>
        </w:r>
        <w:proofErr w:type="spellStart"/>
        <w:r w:rsidR="00BF016A">
          <w:t>kemudian</w:t>
        </w:r>
        <w:proofErr w:type="spellEnd"/>
        <w:r w:rsidR="00BF016A">
          <w:t xml:space="preserve"> </w:t>
        </w:r>
        <w:proofErr w:type="spellStart"/>
        <w:r w:rsidR="00BF016A">
          <w:t>disimulasikan</w:t>
        </w:r>
        <w:proofErr w:type="spellEnd"/>
        <w:r w:rsidR="00BF016A">
          <w:t xml:space="preserve"> </w:t>
        </w:r>
        <w:proofErr w:type="spellStart"/>
        <w:r w:rsidR="00BF016A">
          <w:t>kedalam</w:t>
        </w:r>
        <w:proofErr w:type="spellEnd"/>
        <w:r w:rsidR="00BF016A">
          <w:t xml:space="preserve"> </w:t>
        </w:r>
        <w:r w:rsidR="00265A30">
          <w:lastRenderedPageBreak/>
          <w:t>simulator BPMN</w:t>
        </w:r>
      </w:ins>
      <w:ins w:id="2642" w:author="ilham.nur@office.ui.ac.id [2]" w:date="2023-01-22T21:19:00Z">
        <w:r w:rsidR="00265A30">
          <w:t xml:space="preserve"> untuk </w:t>
        </w:r>
        <w:proofErr w:type="spellStart"/>
        <w:r w:rsidR="00265A30">
          <w:t>melihat</w:t>
        </w:r>
        <w:proofErr w:type="spellEnd"/>
        <w:r w:rsidR="00265A30">
          <w:t xml:space="preserve"> apakah </w:t>
        </w:r>
        <w:proofErr w:type="spellStart"/>
        <w:r w:rsidR="00265A30">
          <w:t>sistem</w:t>
        </w:r>
        <w:proofErr w:type="spellEnd"/>
        <w:r w:rsidR="00265A30">
          <w:t xml:space="preserve"> yang </w:t>
        </w:r>
        <w:proofErr w:type="spellStart"/>
        <w:r w:rsidR="00265A30">
          <w:t>telah</w:t>
        </w:r>
        <w:proofErr w:type="spellEnd"/>
        <w:r w:rsidR="00265A30">
          <w:t xml:space="preserve"> </w:t>
        </w:r>
        <w:proofErr w:type="spellStart"/>
        <w:r w:rsidR="00265A30">
          <w:t>dibangun</w:t>
        </w:r>
        <w:proofErr w:type="spellEnd"/>
        <w:r w:rsidR="00265A30">
          <w:t xml:space="preserve"> </w:t>
        </w:r>
      </w:ins>
      <w:proofErr w:type="spellStart"/>
      <w:ins w:id="2643" w:author="ilham.nur@office.ui.ac.id [2]" w:date="2023-01-22T21:45:00Z">
        <w:r w:rsidR="00586D4D">
          <w:t>lebih</w:t>
        </w:r>
        <w:proofErr w:type="spellEnd"/>
        <w:r w:rsidR="00586D4D">
          <w:t xml:space="preserve"> </w:t>
        </w:r>
        <w:proofErr w:type="spellStart"/>
        <w:r w:rsidR="00586D4D">
          <w:t>baik</w:t>
        </w:r>
        <w:proofErr w:type="spellEnd"/>
        <w:r w:rsidR="00586D4D">
          <w:t xml:space="preserve"> </w:t>
        </w:r>
        <w:proofErr w:type="spellStart"/>
        <w:r w:rsidR="00037266">
          <w:t>dari</w:t>
        </w:r>
        <w:proofErr w:type="spellEnd"/>
        <w:r w:rsidR="00037266">
          <w:t xml:space="preserve"> </w:t>
        </w:r>
        <w:proofErr w:type="spellStart"/>
        <w:r w:rsidR="00037266">
          <w:t>kondisi</w:t>
        </w:r>
        <w:proofErr w:type="spellEnd"/>
        <w:r w:rsidR="00037266">
          <w:t xml:space="preserve"> </w:t>
        </w:r>
        <w:proofErr w:type="spellStart"/>
        <w:r w:rsidR="00037266">
          <w:t>sebelum</w:t>
        </w:r>
        <w:proofErr w:type="spellEnd"/>
        <w:r w:rsidR="00037266">
          <w:t xml:space="preserve"> </w:t>
        </w:r>
        <w:proofErr w:type="spellStart"/>
        <w:r w:rsidR="00037266">
          <w:t>adanya</w:t>
        </w:r>
        <w:proofErr w:type="spellEnd"/>
        <w:r w:rsidR="00037266">
          <w:t xml:space="preserve"> </w:t>
        </w:r>
        <w:proofErr w:type="spellStart"/>
        <w:r w:rsidR="00037266">
          <w:t>sistem</w:t>
        </w:r>
        <w:proofErr w:type="spellEnd"/>
        <w:r w:rsidR="00037266">
          <w:t>.</w:t>
        </w:r>
      </w:ins>
    </w:p>
    <w:p w14:paraId="6E928A33" w14:textId="4D929D57" w:rsidR="00056F24" w:rsidRPr="00056F24" w:rsidDel="00D324E2" w:rsidRDefault="00056F24">
      <w:pPr>
        <w:pStyle w:val="Heading3"/>
        <w:rPr>
          <w:del w:id="2644" w:author="ilham.nur@office.ui.ac.id [2]" w:date="2023-01-18T21:55:00Z"/>
        </w:rPr>
        <w:pPrChange w:id="2645" w:author="ilham.nur@office.ui.ac.id [2]" w:date="2023-01-18T05:55:00Z">
          <w:pPr>
            <w:spacing w:line="360" w:lineRule="auto"/>
            <w:ind w:left="720"/>
          </w:pPr>
        </w:pPrChange>
      </w:pPr>
    </w:p>
    <w:p w14:paraId="259574FC" w14:textId="77777777" w:rsidR="00A02C16" w:rsidRDefault="00A02C16" w:rsidP="00A02C16"/>
    <w:p w14:paraId="68187A43" w14:textId="77777777" w:rsidR="00461716" w:rsidRDefault="00461716" w:rsidP="00A02C16">
      <w:pPr>
        <w:sectPr w:rsidR="00461716" w:rsidSect="00AD4474">
          <w:headerReference w:type="even" r:id="rId57"/>
          <w:headerReference w:type="default" r:id="rId58"/>
          <w:headerReference w:type="first" r:id="rId59"/>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2650" w:name="_Toc120139659"/>
      <w:bookmarkStart w:id="2651" w:name="_Toc127003412"/>
      <w:r>
        <w:t>ANALISIS DAN PEMBAHASAN HASIL RISET</w:t>
      </w:r>
      <w:bookmarkEnd w:id="2650"/>
      <w:bookmarkEnd w:id="2651"/>
    </w:p>
    <w:p w14:paraId="2F4655AA" w14:textId="272678BC" w:rsidR="002B322B" w:rsidRDefault="00A27F2A">
      <w:pPr>
        <w:pStyle w:val="Heading2"/>
        <w:spacing w:line="360" w:lineRule="auto"/>
        <w:rPr>
          <w:ins w:id="2652" w:author="ilham.nur@office.ui.ac.id [2]" w:date="2023-01-22T22:41:00Z"/>
        </w:rPr>
        <w:pPrChange w:id="2653" w:author="ilham.nur@office.ui.ac.id [2]" w:date="2023-01-23T11:46:00Z">
          <w:pPr>
            <w:pStyle w:val="Heading2"/>
          </w:pPr>
        </w:pPrChange>
      </w:pPr>
      <w:bookmarkStart w:id="2654" w:name="_Toc127003413"/>
      <w:proofErr w:type="spellStart"/>
      <w:ins w:id="2655" w:author="ilham.nur@office.ui.ac.id [2]" w:date="2023-01-22T22:41:00Z">
        <w:r>
          <w:t>Arsitektur</w:t>
        </w:r>
        <w:proofErr w:type="spellEnd"/>
        <w:r>
          <w:t xml:space="preserve"> </w:t>
        </w:r>
        <w:proofErr w:type="spellStart"/>
        <w:r>
          <w:t>Sistem</w:t>
        </w:r>
        <w:bookmarkEnd w:id="2654"/>
        <w:proofErr w:type="spellEnd"/>
      </w:ins>
    </w:p>
    <w:p w14:paraId="6452A538" w14:textId="44F6E3FB" w:rsidR="00A27F2A" w:rsidDel="007A5422" w:rsidRDefault="00EF1B30" w:rsidP="00EF1B30">
      <w:pPr>
        <w:spacing w:line="360" w:lineRule="auto"/>
        <w:rPr>
          <w:del w:id="2656" w:author="ilham.nur@office.ui.ac.id [2]" w:date="2023-01-22T22:41:00Z"/>
        </w:rPr>
      </w:pPr>
      <w:proofErr w:type="spellStart"/>
      <w:ins w:id="2657" w:author="ilham.nur@office.ui.ac.id [2]" w:date="2023-01-23T11:46:00Z">
        <w:r>
          <w:t>Dalam</w:t>
        </w:r>
        <w:proofErr w:type="spellEnd"/>
        <w:r>
          <w:t xml:space="preserve"> </w:t>
        </w:r>
        <w:proofErr w:type="spellStart"/>
        <w:r>
          <w:t>menggambarkan</w:t>
        </w:r>
        <w:proofErr w:type="spellEnd"/>
        <w:r>
          <w:t xml:space="preserve"> </w:t>
        </w:r>
        <w:proofErr w:type="spellStart"/>
        <w:r>
          <w:t>Arsitektur</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Op</w:t>
        </w:r>
      </w:ins>
      <w:customXmlInsRangeStart w:id="2658" w:author="ilham.nur@office.ui.ac.id [2]" w:date="2023-01-25T11:45:00Z"/>
      <w:sdt>
        <w:sdtPr>
          <w:id w:val="1652562604"/>
          <w:docPartObj>
            <w:docPartGallery w:val="Watermarks"/>
          </w:docPartObj>
        </w:sdtPr>
        <w:sdtEndPr/>
        <w:sdtContent>
          <w:customXmlInsRangeEnd w:id="2658"/>
          <w:ins w:id="2659" w:author="ilham.nur@office.ui.ac.id [2]" w:date="2023-01-25T11:45:00Z">
            <w:r w:rsidR="00FB5F94">
              <w:rPr>
                <w:noProof/>
              </w:rPr>
              <w:drawing>
                <wp:anchor distT="0" distB="0" distL="114300" distR="114300" simplePos="0" relativeHeight="251658244" behindDoc="1" locked="0" layoutInCell="0" allowOverlap="1" wp14:anchorId="05CF4C72" wp14:editId="3F6904F7">
                  <wp:simplePos x="0" y="0"/>
                  <wp:positionH relativeFrom="margin">
                    <wp:align>center</wp:align>
                  </wp:positionH>
                  <wp:positionV relativeFrom="margin">
                    <wp:align>center</wp:align>
                  </wp:positionV>
                  <wp:extent cx="3810000" cy="381000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customXmlInsRangeStart w:id="2660" w:author="ilham.nur@office.ui.ac.id [2]" w:date="2023-01-25T11:45:00Z"/>
        </w:sdtContent>
      </w:sdt>
      <w:customXmlInsRangeEnd w:id="2660"/>
      <w:ins w:id="2661" w:author="ilham.nur@office.ui.ac.id [2]" w:date="2023-01-23T11:46:00Z">
        <w:r>
          <w:t>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diintegrasikan</w:t>
        </w:r>
        <w:proofErr w:type="spellEnd"/>
        <w:r>
          <w:t xml:space="preserve"> dengan SIMP, EA </w:t>
        </w:r>
        <w:proofErr w:type="spellStart"/>
        <w:r>
          <w:t>digambarkan</w:t>
        </w:r>
        <w:proofErr w:type="spellEnd"/>
        <w:r>
          <w:t xml:space="preserve"> </w:t>
        </w:r>
        <w:proofErr w:type="spellStart"/>
        <w:r>
          <w:t>menggunakan</w:t>
        </w:r>
        <w:proofErr w:type="spellEnd"/>
        <w:r>
          <w:t xml:space="preserve"> ArchiMate</w:t>
        </w:r>
      </w:ins>
      <w:ins w:id="2662" w:author="ilham.nur@office.ui.ac.id [2]" w:date="2023-01-23T20:29:00Z">
        <w:r w:rsidR="002A7DCF">
          <w:t>.</w:t>
        </w:r>
      </w:ins>
      <w:ins w:id="2663" w:author="ilham.nur@office.ui.ac.id [2]" w:date="2023-01-23T20:40:00Z">
        <w:r w:rsidR="00C62506">
          <w:t xml:space="preserve"> </w:t>
        </w:r>
        <w:proofErr w:type="spellStart"/>
        <w:r w:rsidR="00C62506">
          <w:t>Arsitektur</w:t>
        </w:r>
        <w:proofErr w:type="spellEnd"/>
        <w:r w:rsidR="00C62506">
          <w:t xml:space="preserve"> </w:t>
        </w:r>
        <w:proofErr w:type="spellStart"/>
        <w:r w:rsidR="00C62506">
          <w:t>sistem</w:t>
        </w:r>
        <w:proofErr w:type="spellEnd"/>
        <w:r w:rsidR="00C62506">
          <w:t xml:space="preserve"> yang </w:t>
        </w:r>
        <w:proofErr w:type="spellStart"/>
        <w:r w:rsidR="00C62506">
          <w:t>akan</w:t>
        </w:r>
        <w:proofErr w:type="spellEnd"/>
        <w:r w:rsidR="00C62506">
          <w:t xml:space="preserve"> </w:t>
        </w:r>
        <w:proofErr w:type="spellStart"/>
        <w:r w:rsidR="00C62506">
          <w:t>digambarkan</w:t>
        </w:r>
        <w:proofErr w:type="spellEnd"/>
        <w:r w:rsidR="00C62506">
          <w:t xml:space="preserve"> </w:t>
        </w:r>
        <w:proofErr w:type="spellStart"/>
        <w:r w:rsidR="00C62506">
          <w:t>terdiri</w:t>
        </w:r>
        <w:proofErr w:type="spellEnd"/>
        <w:r w:rsidR="00C62506">
          <w:t xml:space="preserve"> </w:t>
        </w:r>
        <w:proofErr w:type="spellStart"/>
        <w:r w:rsidR="00C62506">
          <w:t>dari</w:t>
        </w:r>
        <w:proofErr w:type="spellEnd"/>
        <w:r w:rsidR="00C62506">
          <w:t xml:space="preserve"> 3 </w:t>
        </w:r>
        <w:proofErr w:type="spellStart"/>
        <w:r w:rsidR="00C62506">
          <w:t>lapisan</w:t>
        </w:r>
        <w:proofErr w:type="spellEnd"/>
        <w:r w:rsidR="00C62506">
          <w:t xml:space="preserve"> </w:t>
        </w:r>
        <w:proofErr w:type="spellStart"/>
        <w:r w:rsidR="00C62506">
          <w:t>yaitu</w:t>
        </w:r>
        <w:proofErr w:type="spellEnd"/>
        <w:r w:rsidR="00C62506">
          <w:t xml:space="preserve"> </w:t>
        </w:r>
        <w:proofErr w:type="spellStart"/>
        <w:r w:rsidR="00C62506">
          <w:t>bisnis</w:t>
        </w:r>
        <w:proofErr w:type="spellEnd"/>
        <w:r w:rsidR="00C62506">
          <w:t xml:space="preserve">, </w:t>
        </w:r>
        <w:proofErr w:type="spellStart"/>
        <w:r w:rsidR="00427184">
          <w:t>aplikasi</w:t>
        </w:r>
        <w:proofErr w:type="spellEnd"/>
        <w:r w:rsidR="00427184">
          <w:t xml:space="preserve"> dan </w:t>
        </w:r>
        <w:proofErr w:type="spellStart"/>
        <w:r w:rsidR="00427184">
          <w:t>teknologi</w:t>
        </w:r>
        <w:proofErr w:type="spellEnd"/>
        <w:r w:rsidR="00427184">
          <w:t xml:space="preserve"> yang </w:t>
        </w:r>
        <w:proofErr w:type="spellStart"/>
        <w:r w:rsidR="00427184">
          <w:t>menjadi</w:t>
        </w:r>
        <w:proofErr w:type="spellEnd"/>
        <w:r w:rsidR="00427184">
          <w:t xml:space="preserve"> inti </w:t>
        </w:r>
        <w:proofErr w:type="spellStart"/>
        <w:r w:rsidR="00427184">
          <w:t>dari</w:t>
        </w:r>
        <w:proofErr w:type="spellEnd"/>
        <w:r w:rsidR="00427184">
          <w:t xml:space="preserve"> </w:t>
        </w:r>
        <w:proofErr w:type="spellStart"/>
        <w:r w:rsidR="00427184">
          <w:t>sistem</w:t>
        </w:r>
        <w:proofErr w:type="spellEnd"/>
        <w:r w:rsidR="00427184">
          <w:t xml:space="preserve"> yang </w:t>
        </w:r>
        <w:proofErr w:type="spellStart"/>
        <w:r w:rsidR="00427184">
          <w:t>akan</w:t>
        </w:r>
        <w:proofErr w:type="spellEnd"/>
        <w:r w:rsidR="00427184">
          <w:t xml:space="preserve"> </w:t>
        </w:r>
        <w:proofErr w:type="spellStart"/>
        <w:r w:rsidR="00427184">
          <w:t>dibangun</w:t>
        </w:r>
        <w:proofErr w:type="spellEnd"/>
        <w:r w:rsidR="00427184">
          <w:t>.</w:t>
        </w:r>
      </w:ins>
      <w:ins w:id="2664" w:author="ilham.nur@office.ui.ac.id [2]" w:date="2023-01-23T21:35:00Z">
        <w:r w:rsidR="005D4995">
          <w:t xml:space="preserve"> </w:t>
        </w:r>
      </w:ins>
      <w:proofErr w:type="spellStart"/>
      <w:ins w:id="2665" w:author="ilham.nur@office.ui.ac.id [2]" w:date="2023-01-25T04:41:00Z">
        <w:r w:rsidR="00FF1679">
          <w:t>Arsitektur</w:t>
        </w:r>
        <w:proofErr w:type="spellEnd"/>
        <w:r w:rsidR="00FF1679">
          <w:t xml:space="preserve"> </w:t>
        </w:r>
        <w:proofErr w:type="spellStart"/>
        <w:r w:rsidR="00FF1679">
          <w:t>dari</w:t>
        </w:r>
        <w:proofErr w:type="spellEnd"/>
        <w:r w:rsidR="00FF1679">
          <w:t xml:space="preserve"> </w:t>
        </w:r>
        <w:proofErr w:type="spellStart"/>
        <w:r w:rsidR="00FF1679">
          <w:t>sistem</w:t>
        </w:r>
        <w:proofErr w:type="spellEnd"/>
        <w:r w:rsidR="00FF1679">
          <w:t xml:space="preserve"> yang </w:t>
        </w:r>
        <w:proofErr w:type="spellStart"/>
        <w:r w:rsidR="00FF1679">
          <w:t>akan</w:t>
        </w:r>
        <w:proofErr w:type="spellEnd"/>
        <w:r w:rsidR="00FF1679">
          <w:t xml:space="preserve"> </w:t>
        </w:r>
        <w:proofErr w:type="spellStart"/>
        <w:r w:rsidR="00FF1679">
          <w:t>dibangun</w:t>
        </w:r>
        <w:proofErr w:type="spellEnd"/>
        <w:r w:rsidR="00FF1679">
          <w:t xml:space="preserve"> </w:t>
        </w:r>
        <w:proofErr w:type="spellStart"/>
        <w:r w:rsidR="00FF1679">
          <w:t>dapat</w:t>
        </w:r>
        <w:proofErr w:type="spellEnd"/>
        <w:r w:rsidR="00FF1679">
          <w:t xml:space="preserve"> </w:t>
        </w:r>
        <w:proofErr w:type="spellStart"/>
        <w:r w:rsidR="00FF1679">
          <w:t>dilihat</w:t>
        </w:r>
        <w:proofErr w:type="spellEnd"/>
        <w:r w:rsidR="00FF1679">
          <w:t xml:space="preserve"> pada</w:t>
        </w:r>
      </w:ins>
      <w:ins w:id="2666" w:author="ilham.nur@office.ui.ac.id [2]" w:date="2023-01-25T05:11:00Z">
        <w:r w:rsidR="00F2356E">
          <w:t xml:space="preserve"> </w:t>
        </w:r>
        <w:r w:rsidR="00F2356E">
          <w:fldChar w:fldCharType="begin"/>
        </w:r>
        <w:r w:rsidR="00F2356E">
          <w:instrText xml:space="preserve"> REF _Ref125515914 \h </w:instrText>
        </w:r>
      </w:ins>
      <w:r w:rsidR="00F2356E">
        <w:fldChar w:fldCharType="separate"/>
      </w:r>
      <w:ins w:id="2667" w:author="ilham.nur@office.ui.ac.id" w:date="2023-02-11T10:22:00Z">
        <w:r w:rsidR="00A47A89">
          <w:t xml:space="preserve">Gambar </w:t>
        </w:r>
        <w:r w:rsidR="00A47A89">
          <w:rPr>
            <w:noProof/>
          </w:rPr>
          <w:t>4</w:t>
        </w:r>
        <w:r w:rsidR="00A47A89">
          <w:t>.</w:t>
        </w:r>
        <w:r w:rsidR="00A47A89">
          <w:rPr>
            <w:noProof/>
          </w:rPr>
          <w:t>1</w:t>
        </w:r>
      </w:ins>
      <w:ins w:id="2668" w:author="ilham.nur@office.ui.ac.id [2]" w:date="2023-01-25T05:11:00Z">
        <w:r w:rsidR="00F2356E">
          <w:fldChar w:fldCharType="end"/>
        </w:r>
      </w:ins>
      <w:ins w:id="2669" w:author="ilham.nur@office.ui.ac.id [2]" w:date="2023-01-25T05:12:00Z">
        <w:r w:rsidR="007A5422">
          <w:t xml:space="preserve">. </w:t>
        </w:r>
        <w:proofErr w:type="spellStart"/>
        <w:r w:rsidR="007A5422">
          <w:t>Secara</w:t>
        </w:r>
        <w:proofErr w:type="spellEnd"/>
        <w:r w:rsidR="007A5422">
          <w:t xml:space="preserve"> garis </w:t>
        </w:r>
        <w:proofErr w:type="spellStart"/>
        <w:r w:rsidR="007A5422">
          <w:t>besar</w:t>
        </w:r>
      </w:ins>
      <w:proofErr w:type="spellEnd"/>
    </w:p>
    <w:p w14:paraId="033CD50B" w14:textId="7351A4AB" w:rsidR="007A5422" w:rsidRDefault="007A5422" w:rsidP="00EF1B30">
      <w:pPr>
        <w:spacing w:line="360" w:lineRule="auto"/>
        <w:rPr>
          <w:ins w:id="2670" w:author="ilham.nur@office.ui.ac.id [2]" w:date="2023-01-25T05:12:00Z"/>
        </w:rPr>
      </w:pPr>
      <w:ins w:id="2671" w:author="ilham.nur@office.ui.ac.id [2]" w:date="2023-01-25T05:12:00Z">
        <w:r>
          <w:t xml:space="preserve"> </w:t>
        </w:r>
        <w:proofErr w:type="spellStart"/>
        <w:r>
          <w:t>arsitektur</w:t>
        </w:r>
        <w:proofErr w:type="spellEnd"/>
        <w:r>
          <w:t xml:space="preserve"> yang </w:t>
        </w:r>
        <w:proofErr w:type="spellStart"/>
        <w:r>
          <w:t>ditunjukkan</w:t>
        </w:r>
        <w:proofErr w:type="spellEnd"/>
        <w:r>
          <w:t xml:space="preserve"> pada </w:t>
        </w:r>
        <w:r>
          <w:fldChar w:fldCharType="begin"/>
        </w:r>
        <w:r>
          <w:instrText xml:space="preserve"> REF _Ref125515914 \h </w:instrText>
        </w:r>
      </w:ins>
      <w:ins w:id="2672" w:author="ilham.nur@office.ui.ac.id [2]" w:date="2023-01-25T05:12:00Z">
        <w:r>
          <w:fldChar w:fldCharType="separate"/>
        </w:r>
      </w:ins>
      <w:ins w:id="2673" w:author="ilham.nur@office.ui.ac.id" w:date="2023-02-11T10:22:00Z">
        <w:r w:rsidR="00A47A89">
          <w:t xml:space="preserve">Gambar </w:t>
        </w:r>
        <w:r w:rsidR="00A47A89">
          <w:rPr>
            <w:noProof/>
          </w:rPr>
          <w:t>4</w:t>
        </w:r>
        <w:r w:rsidR="00A47A89">
          <w:t>.</w:t>
        </w:r>
        <w:r w:rsidR="00A47A89">
          <w:rPr>
            <w:noProof/>
          </w:rPr>
          <w:t>1</w:t>
        </w:r>
      </w:ins>
      <w:ins w:id="2674" w:author="ilham.nur@office.ui.ac.id [2]" w:date="2023-01-25T05:12:00Z">
        <w:r>
          <w:fldChar w:fldCharType="end"/>
        </w:r>
        <w:r>
          <w:t xml:space="preserve"> </w:t>
        </w:r>
        <w:proofErr w:type="spellStart"/>
        <w:r>
          <w:t>terdiri</w:t>
        </w:r>
        <w:proofErr w:type="spellEnd"/>
        <w:r>
          <w:t xml:space="preserve"> </w:t>
        </w:r>
        <w:proofErr w:type="spellStart"/>
        <w:r>
          <w:t>atas</w:t>
        </w:r>
        <w:proofErr w:type="spellEnd"/>
        <w:r>
          <w:t>:</w:t>
        </w:r>
      </w:ins>
    </w:p>
    <w:p w14:paraId="02B10EC0" w14:textId="5DFF1378" w:rsidR="00ED426E" w:rsidRDefault="00ED426E" w:rsidP="00ED426E">
      <w:pPr>
        <w:pStyle w:val="ListParagraph"/>
        <w:numPr>
          <w:ilvl w:val="0"/>
          <w:numId w:val="38"/>
        </w:numPr>
        <w:spacing w:line="360" w:lineRule="auto"/>
        <w:rPr>
          <w:ins w:id="2675" w:author="ilham.nur@office.ui.ac.id [2]" w:date="2023-01-25T05:14:00Z"/>
        </w:rPr>
      </w:pPr>
      <w:proofErr w:type="spellStart"/>
      <w:ins w:id="2676" w:author="ilham.nur@office.ui.ac.id [2]" w:date="2023-01-25T05:14:00Z">
        <w:r>
          <w:t>Lapisan</w:t>
        </w:r>
        <w:proofErr w:type="spellEnd"/>
        <w:r>
          <w:t xml:space="preserve"> </w:t>
        </w:r>
        <w:proofErr w:type="spellStart"/>
        <w:r>
          <w:t>Bisnis</w:t>
        </w:r>
        <w:proofErr w:type="spellEnd"/>
        <w:r>
          <w:t>:</w:t>
        </w:r>
      </w:ins>
    </w:p>
    <w:p w14:paraId="79B03283" w14:textId="77777777" w:rsidR="008C254C" w:rsidRPr="008C254C" w:rsidRDefault="000E33CD" w:rsidP="008C254C">
      <w:pPr>
        <w:pStyle w:val="ListParagraph"/>
        <w:numPr>
          <w:ilvl w:val="1"/>
          <w:numId w:val="38"/>
        </w:numPr>
        <w:spacing w:line="360" w:lineRule="auto"/>
        <w:rPr>
          <w:ins w:id="2677" w:author="ilham.nur@office.ui.ac.id [2]" w:date="2023-01-25T05:26:00Z"/>
          <w:rPrChange w:id="2678" w:author="ilham.nur@office.ui.ac.id [2]" w:date="2023-01-25T05:26:00Z">
            <w:rPr>
              <w:ins w:id="2679" w:author="ilham.nur@office.ui.ac.id [2]" w:date="2023-01-25T05:26:00Z"/>
              <w:i/>
              <w:iCs/>
            </w:rPr>
          </w:rPrChange>
        </w:rPr>
      </w:pPr>
      <w:ins w:id="2680" w:author="ilham.nur@office.ui.ac.id [2]" w:date="2023-01-25T05:13:00Z">
        <w:r>
          <w:t xml:space="preserve">8 </w:t>
        </w:r>
        <w:r w:rsidRPr="00ED426E">
          <w:rPr>
            <w:i/>
            <w:iCs/>
            <w:rPrChange w:id="2681" w:author="ilham.nur@office.ui.ac.id [2]" w:date="2023-01-25T05:14:00Z">
              <w:rPr/>
            </w:rPrChange>
          </w:rPr>
          <w:t>Business Actor</w:t>
        </w:r>
      </w:ins>
    </w:p>
    <w:p w14:paraId="33BB45FD" w14:textId="77777777" w:rsidR="008C254C" w:rsidRPr="008C254C" w:rsidRDefault="000E33CD" w:rsidP="008C254C">
      <w:pPr>
        <w:pStyle w:val="ListParagraph"/>
        <w:numPr>
          <w:ilvl w:val="1"/>
          <w:numId w:val="38"/>
        </w:numPr>
        <w:spacing w:line="360" w:lineRule="auto"/>
        <w:rPr>
          <w:ins w:id="2682" w:author="ilham.nur@office.ui.ac.id [2]" w:date="2023-01-25T05:26:00Z"/>
          <w:rPrChange w:id="2683" w:author="ilham.nur@office.ui.ac.id [2]" w:date="2023-01-25T05:26:00Z">
            <w:rPr>
              <w:ins w:id="2684" w:author="ilham.nur@office.ui.ac.id [2]" w:date="2023-01-25T05:26:00Z"/>
              <w:i/>
              <w:iCs/>
            </w:rPr>
          </w:rPrChange>
        </w:rPr>
      </w:pPr>
      <w:ins w:id="2685" w:author="ilham.nur@office.ui.ac.id [2]" w:date="2023-01-25T05:13:00Z">
        <w:r>
          <w:t xml:space="preserve">2 </w:t>
        </w:r>
        <w:r w:rsidRPr="008C254C">
          <w:rPr>
            <w:i/>
            <w:iCs/>
            <w:rPrChange w:id="2686" w:author="ilham.nur@office.ui.ac.id [2]" w:date="2023-01-25T05:26:00Z">
              <w:rPr/>
            </w:rPrChange>
          </w:rPr>
          <w:t>Business Role</w:t>
        </w:r>
      </w:ins>
    </w:p>
    <w:p w14:paraId="2AF4DCFB" w14:textId="77777777" w:rsidR="008C254C" w:rsidRPr="008C254C" w:rsidRDefault="00ED426E" w:rsidP="008C254C">
      <w:pPr>
        <w:pStyle w:val="ListParagraph"/>
        <w:numPr>
          <w:ilvl w:val="1"/>
          <w:numId w:val="38"/>
        </w:numPr>
        <w:spacing w:line="360" w:lineRule="auto"/>
        <w:rPr>
          <w:ins w:id="2687" w:author="ilham.nur@office.ui.ac.id [2]" w:date="2023-01-25T05:27:00Z"/>
          <w:rPrChange w:id="2688" w:author="ilham.nur@office.ui.ac.id [2]" w:date="2023-01-25T05:27:00Z">
            <w:rPr>
              <w:ins w:id="2689" w:author="ilham.nur@office.ui.ac.id [2]" w:date="2023-01-25T05:27:00Z"/>
              <w:i/>
              <w:iCs/>
            </w:rPr>
          </w:rPrChange>
        </w:rPr>
      </w:pPr>
      <w:ins w:id="2690" w:author="ilham.nur@office.ui.ac.id [2]" w:date="2023-01-25T05:13:00Z">
        <w:r>
          <w:t xml:space="preserve">3 </w:t>
        </w:r>
        <w:r w:rsidRPr="008C254C">
          <w:rPr>
            <w:i/>
            <w:iCs/>
            <w:rPrChange w:id="2691" w:author="ilham.nur@office.ui.ac.id [2]" w:date="2023-01-25T05:26:00Z">
              <w:rPr/>
            </w:rPrChange>
          </w:rPr>
          <w:t>Business Process</w:t>
        </w:r>
      </w:ins>
    </w:p>
    <w:p w14:paraId="5C8DFAF5" w14:textId="12AA5112" w:rsidR="00ED426E" w:rsidRPr="009B2289" w:rsidRDefault="00ED426E" w:rsidP="008C254C">
      <w:pPr>
        <w:pStyle w:val="ListParagraph"/>
        <w:numPr>
          <w:ilvl w:val="1"/>
          <w:numId w:val="38"/>
        </w:numPr>
        <w:spacing w:line="360" w:lineRule="auto"/>
        <w:rPr>
          <w:ins w:id="2692" w:author="ilham.nur@office.ui.ac.id [2]" w:date="2023-01-25T05:39:00Z"/>
          <w:rPrChange w:id="2693" w:author="ilham.nur@office.ui.ac.id [2]" w:date="2023-01-25T05:39:00Z">
            <w:rPr>
              <w:ins w:id="2694" w:author="ilham.nur@office.ui.ac.id [2]" w:date="2023-01-25T05:39:00Z"/>
              <w:i/>
              <w:iCs/>
            </w:rPr>
          </w:rPrChange>
        </w:rPr>
      </w:pPr>
      <w:ins w:id="2695" w:author="ilham.nur@office.ui.ac.id [2]" w:date="2023-01-25T05:13:00Z">
        <w:r>
          <w:t xml:space="preserve">2 </w:t>
        </w:r>
        <w:r w:rsidRPr="008C254C">
          <w:rPr>
            <w:i/>
            <w:iCs/>
            <w:rPrChange w:id="2696" w:author="ilham.nur@office.ui.ac.id [2]" w:date="2023-01-25T05:27:00Z">
              <w:rPr/>
            </w:rPrChange>
          </w:rPr>
          <w:t>Bu</w:t>
        </w:r>
      </w:ins>
      <w:ins w:id="2697" w:author="ilham.nur@office.ui.ac.id [2]" w:date="2023-01-25T05:14:00Z">
        <w:r w:rsidRPr="008C254C">
          <w:rPr>
            <w:i/>
            <w:iCs/>
            <w:rPrChange w:id="2698" w:author="ilham.nur@office.ui.ac.id [2]" w:date="2023-01-25T05:27:00Z">
              <w:rPr/>
            </w:rPrChange>
          </w:rPr>
          <w:t>siness Event</w:t>
        </w:r>
      </w:ins>
    </w:p>
    <w:p w14:paraId="764A930D" w14:textId="69243F5E" w:rsidR="009B2289" w:rsidRDefault="009B2289" w:rsidP="009B2289">
      <w:pPr>
        <w:pStyle w:val="ListParagraph"/>
        <w:numPr>
          <w:ilvl w:val="0"/>
          <w:numId w:val="38"/>
        </w:numPr>
        <w:spacing w:line="360" w:lineRule="auto"/>
        <w:rPr>
          <w:ins w:id="2699" w:author="ilham.nur@office.ui.ac.id [2]" w:date="2023-01-25T05:39:00Z"/>
        </w:rPr>
      </w:pPr>
      <w:proofErr w:type="spellStart"/>
      <w:ins w:id="2700" w:author="ilham.nur@office.ui.ac.id [2]" w:date="2023-01-25T05:39:00Z">
        <w:r>
          <w:t>Lapisan</w:t>
        </w:r>
        <w:proofErr w:type="spellEnd"/>
        <w:r>
          <w:t xml:space="preserve"> </w:t>
        </w:r>
        <w:proofErr w:type="spellStart"/>
        <w:r>
          <w:t>Aplikasi</w:t>
        </w:r>
        <w:proofErr w:type="spellEnd"/>
      </w:ins>
    </w:p>
    <w:p w14:paraId="10042E02" w14:textId="4DB67165" w:rsidR="009B2289" w:rsidRPr="00B97453" w:rsidRDefault="00B97453" w:rsidP="009B2289">
      <w:pPr>
        <w:pStyle w:val="ListParagraph"/>
        <w:numPr>
          <w:ilvl w:val="1"/>
          <w:numId w:val="38"/>
        </w:numPr>
        <w:spacing w:line="360" w:lineRule="auto"/>
        <w:rPr>
          <w:ins w:id="2701" w:author="ilham.nur@office.ui.ac.id [2]" w:date="2023-01-25T05:42:00Z"/>
          <w:rPrChange w:id="2702" w:author="ilham.nur@office.ui.ac.id [2]" w:date="2023-01-25T05:42:00Z">
            <w:rPr>
              <w:ins w:id="2703" w:author="ilham.nur@office.ui.ac.id [2]" w:date="2023-01-25T05:42:00Z"/>
              <w:i/>
              <w:iCs/>
            </w:rPr>
          </w:rPrChange>
        </w:rPr>
      </w:pPr>
      <w:ins w:id="2704" w:author="ilham.nur@office.ui.ac.id [2]" w:date="2023-01-25T05:42:00Z">
        <w:r>
          <w:t xml:space="preserve">5 </w:t>
        </w:r>
        <w:r>
          <w:rPr>
            <w:i/>
            <w:iCs/>
          </w:rPr>
          <w:t>Application Interface</w:t>
        </w:r>
      </w:ins>
    </w:p>
    <w:p w14:paraId="0C823A91" w14:textId="28F651AD" w:rsidR="00B97453" w:rsidRPr="00B97453" w:rsidRDefault="00B97453" w:rsidP="009B2289">
      <w:pPr>
        <w:pStyle w:val="ListParagraph"/>
        <w:numPr>
          <w:ilvl w:val="1"/>
          <w:numId w:val="38"/>
        </w:numPr>
        <w:spacing w:line="360" w:lineRule="auto"/>
        <w:rPr>
          <w:ins w:id="2705" w:author="ilham.nur@office.ui.ac.id [2]" w:date="2023-01-25T05:43:00Z"/>
          <w:rPrChange w:id="2706" w:author="ilham.nur@office.ui.ac.id [2]" w:date="2023-01-25T05:43:00Z">
            <w:rPr>
              <w:ins w:id="2707" w:author="ilham.nur@office.ui.ac.id [2]" w:date="2023-01-25T05:43:00Z"/>
              <w:i/>
              <w:iCs/>
            </w:rPr>
          </w:rPrChange>
        </w:rPr>
      </w:pPr>
      <w:ins w:id="2708" w:author="ilham.nur@office.ui.ac.id [2]" w:date="2023-01-25T05:43:00Z">
        <w:r>
          <w:t xml:space="preserve">8 </w:t>
        </w:r>
        <w:r>
          <w:rPr>
            <w:i/>
            <w:iCs/>
          </w:rPr>
          <w:t>Application Event</w:t>
        </w:r>
      </w:ins>
    </w:p>
    <w:p w14:paraId="074F6E60" w14:textId="2B6D64A7" w:rsidR="00B97453" w:rsidRPr="00B97453" w:rsidRDefault="00B97453" w:rsidP="009B2289">
      <w:pPr>
        <w:pStyle w:val="ListParagraph"/>
        <w:numPr>
          <w:ilvl w:val="1"/>
          <w:numId w:val="38"/>
        </w:numPr>
        <w:spacing w:line="360" w:lineRule="auto"/>
        <w:rPr>
          <w:ins w:id="2709" w:author="ilham.nur@office.ui.ac.id [2]" w:date="2023-01-25T05:43:00Z"/>
          <w:rPrChange w:id="2710" w:author="ilham.nur@office.ui.ac.id [2]" w:date="2023-01-25T05:43:00Z">
            <w:rPr>
              <w:ins w:id="2711" w:author="ilham.nur@office.ui.ac.id [2]" w:date="2023-01-25T05:43:00Z"/>
              <w:i/>
              <w:iCs/>
            </w:rPr>
          </w:rPrChange>
        </w:rPr>
      </w:pPr>
      <w:ins w:id="2712" w:author="ilham.nur@office.ui.ac.id [2]" w:date="2023-01-25T05:43:00Z">
        <w:r>
          <w:t xml:space="preserve">1 </w:t>
        </w:r>
        <w:r>
          <w:rPr>
            <w:i/>
            <w:iCs/>
          </w:rPr>
          <w:t>Application Service</w:t>
        </w:r>
      </w:ins>
    </w:p>
    <w:p w14:paraId="62F63D7D" w14:textId="031BF4C7" w:rsidR="00B97453" w:rsidRPr="00EB31DC" w:rsidRDefault="00EB31DC" w:rsidP="009B2289">
      <w:pPr>
        <w:pStyle w:val="ListParagraph"/>
        <w:numPr>
          <w:ilvl w:val="1"/>
          <w:numId w:val="38"/>
        </w:numPr>
        <w:spacing w:line="360" w:lineRule="auto"/>
        <w:rPr>
          <w:ins w:id="2713" w:author="ilham.nur@office.ui.ac.id [2]" w:date="2023-01-25T05:43:00Z"/>
          <w:rPrChange w:id="2714" w:author="ilham.nur@office.ui.ac.id [2]" w:date="2023-01-25T05:43:00Z">
            <w:rPr>
              <w:ins w:id="2715" w:author="ilham.nur@office.ui.ac.id [2]" w:date="2023-01-25T05:43:00Z"/>
              <w:i/>
              <w:iCs/>
            </w:rPr>
          </w:rPrChange>
        </w:rPr>
      </w:pPr>
      <w:ins w:id="2716" w:author="ilham.nur@office.ui.ac.id [2]" w:date="2023-01-25T05:43:00Z">
        <w:r>
          <w:t xml:space="preserve">2 </w:t>
        </w:r>
        <w:r>
          <w:rPr>
            <w:i/>
            <w:iCs/>
          </w:rPr>
          <w:t>Application Component</w:t>
        </w:r>
      </w:ins>
    </w:p>
    <w:p w14:paraId="68DA0CA1" w14:textId="2FBD6A8F" w:rsidR="00EB31DC" w:rsidRDefault="00EB31DC" w:rsidP="00EB31DC">
      <w:pPr>
        <w:pStyle w:val="ListParagraph"/>
        <w:numPr>
          <w:ilvl w:val="0"/>
          <w:numId w:val="38"/>
        </w:numPr>
        <w:spacing w:line="360" w:lineRule="auto"/>
        <w:rPr>
          <w:ins w:id="2717" w:author="ilham.nur@office.ui.ac.id [2]" w:date="2023-01-25T05:43:00Z"/>
        </w:rPr>
      </w:pPr>
      <w:proofErr w:type="spellStart"/>
      <w:ins w:id="2718" w:author="ilham.nur@office.ui.ac.id [2]" w:date="2023-01-25T05:43:00Z">
        <w:r>
          <w:t>Lapisan</w:t>
        </w:r>
        <w:proofErr w:type="spellEnd"/>
        <w:r>
          <w:t xml:space="preserve"> </w:t>
        </w:r>
        <w:proofErr w:type="spellStart"/>
        <w:r>
          <w:t>Teknologi</w:t>
        </w:r>
        <w:proofErr w:type="spellEnd"/>
      </w:ins>
    </w:p>
    <w:p w14:paraId="6A1D530A" w14:textId="36FD3FC4" w:rsidR="00C46381" w:rsidRPr="00C46381" w:rsidRDefault="00C46381" w:rsidP="00C46381">
      <w:pPr>
        <w:pStyle w:val="ListParagraph"/>
        <w:numPr>
          <w:ilvl w:val="1"/>
          <w:numId w:val="38"/>
        </w:numPr>
        <w:spacing w:line="360" w:lineRule="auto"/>
        <w:rPr>
          <w:ins w:id="2719" w:author="ilham.nur@office.ui.ac.id [2]" w:date="2023-01-25T05:44:00Z"/>
          <w:rPrChange w:id="2720" w:author="ilham.nur@office.ui.ac.id [2]" w:date="2023-01-25T05:44:00Z">
            <w:rPr>
              <w:ins w:id="2721" w:author="ilham.nur@office.ui.ac.id [2]" w:date="2023-01-25T05:44:00Z"/>
              <w:i/>
              <w:iCs/>
            </w:rPr>
          </w:rPrChange>
        </w:rPr>
      </w:pPr>
      <w:ins w:id="2722" w:author="ilham.nur@office.ui.ac.id [2]" w:date="2023-01-25T05:44:00Z">
        <w:r>
          <w:t xml:space="preserve">2 </w:t>
        </w:r>
        <w:r>
          <w:rPr>
            <w:i/>
            <w:iCs/>
          </w:rPr>
          <w:t>Device</w:t>
        </w:r>
      </w:ins>
    </w:p>
    <w:p w14:paraId="6D71DE3F" w14:textId="3EDF61CA" w:rsidR="00C46381" w:rsidRPr="00152F06" w:rsidRDefault="00C46381" w:rsidP="00C46381">
      <w:pPr>
        <w:pStyle w:val="ListParagraph"/>
        <w:numPr>
          <w:ilvl w:val="1"/>
          <w:numId w:val="38"/>
        </w:numPr>
        <w:spacing w:line="360" w:lineRule="auto"/>
        <w:rPr>
          <w:ins w:id="2723" w:author="ilham.nur@office.ui.ac.id [2]" w:date="2023-01-25T05:44:00Z"/>
          <w:rPrChange w:id="2724" w:author="ilham.nur@office.ui.ac.id [2]" w:date="2023-01-25T05:44:00Z">
            <w:rPr>
              <w:ins w:id="2725" w:author="ilham.nur@office.ui.ac.id [2]" w:date="2023-01-25T05:44:00Z"/>
              <w:i/>
              <w:iCs/>
            </w:rPr>
          </w:rPrChange>
        </w:rPr>
      </w:pPr>
      <w:ins w:id="2726" w:author="ilham.nur@office.ui.ac.id [2]" w:date="2023-01-25T05:44:00Z">
        <w:r>
          <w:t xml:space="preserve">2 </w:t>
        </w:r>
        <w:r w:rsidR="00152F06">
          <w:rPr>
            <w:i/>
            <w:iCs/>
          </w:rPr>
          <w:t>System Software</w:t>
        </w:r>
      </w:ins>
    </w:p>
    <w:p w14:paraId="57DD5049" w14:textId="3A44E84B" w:rsidR="00152F06" w:rsidRDefault="00152F06">
      <w:pPr>
        <w:pStyle w:val="ListParagraph"/>
        <w:numPr>
          <w:ilvl w:val="1"/>
          <w:numId w:val="38"/>
        </w:numPr>
        <w:spacing w:line="360" w:lineRule="auto"/>
        <w:rPr>
          <w:ins w:id="2727" w:author="ilham.nur@office.ui.ac.id [2]" w:date="2023-01-25T05:12:00Z"/>
        </w:rPr>
        <w:pPrChange w:id="2728" w:author="ilham.nur@office.ui.ac.id [2]" w:date="2023-01-25T05:43:00Z">
          <w:pPr>
            <w:spacing w:line="360" w:lineRule="auto"/>
          </w:pPr>
        </w:pPrChange>
      </w:pPr>
      <w:ins w:id="2729" w:author="ilham.nur@office.ui.ac.id [2]" w:date="2023-01-25T05:44:00Z">
        <w:r>
          <w:t xml:space="preserve">1 </w:t>
        </w:r>
        <w:r>
          <w:rPr>
            <w:i/>
            <w:iCs/>
          </w:rPr>
          <w:t>Technology Service</w:t>
        </w:r>
      </w:ins>
    </w:p>
    <w:p w14:paraId="69D730F5" w14:textId="77777777" w:rsidR="00B63940" w:rsidRDefault="00B63940" w:rsidP="00EF1B30">
      <w:pPr>
        <w:spacing w:line="360" w:lineRule="auto"/>
        <w:rPr>
          <w:ins w:id="2730" w:author="ilham.nur@office.ui.ac.id [2]" w:date="2023-01-25T04:57:00Z"/>
        </w:rPr>
      </w:pPr>
    </w:p>
    <w:p w14:paraId="3B03BAC2" w14:textId="77777777" w:rsidR="00DA2F15" w:rsidRDefault="00DA2F15" w:rsidP="00EF1B30">
      <w:pPr>
        <w:spacing w:line="360" w:lineRule="auto"/>
        <w:rPr>
          <w:ins w:id="2731" w:author="ilham.nur@office.ui.ac.id [2]" w:date="2023-01-25T04:57:00Z"/>
        </w:rPr>
        <w:sectPr w:rsidR="00DA2F15" w:rsidSect="00AD4474">
          <w:headerReference w:type="even" r:id="rId60"/>
          <w:headerReference w:type="default" r:id="rId61"/>
          <w:headerReference w:type="first" r:id="rId62"/>
          <w:pgSz w:w="11906" w:h="16838" w:code="9"/>
          <w:pgMar w:top="1701" w:right="1701" w:bottom="1701" w:left="1701" w:header="720" w:footer="720" w:gutter="0"/>
          <w:cols w:space="720"/>
          <w:titlePg/>
          <w:docGrid w:linePitch="360"/>
        </w:sectPr>
      </w:pPr>
    </w:p>
    <w:p w14:paraId="71909224" w14:textId="72055A31" w:rsidR="00F62D33" w:rsidRDefault="001A3BAD">
      <w:pPr>
        <w:keepNext/>
        <w:spacing w:line="360" w:lineRule="auto"/>
        <w:jc w:val="center"/>
        <w:rPr>
          <w:ins w:id="2739" w:author="ilham.nur@office.ui.ac.id [2]" w:date="2023-01-25T05:09:00Z"/>
        </w:rPr>
        <w:pPrChange w:id="2740" w:author="ilham.nur@office.ui.ac.id [2]" w:date="2023-01-25T05:39:00Z">
          <w:pPr>
            <w:spacing w:line="360" w:lineRule="auto"/>
          </w:pPr>
        </w:pPrChange>
      </w:pPr>
      <w:ins w:id="2741" w:author="ilham.nur@office.ui.ac.id [2]" w:date="2023-01-25T05:39:00Z">
        <w:del w:id="2742" w:author="ilham.nur@office.ui.ac.id" w:date="2023-02-11T10:33:00Z">
          <w:r w:rsidDel="00796386">
            <w:rPr>
              <w:noProof/>
            </w:rPr>
            <w:lastRenderedPageBreak/>
            <w:drawing>
              <wp:inline distT="0" distB="0" distL="0" distR="0" wp14:anchorId="79D33F8B" wp14:editId="7BD7ADA4">
                <wp:extent cx="7047781" cy="4665239"/>
                <wp:effectExtent l="0" t="0" r="1270" b="254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63"/>
                        <a:stretch>
                          <a:fillRect/>
                        </a:stretch>
                      </pic:blipFill>
                      <pic:spPr>
                        <a:xfrm>
                          <a:off x="0" y="0"/>
                          <a:ext cx="7074152" cy="4682695"/>
                        </a:xfrm>
                        <a:prstGeom prst="rect">
                          <a:avLst/>
                        </a:prstGeom>
                      </pic:spPr>
                    </pic:pic>
                  </a:graphicData>
                </a:graphic>
              </wp:inline>
            </w:drawing>
          </w:r>
        </w:del>
      </w:ins>
      <w:ins w:id="2743" w:author="ilham.nur@office.ui.ac.id" w:date="2023-02-11T10:33:00Z">
        <w:r w:rsidR="00796386" w:rsidRPr="00796386">
          <w:rPr>
            <w:noProof/>
          </w:rPr>
          <w:t xml:space="preserve"> </w:t>
        </w:r>
        <w:r w:rsidR="00796386">
          <w:rPr>
            <w:noProof/>
          </w:rPr>
          <w:drawing>
            <wp:inline distT="0" distB="0" distL="0" distR="0" wp14:anchorId="1DD7F062" wp14:editId="64EE785F">
              <wp:extent cx="7013050" cy="4642250"/>
              <wp:effectExtent l="0" t="0" r="0" b="635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64"/>
                      <a:stretch>
                        <a:fillRect/>
                      </a:stretch>
                    </pic:blipFill>
                    <pic:spPr>
                      <a:xfrm>
                        <a:off x="0" y="0"/>
                        <a:ext cx="7041970" cy="4661394"/>
                      </a:xfrm>
                      <a:prstGeom prst="rect">
                        <a:avLst/>
                      </a:prstGeom>
                    </pic:spPr>
                  </pic:pic>
                </a:graphicData>
              </a:graphic>
            </wp:inline>
          </w:drawing>
        </w:r>
      </w:ins>
    </w:p>
    <w:p w14:paraId="1F25F610" w14:textId="26DE3623" w:rsidR="00DA2F15" w:rsidRDefault="00F62D33" w:rsidP="00F22F5A">
      <w:pPr>
        <w:pStyle w:val="Caption"/>
        <w:rPr>
          <w:ins w:id="2744" w:author="ilham.nur@office.ui.ac.id [2]" w:date="2023-01-25T04:57:00Z"/>
        </w:rPr>
        <w:pPrChange w:id="2745" w:author="ilham.nur@office.ui.ac.id" w:date="2023-02-11T10:46:00Z">
          <w:pPr>
            <w:spacing w:line="360" w:lineRule="auto"/>
          </w:pPr>
        </w:pPrChange>
      </w:pPr>
      <w:bookmarkStart w:id="2746" w:name="_Ref125515914"/>
      <w:bookmarkStart w:id="2747" w:name="_Toc127003446"/>
      <w:ins w:id="2748" w:author="ilham.nur@office.ui.ac.id [2]" w:date="2023-01-25T05:09:00Z">
        <w:r>
          <w:t xml:space="preserve">Gambar </w:t>
        </w:r>
      </w:ins>
      <w:ins w:id="2749" w:author="ilham.nur@office.ui.ac.id" w:date="2023-02-02T22:33:00Z">
        <w:r w:rsidR="00A76FCF">
          <w:fldChar w:fldCharType="begin"/>
        </w:r>
        <w:r w:rsidR="00A76FCF">
          <w:instrText xml:space="preserve"> STYLEREF 1 \s </w:instrText>
        </w:r>
      </w:ins>
      <w:r w:rsidR="00A76FCF">
        <w:fldChar w:fldCharType="separate"/>
      </w:r>
      <w:r w:rsidR="00A47A89">
        <w:rPr>
          <w:noProof/>
        </w:rPr>
        <w:t>4</w:t>
      </w:r>
      <w:ins w:id="2750"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2751" w:author="ilham.nur@office.ui.ac.id" w:date="2023-02-11T10:22:00Z">
        <w:r w:rsidR="00A47A89">
          <w:rPr>
            <w:noProof/>
          </w:rPr>
          <w:t>1</w:t>
        </w:r>
      </w:ins>
      <w:ins w:id="2752" w:author="ilham.nur@office.ui.ac.id" w:date="2023-02-02T22:33:00Z">
        <w:r w:rsidR="00A76FCF">
          <w:fldChar w:fldCharType="end"/>
        </w:r>
      </w:ins>
      <w:ins w:id="2753" w:author="ilham.nur@office.ui.ac.id [2]" w:date="2023-01-25T05:09:00Z">
        <w:del w:id="2754" w:author="ilham.nur@office.ui.ac.id" w:date="2023-02-02T22:33:00Z">
          <w:r w:rsidDel="00A76FCF">
            <w:fldChar w:fldCharType="begin"/>
          </w:r>
          <w:r w:rsidDel="00A76FCF">
            <w:delInstrText xml:space="preserve"> STYLEREF 1 \s </w:delInstrText>
          </w:r>
        </w:del>
      </w:ins>
      <w:del w:id="2755" w:author="ilham.nur@office.ui.ac.id" w:date="2023-02-02T22:33:00Z">
        <w:r w:rsidDel="00A76FCF">
          <w:fldChar w:fldCharType="separate"/>
        </w:r>
        <w:r w:rsidR="00C64CA0" w:rsidDel="00A76FCF">
          <w:rPr>
            <w:noProof/>
          </w:rPr>
          <w:delText>4</w:delText>
        </w:r>
      </w:del>
      <w:ins w:id="2756" w:author="ilham.nur@office.ui.ac.id [2]" w:date="2023-01-25T05:09:00Z">
        <w:del w:id="2757" w:author="ilham.nur@office.ui.ac.id" w:date="2023-02-02T22:33:00Z">
          <w:r w:rsidDel="00A76FCF">
            <w:fldChar w:fldCharType="end"/>
          </w:r>
          <w:r w:rsidDel="00A76FCF">
            <w:delText>.</w:delText>
          </w:r>
          <w:r w:rsidDel="00A76FCF">
            <w:fldChar w:fldCharType="begin"/>
          </w:r>
          <w:r w:rsidDel="00A76FCF">
            <w:delInstrText xml:space="preserve"> SEQ Gambar \* ARABIC \s 1 </w:delInstrText>
          </w:r>
        </w:del>
      </w:ins>
      <w:del w:id="2758" w:author="ilham.nur@office.ui.ac.id" w:date="2023-02-02T22:33:00Z">
        <w:r w:rsidR="00105420">
          <w:fldChar w:fldCharType="separate"/>
        </w:r>
      </w:del>
      <w:ins w:id="2759" w:author="ilham.nur@office.ui.ac.id [2]" w:date="2023-01-25T05:09:00Z">
        <w:del w:id="2760" w:author="ilham.nur@office.ui.ac.id" w:date="2023-02-02T22:33:00Z">
          <w:r w:rsidDel="00A76FCF">
            <w:fldChar w:fldCharType="end"/>
          </w:r>
        </w:del>
        <w:bookmarkEnd w:id="2746"/>
        <w:r>
          <w:t xml:space="preserve"> </w:t>
        </w:r>
        <w:r>
          <w:rPr>
            <w:i/>
          </w:rPr>
          <w:t xml:space="preserve">Enterprise Architecture </w:t>
        </w:r>
        <w:proofErr w:type="spellStart"/>
        <w:r>
          <w:t>dari</w:t>
        </w:r>
        <w:proofErr w:type="spellEnd"/>
        <w:r>
          <w:t xml:space="preserve"> </w:t>
        </w:r>
        <w:proofErr w:type="spellStart"/>
        <w:r>
          <w:t>Sistem</w:t>
        </w:r>
        <w:proofErr w:type="spellEnd"/>
        <w:r>
          <w:t xml:space="preserve"> </w:t>
        </w:r>
        <w:proofErr w:type="spellStart"/>
        <w:r>
          <w:t>Optimasi</w:t>
        </w:r>
      </w:ins>
      <w:proofErr w:type="spellEnd"/>
      <w:ins w:id="2761" w:author="ilham.nur@office.ui.ac.id [2]" w:date="2023-01-25T05:10:00Z">
        <w:r w:rsidR="007A69CF">
          <w:t xml:space="preserve"> </w:t>
        </w:r>
        <w:proofErr w:type="spellStart"/>
        <w:r w:rsidR="007A69CF">
          <w:t>Alokasi</w:t>
        </w:r>
        <w:proofErr w:type="spellEnd"/>
        <w:r w:rsidR="007A69CF">
          <w:t xml:space="preserve"> </w:t>
        </w:r>
        <w:proofErr w:type="spellStart"/>
        <w:r w:rsidR="007A69CF">
          <w:t>Pekerjaan</w:t>
        </w:r>
        <w:proofErr w:type="spellEnd"/>
        <w:r w:rsidR="007A69CF">
          <w:t xml:space="preserve"> dan </w:t>
        </w:r>
        <w:proofErr w:type="spellStart"/>
        <w:r w:rsidR="007A69CF">
          <w:t>Sumber</w:t>
        </w:r>
        <w:proofErr w:type="spellEnd"/>
        <w:r w:rsidR="007A69CF">
          <w:t xml:space="preserve"> </w:t>
        </w:r>
        <w:proofErr w:type="spellStart"/>
        <w:r w:rsidR="007A69CF">
          <w:t>Daya</w:t>
        </w:r>
      </w:ins>
      <w:bookmarkEnd w:id="2747"/>
      <w:proofErr w:type="spellEnd"/>
    </w:p>
    <w:p w14:paraId="1B1B22B8" w14:textId="77777777" w:rsidR="00DA2F15" w:rsidRDefault="00DA2F15" w:rsidP="00EF1B30">
      <w:pPr>
        <w:spacing w:line="360" w:lineRule="auto"/>
        <w:rPr>
          <w:ins w:id="2762" w:author="ilham.nur@office.ui.ac.id [2]" w:date="2023-01-25T04:57:00Z"/>
        </w:rPr>
      </w:pPr>
    </w:p>
    <w:p w14:paraId="4281CF3C" w14:textId="4909E175" w:rsidR="00DA2F15" w:rsidRDefault="00DA2F15" w:rsidP="00EF1B30">
      <w:pPr>
        <w:spacing w:line="360" w:lineRule="auto"/>
        <w:rPr>
          <w:ins w:id="2763" w:author="ilham.nur@office.ui.ac.id [2]" w:date="2023-01-25T04:57:00Z"/>
        </w:rPr>
        <w:sectPr w:rsidR="00DA2F15" w:rsidSect="00DA2F15">
          <w:headerReference w:type="first" r:id="rId65"/>
          <w:footerReference w:type="first" r:id="rId66"/>
          <w:pgSz w:w="16838" w:h="11906" w:orient="landscape" w:code="9"/>
          <w:pgMar w:top="1701" w:right="1701" w:bottom="1701" w:left="1701" w:header="720" w:footer="720" w:gutter="0"/>
          <w:cols w:space="720"/>
          <w:titlePg/>
          <w:docGrid w:linePitch="360"/>
          <w:sectPrChange w:id="2771" w:author="ilham.nur@office.ui.ac.id [2]" w:date="2023-01-25T04:57:00Z">
            <w:sectPr w:rsidR="00DA2F15" w:rsidSect="00DA2F15">
              <w:pgSz w:w="11906" w:h="16838" w:orient="portrait"/>
              <w:pgMar w:top="1701" w:right="1701" w:bottom="1701" w:left="1701" w:header="720" w:footer="720" w:gutter="0"/>
            </w:sectPr>
          </w:sectPrChange>
        </w:sectPr>
      </w:pPr>
    </w:p>
    <w:p w14:paraId="4EFB563F" w14:textId="789EE97F" w:rsidR="00152F06" w:rsidRDefault="00152F06" w:rsidP="00152F06">
      <w:pPr>
        <w:rPr>
          <w:ins w:id="2772" w:author="ilham.nur@office.ui.ac.id [2]" w:date="2023-01-25T05:45:00Z"/>
        </w:rPr>
      </w:pPr>
      <w:ins w:id="2773" w:author="ilham.nur@office.ui.ac.id [2]" w:date="2023-01-25T05:44:00Z">
        <w:r>
          <w:lastRenderedPageBreak/>
          <w:t>Adap</w:t>
        </w:r>
      </w:ins>
      <w:ins w:id="2774" w:author="ilham.nur@office.ui.ac.id [2]" w:date="2023-01-25T05:45:00Z">
        <w:r>
          <w:t xml:space="preserve">un </w:t>
        </w:r>
      </w:ins>
      <w:proofErr w:type="spellStart"/>
      <w:ins w:id="2775" w:author="ilham.nur@office.ui.ac.id [2]" w:date="2023-01-25T22:01:00Z">
        <w:r w:rsidR="00AA444D">
          <w:t>relasi</w:t>
        </w:r>
      </w:ins>
      <w:proofErr w:type="spellEnd"/>
      <w:ins w:id="2776" w:author="ilham.nur@office.ui.ac.id [2]" w:date="2023-01-25T05:45:00Z">
        <w:r>
          <w:t xml:space="preserve"> dan </w:t>
        </w:r>
        <w:proofErr w:type="spellStart"/>
        <w:r>
          <w:t>fungsi</w:t>
        </w:r>
        <w:proofErr w:type="spellEnd"/>
        <w:r>
          <w:t xml:space="preserve"> </w:t>
        </w:r>
        <w:proofErr w:type="spellStart"/>
        <w:r>
          <w:t>antar</w:t>
        </w:r>
        <w:proofErr w:type="spellEnd"/>
        <w:r>
          <w:t xml:space="preserve"> </w:t>
        </w:r>
        <w:proofErr w:type="spellStart"/>
        <w:r>
          <w:t>elemen</w:t>
        </w:r>
        <w:proofErr w:type="spellEnd"/>
        <w:r>
          <w:t xml:space="preserve"> yang </w:t>
        </w:r>
        <w:proofErr w:type="spellStart"/>
        <w:r>
          <w:t>ada</w:t>
        </w:r>
        <w:proofErr w:type="spellEnd"/>
        <w:r>
          <w:t xml:space="preserve"> pada EA </w:t>
        </w:r>
        <w:proofErr w:type="spellStart"/>
        <w:r>
          <w:t>ditunjukkan</w:t>
        </w:r>
        <w:proofErr w:type="spellEnd"/>
        <w:r>
          <w:t xml:space="preserve"> pada</w:t>
        </w:r>
      </w:ins>
      <w:ins w:id="2777" w:author="ilham.nur@office.ui.ac.id [2]" w:date="2023-01-25T22:01:00Z">
        <w:r w:rsidR="00AA444D">
          <w:t xml:space="preserve"> </w:t>
        </w:r>
      </w:ins>
      <w:ins w:id="2778" w:author="ilham.nur@office.ui.ac.id [2]" w:date="2023-01-25T22:02:00Z">
        <w:r w:rsidR="00AA444D">
          <w:fldChar w:fldCharType="begin"/>
        </w:r>
        <w:r w:rsidR="00AA444D">
          <w:instrText xml:space="preserve"> REF _Ref125576540 \h </w:instrText>
        </w:r>
      </w:ins>
      <w:r w:rsidR="00AA444D">
        <w:fldChar w:fldCharType="separate"/>
      </w:r>
      <w:proofErr w:type="spellStart"/>
      <w:ins w:id="2779" w:author="ilham.nur@office.ui.ac.id" w:date="2023-02-11T10:22:00Z">
        <w:r w:rsidR="00A47A89">
          <w:t>Tabel</w:t>
        </w:r>
        <w:proofErr w:type="spellEnd"/>
        <w:r w:rsidR="00A47A89">
          <w:t xml:space="preserve"> </w:t>
        </w:r>
        <w:r w:rsidR="00A47A89">
          <w:rPr>
            <w:noProof/>
          </w:rPr>
          <w:t>4</w:t>
        </w:r>
        <w:r w:rsidR="00A47A89">
          <w:t>.</w:t>
        </w:r>
        <w:r w:rsidR="00A47A89">
          <w:rPr>
            <w:noProof/>
          </w:rPr>
          <w:t>1</w:t>
        </w:r>
      </w:ins>
      <w:ins w:id="2780" w:author="ilham.nur@office.ui.ac.id [2]" w:date="2023-01-25T22:02:00Z">
        <w:r w:rsidR="00AA444D">
          <w:fldChar w:fldCharType="end"/>
        </w:r>
      </w:ins>
      <w:ins w:id="2781" w:author="ilham.nur@office.ui.ac.id" w:date="2023-02-02T21:41:00Z">
        <w:r w:rsidR="003B572F">
          <w:t xml:space="preserve">, </w:t>
        </w:r>
      </w:ins>
      <w:ins w:id="2782" w:author="ilham.nur@office.ui.ac.id" w:date="2023-02-02T21:42:00Z">
        <w:r w:rsidR="00712D74">
          <w:fldChar w:fldCharType="begin"/>
        </w:r>
        <w:r w:rsidR="00712D74">
          <w:instrText xml:space="preserve"> REF _Ref126266567 \h </w:instrText>
        </w:r>
      </w:ins>
      <w:r w:rsidR="00712D74">
        <w:fldChar w:fldCharType="separate"/>
      </w:r>
      <w:proofErr w:type="spellStart"/>
      <w:ins w:id="2783" w:author="ilham.nur@office.ui.ac.id" w:date="2023-02-11T10:22:00Z">
        <w:r w:rsidR="00A47A89">
          <w:t>Tabel</w:t>
        </w:r>
        <w:proofErr w:type="spellEnd"/>
        <w:r w:rsidR="00A47A89">
          <w:t xml:space="preserve"> </w:t>
        </w:r>
        <w:r w:rsidR="00A47A89">
          <w:rPr>
            <w:noProof/>
          </w:rPr>
          <w:t>4</w:t>
        </w:r>
        <w:r w:rsidR="00A47A89">
          <w:t>.</w:t>
        </w:r>
        <w:r w:rsidR="00A47A89">
          <w:rPr>
            <w:noProof/>
          </w:rPr>
          <w:t>2</w:t>
        </w:r>
      </w:ins>
      <w:ins w:id="2784" w:author="ilham.nur@office.ui.ac.id" w:date="2023-02-02T21:42:00Z">
        <w:r w:rsidR="00712D74">
          <w:fldChar w:fldCharType="end"/>
        </w:r>
      </w:ins>
      <w:ins w:id="2785" w:author="ilham.nur@office.ui.ac.id [2]" w:date="2023-01-25T05:45:00Z">
        <w:r>
          <w:t>.</w:t>
        </w:r>
      </w:ins>
    </w:p>
    <w:p w14:paraId="18F1377E" w14:textId="5FBE806E" w:rsidR="001A1A07" w:rsidRDefault="001A1A07" w:rsidP="00F22F5A">
      <w:pPr>
        <w:pStyle w:val="Caption"/>
        <w:rPr>
          <w:ins w:id="2786" w:author="ilham.nur@office.ui.ac.id [2]" w:date="2023-01-25T05:48:00Z"/>
        </w:rPr>
        <w:pPrChange w:id="2787" w:author="ilham.nur@office.ui.ac.id" w:date="2023-02-11T10:46:00Z">
          <w:pPr/>
        </w:pPrChange>
      </w:pPr>
      <w:bookmarkStart w:id="2788" w:name="_Ref125576540"/>
      <w:bookmarkStart w:id="2789" w:name="_Toc127003460"/>
      <w:proofErr w:type="spellStart"/>
      <w:ins w:id="2790" w:author="ilham.nur@office.ui.ac.id [2]" w:date="2023-01-25T05:48:00Z">
        <w:r>
          <w:t>Tabel</w:t>
        </w:r>
        <w:proofErr w:type="spellEnd"/>
        <w:r>
          <w:t xml:space="preserve"> </w:t>
        </w:r>
      </w:ins>
      <w:ins w:id="2791" w:author="ilham.nur@office.ui.ac.id" w:date="2023-02-11T10:46:00Z">
        <w:r w:rsidR="00F22F5A">
          <w:fldChar w:fldCharType="begin"/>
        </w:r>
        <w:r w:rsidR="00F22F5A">
          <w:instrText xml:space="preserve"> STYLEREF 1 \s </w:instrText>
        </w:r>
      </w:ins>
      <w:r w:rsidR="00F22F5A">
        <w:fldChar w:fldCharType="separate"/>
      </w:r>
      <w:r w:rsidR="00F22F5A">
        <w:rPr>
          <w:noProof/>
        </w:rPr>
        <w:t>4</w:t>
      </w:r>
      <w:ins w:id="2792"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2793" w:author="ilham.nur@office.ui.ac.id" w:date="2023-02-11T10:46:00Z">
        <w:r w:rsidR="00F22F5A">
          <w:rPr>
            <w:noProof/>
          </w:rPr>
          <w:t>1</w:t>
        </w:r>
        <w:r w:rsidR="00F22F5A">
          <w:fldChar w:fldCharType="end"/>
        </w:r>
      </w:ins>
      <w:ins w:id="2794" w:author="ilham.nur@office.ui.ac.id [2]" w:date="2023-01-28T21:53:00Z">
        <w:del w:id="2795" w:author="ilham.nur@office.ui.ac.id" w:date="2023-02-02T21:41:00Z">
          <w:r w:rsidR="009035EE" w:rsidDel="003B572F">
            <w:fldChar w:fldCharType="begin"/>
          </w:r>
          <w:r w:rsidR="009035EE" w:rsidDel="003B572F">
            <w:delInstrText xml:space="preserve"> STYLEREF 1 \s </w:delInstrText>
          </w:r>
        </w:del>
      </w:ins>
      <w:del w:id="2796" w:author="ilham.nur@office.ui.ac.id" w:date="2023-02-02T21:41:00Z">
        <w:r w:rsidR="009035EE" w:rsidDel="003B572F">
          <w:fldChar w:fldCharType="separate"/>
        </w:r>
        <w:r w:rsidR="00C64CA0" w:rsidDel="003B572F">
          <w:rPr>
            <w:noProof/>
          </w:rPr>
          <w:delText>4</w:delText>
        </w:r>
      </w:del>
      <w:ins w:id="2797" w:author="ilham.nur@office.ui.ac.id [2]" w:date="2023-01-28T21:53:00Z">
        <w:del w:id="2798"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2799" w:author="ilham.nur@office.ui.ac.id" w:date="2023-02-02T21:41:00Z">
        <w:r w:rsidR="00105420">
          <w:fldChar w:fldCharType="separate"/>
        </w:r>
      </w:del>
      <w:ins w:id="2800" w:author="ilham.nur@office.ui.ac.id [2]" w:date="2023-01-28T21:53:00Z">
        <w:del w:id="2801" w:author="ilham.nur@office.ui.ac.id" w:date="2023-02-02T21:41:00Z">
          <w:r w:rsidR="009035EE" w:rsidDel="003B572F">
            <w:fldChar w:fldCharType="end"/>
          </w:r>
        </w:del>
      </w:ins>
      <w:bookmarkEnd w:id="2788"/>
      <w:ins w:id="2802" w:author="ilham.nur@office.ui.ac.id [2]" w:date="2023-01-25T05:48:00Z">
        <w:r>
          <w:t xml:space="preserve"> </w:t>
        </w:r>
        <w:proofErr w:type="spellStart"/>
        <w:r>
          <w:t>Elemen</w:t>
        </w:r>
        <w:proofErr w:type="spellEnd"/>
        <w:r>
          <w:t xml:space="preserve"> </w:t>
        </w:r>
        <w:proofErr w:type="spellStart"/>
        <w:r>
          <w:t>Bisnis</w:t>
        </w:r>
        <w:proofErr w:type="spellEnd"/>
        <w:r>
          <w:t xml:space="preserve"> EA SOAP</w:t>
        </w:r>
      </w:ins>
      <w:ins w:id="2803" w:author="ilham.nur@office.ui.ac.id" w:date="2023-02-02T21:42:00Z">
        <w:r w:rsidR="00712D74">
          <w:t>SD</w:t>
        </w:r>
      </w:ins>
      <w:bookmarkEnd w:id="2789"/>
      <w:ins w:id="2804" w:author="ilham.nur@office.ui.ac.id [2]" w:date="2023-01-25T05:48:00Z">
        <w:del w:id="2805" w:author="ilham.nur@office.ui.ac.id" w:date="2023-02-02T21:42:00Z">
          <w:r w:rsidDel="00712D74">
            <w:delText>DS</w:delText>
          </w:r>
        </w:del>
      </w:ins>
    </w:p>
    <w:tbl>
      <w:tblPr>
        <w:tblStyle w:val="TableGrid"/>
        <w:tblW w:w="5000" w:type="pct"/>
        <w:tblLook w:val="04A0" w:firstRow="1" w:lastRow="0" w:firstColumn="1" w:lastColumn="0" w:noHBand="0" w:noVBand="1"/>
        <w:tblPrChange w:id="2806" w:author="ilham.nur@office.ui.ac.id" w:date="2023-02-02T23:09:00Z">
          <w:tblPr>
            <w:tblStyle w:val="TableGrid"/>
            <w:tblW w:w="0" w:type="auto"/>
            <w:tblLook w:val="04A0" w:firstRow="1" w:lastRow="0" w:firstColumn="1" w:lastColumn="0" w:noHBand="0" w:noVBand="1"/>
          </w:tblPr>
        </w:tblPrChange>
      </w:tblPr>
      <w:tblGrid>
        <w:gridCol w:w="642"/>
        <w:gridCol w:w="7852"/>
        <w:tblGridChange w:id="2807">
          <w:tblGrid>
            <w:gridCol w:w="570"/>
            <w:gridCol w:w="20"/>
            <w:gridCol w:w="100"/>
            <w:gridCol w:w="3557"/>
            <w:gridCol w:w="4247"/>
            <w:gridCol w:w="796"/>
            <w:gridCol w:w="120"/>
          </w:tblGrid>
        </w:tblGridChange>
      </w:tblGrid>
      <w:tr w:rsidR="0087763A" w14:paraId="265E35D5" w14:textId="77777777" w:rsidTr="0071525B">
        <w:trPr>
          <w:tblHeader/>
          <w:ins w:id="2808" w:author="ilham.nur@office.ui.ac.id [2]" w:date="2023-01-25T05:47:00Z"/>
          <w:trPrChange w:id="2809" w:author="ilham.nur@office.ui.ac.id" w:date="2023-02-02T23:09:00Z">
            <w:trPr>
              <w:gridAfter w:val="0"/>
            </w:trPr>
          </w:trPrChange>
        </w:trPr>
        <w:tc>
          <w:tcPr>
            <w:tcW w:w="367" w:type="pct"/>
            <w:shd w:val="clear" w:color="auto" w:fill="FFF2CC" w:themeFill="accent4" w:themeFillTint="33"/>
            <w:tcPrChange w:id="2810" w:author="ilham.nur@office.ui.ac.id" w:date="2023-02-02T23:09:00Z">
              <w:tcPr>
                <w:tcW w:w="4247" w:type="dxa"/>
                <w:gridSpan w:val="4"/>
              </w:tcPr>
            </w:tcPrChange>
          </w:tcPr>
          <w:p w14:paraId="010A9171" w14:textId="2604D7D4" w:rsidR="0087763A" w:rsidRPr="001A1A07" w:rsidRDefault="0087763A" w:rsidP="00152F06">
            <w:pPr>
              <w:rPr>
                <w:ins w:id="2811" w:author="ilham.nur@office.ui.ac.id [2]" w:date="2023-01-25T05:47:00Z"/>
                <w:b/>
                <w:bCs/>
                <w:rPrChange w:id="2812" w:author="ilham.nur@office.ui.ac.id [2]" w:date="2023-01-25T05:47:00Z">
                  <w:rPr>
                    <w:ins w:id="2813" w:author="ilham.nur@office.ui.ac.id [2]" w:date="2023-01-25T05:47:00Z"/>
                  </w:rPr>
                </w:rPrChange>
              </w:rPr>
            </w:pPr>
            <w:ins w:id="2814" w:author="ilham.nur@office.ui.ac.id [2]" w:date="2023-01-25T05:47:00Z">
              <w:r w:rsidRPr="001A1A07">
                <w:rPr>
                  <w:b/>
                  <w:bCs/>
                  <w:rPrChange w:id="2815" w:author="ilham.nur@office.ui.ac.id [2]" w:date="2023-01-25T05:47:00Z">
                    <w:rPr/>
                  </w:rPrChange>
                </w:rPr>
                <w:t>ID</w:t>
              </w:r>
            </w:ins>
          </w:p>
        </w:tc>
        <w:tc>
          <w:tcPr>
            <w:tcW w:w="4633" w:type="pct"/>
            <w:shd w:val="clear" w:color="auto" w:fill="FFF2CC" w:themeFill="accent4" w:themeFillTint="33"/>
            <w:tcPrChange w:id="2816" w:author="ilham.nur@office.ui.ac.id" w:date="2023-02-02T23:09:00Z">
              <w:tcPr>
                <w:tcW w:w="4247" w:type="dxa"/>
              </w:tcPr>
            </w:tcPrChange>
          </w:tcPr>
          <w:p w14:paraId="0D7A42B8" w14:textId="6F4C0C3B" w:rsidR="0087763A" w:rsidRPr="001A1A07" w:rsidRDefault="0087763A" w:rsidP="00152F06">
            <w:pPr>
              <w:rPr>
                <w:ins w:id="2817" w:author="ilham.nur@office.ui.ac.id [2]" w:date="2023-01-25T05:47:00Z"/>
                <w:b/>
                <w:bCs/>
                <w:rPrChange w:id="2818" w:author="ilham.nur@office.ui.ac.id [2]" w:date="2023-01-25T05:47:00Z">
                  <w:rPr>
                    <w:ins w:id="2819" w:author="ilham.nur@office.ui.ac.id [2]" w:date="2023-01-25T05:47:00Z"/>
                  </w:rPr>
                </w:rPrChange>
              </w:rPr>
            </w:pPr>
            <w:proofErr w:type="spellStart"/>
            <w:ins w:id="2820" w:author="ilham.nur@office.ui.ac.id [2]" w:date="2023-01-25T05:47:00Z">
              <w:r w:rsidRPr="001A1A07">
                <w:rPr>
                  <w:b/>
                  <w:bCs/>
                  <w:rPrChange w:id="2821" w:author="ilham.nur@office.ui.ac.id [2]" w:date="2023-01-25T05:47:00Z">
                    <w:rPr/>
                  </w:rPrChange>
                </w:rPr>
                <w:t>Detil</w:t>
              </w:r>
              <w:proofErr w:type="spellEnd"/>
            </w:ins>
          </w:p>
        </w:tc>
      </w:tr>
      <w:tr w:rsidR="0087763A" w14:paraId="3BDC7191" w14:textId="77777777" w:rsidTr="0071525B">
        <w:trPr>
          <w:ins w:id="2822" w:author="ilham.nur@office.ui.ac.id [2]" w:date="2023-01-25T05:47:00Z"/>
          <w:trPrChange w:id="2823" w:author="ilham.nur@office.ui.ac.id" w:date="2023-02-02T23:09:00Z">
            <w:trPr>
              <w:gridAfter w:val="0"/>
            </w:trPr>
          </w:trPrChange>
        </w:trPr>
        <w:tc>
          <w:tcPr>
            <w:tcW w:w="367" w:type="pct"/>
            <w:shd w:val="clear" w:color="auto" w:fill="FFFFFF" w:themeFill="background1"/>
            <w:tcPrChange w:id="2824" w:author="ilham.nur@office.ui.ac.id" w:date="2023-02-02T23:09:00Z">
              <w:tcPr>
                <w:tcW w:w="704" w:type="dxa"/>
                <w:gridSpan w:val="2"/>
              </w:tcPr>
            </w:tcPrChange>
          </w:tcPr>
          <w:p w14:paraId="5DA4BD0A" w14:textId="51DC9F83" w:rsidR="0087763A" w:rsidRDefault="00F61B4B" w:rsidP="00152F06">
            <w:pPr>
              <w:rPr>
                <w:ins w:id="2825" w:author="ilham.nur@office.ui.ac.id [2]" w:date="2023-01-25T05:47:00Z"/>
              </w:rPr>
            </w:pPr>
            <w:ins w:id="2826" w:author="ilham.nur@office.ui.ac.id [2]" w:date="2023-01-25T05:47:00Z">
              <w:r>
                <w:t>A.1</w:t>
              </w:r>
            </w:ins>
          </w:p>
        </w:tc>
        <w:tc>
          <w:tcPr>
            <w:tcW w:w="4633" w:type="pct"/>
            <w:shd w:val="clear" w:color="auto" w:fill="FFFFFF" w:themeFill="background1"/>
            <w:tcPrChange w:id="2827" w:author="ilham.nur@office.ui.ac.id" w:date="2023-02-02T23:09:00Z">
              <w:tcPr>
                <w:tcW w:w="7790" w:type="dxa"/>
                <w:gridSpan w:val="3"/>
              </w:tcPr>
            </w:tcPrChange>
          </w:tcPr>
          <w:p w14:paraId="6565416C" w14:textId="50B80859" w:rsidR="0087763A" w:rsidRDefault="00B95BEE" w:rsidP="00152F06">
            <w:pPr>
              <w:rPr>
                <w:ins w:id="2828" w:author="ilham.nur@office.ui.ac.id [2]" w:date="2023-01-25T21:51:00Z"/>
              </w:rPr>
            </w:pPr>
            <w:ins w:id="2829" w:author="ilham.nur@office.ui.ac.id [2]" w:date="2023-01-25T05:59:00Z">
              <w:r w:rsidRPr="003836CB">
                <w:rPr>
                  <w:b/>
                  <w:bCs/>
                  <w:rPrChange w:id="2830" w:author="ilham.nur@office.ui.ac.id [2]" w:date="2023-01-25T21:36:00Z">
                    <w:rPr/>
                  </w:rPrChange>
                </w:rPr>
                <w:t>Nama:</w:t>
              </w:r>
            </w:ins>
            <w:ins w:id="2831" w:author="ilham.nur@office.ui.ac.id [2]" w:date="2023-01-25T20:43:00Z">
              <w:r w:rsidR="00ED38F4">
                <w:t xml:space="preserve"> </w:t>
              </w:r>
              <w:r w:rsidR="00ED38F4">
                <w:rPr>
                  <w:i/>
                  <w:iCs/>
                </w:rPr>
                <w:t>Account Manager</w:t>
              </w:r>
            </w:ins>
            <w:ins w:id="2832" w:author="ilham.nur@office.ui.ac.id [2]" w:date="2023-01-25T21:43:00Z">
              <w:r w:rsidR="001C4AA3">
                <w:rPr>
                  <w:i/>
                  <w:iCs/>
                </w:rPr>
                <w:t xml:space="preserve"> </w:t>
              </w:r>
              <w:r w:rsidR="001C4AA3">
                <w:t>(AM)</w:t>
              </w:r>
            </w:ins>
          </w:p>
          <w:p w14:paraId="0B4635D7" w14:textId="64EA3975" w:rsidR="0036124C" w:rsidRPr="0036124C" w:rsidRDefault="0036124C" w:rsidP="00152F06">
            <w:pPr>
              <w:rPr>
                <w:ins w:id="2833" w:author="ilham.nur@office.ui.ac.id [2]" w:date="2023-01-25T05:59:00Z"/>
              </w:rPr>
            </w:pPr>
            <w:ins w:id="2834" w:author="ilham.nur@office.ui.ac.id [2]" w:date="2023-01-25T21:51:00Z">
              <w:r w:rsidRPr="0036124C">
                <w:rPr>
                  <w:b/>
                  <w:bCs/>
                  <w:rPrChange w:id="2835" w:author="ilham.nur@office.ui.ac.id [2]" w:date="2023-01-25T21:51:00Z">
                    <w:rPr/>
                  </w:rPrChange>
                </w:rPr>
                <w:t>Type</w:t>
              </w:r>
              <w:r>
                <w:rPr>
                  <w:b/>
                  <w:bCs/>
                </w:rPr>
                <w:t xml:space="preserve">: </w:t>
              </w:r>
              <w:r w:rsidRPr="0036124C">
                <w:rPr>
                  <w:i/>
                  <w:iCs/>
                  <w:rPrChange w:id="2836" w:author="ilham.nur@office.ui.ac.id [2]" w:date="2023-01-25T21:51:00Z">
                    <w:rPr/>
                  </w:rPrChange>
                </w:rPr>
                <w:t>Business Actor</w:t>
              </w:r>
            </w:ins>
          </w:p>
          <w:p w14:paraId="01577A48" w14:textId="1D860B17" w:rsidR="00942A0B" w:rsidRDefault="009F2A43" w:rsidP="00152F06">
            <w:pPr>
              <w:rPr>
                <w:ins w:id="2837" w:author="ilham.nur@office.ui.ac.id [2]" w:date="2023-01-25T06:00:00Z"/>
              </w:rPr>
            </w:pPr>
            <w:ins w:id="2838" w:author="ilham.nur@office.ui.ac.id [2]" w:date="2023-01-25T21:16:00Z">
              <w:r>
                <w:rPr>
                  <w:noProof/>
                </w:rPr>
                <w:drawing>
                  <wp:inline distT="0" distB="0" distL="0" distR="0" wp14:anchorId="3A6422F5" wp14:editId="312E176F">
                    <wp:extent cx="4762500" cy="4620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96420" cy="465316"/>
                            </a:xfrm>
                            <a:prstGeom prst="rect">
                              <a:avLst/>
                            </a:prstGeom>
                          </pic:spPr>
                        </pic:pic>
                      </a:graphicData>
                    </a:graphic>
                  </wp:inline>
                </w:drawing>
              </w:r>
            </w:ins>
          </w:p>
          <w:p w14:paraId="442E4167" w14:textId="41C3A851" w:rsidR="00B95BEE" w:rsidRPr="007D11C0" w:rsidRDefault="00942A0B" w:rsidP="00152F06">
            <w:pPr>
              <w:rPr>
                <w:ins w:id="2839" w:author="ilham.nur@office.ui.ac.id [2]" w:date="2023-01-25T06:00:00Z"/>
              </w:rPr>
            </w:pPr>
            <w:proofErr w:type="spellStart"/>
            <w:ins w:id="2840" w:author="ilham.nur@office.ui.ac.id [2]" w:date="2023-01-25T06:00:00Z">
              <w:r w:rsidRPr="003836CB">
                <w:rPr>
                  <w:b/>
                  <w:bCs/>
                  <w:rPrChange w:id="2841" w:author="ilham.nur@office.ui.ac.id [2]" w:date="2023-01-25T21:36:00Z">
                    <w:rPr/>
                  </w:rPrChange>
                </w:rPr>
                <w:t>Detil</w:t>
              </w:r>
              <w:proofErr w:type="spellEnd"/>
              <w:r w:rsidRPr="003836CB">
                <w:rPr>
                  <w:b/>
                  <w:bCs/>
                  <w:rPrChange w:id="2842" w:author="ilham.nur@office.ui.ac.id [2]" w:date="2023-01-25T21:36:00Z">
                    <w:rPr/>
                  </w:rPrChange>
                </w:rPr>
                <w:t>:</w:t>
              </w:r>
            </w:ins>
            <w:ins w:id="2843" w:author="ilham.nur@office.ui.ac.id [2]" w:date="2023-01-25T21:16:00Z">
              <w:r w:rsidR="009F2A43">
                <w:t xml:space="preserve"> </w:t>
              </w:r>
            </w:ins>
            <w:ins w:id="2844" w:author="ilham.nur@office.ui.ac.id [2]" w:date="2023-01-25T21:43:00Z">
              <w:r w:rsidR="001C4AA3" w:rsidRPr="001C4AA3">
                <w:rPr>
                  <w:rPrChange w:id="2845" w:author="ilham.nur@office.ui.ac.id [2]" w:date="2023-01-25T21:43:00Z">
                    <w:rPr>
                      <w:i/>
                      <w:iCs/>
                    </w:rPr>
                  </w:rPrChange>
                </w:rPr>
                <w:t>AM</w:t>
              </w:r>
            </w:ins>
            <w:ins w:id="2846" w:author="ilham.nur@office.ui.ac.id [2]" w:date="2023-01-25T21:19:00Z">
              <w:r w:rsidR="007D11C0">
                <w:t xml:space="preserve"> </w:t>
              </w:r>
              <w:proofErr w:type="spellStart"/>
              <w:r w:rsidR="007D11C0">
                <w:t>merupakan</w:t>
              </w:r>
              <w:proofErr w:type="spellEnd"/>
              <w:r w:rsidR="007D11C0">
                <w:t xml:space="preserve"> garda </w:t>
              </w:r>
              <w:proofErr w:type="spellStart"/>
              <w:r w:rsidR="007D11C0">
                <w:t>terdepan</w:t>
              </w:r>
              <w:proofErr w:type="spellEnd"/>
              <w:r w:rsidR="007D11C0">
                <w:t xml:space="preserve"> </w:t>
              </w:r>
              <w:proofErr w:type="spellStart"/>
              <w:r w:rsidR="007D11C0">
                <w:t>dalam</w:t>
              </w:r>
              <w:proofErr w:type="spellEnd"/>
              <w:r w:rsidR="007D11C0">
                <w:t xml:space="preserve"> </w:t>
              </w:r>
            </w:ins>
            <w:proofErr w:type="spellStart"/>
            <w:ins w:id="2847" w:author="ilham.nur@office.ui.ac.id [2]" w:date="2023-01-25T21:36:00Z">
              <w:r w:rsidR="003836CB">
                <w:t>menawarkan</w:t>
              </w:r>
              <w:proofErr w:type="spellEnd"/>
              <w:r w:rsidR="003836CB">
                <w:t xml:space="preserve"> </w:t>
              </w:r>
              <w:proofErr w:type="spellStart"/>
              <w:r w:rsidR="003836CB">
                <w:t>solusi</w:t>
              </w:r>
              <w:proofErr w:type="spellEnd"/>
              <w:r w:rsidR="003836CB">
                <w:t xml:space="preserve"> </w:t>
              </w:r>
              <w:proofErr w:type="spellStart"/>
              <w:r w:rsidR="003836CB">
                <w:t>kepada</w:t>
              </w:r>
              <w:proofErr w:type="spellEnd"/>
              <w:r w:rsidR="003836CB">
                <w:t xml:space="preserve"> </w:t>
              </w:r>
            </w:ins>
            <w:proofErr w:type="spellStart"/>
            <w:ins w:id="2848" w:author="ilham.nur@office.ui.ac.id [2]" w:date="2023-01-25T21:43:00Z">
              <w:r w:rsidR="0075093C">
                <w:t>konsumen</w:t>
              </w:r>
              <w:proofErr w:type="spellEnd"/>
              <w:r w:rsidR="007222EE">
                <w:t>.</w:t>
              </w:r>
            </w:ins>
          </w:p>
          <w:p w14:paraId="13F512BC" w14:textId="24750503" w:rsidR="00942A0B" w:rsidRPr="003D30C5" w:rsidRDefault="00942A0B" w:rsidP="00152F06">
            <w:pPr>
              <w:rPr>
                <w:ins w:id="2849" w:author="ilham.nur@office.ui.ac.id [2]" w:date="2023-01-25T05:47:00Z"/>
              </w:rPr>
            </w:pPr>
            <w:proofErr w:type="spellStart"/>
            <w:ins w:id="2850" w:author="ilham.nur@office.ui.ac.id [2]" w:date="2023-01-25T06:00:00Z">
              <w:r w:rsidRPr="003836CB">
                <w:rPr>
                  <w:b/>
                  <w:bCs/>
                  <w:rPrChange w:id="2851" w:author="ilham.nur@office.ui.ac.id [2]" w:date="2023-01-25T21:36:00Z">
                    <w:rPr/>
                  </w:rPrChange>
                </w:rPr>
                <w:t>Dampak</w:t>
              </w:r>
              <w:proofErr w:type="spellEnd"/>
              <w:r w:rsidRPr="003836CB">
                <w:rPr>
                  <w:b/>
                  <w:bCs/>
                  <w:rPrChange w:id="2852" w:author="ilham.nur@office.ui.ac.id [2]" w:date="2023-01-25T21:36:00Z">
                    <w:rPr/>
                  </w:rPrChange>
                </w:rPr>
                <w:t>:</w:t>
              </w:r>
            </w:ins>
            <w:ins w:id="2853" w:author="ilham.nur@office.ui.ac.id [2]" w:date="2023-01-25T21:43:00Z">
              <w:r w:rsidR="007222EE">
                <w:rPr>
                  <w:b/>
                  <w:bCs/>
                </w:rPr>
                <w:t xml:space="preserve"> </w:t>
              </w:r>
              <w:r w:rsidR="007222EE">
                <w:t xml:space="preserve">AM </w:t>
              </w:r>
              <w:proofErr w:type="spellStart"/>
              <w:r w:rsidR="007222EE">
                <w:t>setelah</w:t>
              </w:r>
              <w:proofErr w:type="spellEnd"/>
              <w:r w:rsidR="007222EE">
                <w:t xml:space="preserve"> </w:t>
              </w:r>
              <w:proofErr w:type="spellStart"/>
              <w:r w:rsidR="007222EE">
                <w:t>berhasil</w:t>
              </w:r>
              <w:proofErr w:type="spellEnd"/>
              <w:r w:rsidR="007222EE">
                <w:t xml:space="preserve"> </w:t>
              </w:r>
            </w:ins>
            <w:proofErr w:type="spellStart"/>
            <w:ins w:id="2854" w:author="ilham.nur@office.ui.ac.id [2]" w:date="2023-01-25T21:45:00Z">
              <w:r w:rsidR="004C6071">
                <w:t>memenangkan</w:t>
              </w:r>
              <w:proofErr w:type="spellEnd"/>
              <w:r w:rsidR="004C6071">
                <w:t xml:space="preserve"> </w:t>
              </w:r>
            </w:ins>
            <w:proofErr w:type="spellStart"/>
            <w:ins w:id="2855" w:author="ilham.nur@office.ui.ac.id [2]" w:date="2023-01-25T21:46:00Z">
              <w:r w:rsidR="00AF6F8F">
                <w:t>proyek</w:t>
              </w:r>
              <w:proofErr w:type="spellEnd"/>
              <w:r w:rsidR="00AF6F8F">
                <w:t xml:space="preserve"> </w:t>
              </w:r>
              <w:proofErr w:type="spellStart"/>
              <w:r w:rsidR="00AF6F8F">
                <w:t>kepada</w:t>
              </w:r>
              <w:proofErr w:type="spellEnd"/>
              <w:r w:rsidR="00AF6F8F">
                <w:t xml:space="preserve"> </w:t>
              </w:r>
              <w:proofErr w:type="spellStart"/>
              <w:r w:rsidR="00AF6F8F">
                <w:t>konsumen</w:t>
              </w:r>
              <w:proofErr w:type="spellEnd"/>
              <w:r w:rsidR="00AF6F8F">
                <w:t xml:space="preserve">, </w:t>
              </w:r>
              <w:proofErr w:type="spellStart"/>
              <w:r w:rsidR="00AF6F8F">
                <w:t>maka</w:t>
              </w:r>
              <w:proofErr w:type="spellEnd"/>
              <w:r w:rsidR="00AF6F8F">
                <w:t xml:space="preserve"> AM </w:t>
              </w:r>
              <w:proofErr w:type="spellStart"/>
              <w:r w:rsidR="00AF6F8F">
                <w:t>akan</w:t>
              </w:r>
              <w:proofErr w:type="spellEnd"/>
              <w:r w:rsidR="00AF6F8F">
                <w:t xml:space="preserve"> </w:t>
              </w:r>
              <w:proofErr w:type="spellStart"/>
              <w:r w:rsidR="00AF6F8F">
                <w:t>membuat</w:t>
              </w:r>
              <w:proofErr w:type="spellEnd"/>
              <w:r w:rsidR="00AF6F8F">
                <w:t xml:space="preserve"> </w:t>
              </w:r>
              <w:r w:rsidR="00AF6F8F" w:rsidRPr="00AF6F8F">
                <w:rPr>
                  <w:i/>
                  <w:iCs/>
                  <w:rPrChange w:id="2856" w:author="ilham.nur@office.ui.ac.id [2]" w:date="2023-01-25T21:46:00Z">
                    <w:rPr/>
                  </w:rPrChange>
                </w:rPr>
                <w:t>Work Order</w:t>
              </w:r>
              <w:r w:rsidR="00AF6F8F">
                <w:rPr>
                  <w:i/>
                  <w:iCs/>
                </w:rPr>
                <w:t xml:space="preserve"> </w:t>
              </w:r>
              <w:r w:rsidR="003D30C5">
                <w:t xml:space="preserve">(WO) agar </w:t>
              </w:r>
              <w:proofErr w:type="spellStart"/>
              <w:r w:rsidR="003D30C5">
                <w:t>proyek</w:t>
              </w:r>
              <w:proofErr w:type="spellEnd"/>
              <w:r w:rsidR="003D30C5">
                <w:t xml:space="preserve"> </w:t>
              </w:r>
              <w:proofErr w:type="spellStart"/>
              <w:r w:rsidR="003D30C5">
                <w:t>dapat</w:t>
              </w:r>
              <w:proofErr w:type="spellEnd"/>
              <w:r w:rsidR="003D30C5">
                <w:t xml:space="preserve"> </w:t>
              </w:r>
              <w:proofErr w:type="spellStart"/>
              <w:r w:rsidR="003D30C5">
                <w:t>dikerjakan</w:t>
              </w:r>
              <w:proofErr w:type="spellEnd"/>
              <w:r w:rsidR="003D30C5">
                <w:t xml:space="preserve"> di internal </w:t>
              </w:r>
              <w:proofErr w:type="spellStart"/>
              <w:r w:rsidR="003D30C5">
                <w:t>perusahaan</w:t>
              </w:r>
              <w:proofErr w:type="spellEnd"/>
              <w:r w:rsidR="003D30C5">
                <w:t>.</w:t>
              </w:r>
            </w:ins>
          </w:p>
        </w:tc>
      </w:tr>
      <w:tr w:rsidR="00767A7D" w14:paraId="64D20973" w14:textId="77777777" w:rsidTr="0071525B">
        <w:trPr>
          <w:ins w:id="2857" w:author="ilham.nur@office.ui.ac.id [2]" w:date="2023-01-25T21:46:00Z"/>
          <w:trPrChange w:id="2858" w:author="ilham.nur@office.ui.ac.id" w:date="2023-02-02T23:09:00Z">
            <w:trPr>
              <w:gridAfter w:val="0"/>
            </w:trPr>
          </w:trPrChange>
        </w:trPr>
        <w:tc>
          <w:tcPr>
            <w:tcW w:w="367" w:type="pct"/>
            <w:shd w:val="clear" w:color="auto" w:fill="FFFFFF" w:themeFill="background1"/>
            <w:tcPrChange w:id="2859" w:author="ilham.nur@office.ui.ac.id" w:date="2023-02-02T23:09:00Z">
              <w:tcPr>
                <w:tcW w:w="704" w:type="dxa"/>
                <w:gridSpan w:val="2"/>
              </w:tcPr>
            </w:tcPrChange>
          </w:tcPr>
          <w:p w14:paraId="0985D2A1" w14:textId="24C258EE" w:rsidR="00767A7D" w:rsidRDefault="00767A7D" w:rsidP="00152F06">
            <w:pPr>
              <w:rPr>
                <w:ins w:id="2860" w:author="ilham.nur@office.ui.ac.id [2]" w:date="2023-01-25T21:46:00Z"/>
              </w:rPr>
            </w:pPr>
            <w:ins w:id="2861" w:author="ilham.nur@office.ui.ac.id [2]" w:date="2023-01-25T21:46:00Z">
              <w:r>
                <w:t>A.2</w:t>
              </w:r>
            </w:ins>
          </w:p>
        </w:tc>
        <w:tc>
          <w:tcPr>
            <w:tcW w:w="4633" w:type="pct"/>
            <w:shd w:val="clear" w:color="auto" w:fill="FFFFFF" w:themeFill="background1"/>
            <w:tcPrChange w:id="2862" w:author="ilham.nur@office.ui.ac.id" w:date="2023-02-02T23:09:00Z">
              <w:tcPr>
                <w:tcW w:w="7790" w:type="dxa"/>
                <w:gridSpan w:val="3"/>
              </w:tcPr>
            </w:tcPrChange>
          </w:tcPr>
          <w:p w14:paraId="24DB1847" w14:textId="3D847461" w:rsidR="00767A7D" w:rsidRDefault="0088782E" w:rsidP="00152F06">
            <w:pPr>
              <w:rPr>
                <w:ins w:id="2863" w:author="ilham.nur@office.ui.ac.id [2]" w:date="2023-01-25T21:51:00Z"/>
              </w:rPr>
            </w:pPr>
            <w:ins w:id="2864" w:author="ilham.nur@office.ui.ac.id [2]" w:date="2023-01-25T21:47:00Z">
              <w:r>
                <w:rPr>
                  <w:b/>
                  <w:bCs/>
                </w:rPr>
                <w:t>Nama:</w:t>
              </w:r>
              <w:r w:rsidR="00020211">
                <w:rPr>
                  <w:b/>
                  <w:bCs/>
                </w:rPr>
                <w:t xml:space="preserve"> </w:t>
              </w:r>
            </w:ins>
            <w:ins w:id="2865" w:author="ilham.nur@office.ui.ac.id [2]" w:date="2023-01-25T21:48:00Z">
              <w:r w:rsidR="00020211" w:rsidRPr="00020211">
                <w:rPr>
                  <w:i/>
                  <w:iCs/>
                  <w:rPrChange w:id="2866" w:author="ilham.nur@office.ui.ac.id [2]" w:date="2023-01-25T21:48:00Z">
                    <w:rPr/>
                  </w:rPrChange>
                </w:rPr>
                <w:t>Project Manager</w:t>
              </w:r>
              <w:r w:rsidR="00020211">
                <w:t xml:space="preserve"> (PM)</w:t>
              </w:r>
            </w:ins>
          </w:p>
          <w:p w14:paraId="4F001B46" w14:textId="38D92CB9" w:rsidR="0036124C" w:rsidRPr="00020211" w:rsidRDefault="00EC1F24" w:rsidP="00152F06">
            <w:pPr>
              <w:rPr>
                <w:ins w:id="2867" w:author="ilham.nur@office.ui.ac.id [2]" w:date="2023-01-25T21:47:00Z"/>
                <w:rPrChange w:id="2868" w:author="ilham.nur@office.ui.ac.id [2]" w:date="2023-01-25T21:48:00Z">
                  <w:rPr>
                    <w:ins w:id="2869" w:author="ilham.nur@office.ui.ac.id [2]" w:date="2023-01-25T21:47:00Z"/>
                    <w:b/>
                    <w:bCs/>
                  </w:rPr>
                </w:rPrChange>
              </w:rPr>
            </w:pPr>
            <w:ins w:id="2870" w:author="ilham.nur@office.ui.ac.id [2]" w:date="2023-01-25T22:00:00Z">
              <w:r w:rsidRPr="007627DD">
                <w:rPr>
                  <w:b/>
                  <w:bCs/>
                </w:rPr>
                <w:t>Type</w:t>
              </w:r>
              <w:r>
                <w:rPr>
                  <w:b/>
                  <w:bCs/>
                </w:rPr>
                <w:t xml:space="preserve">: </w:t>
              </w:r>
              <w:r w:rsidRPr="007627DD">
                <w:rPr>
                  <w:i/>
                  <w:iCs/>
                </w:rPr>
                <w:t>Business Actor</w:t>
              </w:r>
            </w:ins>
          </w:p>
          <w:p w14:paraId="017A76FF" w14:textId="01BFFF96" w:rsidR="0088782E" w:rsidRDefault="00F0011D" w:rsidP="00152F06">
            <w:pPr>
              <w:rPr>
                <w:ins w:id="2871" w:author="ilham.nur@office.ui.ac.id [2]" w:date="2023-01-25T21:47:00Z"/>
                <w:b/>
                <w:bCs/>
              </w:rPr>
            </w:pPr>
            <w:ins w:id="2872" w:author="ilham.nur@office.ui.ac.id [2]" w:date="2023-01-25T21:49:00Z">
              <w:del w:id="2873" w:author="ilham.nur@office.ui.ac.id" w:date="2023-02-02T23:16:00Z">
                <w:r w:rsidDel="00ED58F2">
                  <w:rPr>
                    <w:noProof/>
                  </w:rPr>
                  <w:drawing>
                    <wp:inline distT="0" distB="0" distL="0" distR="0" wp14:anchorId="63B69CF6" wp14:editId="5045DB82">
                      <wp:extent cx="4762500" cy="8266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776658" cy="829062"/>
                              </a:xfrm>
                              <a:prstGeom prst="rect">
                                <a:avLst/>
                              </a:prstGeom>
                            </pic:spPr>
                          </pic:pic>
                        </a:graphicData>
                      </a:graphic>
                    </wp:inline>
                  </w:drawing>
                </w:r>
              </w:del>
            </w:ins>
            <w:ins w:id="2874" w:author="ilham.nur@office.ui.ac.id" w:date="2023-02-02T23:16:00Z">
              <w:r w:rsidR="00ED58F2">
                <w:rPr>
                  <w:noProof/>
                </w:rPr>
                <w:drawing>
                  <wp:inline distT="0" distB="0" distL="0" distR="0" wp14:anchorId="3DBCD3E4" wp14:editId="2302F06E">
                    <wp:extent cx="4831307" cy="59368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872379" cy="598734"/>
                            </a:xfrm>
                            <a:prstGeom prst="rect">
                              <a:avLst/>
                            </a:prstGeom>
                          </pic:spPr>
                        </pic:pic>
                      </a:graphicData>
                    </a:graphic>
                  </wp:inline>
                </w:drawing>
              </w:r>
            </w:ins>
          </w:p>
          <w:p w14:paraId="075DEE11" w14:textId="7A863E82" w:rsidR="0088782E" w:rsidRPr="00E51F65" w:rsidRDefault="0088782E" w:rsidP="00152F06">
            <w:pPr>
              <w:rPr>
                <w:ins w:id="2875" w:author="ilham.nur@office.ui.ac.id [2]" w:date="2023-01-25T21:47:00Z"/>
                <w:i/>
                <w:iCs/>
                <w:rPrChange w:id="2876" w:author="ilham.nur@office.ui.ac.id [2]" w:date="2023-01-25T21:59:00Z">
                  <w:rPr>
                    <w:ins w:id="2877" w:author="ilham.nur@office.ui.ac.id [2]" w:date="2023-01-25T21:47:00Z"/>
                    <w:b/>
                    <w:bCs/>
                  </w:rPr>
                </w:rPrChange>
              </w:rPr>
            </w:pPr>
            <w:proofErr w:type="spellStart"/>
            <w:ins w:id="2878" w:author="ilham.nur@office.ui.ac.id [2]" w:date="2023-01-25T21:47:00Z">
              <w:r>
                <w:rPr>
                  <w:b/>
                  <w:bCs/>
                </w:rPr>
                <w:t>Detil</w:t>
              </w:r>
              <w:proofErr w:type="spellEnd"/>
              <w:r>
                <w:rPr>
                  <w:b/>
                  <w:bCs/>
                </w:rPr>
                <w:t>:</w:t>
              </w:r>
            </w:ins>
            <w:ins w:id="2879" w:author="ilham.nur@office.ui.ac.id [2]" w:date="2023-01-25T21:49:00Z">
              <w:r w:rsidR="00FA7D7B">
                <w:rPr>
                  <w:b/>
                  <w:bCs/>
                </w:rPr>
                <w:t xml:space="preserve"> </w:t>
              </w:r>
              <w:r w:rsidR="00FA7D7B">
                <w:t xml:space="preserve">PM </w:t>
              </w:r>
              <w:proofErr w:type="spellStart"/>
              <w:r w:rsidR="00FA7D7B">
                <w:t>merupakan</w:t>
              </w:r>
              <w:proofErr w:type="spellEnd"/>
              <w:r w:rsidR="00FA7D7B">
                <w:t xml:space="preserve"> </w:t>
              </w:r>
              <w:proofErr w:type="spellStart"/>
              <w:r w:rsidR="00FA7D7B">
                <w:t>pintu</w:t>
              </w:r>
              <w:proofErr w:type="spellEnd"/>
              <w:r w:rsidR="00FA7D7B">
                <w:t xml:space="preserve"> </w:t>
              </w:r>
              <w:proofErr w:type="spellStart"/>
              <w:r w:rsidR="00FA7D7B">
                <w:t>proyek</w:t>
              </w:r>
              <w:proofErr w:type="spellEnd"/>
              <w:r w:rsidR="00FA7D7B">
                <w:t xml:space="preserve"> yang </w:t>
              </w:r>
              <w:proofErr w:type="spellStart"/>
              <w:r w:rsidR="00FA7D7B">
                <w:t>masuk</w:t>
              </w:r>
              <w:proofErr w:type="spellEnd"/>
              <w:r w:rsidR="00FA7D7B">
                <w:t xml:space="preserve"> ke </w:t>
              </w:r>
              <w:proofErr w:type="spellStart"/>
              <w:r w:rsidR="00FA7D7B">
                <w:t>tim</w:t>
              </w:r>
              <w:proofErr w:type="spellEnd"/>
              <w:r w:rsidR="00FA7D7B">
                <w:t xml:space="preserve"> implementasi </w:t>
              </w:r>
              <w:proofErr w:type="spellStart"/>
              <w:r w:rsidR="00FA7D7B">
                <w:t>dari</w:t>
              </w:r>
              <w:proofErr w:type="spellEnd"/>
              <w:r w:rsidR="00FA7D7B">
                <w:t xml:space="preserve"> sisi AM</w:t>
              </w:r>
            </w:ins>
            <w:ins w:id="2880" w:author="ilham.nur@office.ui.ac.id [2]" w:date="2023-01-25T21:59:00Z">
              <w:r w:rsidR="000C33B3">
                <w:t xml:space="preserve"> yang </w:t>
              </w:r>
              <w:proofErr w:type="spellStart"/>
              <w:r w:rsidR="000C33B3">
                <w:t>ditandai</w:t>
              </w:r>
              <w:proofErr w:type="spellEnd"/>
              <w:r w:rsidR="000C33B3">
                <w:t xml:space="preserve"> oleh WO</w:t>
              </w:r>
            </w:ins>
            <w:ins w:id="2881" w:author="ilham.nur@office.ui.ac.id [2]" w:date="2023-01-25T21:49:00Z">
              <w:r w:rsidR="00FA7D7B">
                <w:t xml:space="preserve">. </w:t>
              </w:r>
            </w:ins>
            <w:ins w:id="2882" w:author="ilham.nur@office.ui.ac.id [2]" w:date="2023-01-25T21:50:00Z">
              <w:r w:rsidR="00053661">
                <w:t xml:space="preserve">PM </w:t>
              </w:r>
              <w:proofErr w:type="spellStart"/>
              <w:r w:rsidR="00053661">
                <w:t>bertanggung</w:t>
              </w:r>
              <w:proofErr w:type="spellEnd"/>
              <w:r w:rsidR="00053661">
                <w:t xml:space="preserve"> </w:t>
              </w:r>
              <w:proofErr w:type="spellStart"/>
              <w:r w:rsidR="00053661">
                <w:t>jawab</w:t>
              </w:r>
              <w:proofErr w:type="spellEnd"/>
              <w:r w:rsidR="00053661">
                <w:t xml:space="preserve"> </w:t>
              </w:r>
              <w:proofErr w:type="spellStart"/>
              <w:r w:rsidR="00053661">
                <w:t>sebagai</w:t>
              </w:r>
              <w:proofErr w:type="spellEnd"/>
              <w:r w:rsidR="00053661">
                <w:t xml:space="preserve"> </w:t>
              </w:r>
              <w:r w:rsidR="00053661" w:rsidRPr="00053661">
                <w:rPr>
                  <w:i/>
                  <w:iCs/>
                  <w:rPrChange w:id="2883" w:author="ilham.nur@office.ui.ac.id [2]" w:date="2023-01-25T21:51:00Z">
                    <w:rPr/>
                  </w:rPrChange>
                </w:rPr>
                <w:t>Planner</w:t>
              </w:r>
            </w:ins>
            <w:ins w:id="2884" w:author="ilham.nur@office.ui.ac.id [2]" w:date="2023-01-25T21:51:00Z">
              <w:r w:rsidR="00053661">
                <w:t xml:space="preserve"> </w:t>
              </w:r>
              <w:r w:rsidR="00053661" w:rsidRPr="0033535C">
                <w:rPr>
                  <w:rPrChange w:id="2885" w:author="ilham.nur@office.ui.ac.id [2]" w:date="2023-01-25T21:58:00Z">
                    <w:rPr>
                      <w:i/>
                      <w:iCs/>
                    </w:rPr>
                  </w:rPrChange>
                </w:rPr>
                <w:t xml:space="preserve">yang </w:t>
              </w:r>
              <w:proofErr w:type="spellStart"/>
              <w:r w:rsidR="00053661" w:rsidRPr="0033535C">
                <w:rPr>
                  <w:rPrChange w:id="2886" w:author="ilham.nur@office.ui.ac.id [2]" w:date="2023-01-25T21:58:00Z">
                    <w:rPr>
                      <w:i/>
                      <w:iCs/>
                    </w:rPr>
                  </w:rPrChange>
                </w:rPr>
                <w:t>akan</w:t>
              </w:r>
              <w:proofErr w:type="spellEnd"/>
              <w:r w:rsidR="00053661" w:rsidRPr="0033535C">
                <w:rPr>
                  <w:rPrChange w:id="2887" w:author="ilham.nur@office.ui.ac.id [2]" w:date="2023-01-25T21:58:00Z">
                    <w:rPr>
                      <w:i/>
                      <w:iCs/>
                    </w:rPr>
                  </w:rPrChange>
                </w:rPr>
                <w:t xml:space="preserve"> </w:t>
              </w:r>
              <w:proofErr w:type="spellStart"/>
              <w:r w:rsidR="00053661" w:rsidRPr="0033535C">
                <w:rPr>
                  <w:rPrChange w:id="2888" w:author="ilham.nur@office.ui.ac.id [2]" w:date="2023-01-25T21:58:00Z">
                    <w:rPr>
                      <w:i/>
                      <w:iCs/>
                    </w:rPr>
                  </w:rPrChange>
                </w:rPr>
                <w:t>bekerja</w:t>
              </w:r>
              <w:proofErr w:type="spellEnd"/>
              <w:r w:rsidR="00053661">
                <w:rPr>
                  <w:i/>
                  <w:iCs/>
                </w:rPr>
                <w:t xml:space="preserve"> </w:t>
              </w:r>
            </w:ins>
            <w:ins w:id="2889" w:author="ilham.nur@office.ui.ac.id [2]" w:date="2023-01-25T21:58:00Z">
              <w:r w:rsidR="0033535C">
                <w:t xml:space="preserve">untuk </w:t>
              </w:r>
              <w:proofErr w:type="spellStart"/>
              <w:r w:rsidR="0033535C">
                <w:t>melakukan</w:t>
              </w:r>
              <w:proofErr w:type="spellEnd"/>
              <w:r w:rsidR="0033535C">
                <w:t xml:space="preserve"> </w:t>
              </w:r>
              <w:r w:rsidR="00E51F65">
                <w:rPr>
                  <w:i/>
                  <w:iCs/>
                </w:rPr>
                <w:t>project planning</w:t>
              </w:r>
              <w:r w:rsidR="0033535C">
                <w:t xml:space="preserve"> dan </w:t>
              </w:r>
              <w:proofErr w:type="spellStart"/>
              <w:r w:rsidR="0033535C">
                <w:t>berkoordinasi</w:t>
              </w:r>
              <w:proofErr w:type="spellEnd"/>
              <w:r w:rsidR="0033535C">
                <w:t xml:space="preserve"> dengan </w:t>
              </w:r>
              <w:r w:rsidR="0033535C">
                <w:rPr>
                  <w:i/>
                  <w:iCs/>
                </w:rPr>
                <w:t>functional manager</w:t>
              </w:r>
              <w:r w:rsidR="00E51F65">
                <w:t xml:space="preserve">. </w:t>
              </w:r>
              <w:r w:rsidR="00E51F65">
                <w:rPr>
                  <w:i/>
                  <w:iCs/>
                </w:rPr>
                <w:t xml:space="preserve">Application Event </w:t>
              </w:r>
            </w:ins>
            <w:ins w:id="2890" w:author="ilham.nur@office.ui.ac.id [2]" w:date="2023-01-25T21:59:00Z">
              <w:r w:rsidR="00E51F65">
                <w:rPr>
                  <w:i/>
                  <w:iCs/>
                </w:rPr>
                <w:t xml:space="preserve">Resource Selection &amp; Allocation </w:t>
              </w:r>
              <w:proofErr w:type="spellStart"/>
              <w:r w:rsidR="00E51F65">
                <w:t>akan</w:t>
              </w:r>
              <w:proofErr w:type="spellEnd"/>
              <w:r w:rsidR="00E51F65">
                <w:t xml:space="preserve"> </w:t>
              </w:r>
              <w:proofErr w:type="spellStart"/>
              <w:r w:rsidR="00E51F65">
                <w:t>melayani</w:t>
              </w:r>
              <w:proofErr w:type="spellEnd"/>
              <w:r w:rsidR="00E51F65">
                <w:t xml:space="preserve"> PM </w:t>
              </w:r>
              <w:proofErr w:type="spellStart"/>
              <w:r w:rsidR="00E51F65">
                <w:t>dalam</w:t>
              </w:r>
              <w:proofErr w:type="spellEnd"/>
              <w:r w:rsidR="00E51F65">
                <w:t xml:space="preserve"> </w:t>
              </w:r>
              <w:proofErr w:type="spellStart"/>
              <w:r w:rsidR="00E51F65">
                <w:t>melakukan</w:t>
              </w:r>
              <w:proofErr w:type="spellEnd"/>
              <w:r w:rsidR="00E51F65">
                <w:t xml:space="preserve"> proses </w:t>
              </w:r>
              <w:r w:rsidR="00E51F65">
                <w:rPr>
                  <w:i/>
                  <w:iCs/>
                </w:rPr>
                <w:t>project planning</w:t>
              </w:r>
              <w:r w:rsidR="000C33B3">
                <w:rPr>
                  <w:i/>
                  <w:iCs/>
                </w:rPr>
                <w:t>.</w:t>
              </w:r>
            </w:ins>
          </w:p>
          <w:p w14:paraId="6DEE2A1A" w14:textId="6561AAEA" w:rsidR="0088782E" w:rsidRPr="00E31F17" w:rsidRDefault="0088782E" w:rsidP="00152F06">
            <w:pPr>
              <w:rPr>
                <w:ins w:id="2891" w:author="ilham.nur@office.ui.ac.id [2]" w:date="2023-01-25T21:46:00Z"/>
                <w:rPrChange w:id="2892" w:author="ilham.nur@office.ui.ac.id [2]" w:date="2023-01-25T21:59:00Z">
                  <w:rPr>
                    <w:ins w:id="2893" w:author="ilham.nur@office.ui.ac.id [2]" w:date="2023-01-25T21:46:00Z"/>
                    <w:b/>
                    <w:bCs/>
                  </w:rPr>
                </w:rPrChange>
              </w:rPr>
            </w:pPr>
            <w:proofErr w:type="spellStart"/>
            <w:ins w:id="2894" w:author="ilham.nur@office.ui.ac.id [2]" w:date="2023-01-25T21:47:00Z">
              <w:r>
                <w:rPr>
                  <w:b/>
                  <w:bCs/>
                </w:rPr>
                <w:t>Dampak</w:t>
              </w:r>
              <w:proofErr w:type="spellEnd"/>
              <w:r>
                <w:rPr>
                  <w:b/>
                  <w:bCs/>
                </w:rPr>
                <w:t>:</w:t>
              </w:r>
            </w:ins>
            <w:ins w:id="2895" w:author="ilham.nur@office.ui.ac.id [2]" w:date="2023-01-25T21:59:00Z">
              <w:r w:rsidR="00E31F17">
                <w:rPr>
                  <w:b/>
                  <w:bCs/>
                </w:rPr>
                <w:t xml:space="preserve"> </w:t>
              </w:r>
              <w:proofErr w:type="spellStart"/>
              <w:r w:rsidR="00E31F17">
                <w:t>Proyek</w:t>
              </w:r>
              <w:proofErr w:type="spellEnd"/>
              <w:r w:rsidR="00E31F17">
                <w:t xml:space="preserve"> yang </w:t>
              </w:r>
              <w:proofErr w:type="spellStart"/>
              <w:r w:rsidR="00E31F17">
                <w:t>akan</w:t>
              </w:r>
              <w:proofErr w:type="spellEnd"/>
              <w:r w:rsidR="00E31F17">
                <w:t xml:space="preserve"> </w:t>
              </w:r>
              <w:proofErr w:type="spellStart"/>
              <w:r w:rsidR="00E31F17">
                <w:t>masuk</w:t>
              </w:r>
              <w:proofErr w:type="spellEnd"/>
              <w:r w:rsidR="00E31F17">
                <w:t xml:space="preserve"> dan </w:t>
              </w:r>
              <w:proofErr w:type="spellStart"/>
              <w:r w:rsidR="00E31F17">
                <w:t>akan</w:t>
              </w:r>
              <w:proofErr w:type="spellEnd"/>
              <w:r w:rsidR="00E31F17">
                <w:t xml:space="preserve"> </w:t>
              </w:r>
              <w:proofErr w:type="spellStart"/>
              <w:r w:rsidR="00E31F17">
                <w:t>berjalan</w:t>
              </w:r>
              <w:proofErr w:type="spellEnd"/>
              <w:r w:rsidR="00E31F17">
                <w:t xml:space="preserve"> </w:t>
              </w:r>
              <w:proofErr w:type="spellStart"/>
              <w:r w:rsidR="00E31F17">
                <w:t>akan</w:t>
              </w:r>
              <w:proofErr w:type="spellEnd"/>
              <w:r w:rsidR="00E31F17">
                <w:t xml:space="preserve"> dilakukan </w:t>
              </w:r>
              <w:proofErr w:type="spellStart"/>
              <w:r w:rsidR="00E31F17">
                <w:t>orkestrasi</w:t>
              </w:r>
              <w:proofErr w:type="spellEnd"/>
              <w:r w:rsidR="00E31F17">
                <w:t xml:space="preserve"> oleh PM agar </w:t>
              </w:r>
              <w:proofErr w:type="spellStart"/>
              <w:r w:rsidR="00E31F17">
                <w:t>dapat</w:t>
              </w:r>
              <w:proofErr w:type="spellEnd"/>
              <w:r w:rsidR="00E31F17">
                <w:t xml:space="preserve"> </w:t>
              </w:r>
              <w:proofErr w:type="spellStart"/>
              <w:r w:rsidR="00E31F17">
                <w:t>diselesaikan</w:t>
              </w:r>
              <w:proofErr w:type="spellEnd"/>
              <w:r w:rsidR="00E31F17">
                <w:t>.</w:t>
              </w:r>
            </w:ins>
          </w:p>
        </w:tc>
      </w:tr>
      <w:tr w:rsidR="00EC1F24" w14:paraId="55CAEA69" w14:textId="77777777" w:rsidTr="0071525B">
        <w:tblPrEx>
          <w:tblPrExChange w:id="2896" w:author="ilham.nur@office.ui.ac.id" w:date="2023-02-02T23:09:00Z">
            <w:tblPrEx>
              <w:tblW w:w="8750" w:type="dxa"/>
            </w:tblPrEx>
          </w:tblPrExChange>
        </w:tblPrEx>
        <w:trPr>
          <w:ins w:id="2897" w:author="ilham.nur@office.ui.ac.id [2]" w:date="2023-01-25T22:00:00Z"/>
          <w:trPrChange w:id="2898" w:author="ilham.nur@office.ui.ac.id" w:date="2023-02-02T23:09:00Z">
            <w:trPr>
              <w:gridAfter w:val="0"/>
            </w:trPr>
          </w:trPrChange>
        </w:trPr>
        <w:tc>
          <w:tcPr>
            <w:tcW w:w="367" w:type="pct"/>
            <w:shd w:val="clear" w:color="auto" w:fill="FFFFFF" w:themeFill="background1"/>
            <w:tcPrChange w:id="2899" w:author="ilham.nur@office.ui.ac.id" w:date="2023-02-02T23:09:00Z">
              <w:tcPr>
                <w:tcW w:w="846" w:type="dxa"/>
              </w:tcPr>
            </w:tcPrChange>
          </w:tcPr>
          <w:p w14:paraId="1A6B2772" w14:textId="5C03FF43" w:rsidR="00EC1F24" w:rsidRDefault="00EC1F24" w:rsidP="00152F06">
            <w:pPr>
              <w:rPr>
                <w:ins w:id="2900" w:author="ilham.nur@office.ui.ac.id [2]" w:date="2023-01-25T22:00:00Z"/>
              </w:rPr>
            </w:pPr>
            <w:ins w:id="2901" w:author="ilham.nur@office.ui.ac.id [2]" w:date="2023-01-25T22:00:00Z">
              <w:r>
                <w:t>A.3</w:t>
              </w:r>
            </w:ins>
          </w:p>
        </w:tc>
        <w:tc>
          <w:tcPr>
            <w:tcW w:w="4633" w:type="pct"/>
            <w:shd w:val="clear" w:color="auto" w:fill="FFFFFF" w:themeFill="background1"/>
            <w:tcPrChange w:id="2902" w:author="ilham.nur@office.ui.ac.id" w:date="2023-02-02T23:09:00Z">
              <w:tcPr>
                <w:tcW w:w="7904" w:type="dxa"/>
                <w:gridSpan w:val="5"/>
              </w:tcPr>
            </w:tcPrChange>
          </w:tcPr>
          <w:p w14:paraId="7C3AE90D" w14:textId="6C45BD86" w:rsidR="00EC1F24" w:rsidRPr="00AA444D" w:rsidRDefault="00EC1F24" w:rsidP="00152F06">
            <w:pPr>
              <w:rPr>
                <w:ins w:id="2903" w:author="ilham.nur@office.ui.ac.id [2]" w:date="2023-01-25T22:00:00Z"/>
                <w:rPrChange w:id="2904" w:author="ilham.nur@office.ui.ac.id [2]" w:date="2023-01-25T22:01:00Z">
                  <w:rPr>
                    <w:ins w:id="2905" w:author="ilham.nur@office.ui.ac.id [2]" w:date="2023-01-25T22:00:00Z"/>
                    <w:b/>
                    <w:bCs/>
                  </w:rPr>
                </w:rPrChange>
              </w:rPr>
            </w:pPr>
            <w:ins w:id="2906" w:author="ilham.nur@office.ui.ac.id [2]" w:date="2023-01-25T22:00:00Z">
              <w:r>
                <w:rPr>
                  <w:b/>
                  <w:bCs/>
                </w:rPr>
                <w:t>Nama:</w:t>
              </w:r>
            </w:ins>
            <w:ins w:id="2907" w:author="ilham.nur@office.ui.ac.id [2]" w:date="2023-01-25T22:01:00Z">
              <w:r w:rsidR="00AA444D">
                <w:rPr>
                  <w:b/>
                  <w:bCs/>
                </w:rPr>
                <w:t xml:space="preserve"> </w:t>
              </w:r>
              <w:r w:rsidR="00AA444D" w:rsidRPr="00AA444D">
                <w:rPr>
                  <w:i/>
                  <w:iCs/>
                  <w:rPrChange w:id="2908" w:author="ilham.nur@office.ui.ac.id [2]" w:date="2023-01-25T22:01:00Z">
                    <w:rPr/>
                  </w:rPrChange>
                </w:rPr>
                <w:t>Functional Manager (FM) Developer</w:t>
              </w:r>
            </w:ins>
          </w:p>
          <w:p w14:paraId="74B48C73" w14:textId="670150E2" w:rsidR="00EC1F24" w:rsidRDefault="00EC1F24" w:rsidP="00152F06">
            <w:pPr>
              <w:rPr>
                <w:ins w:id="2909" w:author="ilham.nur@office.ui.ac.id [2]" w:date="2023-01-25T22:01:00Z"/>
                <w:i/>
                <w:iCs/>
              </w:rPr>
            </w:pPr>
            <w:ins w:id="2910" w:author="ilham.nur@office.ui.ac.id [2]" w:date="2023-01-25T22:00:00Z">
              <w:r>
                <w:rPr>
                  <w:b/>
                  <w:bCs/>
                </w:rPr>
                <w:t>Type:</w:t>
              </w:r>
            </w:ins>
            <w:ins w:id="2911" w:author="ilham.nur@office.ui.ac.id [2]" w:date="2023-01-25T22:01:00Z">
              <w:r w:rsidR="00AA444D">
                <w:rPr>
                  <w:b/>
                  <w:bCs/>
                </w:rPr>
                <w:t xml:space="preserve"> </w:t>
              </w:r>
              <w:r w:rsidR="00AA444D" w:rsidRPr="00AA444D">
                <w:rPr>
                  <w:i/>
                  <w:iCs/>
                  <w:rPrChange w:id="2912" w:author="ilham.nur@office.ui.ac.id [2]" w:date="2023-01-25T22:01:00Z">
                    <w:rPr>
                      <w:b/>
                      <w:bCs/>
                      <w:i/>
                      <w:iCs/>
                    </w:rPr>
                  </w:rPrChange>
                </w:rPr>
                <w:t>Business Actor</w:t>
              </w:r>
            </w:ins>
          </w:p>
          <w:p w14:paraId="7056A36A" w14:textId="0DB0458B" w:rsidR="00AA444D" w:rsidRPr="00AA444D" w:rsidRDefault="00D65366" w:rsidP="00152F06">
            <w:pPr>
              <w:rPr>
                <w:ins w:id="2913" w:author="ilham.nur@office.ui.ac.id [2]" w:date="2023-01-25T22:00:00Z"/>
                <w:b/>
                <w:bCs/>
              </w:rPr>
            </w:pPr>
            <w:ins w:id="2914" w:author="ilham.nur@office.ui.ac.id [2]" w:date="2023-01-25T22:02:00Z">
              <w:r>
                <w:rPr>
                  <w:noProof/>
                </w:rPr>
                <w:drawing>
                  <wp:inline distT="0" distB="0" distL="0" distR="0" wp14:anchorId="3E6892C1" wp14:editId="42CE7C82">
                    <wp:extent cx="4694555" cy="70937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714153" cy="712333"/>
                            </a:xfrm>
                            <a:prstGeom prst="rect">
                              <a:avLst/>
                            </a:prstGeom>
                          </pic:spPr>
                        </pic:pic>
                      </a:graphicData>
                    </a:graphic>
                  </wp:inline>
                </w:drawing>
              </w:r>
            </w:ins>
          </w:p>
          <w:p w14:paraId="6554D87E" w14:textId="3E49A0D7" w:rsidR="00EC1F24" w:rsidRPr="00C03AED" w:rsidRDefault="00EC1F24" w:rsidP="00152F06">
            <w:pPr>
              <w:rPr>
                <w:ins w:id="2915" w:author="ilham.nur@office.ui.ac.id [2]" w:date="2023-01-25T22:00:00Z"/>
                <w:rPrChange w:id="2916" w:author="ilham.nur@office.ui.ac.id [2]" w:date="2023-01-27T22:50:00Z">
                  <w:rPr>
                    <w:ins w:id="2917" w:author="ilham.nur@office.ui.ac.id [2]" w:date="2023-01-25T22:00:00Z"/>
                    <w:b/>
                    <w:bCs/>
                  </w:rPr>
                </w:rPrChange>
              </w:rPr>
            </w:pPr>
            <w:proofErr w:type="spellStart"/>
            <w:ins w:id="2918" w:author="ilham.nur@office.ui.ac.id [2]" w:date="2023-01-25T22:00:00Z">
              <w:r>
                <w:rPr>
                  <w:b/>
                  <w:bCs/>
                </w:rPr>
                <w:t>Detil</w:t>
              </w:r>
              <w:proofErr w:type="spellEnd"/>
              <w:r>
                <w:rPr>
                  <w:b/>
                  <w:bCs/>
                </w:rPr>
                <w:t>:</w:t>
              </w:r>
            </w:ins>
            <w:ins w:id="2919" w:author="ilham.nur@office.ui.ac.id [2]" w:date="2023-01-27T22:50:00Z">
              <w:r w:rsidR="00D860FA">
                <w:rPr>
                  <w:b/>
                  <w:bCs/>
                </w:rPr>
                <w:t xml:space="preserve"> </w:t>
              </w:r>
              <w:r w:rsidR="00D860FA">
                <w:t xml:space="preserve">FM </w:t>
              </w:r>
              <w:r w:rsidR="00D860FA">
                <w:rPr>
                  <w:i/>
                  <w:iCs/>
                </w:rPr>
                <w:t xml:space="preserve">Developer </w:t>
              </w:r>
              <w:proofErr w:type="spellStart"/>
              <w:r w:rsidR="00D860FA">
                <w:t>merupakan</w:t>
              </w:r>
              <w:proofErr w:type="spellEnd"/>
              <w:r w:rsidR="00D860FA">
                <w:t xml:space="preserve"> </w:t>
              </w:r>
              <w:proofErr w:type="spellStart"/>
              <w:r w:rsidR="00C03AED">
                <w:t>bagian</w:t>
              </w:r>
              <w:proofErr w:type="spellEnd"/>
              <w:r w:rsidR="00C03AED">
                <w:t xml:space="preserve"> </w:t>
              </w:r>
              <w:proofErr w:type="spellStart"/>
              <w:r w:rsidR="00C03AED">
                <w:t>dari</w:t>
              </w:r>
              <w:proofErr w:type="spellEnd"/>
              <w:r w:rsidR="00C03AED">
                <w:t xml:space="preserve"> </w:t>
              </w:r>
              <w:proofErr w:type="spellStart"/>
              <w:r w:rsidR="00C03AED">
                <w:t>direktorat</w:t>
              </w:r>
              <w:proofErr w:type="spellEnd"/>
              <w:r w:rsidR="00C03AED">
                <w:t xml:space="preserve"> </w:t>
              </w:r>
              <w:r w:rsidR="00C03AED" w:rsidRPr="00C03AED">
                <w:rPr>
                  <w:i/>
                  <w:iCs/>
                  <w:rPrChange w:id="2920" w:author="ilham.nur@office.ui.ac.id [2]" w:date="2023-01-27T22:50:00Z">
                    <w:rPr/>
                  </w:rPrChange>
                </w:rPr>
                <w:t>solution integration &amp; delivery</w:t>
              </w:r>
              <w:r w:rsidR="00C03AED">
                <w:rPr>
                  <w:i/>
                  <w:iCs/>
                </w:rPr>
                <w:t xml:space="preserve">, </w:t>
              </w:r>
              <w:r w:rsidR="00C03AED">
                <w:t xml:space="preserve">yang </w:t>
              </w:r>
              <w:proofErr w:type="spellStart"/>
              <w:r w:rsidR="00C03AED">
                <w:t>menerima</w:t>
              </w:r>
              <w:proofErr w:type="spellEnd"/>
              <w:r w:rsidR="00C03AED">
                <w:t xml:space="preserve"> </w:t>
              </w:r>
              <w:proofErr w:type="spellStart"/>
              <w:r w:rsidR="00C03AED">
                <w:t>kebutuhan</w:t>
              </w:r>
              <w:proofErr w:type="spellEnd"/>
              <w:r w:rsidR="00C03AED">
                <w:t xml:space="preserve"> </w:t>
              </w:r>
              <w:proofErr w:type="spellStart"/>
              <w:r w:rsidR="00C03AED">
                <w:t>dari</w:t>
              </w:r>
              <w:proofErr w:type="spellEnd"/>
              <w:r w:rsidR="00C03AED">
                <w:t xml:space="preserve"> PM </w:t>
              </w:r>
              <w:proofErr w:type="spellStart"/>
              <w:r w:rsidR="00C03AED">
                <w:t>atas</w:t>
              </w:r>
              <w:proofErr w:type="spellEnd"/>
              <w:r w:rsidR="00C03AED">
                <w:t xml:space="preserve"> </w:t>
              </w:r>
              <w:proofErr w:type="spellStart"/>
              <w:r w:rsidR="00C03AED">
                <w:t>sebuah</w:t>
              </w:r>
              <w:proofErr w:type="spellEnd"/>
              <w:r w:rsidR="00C03AED">
                <w:t xml:space="preserve"> </w:t>
              </w:r>
              <w:proofErr w:type="spellStart"/>
              <w:r w:rsidR="00C03AED">
                <w:t>proyek</w:t>
              </w:r>
              <w:proofErr w:type="spellEnd"/>
              <w:r w:rsidR="00C03AED">
                <w:t xml:space="preserve"> yang </w:t>
              </w:r>
              <w:proofErr w:type="spellStart"/>
              <w:r w:rsidR="00C03AED">
                <w:t>akan</w:t>
              </w:r>
              <w:proofErr w:type="spellEnd"/>
              <w:r w:rsidR="00C03AED">
                <w:t xml:space="preserve"> </w:t>
              </w:r>
              <w:proofErr w:type="spellStart"/>
              <w:r w:rsidR="00C03AED">
                <w:t>dikemba</w:t>
              </w:r>
            </w:ins>
            <w:ins w:id="2921" w:author="ilham.nur@office.ui.ac.id [2]" w:date="2023-01-27T22:51:00Z">
              <w:r w:rsidR="00C03AED">
                <w:t>ngkan</w:t>
              </w:r>
              <w:proofErr w:type="spellEnd"/>
              <w:r w:rsidR="00C03AED">
                <w:t xml:space="preserve"> </w:t>
              </w:r>
              <w:proofErr w:type="spellStart"/>
              <w:r w:rsidR="00C03AED">
                <w:t>solusinya</w:t>
              </w:r>
              <w:proofErr w:type="spellEnd"/>
              <w:r w:rsidR="00C03AED">
                <w:t>.</w:t>
              </w:r>
            </w:ins>
          </w:p>
          <w:p w14:paraId="1BD5026E" w14:textId="7C4D33C0" w:rsidR="00EC1F24" w:rsidRPr="00C4775C" w:rsidRDefault="00EC1F24" w:rsidP="00152F06">
            <w:pPr>
              <w:rPr>
                <w:ins w:id="2922" w:author="ilham.nur@office.ui.ac.id [2]" w:date="2023-01-25T22:00:00Z"/>
                <w:rPrChange w:id="2923" w:author="ilham.nur@office.ui.ac.id [2]" w:date="2023-01-25T22:03:00Z">
                  <w:rPr>
                    <w:ins w:id="2924" w:author="ilham.nur@office.ui.ac.id [2]" w:date="2023-01-25T22:00:00Z"/>
                    <w:b/>
                    <w:bCs/>
                  </w:rPr>
                </w:rPrChange>
              </w:rPr>
            </w:pPr>
            <w:proofErr w:type="spellStart"/>
            <w:ins w:id="2925" w:author="ilham.nur@office.ui.ac.id [2]" w:date="2023-01-25T22:00:00Z">
              <w:r>
                <w:rPr>
                  <w:b/>
                  <w:bCs/>
                </w:rPr>
                <w:t>Dampak</w:t>
              </w:r>
              <w:proofErr w:type="spellEnd"/>
              <w:r>
                <w:rPr>
                  <w:b/>
                  <w:bCs/>
                </w:rPr>
                <w:t>:</w:t>
              </w:r>
            </w:ins>
            <w:ins w:id="2926" w:author="ilham.nur@office.ui.ac.id [2]" w:date="2023-01-25T22:02:00Z">
              <w:r w:rsidR="00D65366">
                <w:rPr>
                  <w:b/>
                  <w:bCs/>
                </w:rPr>
                <w:t xml:space="preserve"> </w:t>
              </w:r>
              <w:proofErr w:type="spellStart"/>
              <w:r w:rsidR="00D65366">
                <w:t>Pekerjaan</w:t>
              </w:r>
              <w:proofErr w:type="spellEnd"/>
              <w:r w:rsidR="00D65366">
                <w:t xml:space="preserve"> yang </w:t>
              </w:r>
              <w:proofErr w:type="spellStart"/>
              <w:r w:rsidR="00D65366">
                <w:t>akan</w:t>
              </w:r>
              <w:proofErr w:type="spellEnd"/>
              <w:r w:rsidR="00D65366">
                <w:t xml:space="preserve"> </w:t>
              </w:r>
              <w:proofErr w:type="spellStart"/>
              <w:r w:rsidR="00D65366">
                <w:t>dikerjakan</w:t>
              </w:r>
              <w:proofErr w:type="spellEnd"/>
              <w:r w:rsidR="00D65366">
                <w:t xml:space="preserve"> oleh </w:t>
              </w:r>
              <w:r w:rsidR="00D65366" w:rsidRPr="008911AA">
                <w:rPr>
                  <w:i/>
                  <w:iCs/>
                  <w:rPrChange w:id="2927" w:author="ilham.nur@office.ui.ac.id [2]" w:date="2023-01-28T07:57:00Z">
                    <w:rPr/>
                  </w:rPrChange>
                </w:rPr>
                <w:t>developer</w:t>
              </w:r>
              <w:r w:rsidR="00D65366">
                <w:t xml:space="preserve"> </w:t>
              </w:r>
              <w:proofErr w:type="spellStart"/>
              <w:r w:rsidR="00D65366">
                <w:t>akan</w:t>
              </w:r>
              <w:proofErr w:type="spellEnd"/>
              <w:r w:rsidR="00D65366">
                <w:t xml:space="preserve"> </w:t>
              </w:r>
            </w:ins>
            <w:ins w:id="2928" w:author="ilham.nur@office.ui.ac.id [2]" w:date="2023-01-25T22:03:00Z">
              <w:r w:rsidR="00C4775C">
                <w:t xml:space="preserve">dilakukan </w:t>
              </w:r>
            </w:ins>
            <w:proofErr w:type="spellStart"/>
            <w:ins w:id="2929" w:author="ilham.nur@office.ui.ac.id [2]" w:date="2023-01-25T22:02:00Z">
              <w:r w:rsidR="00D65366">
                <w:t>disposisi</w:t>
              </w:r>
            </w:ins>
            <w:proofErr w:type="spellEnd"/>
            <w:ins w:id="2930" w:author="ilham.nur@office.ui.ac.id [2]" w:date="2023-01-25T22:03:00Z">
              <w:r w:rsidR="00C4775C">
                <w:t xml:space="preserve"> oleh FM </w:t>
              </w:r>
              <w:r w:rsidR="00C4775C" w:rsidRPr="00C4775C">
                <w:rPr>
                  <w:i/>
                  <w:iCs/>
                  <w:rPrChange w:id="2931" w:author="ilham.nur@office.ui.ac.id [2]" w:date="2023-01-25T22:03:00Z">
                    <w:rPr/>
                  </w:rPrChange>
                </w:rPr>
                <w:t>Developer</w:t>
              </w:r>
              <w:r w:rsidR="00C4775C">
                <w:t xml:space="preserve"> pada </w:t>
              </w:r>
              <w:r w:rsidR="00C4775C">
                <w:rPr>
                  <w:i/>
                  <w:iCs/>
                </w:rPr>
                <w:t xml:space="preserve">Developer </w:t>
              </w:r>
              <w:r w:rsidR="00C4775C">
                <w:t xml:space="preserve">yang </w:t>
              </w:r>
              <w:proofErr w:type="spellStart"/>
              <w:r w:rsidR="00C4775C">
                <w:t>ada</w:t>
              </w:r>
            </w:ins>
            <w:proofErr w:type="spellEnd"/>
          </w:p>
        </w:tc>
      </w:tr>
      <w:tr w:rsidR="00D860FA" w14:paraId="781F6EC1" w14:textId="77777777" w:rsidTr="0071525B">
        <w:tblPrEx>
          <w:tblPrExChange w:id="2932" w:author="ilham.nur@office.ui.ac.id" w:date="2023-02-02T23:09:00Z">
            <w:tblPrEx>
              <w:tblW w:w="9410" w:type="dxa"/>
            </w:tblPrEx>
          </w:tblPrExChange>
        </w:tblPrEx>
        <w:trPr>
          <w:ins w:id="2933" w:author="ilham.nur@office.ui.ac.id [2]" w:date="2023-01-27T22:49:00Z"/>
        </w:trPr>
        <w:tc>
          <w:tcPr>
            <w:tcW w:w="367" w:type="pct"/>
            <w:shd w:val="clear" w:color="auto" w:fill="FFFFFF" w:themeFill="background1"/>
            <w:tcPrChange w:id="2934" w:author="ilham.nur@office.ui.ac.id" w:date="2023-02-02T23:09:00Z">
              <w:tcPr>
                <w:tcW w:w="690" w:type="dxa"/>
                <w:gridSpan w:val="3"/>
                <w:shd w:val="clear" w:color="auto" w:fill="FFFFFF" w:themeFill="background1"/>
              </w:tcPr>
            </w:tcPrChange>
          </w:tcPr>
          <w:p w14:paraId="18A3AAA2" w14:textId="5456B119" w:rsidR="00D860FA" w:rsidRDefault="00D860FA" w:rsidP="00152F06">
            <w:pPr>
              <w:rPr>
                <w:ins w:id="2935" w:author="ilham.nur@office.ui.ac.id [2]" w:date="2023-01-27T22:49:00Z"/>
              </w:rPr>
            </w:pPr>
            <w:ins w:id="2936" w:author="ilham.nur@office.ui.ac.id [2]" w:date="2023-01-27T22:49:00Z">
              <w:r>
                <w:t>A.4</w:t>
              </w:r>
            </w:ins>
          </w:p>
        </w:tc>
        <w:tc>
          <w:tcPr>
            <w:tcW w:w="4633" w:type="pct"/>
            <w:shd w:val="clear" w:color="auto" w:fill="FFFFFF" w:themeFill="background1"/>
            <w:tcPrChange w:id="2937" w:author="ilham.nur@office.ui.ac.id" w:date="2023-02-02T23:09:00Z">
              <w:tcPr>
                <w:tcW w:w="8720" w:type="dxa"/>
                <w:gridSpan w:val="4"/>
                <w:shd w:val="clear" w:color="auto" w:fill="FFFFFF" w:themeFill="background1"/>
              </w:tcPr>
            </w:tcPrChange>
          </w:tcPr>
          <w:p w14:paraId="0C167138" w14:textId="05A384F1" w:rsidR="00D860FA" w:rsidRPr="00352917" w:rsidRDefault="00D860FA" w:rsidP="00152F06">
            <w:pPr>
              <w:rPr>
                <w:ins w:id="2938" w:author="ilham.nur@office.ui.ac.id [2]" w:date="2023-01-27T22:49:00Z"/>
                <w:i/>
                <w:iCs/>
                <w:rPrChange w:id="2939" w:author="ilham.nur@office.ui.ac.id [2]" w:date="2023-01-28T07:56:00Z">
                  <w:rPr>
                    <w:ins w:id="2940" w:author="ilham.nur@office.ui.ac.id [2]" w:date="2023-01-27T22:49:00Z"/>
                    <w:b/>
                    <w:bCs/>
                  </w:rPr>
                </w:rPrChange>
              </w:rPr>
            </w:pPr>
            <w:ins w:id="2941" w:author="ilham.nur@office.ui.ac.id [2]" w:date="2023-01-27T22:49:00Z">
              <w:r>
                <w:rPr>
                  <w:b/>
                  <w:bCs/>
                </w:rPr>
                <w:t>Nama</w:t>
              </w:r>
            </w:ins>
            <w:ins w:id="2942" w:author="ilham.nur@office.ui.ac.id [2]" w:date="2023-01-28T07:55:00Z">
              <w:r w:rsidR="00352917">
                <w:rPr>
                  <w:b/>
                  <w:bCs/>
                </w:rPr>
                <w:t xml:space="preserve">: </w:t>
              </w:r>
            </w:ins>
            <w:ins w:id="2943" w:author="ilham.nur@office.ui.ac.id [2]" w:date="2023-01-28T07:56:00Z">
              <w:r w:rsidR="00352917">
                <w:rPr>
                  <w:i/>
                  <w:iCs/>
                </w:rPr>
                <w:t>Functional Manager (FM) Provisioning &amp; Testing</w:t>
              </w:r>
            </w:ins>
          </w:p>
          <w:p w14:paraId="07D04008" w14:textId="18C78BB0" w:rsidR="00D860FA" w:rsidRPr="00352917" w:rsidRDefault="00D860FA" w:rsidP="00152F06">
            <w:pPr>
              <w:rPr>
                <w:ins w:id="2944" w:author="ilham.nur@office.ui.ac.id [2]" w:date="2023-01-27T22:51:00Z"/>
                <w:i/>
                <w:iCs/>
                <w:rPrChange w:id="2945" w:author="ilham.nur@office.ui.ac.id [2]" w:date="2023-01-28T07:56:00Z">
                  <w:rPr>
                    <w:ins w:id="2946" w:author="ilham.nur@office.ui.ac.id [2]" w:date="2023-01-27T22:51:00Z"/>
                    <w:b/>
                    <w:bCs/>
                  </w:rPr>
                </w:rPrChange>
              </w:rPr>
            </w:pPr>
            <w:ins w:id="2947" w:author="ilham.nur@office.ui.ac.id [2]" w:date="2023-01-27T22:49:00Z">
              <w:r>
                <w:rPr>
                  <w:b/>
                  <w:bCs/>
                </w:rPr>
                <w:t>Type:</w:t>
              </w:r>
            </w:ins>
            <w:ins w:id="2948" w:author="ilham.nur@office.ui.ac.id [2]" w:date="2023-01-28T07:56:00Z">
              <w:r w:rsidR="00352917">
                <w:rPr>
                  <w:b/>
                  <w:bCs/>
                </w:rPr>
                <w:t xml:space="preserve"> </w:t>
              </w:r>
              <w:r w:rsidR="00352917">
                <w:rPr>
                  <w:i/>
                  <w:iCs/>
                </w:rPr>
                <w:t>Business Actor</w:t>
              </w:r>
            </w:ins>
          </w:p>
          <w:p w14:paraId="0925FCCA" w14:textId="76D3CA58" w:rsidR="006D42F1" w:rsidRDefault="009760AD" w:rsidP="00152F06">
            <w:pPr>
              <w:rPr>
                <w:ins w:id="2949" w:author="ilham.nur@office.ui.ac.id [2]" w:date="2023-01-27T22:49:00Z"/>
                <w:b/>
                <w:bCs/>
              </w:rPr>
            </w:pPr>
            <w:ins w:id="2950" w:author="ilham.nur@office.ui.ac.id [2]" w:date="2023-01-28T07:58:00Z">
              <w:r>
                <w:rPr>
                  <w:noProof/>
                </w:rPr>
                <w:drawing>
                  <wp:inline distT="0" distB="0" distL="0" distR="0" wp14:anchorId="360689C8" wp14:editId="068B6B2F">
                    <wp:extent cx="4763068" cy="552256"/>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838301" cy="560979"/>
                            </a:xfrm>
                            <a:prstGeom prst="rect">
                              <a:avLst/>
                            </a:prstGeom>
                          </pic:spPr>
                        </pic:pic>
                      </a:graphicData>
                    </a:graphic>
                  </wp:inline>
                </w:drawing>
              </w:r>
            </w:ins>
          </w:p>
          <w:p w14:paraId="19F29778" w14:textId="3609F132" w:rsidR="00D860FA" w:rsidRPr="006D5F2B" w:rsidRDefault="00D860FA" w:rsidP="00152F06">
            <w:pPr>
              <w:rPr>
                <w:ins w:id="2951" w:author="ilham.nur@office.ui.ac.id [2]" w:date="2023-01-27T22:51:00Z"/>
                <w:rPrChange w:id="2952" w:author="ilham.nur@office.ui.ac.id [2]" w:date="2023-01-28T07:56:00Z">
                  <w:rPr>
                    <w:ins w:id="2953" w:author="ilham.nur@office.ui.ac.id [2]" w:date="2023-01-27T22:51:00Z"/>
                    <w:b/>
                    <w:bCs/>
                  </w:rPr>
                </w:rPrChange>
              </w:rPr>
            </w:pPr>
            <w:proofErr w:type="spellStart"/>
            <w:ins w:id="2954" w:author="ilham.nur@office.ui.ac.id [2]" w:date="2023-01-27T22:50:00Z">
              <w:r>
                <w:rPr>
                  <w:b/>
                  <w:bCs/>
                </w:rPr>
                <w:t>Detil</w:t>
              </w:r>
            </w:ins>
            <w:proofErr w:type="spellEnd"/>
            <w:ins w:id="2955" w:author="ilham.nur@office.ui.ac.id [2]" w:date="2023-01-27T22:51:00Z">
              <w:r w:rsidR="006D42F1">
                <w:rPr>
                  <w:b/>
                  <w:bCs/>
                </w:rPr>
                <w:t>:</w:t>
              </w:r>
            </w:ins>
            <w:ins w:id="2956" w:author="ilham.nur@office.ui.ac.id [2]" w:date="2023-01-28T07:56:00Z">
              <w:r w:rsidR="00352917">
                <w:rPr>
                  <w:b/>
                  <w:bCs/>
                </w:rPr>
                <w:t xml:space="preserve"> </w:t>
              </w:r>
              <w:r w:rsidR="00352917">
                <w:t xml:space="preserve">FM </w:t>
              </w:r>
              <w:r w:rsidR="00352917">
                <w:rPr>
                  <w:i/>
                  <w:iCs/>
                </w:rPr>
                <w:t xml:space="preserve">Provisioning &amp; Testing </w:t>
              </w:r>
              <w:r w:rsidR="006D5F2B">
                <w:rPr>
                  <w:i/>
                  <w:iCs/>
                </w:rPr>
                <w:t xml:space="preserve">Developer </w:t>
              </w:r>
              <w:proofErr w:type="spellStart"/>
              <w:r w:rsidR="006D5F2B">
                <w:t>merupakan</w:t>
              </w:r>
              <w:proofErr w:type="spellEnd"/>
              <w:r w:rsidR="006D5F2B">
                <w:t xml:space="preserve"> </w:t>
              </w:r>
              <w:proofErr w:type="spellStart"/>
              <w:r w:rsidR="006D5F2B">
                <w:t>bagian</w:t>
              </w:r>
              <w:proofErr w:type="spellEnd"/>
              <w:r w:rsidR="006D5F2B">
                <w:t xml:space="preserve"> </w:t>
              </w:r>
              <w:proofErr w:type="spellStart"/>
              <w:r w:rsidR="006D5F2B">
                <w:t>dari</w:t>
              </w:r>
              <w:proofErr w:type="spellEnd"/>
              <w:r w:rsidR="006D5F2B">
                <w:t xml:space="preserve"> </w:t>
              </w:r>
              <w:proofErr w:type="spellStart"/>
              <w:r w:rsidR="006D5F2B">
                <w:t>direktorat</w:t>
              </w:r>
              <w:proofErr w:type="spellEnd"/>
              <w:r w:rsidR="006D5F2B">
                <w:t xml:space="preserve"> </w:t>
              </w:r>
              <w:r w:rsidR="006D5F2B" w:rsidRPr="008122AF">
                <w:rPr>
                  <w:i/>
                  <w:iCs/>
                </w:rPr>
                <w:t>solution integration &amp; delivery</w:t>
              </w:r>
            </w:ins>
            <w:ins w:id="2957" w:author="ilham.nur@office.ui.ac.id [2]" w:date="2023-01-28T08:10:00Z">
              <w:r w:rsidR="00537ED6">
                <w:rPr>
                  <w:i/>
                  <w:iCs/>
                </w:rPr>
                <w:t xml:space="preserve"> </w:t>
              </w:r>
              <w:r w:rsidR="00537ED6">
                <w:t>(SID)</w:t>
              </w:r>
            </w:ins>
            <w:ins w:id="2958" w:author="ilham.nur@office.ui.ac.id [2]" w:date="2023-01-28T07:56:00Z">
              <w:r w:rsidR="006D5F2B">
                <w:rPr>
                  <w:i/>
                  <w:iCs/>
                </w:rPr>
                <w:t xml:space="preserve">, </w:t>
              </w:r>
              <w:r w:rsidR="006D5F2B">
                <w:t xml:space="preserve">yang </w:t>
              </w:r>
              <w:proofErr w:type="spellStart"/>
              <w:r w:rsidR="006D5F2B">
                <w:t>menerima</w:t>
              </w:r>
              <w:proofErr w:type="spellEnd"/>
              <w:r w:rsidR="006D5F2B">
                <w:t xml:space="preserve"> </w:t>
              </w:r>
              <w:proofErr w:type="spellStart"/>
              <w:r w:rsidR="006D5F2B">
                <w:t>kebutuhan</w:t>
              </w:r>
              <w:proofErr w:type="spellEnd"/>
              <w:r w:rsidR="006D5F2B">
                <w:t xml:space="preserve"> </w:t>
              </w:r>
              <w:proofErr w:type="spellStart"/>
              <w:r w:rsidR="006D5F2B">
                <w:t>dari</w:t>
              </w:r>
              <w:proofErr w:type="spellEnd"/>
              <w:r w:rsidR="006D5F2B">
                <w:t xml:space="preserve"> PM </w:t>
              </w:r>
              <w:proofErr w:type="spellStart"/>
              <w:r w:rsidR="006D5F2B">
                <w:t>atas</w:t>
              </w:r>
              <w:proofErr w:type="spellEnd"/>
              <w:r w:rsidR="006D5F2B">
                <w:t xml:space="preserve"> </w:t>
              </w:r>
              <w:proofErr w:type="spellStart"/>
              <w:r w:rsidR="006D5F2B">
                <w:t>sebuah</w:t>
              </w:r>
              <w:proofErr w:type="spellEnd"/>
              <w:r w:rsidR="006D5F2B">
                <w:t xml:space="preserve"> </w:t>
              </w:r>
              <w:proofErr w:type="spellStart"/>
              <w:r w:rsidR="006D5F2B">
                <w:t>proye</w:t>
              </w:r>
            </w:ins>
            <w:ins w:id="2959" w:author="ilham.nur@office.ui.ac.id [2]" w:date="2023-01-28T07:57:00Z">
              <w:r w:rsidR="006D5F2B">
                <w:t>k</w:t>
              </w:r>
              <w:proofErr w:type="spellEnd"/>
              <w:r w:rsidR="006D5F2B">
                <w:t xml:space="preserve">, untuk </w:t>
              </w:r>
              <w:proofErr w:type="spellStart"/>
              <w:r w:rsidR="006D5F2B">
                <w:t>kmudian</w:t>
              </w:r>
              <w:proofErr w:type="spellEnd"/>
              <w:r w:rsidR="006D5F2B">
                <w:t xml:space="preserve"> </w:t>
              </w:r>
              <w:proofErr w:type="spellStart"/>
              <w:r w:rsidR="006D5F2B">
                <w:t>di</w:t>
              </w:r>
              <w:r w:rsidR="008911AA">
                <w:t>kerjakan</w:t>
              </w:r>
              <w:proofErr w:type="spellEnd"/>
              <w:r w:rsidR="008911AA">
                <w:t xml:space="preserve"> </w:t>
              </w:r>
              <w:proofErr w:type="spellStart"/>
              <w:r w:rsidR="008911AA">
                <w:t>solusi</w:t>
              </w:r>
              <w:proofErr w:type="spellEnd"/>
              <w:r w:rsidR="008911AA">
                <w:t xml:space="preserve"> yang </w:t>
              </w:r>
              <w:proofErr w:type="spellStart"/>
              <w:r w:rsidR="008911AA">
                <w:t>dibutuhkan</w:t>
              </w:r>
              <w:proofErr w:type="spellEnd"/>
              <w:r w:rsidR="008911AA">
                <w:t xml:space="preserve"> </w:t>
              </w:r>
              <w:proofErr w:type="spellStart"/>
              <w:r w:rsidR="008911AA">
                <w:t>atas</w:t>
              </w:r>
              <w:proofErr w:type="spellEnd"/>
              <w:r w:rsidR="008911AA">
                <w:t xml:space="preserve"> </w:t>
              </w:r>
              <w:proofErr w:type="spellStart"/>
              <w:r w:rsidR="008911AA">
                <w:t>layanan</w:t>
              </w:r>
              <w:proofErr w:type="spellEnd"/>
              <w:r w:rsidR="008911AA">
                <w:t xml:space="preserve"> yang sudah </w:t>
              </w:r>
              <w:proofErr w:type="spellStart"/>
              <w:r w:rsidR="008911AA">
                <w:t>tersedia</w:t>
              </w:r>
            </w:ins>
            <w:proofErr w:type="spellEnd"/>
            <w:ins w:id="2960" w:author="ilham.nur@office.ui.ac.id [2]" w:date="2023-01-28T07:56:00Z">
              <w:r w:rsidR="006D5F2B">
                <w:t>.</w:t>
              </w:r>
            </w:ins>
          </w:p>
          <w:p w14:paraId="59D5BF79" w14:textId="73E8AE63" w:rsidR="006D42F1" w:rsidRPr="008911AA" w:rsidRDefault="006D42F1" w:rsidP="00152F06">
            <w:pPr>
              <w:rPr>
                <w:ins w:id="2961" w:author="ilham.nur@office.ui.ac.id [2]" w:date="2023-01-27T22:49:00Z"/>
                <w:rPrChange w:id="2962" w:author="ilham.nur@office.ui.ac.id [2]" w:date="2023-01-28T07:58:00Z">
                  <w:rPr>
                    <w:ins w:id="2963" w:author="ilham.nur@office.ui.ac.id [2]" w:date="2023-01-27T22:49:00Z"/>
                    <w:b/>
                    <w:bCs/>
                  </w:rPr>
                </w:rPrChange>
              </w:rPr>
            </w:pPr>
            <w:proofErr w:type="spellStart"/>
            <w:ins w:id="2964" w:author="ilham.nur@office.ui.ac.id [2]" w:date="2023-01-27T22:51:00Z">
              <w:r>
                <w:rPr>
                  <w:b/>
                  <w:bCs/>
                </w:rPr>
                <w:lastRenderedPageBreak/>
                <w:t>Dampak</w:t>
              </w:r>
              <w:proofErr w:type="spellEnd"/>
              <w:r>
                <w:rPr>
                  <w:b/>
                  <w:bCs/>
                </w:rPr>
                <w:t>:</w:t>
              </w:r>
            </w:ins>
            <w:ins w:id="2965" w:author="ilham.nur@office.ui.ac.id [2]" w:date="2023-01-28T07:57:00Z">
              <w:r w:rsidR="008911AA">
                <w:rPr>
                  <w:b/>
                  <w:bCs/>
                </w:rPr>
                <w:t xml:space="preserve"> </w:t>
              </w:r>
              <w:proofErr w:type="spellStart"/>
              <w:r w:rsidR="008911AA">
                <w:t>Pekerjaan</w:t>
              </w:r>
              <w:proofErr w:type="spellEnd"/>
              <w:r w:rsidR="008911AA">
                <w:t xml:space="preserve"> yang </w:t>
              </w:r>
              <w:proofErr w:type="spellStart"/>
              <w:r w:rsidR="008911AA">
                <w:t>akan</w:t>
              </w:r>
              <w:proofErr w:type="spellEnd"/>
              <w:r w:rsidR="008911AA">
                <w:t xml:space="preserve"> </w:t>
              </w:r>
              <w:proofErr w:type="spellStart"/>
              <w:r w:rsidR="008911AA">
                <w:t>dikerjakan</w:t>
              </w:r>
              <w:proofErr w:type="spellEnd"/>
              <w:r w:rsidR="008911AA">
                <w:t xml:space="preserve"> oleh </w:t>
              </w:r>
              <w:r w:rsidR="008911AA">
                <w:rPr>
                  <w:i/>
                  <w:iCs/>
                </w:rPr>
                <w:t xml:space="preserve">Provisioning Engineer </w:t>
              </w:r>
              <w:proofErr w:type="spellStart"/>
              <w:r w:rsidR="008911AA">
                <w:t>akan</w:t>
              </w:r>
              <w:proofErr w:type="spellEnd"/>
              <w:r w:rsidR="008911AA">
                <w:t xml:space="preserve"> dilakukan </w:t>
              </w:r>
              <w:proofErr w:type="spellStart"/>
              <w:r w:rsidR="008911AA">
                <w:t>disposisi</w:t>
              </w:r>
              <w:proofErr w:type="spellEnd"/>
              <w:r w:rsidR="008911AA">
                <w:t xml:space="preserve"> oleh FM </w:t>
              </w:r>
              <w:r w:rsidR="008911AA">
                <w:rPr>
                  <w:i/>
                  <w:iCs/>
                </w:rPr>
                <w:t>Provisioning &amp; Testing,</w:t>
              </w:r>
            </w:ins>
            <w:ins w:id="2966" w:author="ilham.nur@office.ui.ac.id [2]" w:date="2023-01-28T07:58:00Z">
              <w:r w:rsidR="008911AA">
                <w:rPr>
                  <w:i/>
                  <w:iCs/>
                </w:rPr>
                <w:t xml:space="preserve"> </w:t>
              </w:r>
              <w:r w:rsidR="008911AA">
                <w:t xml:space="preserve">untuk </w:t>
              </w:r>
              <w:proofErr w:type="spellStart"/>
              <w:r w:rsidR="008911AA">
                <w:t>selanjutnya</w:t>
              </w:r>
              <w:proofErr w:type="spellEnd"/>
              <w:r w:rsidR="008911AA">
                <w:t xml:space="preserve"> dilakukan proses pengujian dan </w:t>
              </w:r>
              <w:r w:rsidR="008911AA">
                <w:rPr>
                  <w:i/>
                  <w:iCs/>
                </w:rPr>
                <w:t xml:space="preserve">provisioning. </w:t>
              </w:r>
            </w:ins>
          </w:p>
        </w:tc>
      </w:tr>
      <w:tr w:rsidR="00685E1E" w14:paraId="11AED84B" w14:textId="77777777" w:rsidTr="0071525B">
        <w:tblPrEx>
          <w:tblPrExChange w:id="2967" w:author="ilham.nur@office.ui.ac.id" w:date="2023-02-02T23:09:00Z">
            <w:tblPrEx>
              <w:tblW w:w="9410" w:type="dxa"/>
            </w:tblPrEx>
          </w:tblPrExChange>
        </w:tblPrEx>
        <w:trPr>
          <w:ins w:id="2968" w:author="ilham.nur@office.ui.ac.id [2]" w:date="2023-01-28T07:46:00Z"/>
        </w:trPr>
        <w:tc>
          <w:tcPr>
            <w:tcW w:w="367" w:type="pct"/>
            <w:shd w:val="clear" w:color="auto" w:fill="FFFFFF" w:themeFill="background1"/>
            <w:tcPrChange w:id="2969" w:author="ilham.nur@office.ui.ac.id" w:date="2023-02-02T23:09:00Z">
              <w:tcPr>
                <w:tcW w:w="690" w:type="dxa"/>
                <w:gridSpan w:val="3"/>
                <w:shd w:val="clear" w:color="auto" w:fill="FFFFFF" w:themeFill="background1"/>
              </w:tcPr>
            </w:tcPrChange>
          </w:tcPr>
          <w:p w14:paraId="44D986B7" w14:textId="6156821B" w:rsidR="00685E1E" w:rsidRDefault="00685E1E" w:rsidP="00685E1E">
            <w:pPr>
              <w:rPr>
                <w:ins w:id="2970" w:author="ilham.nur@office.ui.ac.id [2]" w:date="2023-01-28T07:46:00Z"/>
              </w:rPr>
            </w:pPr>
            <w:ins w:id="2971" w:author="Ilham Pratama" w:date="2023-01-28T07:55:00Z">
              <w:r>
                <w:lastRenderedPageBreak/>
                <w:t>A.</w:t>
              </w:r>
            </w:ins>
            <w:ins w:id="2972" w:author="ilham.nur@office.ui.ac.id [2]" w:date="2023-01-28T07:55:00Z">
              <w:r>
                <w:t>5</w:t>
              </w:r>
            </w:ins>
            <w:ins w:id="2973" w:author="Ilham Pratama" w:date="2023-01-28T07:55:00Z">
              <w:del w:id="2974" w:author="ilham.nur@office.ui.ac.id [2]" w:date="2023-01-28T07:55:00Z">
                <w:r w:rsidDel="00685E1E">
                  <w:delText>4</w:delText>
                </w:r>
              </w:del>
            </w:ins>
          </w:p>
        </w:tc>
        <w:tc>
          <w:tcPr>
            <w:tcW w:w="4633" w:type="pct"/>
            <w:shd w:val="clear" w:color="auto" w:fill="FFFFFF" w:themeFill="background1"/>
            <w:tcPrChange w:id="2975" w:author="ilham.nur@office.ui.ac.id" w:date="2023-02-02T23:09:00Z">
              <w:tcPr>
                <w:tcW w:w="8720" w:type="dxa"/>
                <w:gridSpan w:val="4"/>
                <w:shd w:val="clear" w:color="auto" w:fill="FFFFFF" w:themeFill="background1"/>
              </w:tcPr>
            </w:tcPrChange>
          </w:tcPr>
          <w:p w14:paraId="294425BC" w14:textId="2B5FE556" w:rsidR="00685E1E" w:rsidRPr="00B56E37" w:rsidRDefault="00685E1E" w:rsidP="00685E1E">
            <w:pPr>
              <w:rPr>
                <w:ins w:id="2976" w:author="Ilham Pratama" w:date="2023-01-28T07:55:00Z"/>
                <w:i/>
                <w:iCs/>
                <w:rPrChange w:id="2977" w:author="ilham.nur@office.ui.ac.id [2]" w:date="2023-01-28T08:08:00Z">
                  <w:rPr>
                    <w:ins w:id="2978" w:author="Ilham Pratama" w:date="2023-01-28T07:55:00Z"/>
                    <w:b/>
                    <w:bCs/>
                  </w:rPr>
                </w:rPrChange>
              </w:rPr>
            </w:pPr>
            <w:ins w:id="2979" w:author="Ilham Pratama" w:date="2023-01-28T07:55:00Z">
              <w:r>
                <w:rPr>
                  <w:b/>
                  <w:bCs/>
                </w:rPr>
                <w:t>Nama</w:t>
              </w:r>
            </w:ins>
            <w:ins w:id="2980" w:author="ilham.nur@office.ui.ac.id [2]" w:date="2023-01-28T08:08:00Z">
              <w:r w:rsidR="00B56E37">
                <w:rPr>
                  <w:b/>
                  <w:bCs/>
                </w:rPr>
                <w:t>:</w:t>
              </w:r>
            </w:ins>
            <w:ins w:id="2981" w:author="Ilham Pratama" w:date="2023-01-28T07:55:00Z">
              <w:del w:id="2982" w:author="ilham.nur@office.ui.ac.id [2]" w:date="2023-01-28T08:08:00Z">
                <w:r w:rsidDel="00B56E37">
                  <w:rPr>
                    <w:b/>
                    <w:bCs/>
                  </w:rPr>
                  <w:delText>;</w:delText>
                </w:r>
              </w:del>
            </w:ins>
            <w:ins w:id="2983" w:author="ilham.nur@office.ui.ac.id [2]" w:date="2023-01-28T08:08:00Z">
              <w:r w:rsidR="00B56E37">
                <w:rPr>
                  <w:b/>
                  <w:bCs/>
                </w:rPr>
                <w:t xml:space="preserve"> </w:t>
              </w:r>
              <w:r w:rsidR="00B56E37">
                <w:rPr>
                  <w:i/>
                  <w:iCs/>
                </w:rPr>
                <w:t>Developer</w:t>
              </w:r>
            </w:ins>
          </w:p>
          <w:p w14:paraId="36686DC5" w14:textId="08CC318B" w:rsidR="00685E1E" w:rsidRPr="00B56E37" w:rsidRDefault="00685E1E" w:rsidP="00685E1E">
            <w:pPr>
              <w:rPr>
                <w:ins w:id="2984" w:author="Ilham Pratama" w:date="2023-01-28T07:55:00Z"/>
                <w:i/>
                <w:iCs/>
                <w:rPrChange w:id="2985" w:author="ilham.nur@office.ui.ac.id [2]" w:date="2023-01-28T08:08:00Z">
                  <w:rPr>
                    <w:ins w:id="2986" w:author="Ilham Pratama" w:date="2023-01-28T07:55:00Z"/>
                    <w:b/>
                    <w:bCs/>
                  </w:rPr>
                </w:rPrChange>
              </w:rPr>
            </w:pPr>
            <w:ins w:id="2987" w:author="Ilham Pratama" w:date="2023-01-28T07:55:00Z">
              <w:r>
                <w:rPr>
                  <w:b/>
                  <w:bCs/>
                </w:rPr>
                <w:t>Type:</w:t>
              </w:r>
            </w:ins>
            <w:ins w:id="2988" w:author="ilham.nur@office.ui.ac.id [2]" w:date="2023-01-28T08:08:00Z">
              <w:r w:rsidR="00B56E37">
                <w:rPr>
                  <w:b/>
                  <w:bCs/>
                </w:rPr>
                <w:t xml:space="preserve"> </w:t>
              </w:r>
              <w:r w:rsidR="00B56E37">
                <w:rPr>
                  <w:i/>
                  <w:iCs/>
                </w:rPr>
                <w:t>Business Actor</w:t>
              </w:r>
            </w:ins>
          </w:p>
          <w:p w14:paraId="5F47FB8D" w14:textId="63282BA5" w:rsidR="00685E1E" w:rsidRDefault="00B56E37" w:rsidP="00685E1E">
            <w:pPr>
              <w:rPr>
                <w:ins w:id="2989" w:author="Ilham Pratama" w:date="2023-01-28T07:55:00Z"/>
                <w:b/>
                <w:bCs/>
              </w:rPr>
            </w:pPr>
            <w:ins w:id="2990" w:author="ilham.nur@office.ui.ac.id [2]" w:date="2023-01-28T08:08:00Z">
              <w:r>
                <w:rPr>
                  <w:noProof/>
                </w:rPr>
                <w:drawing>
                  <wp:inline distT="0" distB="0" distL="0" distR="0" wp14:anchorId="171F5434" wp14:editId="2D9BA964">
                    <wp:extent cx="4783455" cy="53380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29505" cy="538946"/>
                            </a:xfrm>
                            <a:prstGeom prst="rect">
                              <a:avLst/>
                            </a:prstGeom>
                          </pic:spPr>
                        </pic:pic>
                      </a:graphicData>
                    </a:graphic>
                  </wp:inline>
                </w:drawing>
              </w:r>
            </w:ins>
          </w:p>
          <w:p w14:paraId="678A3A05" w14:textId="5C7AA958" w:rsidR="00685E1E" w:rsidRPr="007D6FD6" w:rsidRDefault="00685E1E" w:rsidP="00685E1E">
            <w:pPr>
              <w:rPr>
                <w:ins w:id="2991" w:author="Ilham Pratama" w:date="2023-01-28T07:55:00Z"/>
                <w:i/>
                <w:iCs/>
                <w:rPrChange w:id="2992" w:author="ilham.nur@office.ui.ac.id [2]" w:date="2023-01-28T11:08:00Z">
                  <w:rPr>
                    <w:ins w:id="2993" w:author="Ilham Pratama" w:date="2023-01-28T07:55:00Z"/>
                    <w:b/>
                    <w:bCs/>
                  </w:rPr>
                </w:rPrChange>
              </w:rPr>
            </w:pPr>
            <w:proofErr w:type="spellStart"/>
            <w:ins w:id="2994" w:author="Ilham Pratama" w:date="2023-01-28T07:55:00Z">
              <w:r>
                <w:rPr>
                  <w:b/>
                  <w:bCs/>
                </w:rPr>
                <w:t>Detil</w:t>
              </w:r>
              <w:proofErr w:type="spellEnd"/>
              <w:r>
                <w:rPr>
                  <w:b/>
                  <w:bCs/>
                </w:rPr>
                <w:t>:</w:t>
              </w:r>
            </w:ins>
            <w:ins w:id="2995" w:author="ilham.nur@office.ui.ac.id [2]" w:date="2023-01-28T08:09:00Z">
              <w:r w:rsidR="00537ED6">
                <w:rPr>
                  <w:b/>
                  <w:bCs/>
                </w:rPr>
                <w:t xml:space="preserve"> </w:t>
              </w:r>
            </w:ins>
            <w:ins w:id="2996" w:author="ilham.nur@office.ui.ac.id [2]" w:date="2023-01-28T08:10:00Z">
              <w:r w:rsidR="00537ED6" w:rsidRPr="00537ED6">
                <w:rPr>
                  <w:i/>
                  <w:iCs/>
                  <w:rPrChange w:id="2997" w:author="ilham.nur@office.ui.ac.id [2]" w:date="2023-01-28T08:10:00Z">
                    <w:rPr/>
                  </w:rPrChange>
                </w:rPr>
                <w:t>Developer</w:t>
              </w:r>
              <w:r w:rsidR="00537ED6">
                <w:rPr>
                  <w:i/>
                  <w:iCs/>
                </w:rPr>
                <w:t xml:space="preserve"> </w:t>
              </w:r>
              <w:proofErr w:type="spellStart"/>
              <w:r w:rsidR="00537ED6">
                <w:t>merupakan</w:t>
              </w:r>
              <w:proofErr w:type="spellEnd"/>
              <w:r w:rsidR="00537ED6">
                <w:t xml:space="preserve"> </w:t>
              </w:r>
              <w:proofErr w:type="spellStart"/>
              <w:r w:rsidR="00537ED6">
                <w:t>anggota</w:t>
              </w:r>
              <w:proofErr w:type="spellEnd"/>
              <w:r w:rsidR="00537ED6">
                <w:t xml:space="preserve"> </w:t>
              </w:r>
              <w:proofErr w:type="spellStart"/>
              <w:r w:rsidR="00537ED6">
                <w:t>dari</w:t>
              </w:r>
              <w:proofErr w:type="spellEnd"/>
              <w:r w:rsidR="00537ED6">
                <w:t xml:space="preserve"> divisi SID</w:t>
              </w:r>
            </w:ins>
            <w:ins w:id="2998" w:author="ilham.nur@office.ui.ac.id [2]" w:date="2023-01-28T11:08:00Z">
              <w:r w:rsidR="007D6FD6">
                <w:t xml:space="preserve"> yang </w:t>
              </w:r>
              <w:proofErr w:type="spellStart"/>
              <w:r w:rsidR="007D6FD6">
                <w:t>berperan</w:t>
              </w:r>
              <w:proofErr w:type="spellEnd"/>
              <w:r w:rsidR="007D6FD6">
                <w:t xml:space="preserve"> </w:t>
              </w:r>
              <w:proofErr w:type="spellStart"/>
              <w:r w:rsidR="007D6FD6">
                <w:t>sebagai</w:t>
              </w:r>
              <w:proofErr w:type="spellEnd"/>
              <w:r w:rsidR="007D6FD6">
                <w:t xml:space="preserve"> </w:t>
              </w:r>
              <w:r w:rsidR="007D6FD6">
                <w:rPr>
                  <w:i/>
                  <w:iCs/>
                </w:rPr>
                <w:t xml:space="preserve">executor </w:t>
              </w:r>
              <w:r w:rsidR="007D6FD6">
                <w:t xml:space="preserve">yang </w:t>
              </w:r>
              <w:proofErr w:type="spellStart"/>
              <w:r w:rsidR="007D6FD6">
                <w:t>akan</w:t>
              </w:r>
              <w:proofErr w:type="spellEnd"/>
              <w:r w:rsidR="007D6FD6">
                <w:t xml:space="preserve"> </w:t>
              </w:r>
              <w:proofErr w:type="spellStart"/>
              <w:r w:rsidR="007D6FD6">
                <w:t>menjalankan</w:t>
              </w:r>
              <w:proofErr w:type="spellEnd"/>
              <w:r w:rsidR="007D6FD6">
                <w:t xml:space="preserve"> </w:t>
              </w:r>
              <w:proofErr w:type="spellStart"/>
              <w:r w:rsidR="007D6FD6">
                <w:t>perintah</w:t>
              </w:r>
              <w:proofErr w:type="spellEnd"/>
              <w:r w:rsidR="007D6FD6">
                <w:t xml:space="preserve"> </w:t>
              </w:r>
              <w:proofErr w:type="spellStart"/>
              <w:r w:rsidR="007D6FD6">
                <w:t>pekerjaan</w:t>
              </w:r>
              <w:proofErr w:type="spellEnd"/>
              <w:r w:rsidR="007D6FD6">
                <w:t xml:space="preserve"> </w:t>
              </w:r>
              <w:proofErr w:type="spellStart"/>
              <w:r w:rsidR="007D6FD6">
                <w:t>dari</w:t>
              </w:r>
              <w:proofErr w:type="spellEnd"/>
              <w:r w:rsidR="007D6FD6">
                <w:t xml:space="preserve"> FM </w:t>
              </w:r>
              <w:r w:rsidR="007D6FD6">
                <w:rPr>
                  <w:i/>
                  <w:iCs/>
                </w:rPr>
                <w:t>Developer.</w:t>
              </w:r>
            </w:ins>
          </w:p>
          <w:p w14:paraId="6811E5EE" w14:textId="5C2120CF" w:rsidR="00685E1E" w:rsidRPr="00B56E37" w:rsidRDefault="00685E1E" w:rsidP="00685E1E">
            <w:pPr>
              <w:rPr>
                <w:ins w:id="2999" w:author="ilham.nur@office.ui.ac.id [2]" w:date="2023-01-28T07:46:00Z"/>
                <w:rPrChange w:id="3000" w:author="ilham.nur@office.ui.ac.id [2]" w:date="2023-01-28T08:08:00Z">
                  <w:rPr>
                    <w:ins w:id="3001" w:author="ilham.nur@office.ui.ac.id [2]" w:date="2023-01-28T07:46:00Z"/>
                    <w:b/>
                    <w:bCs/>
                  </w:rPr>
                </w:rPrChange>
              </w:rPr>
            </w:pPr>
            <w:proofErr w:type="spellStart"/>
            <w:ins w:id="3002" w:author="Ilham Pratama" w:date="2023-01-28T07:55:00Z">
              <w:r>
                <w:rPr>
                  <w:b/>
                  <w:bCs/>
                </w:rPr>
                <w:t>Dampak</w:t>
              </w:r>
              <w:proofErr w:type="spellEnd"/>
              <w:r>
                <w:rPr>
                  <w:b/>
                  <w:bCs/>
                </w:rPr>
                <w:t>:</w:t>
              </w:r>
            </w:ins>
            <w:ins w:id="3003" w:author="ilham.nur@office.ui.ac.id [2]" w:date="2023-01-28T08:08:00Z">
              <w:r w:rsidR="00B56E37">
                <w:rPr>
                  <w:b/>
                  <w:bCs/>
                </w:rPr>
                <w:t xml:space="preserve"> </w:t>
              </w:r>
              <w:r w:rsidR="00B56E37">
                <w:rPr>
                  <w:i/>
                  <w:iCs/>
                </w:rPr>
                <w:t xml:space="preserve">Developer </w:t>
              </w:r>
              <w:proofErr w:type="spellStart"/>
              <w:r w:rsidR="00B56E37">
                <w:t>akan</w:t>
              </w:r>
              <w:proofErr w:type="spellEnd"/>
              <w:r w:rsidR="00B56E37">
                <w:t xml:space="preserve"> </w:t>
              </w:r>
              <w:proofErr w:type="spellStart"/>
              <w:r w:rsidR="00B56E37">
                <w:t>mengembangkan</w:t>
              </w:r>
              <w:proofErr w:type="spellEnd"/>
              <w:r w:rsidR="00B56E37">
                <w:t xml:space="preserve"> </w:t>
              </w:r>
              <w:proofErr w:type="spellStart"/>
              <w:r w:rsidR="00B56E37">
                <w:t>solusi</w:t>
              </w:r>
              <w:proofErr w:type="spellEnd"/>
              <w:r w:rsidR="00B56E37">
                <w:t xml:space="preserve"> yang sudah </w:t>
              </w:r>
              <w:proofErr w:type="spellStart"/>
              <w:r w:rsidR="00B56E37">
                <w:t>dimiliki</w:t>
              </w:r>
            </w:ins>
            <w:proofErr w:type="spellEnd"/>
            <w:ins w:id="3004" w:author="ilham.nur@office.ui.ac.id [2]" w:date="2023-01-28T08:09:00Z">
              <w:r w:rsidR="00B56E37">
                <w:t xml:space="preserve"> oleh PT </w:t>
              </w:r>
            </w:ins>
            <w:proofErr w:type="spellStart"/>
            <w:ins w:id="3005" w:author="ilham.nur@office.ui.ac.id" w:date="2023-02-02T22:45:00Z">
              <w:r w:rsidR="00303105">
                <w:t>Pembayaran</w:t>
              </w:r>
              <w:proofErr w:type="spellEnd"/>
              <w:r w:rsidR="00303105">
                <w:t xml:space="preserve"> Digital Indonesia</w:t>
              </w:r>
            </w:ins>
            <w:ins w:id="3006" w:author="ilham.nur@office.ui.ac.id [2]" w:date="2023-01-28T08:09:00Z">
              <w:del w:id="3007" w:author="ilham.nur@office.ui.ac.id" w:date="2023-02-02T22:45:00Z">
                <w:r w:rsidR="00B56E37" w:rsidDel="00303105">
                  <w:delText>X</w:delText>
                </w:r>
              </w:del>
              <w:r w:rsidR="00B56E37">
                <w:t xml:space="preserve"> untuk </w:t>
              </w:r>
              <w:proofErr w:type="spellStart"/>
              <w:r w:rsidR="00B56E37">
                <w:t>menyesuaikannya</w:t>
              </w:r>
              <w:proofErr w:type="spellEnd"/>
              <w:r w:rsidR="00B56E37">
                <w:t xml:space="preserve"> </w:t>
              </w:r>
              <w:proofErr w:type="spellStart"/>
              <w:r w:rsidR="00B56E37">
                <w:t>menjadi</w:t>
              </w:r>
              <w:proofErr w:type="spellEnd"/>
              <w:r w:rsidR="00B56E37">
                <w:t xml:space="preserve"> </w:t>
              </w:r>
              <w:proofErr w:type="spellStart"/>
              <w:r w:rsidR="00B56E37">
                <w:t>solusi</w:t>
              </w:r>
              <w:proofErr w:type="spellEnd"/>
              <w:r w:rsidR="00B56E37">
                <w:t xml:space="preserve"> yang </w:t>
              </w:r>
              <w:proofErr w:type="spellStart"/>
              <w:r w:rsidR="00B56E37">
                <w:t>dibutuhkan</w:t>
              </w:r>
              <w:proofErr w:type="spellEnd"/>
              <w:r w:rsidR="00B56E37">
                <w:t xml:space="preserve"> oleh </w:t>
              </w:r>
              <w:proofErr w:type="spellStart"/>
              <w:r w:rsidR="00B56E37">
                <w:t>konsumen</w:t>
              </w:r>
              <w:proofErr w:type="spellEnd"/>
              <w:r w:rsidR="00B56E37">
                <w:t xml:space="preserve">, </w:t>
              </w:r>
              <w:proofErr w:type="spellStart"/>
              <w:r w:rsidR="00B56E37">
                <w:t>atau</w:t>
              </w:r>
              <w:proofErr w:type="spellEnd"/>
              <w:r w:rsidR="00B56E37">
                <w:t xml:space="preserve"> </w:t>
              </w:r>
              <w:proofErr w:type="spellStart"/>
              <w:r w:rsidR="00537ED6">
                <w:t>membuat</w:t>
              </w:r>
              <w:proofErr w:type="spellEnd"/>
              <w:r w:rsidR="00537ED6">
                <w:t xml:space="preserve"> </w:t>
              </w:r>
              <w:proofErr w:type="spellStart"/>
              <w:r w:rsidR="00B56E37">
                <w:t>solusi</w:t>
              </w:r>
              <w:proofErr w:type="spellEnd"/>
              <w:r w:rsidR="00B56E37">
                <w:t xml:space="preserve"> </w:t>
              </w:r>
              <w:r w:rsidR="00537ED6">
                <w:t xml:space="preserve">baru untuk </w:t>
              </w:r>
              <w:proofErr w:type="spellStart"/>
              <w:r w:rsidR="00537ED6">
                <w:t>memenuhi</w:t>
              </w:r>
              <w:proofErr w:type="spellEnd"/>
              <w:r w:rsidR="00537ED6">
                <w:t xml:space="preserve"> </w:t>
              </w:r>
              <w:proofErr w:type="spellStart"/>
              <w:r w:rsidR="00537ED6">
                <w:t>kebutuhan</w:t>
              </w:r>
              <w:proofErr w:type="spellEnd"/>
              <w:r w:rsidR="00537ED6">
                <w:t xml:space="preserve"> </w:t>
              </w:r>
              <w:proofErr w:type="spellStart"/>
              <w:r w:rsidR="00537ED6">
                <w:t>konsumen</w:t>
              </w:r>
              <w:proofErr w:type="spellEnd"/>
              <w:r w:rsidR="00537ED6">
                <w:t>.</w:t>
              </w:r>
            </w:ins>
          </w:p>
        </w:tc>
      </w:tr>
      <w:tr w:rsidR="007D6FD6" w14:paraId="6958E3BC" w14:textId="77777777" w:rsidTr="0071525B">
        <w:tblPrEx>
          <w:tblPrExChange w:id="3008" w:author="ilham.nur@office.ui.ac.id" w:date="2023-02-02T23:09:00Z">
            <w:tblPrEx>
              <w:tblW w:w="9410" w:type="dxa"/>
            </w:tblPrEx>
          </w:tblPrExChange>
        </w:tblPrEx>
        <w:trPr>
          <w:ins w:id="3009" w:author="ilham.nur@office.ui.ac.id [2]" w:date="2023-01-28T11:07:00Z"/>
        </w:trPr>
        <w:tc>
          <w:tcPr>
            <w:tcW w:w="367" w:type="pct"/>
            <w:shd w:val="clear" w:color="auto" w:fill="FFFFFF" w:themeFill="background1"/>
            <w:tcPrChange w:id="3010" w:author="ilham.nur@office.ui.ac.id" w:date="2023-02-02T23:09:00Z">
              <w:tcPr>
                <w:tcW w:w="690" w:type="dxa"/>
                <w:gridSpan w:val="3"/>
                <w:shd w:val="clear" w:color="auto" w:fill="FFFFFF" w:themeFill="background1"/>
              </w:tcPr>
            </w:tcPrChange>
          </w:tcPr>
          <w:p w14:paraId="0E928CDF" w14:textId="3101567E" w:rsidR="007D6FD6" w:rsidRDefault="007D6FD6" w:rsidP="007D6FD6">
            <w:pPr>
              <w:rPr>
                <w:ins w:id="3011" w:author="ilham.nur@office.ui.ac.id [2]" w:date="2023-01-28T11:07:00Z"/>
              </w:rPr>
            </w:pPr>
            <w:ins w:id="3012" w:author="Ilham Pratama" w:date="2023-01-28T11:07:00Z">
              <w:r>
                <w:t>A.</w:t>
              </w:r>
            </w:ins>
            <w:ins w:id="3013" w:author="ilham.nur@office.ui.ac.id [2]" w:date="2023-01-28T11:28:00Z">
              <w:r w:rsidR="00FF7ED7">
                <w:t>6</w:t>
              </w:r>
            </w:ins>
            <w:ins w:id="3014" w:author="Ilham Pratama" w:date="2023-01-28T11:07:00Z">
              <w:del w:id="3015" w:author="ilham.nur@office.ui.ac.id [2]" w:date="2023-01-28T11:28:00Z">
                <w:r w:rsidDel="00FF7ED7">
                  <w:delText>5</w:delText>
                </w:r>
              </w:del>
            </w:ins>
          </w:p>
        </w:tc>
        <w:tc>
          <w:tcPr>
            <w:tcW w:w="4633" w:type="pct"/>
            <w:shd w:val="clear" w:color="auto" w:fill="FFFFFF" w:themeFill="background1"/>
            <w:tcPrChange w:id="3016" w:author="ilham.nur@office.ui.ac.id" w:date="2023-02-02T23:09:00Z">
              <w:tcPr>
                <w:tcW w:w="8720" w:type="dxa"/>
                <w:gridSpan w:val="4"/>
                <w:shd w:val="clear" w:color="auto" w:fill="FFFFFF" w:themeFill="background1"/>
              </w:tcPr>
            </w:tcPrChange>
          </w:tcPr>
          <w:p w14:paraId="3B99AE57" w14:textId="342D328B" w:rsidR="007D6FD6" w:rsidRPr="001B3895" w:rsidRDefault="007D6FD6" w:rsidP="007D6FD6">
            <w:pPr>
              <w:rPr>
                <w:ins w:id="3017" w:author="Ilham Pratama" w:date="2023-01-28T11:07:00Z"/>
                <w:rPrChange w:id="3018" w:author="ilham.nur@office.ui.ac.id [2]" w:date="2023-01-28T11:08:00Z">
                  <w:rPr>
                    <w:ins w:id="3019" w:author="Ilham Pratama" w:date="2023-01-28T11:07:00Z"/>
                    <w:i/>
                    <w:iCs/>
                  </w:rPr>
                </w:rPrChange>
              </w:rPr>
            </w:pPr>
            <w:ins w:id="3020" w:author="Ilham Pratama" w:date="2023-01-28T11:07:00Z">
              <w:r>
                <w:rPr>
                  <w:b/>
                  <w:bCs/>
                </w:rPr>
                <w:t xml:space="preserve">Nama: </w:t>
              </w:r>
              <w:del w:id="3021" w:author="ilham.nur@office.ui.ac.id [2]" w:date="2023-01-28T11:08:00Z">
                <w:r w:rsidDel="007D6FD6">
                  <w:rPr>
                    <w:i/>
                    <w:iCs/>
                  </w:rPr>
                  <w:delText>Developer</w:delText>
                </w:r>
              </w:del>
            </w:ins>
            <w:ins w:id="3022" w:author="ilham.nur@office.ui.ac.id [2]" w:date="2023-01-28T11:08:00Z">
              <w:r>
                <w:rPr>
                  <w:i/>
                  <w:iCs/>
                </w:rPr>
                <w:t>Provisioning Engineer</w:t>
              </w:r>
              <w:r w:rsidR="001B3895">
                <w:rPr>
                  <w:i/>
                  <w:iCs/>
                </w:rPr>
                <w:t xml:space="preserve"> </w:t>
              </w:r>
              <w:r w:rsidR="001B3895">
                <w:t>(PE)</w:t>
              </w:r>
            </w:ins>
          </w:p>
          <w:p w14:paraId="11C20D62" w14:textId="77777777" w:rsidR="007D6FD6" w:rsidRPr="008122AF" w:rsidRDefault="007D6FD6" w:rsidP="007D6FD6">
            <w:pPr>
              <w:rPr>
                <w:ins w:id="3023" w:author="Ilham Pratama" w:date="2023-01-28T11:07:00Z"/>
                <w:i/>
                <w:iCs/>
              </w:rPr>
            </w:pPr>
            <w:ins w:id="3024" w:author="Ilham Pratama" w:date="2023-01-28T11:07:00Z">
              <w:r>
                <w:rPr>
                  <w:b/>
                  <w:bCs/>
                </w:rPr>
                <w:t xml:space="preserve">Type: </w:t>
              </w:r>
              <w:r>
                <w:rPr>
                  <w:i/>
                  <w:iCs/>
                </w:rPr>
                <w:t>Business Actor</w:t>
              </w:r>
            </w:ins>
          </w:p>
          <w:p w14:paraId="5C8830E8" w14:textId="1E488964" w:rsidR="007D6FD6" w:rsidRDefault="00D6425E" w:rsidP="007D6FD6">
            <w:pPr>
              <w:rPr>
                <w:ins w:id="3025" w:author="Ilham Pratama" w:date="2023-01-28T11:07:00Z"/>
                <w:b/>
                <w:bCs/>
              </w:rPr>
            </w:pPr>
            <w:ins w:id="3026" w:author="ilham.nur@office.ui.ac.id [2]" w:date="2023-01-28T11:10:00Z">
              <w:r>
                <w:rPr>
                  <w:noProof/>
                </w:rPr>
                <w:drawing>
                  <wp:inline distT="0" distB="0" distL="0" distR="0" wp14:anchorId="5FCB8091" wp14:editId="47BE2776">
                    <wp:extent cx="4783540" cy="565317"/>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08653" cy="568285"/>
                            </a:xfrm>
                            <a:prstGeom prst="rect">
                              <a:avLst/>
                            </a:prstGeom>
                          </pic:spPr>
                        </pic:pic>
                      </a:graphicData>
                    </a:graphic>
                  </wp:inline>
                </w:drawing>
              </w:r>
            </w:ins>
            <w:ins w:id="3027" w:author="Ilham Pratama" w:date="2023-01-28T11:07:00Z">
              <w:del w:id="3028" w:author="ilham.nur@office.ui.ac.id [2]" w:date="2023-01-28T11:08:00Z">
                <w:r w:rsidR="007D6FD6" w:rsidDel="007D6FD6">
                  <w:rPr>
                    <w:noProof/>
                  </w:rPr>
                  <w:drawing>
                    <wp:inline distT="0" distB="0" distL="0" distR="0" wp14:anchorId="24208070" wp14:editId="64FCB44E">
                      <wp:extent cx="5400040" cy="602615"/>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602615"/>
                              </a:xfrm>
                              <a:prstGeom prst="rect">
                                <a:avLst/>
                              </a:prstGeom>
                            </pic:spPr>
                          </pic:pic>
                        </a:graphicData>
                      </a:graphic>
                    </wp:inline>
                  </w:drawing>
                </w:r>
              </w:del>
            </w:ins>
          </w:p>
          <w:p w14:paraId="6FC918FB" w14:textId="2E29E5ED" w:rsidR="007D6FD6" w:rsidRPr="008122AF" w:rsidRDefault="007D6FD6" w:rsidP="007D6FD6">
            <w:pPr>
              <w:rPr>
                <w:ins w:id="3029" w:author="Ilham Pratama" w:date="2023-01-28T11:07:00Z"/>
              </w:rPr>
            </w:pPr>
            <w:proofErr w:type="spellStart"/>
            <w:ins w:id="3030" w:author="Ilham Pratama" w:date="2023-01-28T11:07:00Z">
              <w:r>
                <w:rPr>
                  <w:b/>
                  <w:bCs/>
                </w:rPr>
                <w:t>Detil</w:t>
              </w:r>
              <w:proofErr w:type="spellEnd"/>
              <w:r>
                <w:rPr>
                  <w:b/>
                  <w:bCs/>
                </w:rPr>
                <w:t xml:space="preserve">: </w:t>
              </w:r>
            </w:ins>
            <w:ins w:id="3031" w:author="ilham.nur@office.ui.ac.id [2]" w:date="2023-01-28T11:08:00Z">
              <w:r w:rsidR="001B3895" w:rsidRPr="001B3895">
                <w:rPr>
                  <w:rPrChange w:id="3032" w:author="ilham.nur@office.ui.ac.id [2]" w:date="2023-01-28T11:08:00Z">
                    <w:rPr>
                      <w:i/>
                      <w:iCs/>
                    </w:rPr>
                  </w:rPrChange>
                </w:rPr>
                <w:t>PE</w:t>
              </w:r>
              <w:r w:rsidR="001B3895">
                <w:rPr>
                  <w:i/>
                  <w:iCs/>
                </w:rPr>
                <w:t xml:space="preserve"> </w:t>
              </w:r>
              <w:proofErr w:type="spellStart"/>
              <w:r w:rsidR="001B3895">
                <w:t>merupakan</w:t>
              </w:r>
              <w:proofErr w:type="spellEnd"/>
              <w:r w:rsidR="001B3895">
                <w:t xml:space="preserve"> </w:t>
              </w:r>
              <w:proofErr w:type="spellStart"/>
              <w:r w:rsidR="001B3895">
                <w:t>anggota</w:t>
              </w:r>
              <w:proofErr w:type="spellEnd"/>
              <w:r w:rsidR="001B3895">
                <w:t xml:space="preserve"> </w:t>
              </w:r>
              <w:proofErr w:type="spellStart"/>
              <w:r w:rsidR="001B3895">
                <w:t>dari</w:t>
              </w:r>
              <w:proofErr w:type="spellEnd"/>
              <w:r w:rsidR="001B3895">
                <w:t xml:space="preserve"> divisi SID yang </w:t>
              </w:r>
              <w:proofErr w:type="spellStart"/>
              <w:r w:rsidR="001B3895">
                <w:t>berperan</w:t>
              </w:r>
              <w:proofErr w:type="spellEnd"/>
              <w:r w:rsidR="001B3895">
                <w:t xml:space="preserve"> </w:t>
              </w:r>
              <w:proofErr w:type="spellStart"/>
              <w:r w:rsidR="001B3895">
                <w:t>sebagai</w:t>
              </w:r>
              <w:proofErr w:type="spellEnd"/>
              <w:r w:rsidR="001B3895">
                <w:t xml:space="preserve"> </w:t>
              </w:r>
              <w:r w:rsidR="001B3895">
                <w:rPr>
                  <w:i/>
                  <w:iCs/>
                </w:rPr>
                <w:t xml:space="preserve">executor </w:t>
              </w:r>
              <w:r w:rsidR="001B3895">
                <w:t xml:space="preserve">yang </w:t>
              </w:r>
              <w:proofErr w:type="spellStart"/>
              <w:r w:rsidR="001B3895">
                <w:t>akan</w:t>
              </w:r>
              <w:proofErr w:type="spellEnd"/>
              <w:r w:rsidR="001B3895">
                <w:t xml:space="preserve"> </w:t>
              </w:r>
              <w:proofErr w:type="spellStart"/>
              <w:r w:rsidR="001B3895">
                <w:t>menjalankan</w:t>
              </w:r>
              <w:proofErr w:type="spellEnd"/>
              <w:r w:rsidR="001B3895">
                <w:t xml:space="preserve"> </w:t>
              </w:r>
              <w:proofErr w:type="spellStart"/>
              <w:r w:rsidR="001B3895">
                <w:t>perintah</w:t>
              </w:r>
              <w:proofErr w:type="spellEnd"/>
              <w:r w:rsidR="001B3895">
                <w:t xml:space="preserve"> </w:t>
              </w:r>
              <w:proofErr w:type="spellStart"/>
              <w:r w:rsidR="001B3895">
                <w:t>pekerjaan</w:t>
              </w:r>
              <w:proofErr w:type="spellEnd"/>
              <w:r w:rsidR="001B3895">
                <w:t xml:space="preserve"> </w:t>
              </w:r>
              <w:proofErr w:type="spellStart"/>
              <w:r w:rsidR="001B3895">
                <w:t>dari</w:t>
              </w:r>
              <w:proofErr w:type="spellEnd"/>
              <w:r w:rsidR="001B3895">
                <w:t xml:space="preserve"> FM </w:t>
              </w:r>
              <w:r w:rsidR="001B3895">
                <w:rPr>
                  <w:i/>
                  <w:iCs/>
                </w:rPr>
                <w:t>Provision</w:t>
              </w:r>
            </w:ins>
            <w:ins w:id="3033" w:author="ilham.nur@office.ui.ac.id [2]" w:date="2023-01-28T11:09:00Z">
              <w:r w:rsidR="001B3895">
                <w:rPr>
                  <w:i/>
                  <w:iCs/>
                </w:rPr>
                <w:t>ing &amp; Testing</w:t>
              </w:r>
            </w:ins>
            <w:ins w:id="3034" w:author="ilham.nur@office.ui.ac.id [2]" w:date="2023-01-28T11:08:00Z">
              <w:r w:rsidR="001B3895">
                <w:rPr>
                  <w:i/>
                  <w:iCs/>
                </w:rPr>
                <w:t>.</w:t>
              </w:r>
            </w:ins>
            <w:ins w:id="3035" w:author="Ilham Pratama" w:date="2023-01-28T11:07:00Z">
              <w:del w:id="3036" w:author="ilham.nur@office.ui.ac.id [2]" w:date="2023-01-28T11:08:00Z">
                <w:r w:rsidRPr="008122AF" w:rsidDel="001B3895">
                  <w:rPr>
                    <w:i/>
                    <w:iCs/>
                  </w:rPr>
                  <w:delText>Developer</w:delText>
                </w:r>
                <w:r w:rsidDel="001B3895">
                  <w:rPr>
                    <w:i/>
                    <w:iCs/>
                  </w:rPr>
                  <w:delText xml:space="preserve"> </w:delText>
                </w:r>
                <w:r w:rsidDel="001B3895">
                  <w:delText>merupakan anggota dari divisi SID</w:delText>
                </w:r>
              </w:del>
            </w:ins>
          </w:p>
          <w:p w14:paraId="2732F7CB" w14:textId="23878D67" w:rsidR="007D6FD6" w:rsidRDefault="007D6FD6" w:rsidP="007D6FD6">
            <w:pPr>
              <w:rPr>
                <w:ins w:id="3037" w:author="ilham.nur@office.ui.ac.id [2]" w:date="2023-01-28T11:07:00Z"/>
                <w:b/>
                <w:bCs/>
              </w:rPr>
            </w:pPr>
            <w:proofErr w:type="spellStart"/>
            <w:ins w:id="3038" w:author="Ilham Pratama" w:date="2023-01-28T11:07:00Z">
              <w:r>
                <w:rPr>
                  <w:b/>
                  <w:bCs/>
                </w:rPr>
                <w:t>Dampak</w:t>
              </w:r>
              <w:proofErr w:type="spellEnd"/>
              <w:r>
                <w:rPr>
                  <w:b/>
                  <w:bCs/>
                </w:rPr>
                <w:t xml:space="preserve">: </w:t>
              </w:r>
              <w:del w:id="3039" w:author="ilham.nur@office.ui.ac.id [2]" w:date="2023-01-28T11:09:00Z">
                <w:r w:rsidRPr="00C17391" w:rsidDel="00C17391">
                  <w:rPr>
                    <w:rPrChange w:id="3040" w:author="ilham.nur@office.ui.ac.id [2]" w:date="2023-01-28T11:09:00Z">
                      <w:rPr>
                        <w:i/>
                        <w:iCs/>
                      </w:rPr>
                    </w:rPrChange>
                  </w:rPr>
                  <w:delText>Developer</w:delText>
                </w:r>
              </w:del>
            </w:ins>
            <w:ins w:id="3041" w:author="ilham.nur@office.ui.ac.id [2]" w:date="2023-01-28T11:09:00Z">
              <w:r w:rsidR="00C17391" w:rsidRPr="00C17391">
                <w:rPr>
                  <w:rPrChange w:id="3042" w:author="ilham.nur@office.ui.ac.id [2]" w:date="2023-01-28T11:09:00Z">
                    <w:rPr>
                      <w:i/>
                      <w:iCs/>
                    </w:rPr>
                  </w:rPrChange>
                </w:rPr>
                <w:t>PE</w:t>
              </w:r>
            </w:ins>
            <w:ins w:id="3043" w:author="Ilham Pratama" w:date="2023-01-28T11:07:00Z">
              <w:r>
                <w:rPr>
                  <w:i/>
                  <w:iCs/>
                </w:rPr>
                <w:t xml:space="preserve"> </w:t>
              </w:r>
              <w:proofErr w:type="spellStart"/>
              <w:r>
                <w:t>akan</w:t>
              </w:r>
              <w:proofErr w:type="spellEnd"/>
              <w:r>
                <w:t xml:space="preserve"> </w:t>
              </w:r>
              <w:del w:id="3044" w:author="ilham.nur@office.ui.ac.id [2]" w:date="2023-01-28T11:09:00Z">
                <w:r w:rsidDel="00C17391">
                  <w:delText xml:space="preserve">mengembangkan solusi </w:delText>
                </w:r>
              </w:del>
            </w:ins>
            <w:proofErr w:type="spellStart"/>
            <w:ins w:id="3045" w:author="ilham.nur@office.ui.ac.id [2]" w:date="2023-01-28T11:09:00Z">
              <w:r w:rsidR="00C17391">
                <w:t>mengimplementasikan</w:t>
              </w:r>
              <w:proofErr w:type="spellEnd"/>
              <w:r w:rsidR="00C17391">
                <w:t xml:space="preserve"> </w:t>
              </w:r>
              <w:proofErr w:type="spellStart"/>
              <w:r w:rsidR="00C17391">
                <w:t>solusi</w:t>
              </w:r>
              <w:proofErr w:type="spellEnd"/>
              <w:r w:rsidR="00C17391">
                <w:t xml:space="preserve"> </w:t>
              </w:r>
            </w:ins>
            <w:ins w:id="3046" w:author="Ilham Pratama" w:date="2023-01-28T11:07:00Z">
              <w:r>
                <w:t xml:space="preserve">yang sudah </w:t>
              </w:r>
              <w:proofErr w:type="spellStart"/>
              <w:r>
                <w:t>dimiliki</w:t>
              </w:r>
              <w:proofErr w:type="spellEnd"/>
              <w:r>
                <w:t xml:space="preserve"> oleh PT </w:t>
              </w:r>
            </w:ins>
            <w:proofErr w:type="spellStart"/>
            <w:ins w:id="3047" w:author="ilham.nur@office.ui.ac.id" w:date="2023-02-02T22:45:00Z">
              <w:r w:rsidR="00303105">
                <w:t>Pembayaran</w:t>
              </w:r>
              <w:proofErr w:type="spellEnd"/>
              <w:r w:rsidR="00303105">
                <w:t xml:space="preserve"> Digital Indonesia</w:t>
              </w:r>
            </w:ins>
            <w:ins w:id="3048" w:author="Ilham Pratama" w:date="2023-01-28T11:07:00Z">
              <w:del w:id="3049" w:author="ilham.nur@office.ui.ac.id" w:date="2023-02-02T22:45:00Z">
                <w:r w:rsidDel="00303105">
                  <w:delText>X</w:delText>
                </w:r>
              </w:del>
              <w:del w:id="3050" w:author="ilham.nur@office.ui.ac.id [2]" w:date="2023-01-28T11:09:00Z">
                <w:r w:rsidDel="00C17391">
                  <w:delText xml:space="preserve"> untuk menyesuaikannya menjadi solusi yang dibutuhkan oleh konsumen, atau membuat solusi baru untuk memenuhi kebutuhan konsumen</w:delText>
                </w:r>
              </w:del>
            </w:ins>
            <w:ins w:id="3051" w:author="ilham.nur@office.ui.ac.id [2]" w:date="2023-01-28T11:09:00Z">
              <w:r w:rsidR="00C17391">
                <w:t xml:space="preserve">, agar </w:t>
              </w:r>
              <w:proofErr w:type="spellStart"/>
              <w:r w:rsidR="00C17391">
                <w:t>pelangggan</w:t>
              </w:r>
              <w:proofErr w:type="spellEnd"/>
              <w:r w:rsidR="00C17391">
                <w:t xml:space="preserve"> </w:t>
              </w:r>
              <w:proofErr w:type="spellStart"/>
              <w:r w:rsidR="00C17391">
                <w:t>dapat</w:t>
              </w:r>
              <w:proofErr w:type="spellEnd"/>
              <w:r w:rsidR="00C17391">
                <w:t xml:space="preserve"> </w:t>
              </w:r>
              <w:proofErr w:type="spellStart"/>
              <w:r w:rsidR="00C17391">
                <w:t>menikmati</w:t>
              </w:r>
              <w:proofErr w:type="spellEnd"/>
              <w:r w:rsidR="00C17391">
                <w:t xml:space="preserve"> </w:t>
              </w:r>
              <w:proofErr w:type="spellStart"/>
              <w:r w:rsidR="00C17391">
                <w:t>layanan</w:t>
              </w:r>
              <w:proofErr w:type="spellEnd"/>
              <w:r w:rsidR="00C17391">
                <w:t xml:space="preserve"> yang </w:t>
              </w:r>
              <w:proofErr w:type="spellStart"/>
              <w:r w:rsidR="00C17391">
                <w:t>dimiliki</w:t>
              </w:r>
              <w:proofErr w:type="spellEnd"/>
              <w:r w:rsidR="00C17391">
                <w:t xml:space="preserve"> PT </w:t>
              </w:r>
            </w:ins>
            <w:proofErr w:type="spellStart"/>
            <w:ins w:id="3052" w:author="ilham.nur@office.ui.ac.id" w:date="2023-02-02T22:45:00Z">
              <w:r w:rsidR="00303105">
                <w:t>Pembayaran</w:t>
              </w:r>
              <w:proofErr w:type="spellEnd"/>
              <w:r w:rsidR="00303105">
                <w:t xml:space="preserve"> Digital Indonesia</w:t>
              </w:r>
            </w:ins>
            <w:ins w:id="3053" w:author="ilham.nur@office.ui.ac.id [2]" w:date="2023-01-28T11:09:00Z">
              <w:del w:id="3054" w:author="ilham.nur@office.ui.ac.id" w:date="2023-02-02T22:45:00Z">
                <w:r w:rsidR="00C17391" w:rsidDel="00303105">
                  <w:delText>X</w:delText>
                </w:r>
              </w:del>
              <w:r w:rsidR="00C17391">
                <w:t xml:space="preserve">. </w:t>
              </w:r>
              <w:proofErr w:type="spellStart"/>
              <w:r w:rsidR="00C17391">
                <w:t>Selain</w:t>
              </w:r>
              <w:proofErr w:type="spellEnd"/>
              <w:r w:rsidR="00C17391">
                <w:t xml:space="preserve"> </w:t>
              </w:r>
              <w:proofErr w:type="spellStart"/>
              <w:r w:rsidR="00C17391">
                <w:t>itu</w:t>
              </w:r>
              <w:proofErr w:type="spellEnd"/>
              <w:r w:rsidR="00C17391">
                <w:t xml:space="preserve"> PE juga </w:t>
              </w:r>
              <w:proofErr w:type="spellStart"/>
              <w:r w:rsidR="00C17391">
                <w:t>bertanggung</w:t>
              </w:r>
              <w:proofErr w:type="spellEnd"/>
              <w:r w:rsidR="00C17391">
                <w:t xml:space="preserve"> </w:t>
              </w:r>
              <w:proofErr w:type="spellStart"/>
              <w:r w:rsidR="00C17391">
                <w:t>jawab</w:t>
              </w:r>
              <w:proofErr w:type="spellEnd"/>
              <w:r w:rsidR="00C17391">
                <w:t xml:space="preserve"> </w:t>
              </w:r>
              <w:proofErr w:type="spellStart"/>
              <w:r w:rsidR="00C17391">
                <w:t>dalam</w:t>
              </w:r>
              <w:proofErr w:type="spellEnd"/>
              <w:r w:rsidR="00C17391">
                <w:t xml:space="preserve"> </w:t>
              </w:r>
              <w:proofErr w:type="spellStart"/>
              <w:r w:rsidR="00C17391">
                <w:t>melakukan</w:t>
              </w:r>
              <w:proofErr w:type="spellEnd"/>
              <w:r w:rsidR="00C17391">
                <w:t xml:space="preserve"> </w:t>
              </w:r>
              <w:proofErr w:type="spellStart"/>
              <w:r w:rsidR="00C17391">
                <w:t>pengawalan</w:t>
              </w:r>
              <w:proofErr w:type="spellEnd"/>
              <w:r w:rsidR="00C17391">
                <w:t xml:space="preserve"> integrasi mitra yang </w:t>
              </w:r>
              <w:proofErr w:type="spellStart"/>
              <w:r w:rsidR="00C17391">
                <w:t>akan</w:t>
              </w:r>
              <w:proofErr w:type="spellEnd"/>
              <w:r w:rsidR="00C17391">
                <w:t xml:space="preserve"> </w:t>
              </w:r>
              <w:proofErr w:type="spellStart"/>
              <w:r w:rsidR="00C17391">
                <w:t>melakukan</w:t>
              </w:r>
              <w:proofErr w:type="spellEnd"/>
              <w:r w:rsidR="00C17391">
                <w:t xml:space="preserve"> integrasi dengan PT </w:t>
              </w:r>
            </w:ins>
            <w:proofErr w:type="spellStart"/>
            <w:ins w:id="3055" w:author="ilham.nur@office.ui.ac.id" w:date="2023-02-02T22:45:00Z">
              <w:r w:rsidR="00303105">
                <w:t>Pembayaran</w:t>
              </w:r>
              <w:proofErr w:type="spellEnd"/>
              <w:r w:rsidR="00303105">
                <w:t xml:space="preserve"> Digital Indonesia</w:t>
              </w:r>
            </w:ins>
            <w:ins w:id="3056" w:author="ilham.nur@office.ui.ac.id [2]" w:date="2023-01-28T11:09:00Z">
              <w:del w:id="3057" w:author="ilham.nur@office.ui.ac.id" w:date="2023-02-02T22:45:00Z">
                <w:r w:rsidR="00C17391" w:rsidDel="00303105">
                  <w:delText>X</w:delText>
                </w:r>
              </w:del>
              <w:r w:rsidR="00C17391">
                <w:t>.</w:t>
              </w:r>
            </w:ins>
            <w:ins w:id="3058" w:author="Ilham Pratama" w:date="2023-01-28T11:07:00Z">
              <w:del w:id="3059" w:author="ilham.nur@office.ui.ac.id [2]" w:date="2023-01-28T11:10:00Z">
                <w:r w:rsidDel="00C51EAA">
                  <w:delText>.</w:delText>
                </w:r>
              </w:del>
            </w:ins>
          </w:p>
        </w:tc>
      </w:tr>
      <w:tr w:rsidR="00C51EAA" w14:paraId="3B789DA9" w14:textId="77777777" w:rsidTr="0071525B">
        <w:tblPrEx>
          <w:tblPrExChange w:id="3060" w:author="ilham.nur@office.ui.ac.id" w:date="2023-02-02T23:09:00Z">
            <w:tblPrEx>
              <w:tblW w:w="9410" w:type="dxa"/>
            </w:tblPrEx>
          </w:tblPrExChange>
        </w:tblPrEx>
        <w:trPr>
          <w:ins w:id="3061" w:author="ilham.nur@office.ui.ac.id [2]" w:date="2023-01-28T11:10:00Z"/>
        </w:trPr>
        <w:tc>
          <w:tcPr>
            <w:tcW w:w="367" w:type="pct"/>
            <w:shd w:val="clear" w:color="auto" w:fill="FFFFFF" w:themeFill="background1"/>
            <w:tcPrChange w:id="3062" w:author="ilham.nur@office.ui.ac.id" w:date="2023-02-02T23:09:00Z">
              <w:tcPr>
                <w:tcW w:w="690" w:type="dxa"/>
                <w:gridSpan w:val="3"/>
                <w:shd w:val="clear" w:color="auto" w:fill="FFFFFF" w:themeFill="background1"/>
              </w:tcPr>
            </w:tcPrChange>
          </w:tcPr>
          <w:p w14:paraId="118C21E1" w14:textId="57662D7E" w:rsidR="00C51EAA" w:rsidRDefault="00C51EAA" w:rsidP="007D6FD6">
            <w:pPr>
              <w:rPr>
                <w:ins w:id="3063" w:author="ilham.nur@office.ui.ac.id [2]" w:date="2023-01-28T11:10:00Z"/>
              </w:rPr>
            </w:pPr>
            <w:ins w:id="3064" w:author="ilham.nur@office.ui.ac.id [2]" w:date="2023-01-28T11:10:00Z">
              <w:r>
                <w:t>A.</w:t>
              </w:r>
            </w:ins>
            <w:ins w:id="3065" w:author="ilham.nur@office.ui.ac.id [2]" w:date="2023-01-28T11:28:00Z">
              <w:r w:rsidR="00FF7ED7">
                <w:t>7</w:t>
              </w:r>
            </w:ins>
          </w:p>
        </w:tc>
        <w:tc>
          <w:tcPr>
            <w:tcW w:w="4633" w:type="pct"/>
            <w:shd w:val="clear" w:color="auto" w:fill="FFFFFF" w:themeFill="background1"/>
            <w:tcPrChange w:id="3066" w:author="ilham.nur@office.ui.ac.id" w:date="2023-02-02T23:09:00Z">
              <w:tcPr>
                <w:tcW w:w="8720" w:type="dxa"/>
                <w:gridSpan w:val="4"/>
                <w:shd w:val="clear" w:color="auto" w:fill="FFFFFF" w:themeFill="background1"/>
              </w:tcPr>
            </w:tcPrChange>
          </w:tcPr>
          <w:p w14:paraId="307B8621" w14:textId="5406EA16" w:rsidR="00E549E9" w:rsidRPr="00EE41B7" w:rsidRDefault="00E549E9" w:rsidP="00E549E9">
            <w:pPr>
              <w:rPr>
                <w:ins w:id="3067" w:author="ilham.nur@office.ui.ac.id [2]" w:date="2023-01-28T11:11:00Z"/>
              </w:rPr>
            </w:pPr>
            <w:ins w:id="3068" w:author="ilham.nur@office.ui.ac.id [2]" w:date="2023-01-28T11:11:00Z">
              <w:r>
                <w:rPr>
                  <w:b/>
                  <w:bCs/>
                </w:rPr>
                <w:t xml:space="preserve">Nama: </w:t>
              </w:r>
            </w:ins>
            <w:ins w:id="3069" w:author="ilham.nur@office.ui.ac.id [2]" w:date="2023-01-28T11:28:00Z">
              <w:r w:rsidR="00EE41B7" w:rsidRPr="00EE41B7">
                <w:rPr>
                  <w:i/>
                  <w:iCs/>
                  <w:rPrChange w:id="3070" w:author="ilham.nur@office.ui.ac.id [2]" w:date="2023-01-28T11:28:00Z">
                    <w:rPr/>
                  </w:rPrChange>
                </w:rPr>
                <w:t>Tester</w:t>
              </w:r>
            </w:ins>
          </w:p>
          <w:p w14:paraId="0DD5617B" w14:textId="77777777" w:rsidR="00E549E9" w:rsidRPr="008122AF" w:rsidRDefault="00E549E9" w:rsidP="00E549E9">
            <w:pPr>
              <w:rPr>
                <w:ins w:id="3071" w:author="ilham.nur@office.ui.ac.id [2]" w:date="2023-01-28T11:11:00Z"/>
                <w:i/>
                <w:iCs/>
              </w:rPr>
            </w:pPr>
            <w:ins w:id="3072" w:author="ilham.nur@office.ui.ac.id [2]" w:date="2023-01-28T11:11:00Z">
              <w:r>
                <w:rPr>
                  <w:b/>
                  <w:bCs/>
                </w:rPr>
                <w:t xml:space="preserve">Type: </w:t>
              </w:r>
              <w:r>
                <w:rPr>
                  <w:i/>
                  <w:iCs/>
                </w:rPr>
                <w:t>Business Actor</w:t>
              </w:r>
            </w:ins>
          </w:p>
          <w:p w14:paraId="4E0955B8" w14:textId="4D27B213" w:rsidR="00E549E9" w:rsidRDefault="003A1922" w:rsidP="00E549E9">
            <w:pPr>
              <w:rPr>
                <w:ins w:id="3073" w:author="ilham.nur@office.ui.ac.id [2]" w:date="2023-01-28T11:11:00Z"/>
                <w:b/>
                <w:bCs/>
              </w:rPr>
            </w:pPr>
            <w:ins w:id="3074" w:author="ilham.nur@office.ui.ac.id [2]" w:date="2023-01-28T20:31:00Z">
              <w:r>
                <w:rPr>
                  <w:noProof/>
                </w:rPr>
                <w:drawing>
                  <wp:inline distT="0" distB="0" distL="0" distR="0" wp14:anchorId="06E75B79" wp14:editId="4D9DF764">
                    <wp:extent cx="4715301" cy="55414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8227"/>
                            <a:stretch/>
                          </pic:blipFill>
                          <pic:spPr bwMode="auto">
                            <a:xfrm>
                              <a:off x="0" y="0"/>
                              <a:ext cx="4727708" cy="555607"/>
                            </a:xfrm>
                            <a:prstGeom prst="rect">
                              <a:avLst/>
                            </a:prstGeom>
                            <a:ln>
                              <a:noFill/>
                            </a:ln>
                            <a:extLst>
                              <a:ext uri="{53640926-AAD7-44D8-BBD7-CCE9431645EC}">
                                <a14:shadowObscured xmlns:a14="http://schemas.microsoft.com/office/drawing/2010/main"/>
                              </a:ext>
                            </a:extLst>
                          </pic:spPr>
                        </pic:pic>
                      </a:graphicData>
                    </a:graphic>
                  </wp:inline>
                </w:drawing>
              </w:r>
            </w:ins>
          </w:p>
          <w:p w14:paraId="572A49DC" w14:textId="06A1DC88" w:rsidR="00E549E9" w:rsidRPr="00AD0821" w:rsidRDefault="00E549E9" w:rsidP="00E549E9">
            <w:pPr>
              <w:rPr>
                <w:ins w:id="3075" w:author="ilham.nur@office.ui.ac.id [2]" w:date="2023-01-28T11:11:00Z"/>
              </w:rPr>
            </w:pPr>
            <w:proofErr w:type="spellStart"/>
            <w:ins w:id="3076" w:author="ilham.nur@office.ui.ac.id [2]" w:date="2023-01-28T11:11:00Z">
              <w:r>
                <w:rPr>
                  <w:b/>
                  <w:bCs/>
                </w:rPr>
                <w:t>Detil</w:t>
              </w:r>
              <w:proofErr w:type="spellEnd"/>
              <w:r>
                <w:rPr>
                  <w:b/>
                  <w:bCs/>
                </w:rPr>
                <w:t xml:space="preserve">: </w:t>
              </w:r>
            </w:ins>
            <w:ins w:id="3077" w:author="ilham.nur@office.ui.ac.id [2]" w:date="2023-01-28T20:31:00Z">
              <w:r w:rsidR="00AD0821">
                <w:t xml:space="preserve">Tester </w:t>
              </w:r>
              <w:proofErr w:type="spellStart"/>
              <w:r w:rsidR="00AD0821">
                <w:t>merupakan</w:t>
              </w:r>
              <w:proofErr w:type="spellEnd"/>
              <w:r w:rsidR="00AD0821">
                <w:t xml:space="preserve"> </w:t>
              </w:r>
            </w:ins>
            <w:proofErr w:type="spellStart"/>
            <w:ins w:id="3078" w:author="ilham.nur@office.ui.ac.id [2]" w:date="2023-01-28T20:32:00Z">
              <w:r w:rsidR="003A22B6">
                <w:t>bagian</w:t>
              </w:r>
              <w:proofErr w:type="spellEnd"/>
              <w:r w:rsidR="003A22B6">
                <w:t xml:space="preserve"> </w:t>
              </w:r>
              <w:proofErr w:type="spellStart"/>
              <w:r w:rsidR="003A22B6">
                <w:t>dari</w:t>
              </w:r>
              <w:proofErr w:type="spellEnd"/>
              <w:r w:rsidR="003A22B6">
                <w:t xml:space="preserve"> SID yang </w:t>
              </w:r>
              <w:proofErr w:type="spellStart"/>
              <w:r w:rsidR="003A22B6">
                <w:t>berperan</w:t>
              </w:r>
              <w:proofErr w:type="spellEnd"/>
              <w:r w:rsidR="003A22B6">
                <w:t xml:space="preserve"> </w:t>
              </w:r>
              <w:proofErr w:type="spellStart"/>
              <w:r w:rsidR="003A22B6">
                <w:t>sebagai</w:t>
              </w:r>
              <w:proofErr w:type="spellEnd"/>
              <w:r w:rsidR="003A22B6">
                <w:t xml:space="preserve"> </w:t>
              </w:r>
              <w:proofErr w:type="spellStart"/>
              <w:r w:rsidR="003A22B6">
                <w:t>eksektor</w:t>
              </w:r>
              <w:proofErr w:type="spellEnd"/>
              <w:r w:rsidR="003A22B6">
                <w:t xml:space="preserve"> </w:t>
              </w:r>
            </w:ins>
            <w:ins w:id="3079" w:author="ilham.nur@office.ui.ac.id [2]" w:date="2023-01-28T20:31:00Z">
              <w:r w:rsidR="00AD0821">
                <w:t xml:space="preserve">yang </w:t>
              </w:r>
              <w:proofErr w:type="spellStart"/>
              <w:r w:rsidR="00AD0821">
                <w:t>berfungs</w:t>
              </w:r>
            </w:ins>
            <w:ins w:id="3080" w:author="ilham.nur@office.ui.ac.id [2]" w:date="2023-01-28T20:32:00Z">
              <w:r w:rsidR="00AD0821">
                <w:t>i</w:t>
              </w:r>
              <w:proofErr w:type="spellEnd"/>
              <w:r w:rsidR="00AD0821">
                <w:t xml:space="preserve"> untuk </w:t>
              </w:r>
              <w:proofErr w:type="spellStart"/>
              <w:r w:rsidR="00AD0821">
                <w:t>melakukan</w:t>
              </w:r>
              <w:proofErr w:type="spellEnd"/>
              <w:r w:rsidR="00AD0821">
                <w:t xml:space="preserve"> pengujian </w:t>
              </w:r>
              <w:proofErr w:type="spellStart"/>
              <w:r w:rsidR="00AD0821">
                <w:t>atas</w:t>
              </w:r>
              <w:proofErr w:type="spellEnd"/>
              <w:r w:rsidR="00AD0821">
                <w:t xml:space="preserve"> </w:t>
              </w:r>
              <w:proofErr w:type="spellStart"/>
              <w:r w:rsidR="00AD0821">
                <w:t>pengembangan</w:t>
              </w:r>
              <w:proofErr w:type="spellEnd"/>
              <w:r w:rsidR="00AD0821">
                <w:t xml:space="preserve"> yang </w:t>
              </w:r>
              <w:proofErr w:type="spellStart"/>
              <w:r w:rsidR="00AD0821">
                <w:t>telah</w:t>
              </w:r>
              <w:proofErr w:type="spellEnd"/>
              <w:r w:rsidR="00AD0821">
                <w:t xml:space="preserve"> dilakukan oleh </w:t>
              </w:r>
              <w:r w:rsidR="00AD0821">
                <w:rPr>
                  <w:i/>
                  <w:iCs/>
                </w:rPr>
                <w:t>developer</w:t>
              </w:r>
              <w:r w:rsidR="003A22B6">
                <w:rPr>
                  <w:i/>
                  <w:iCs/>
                </w:rPr>
                <w:t>.</w:t>
              </w:r>
            </w:ins>
          </w:p>
          <w:p w14:paraId="47FC7746" w14:textId="2FB3EB89" w:rsidR="00C51EAA" w:rsidRPr="003A22B6" w:rsidRDefault="00E549E9" w:rsidP="00E549E9">
            <w:pPr>
              <w:rPr>
                <w:ins w:id="3081" w:author="ilham.nur@office.ui.ac.id [2]" w:date="2023-01-28T11:10:00Z"/>
                <w:rPrChange w:id="3082" w:author="ilham.nur@office.ui.ac.id [2]" w:date="2023-01-28T20:32:00Z">
                  <w:rPr>
                    <w:ins w:id="3083" w:author="ilham.nur@office.ui.ac.id [2]" w:date="2023-01-28T11:10:00Z"/>
                    <w:b/>
                    <w:bCs/>
                  </w:rPr>
                </w:rPrChange>
              </w:rPr>
            </w:pPr>
            <w:proofErr w:type="spellStart"/>
            <w:ins w:id="3084" w:author="ilham.nur@office.ui.ac.id [2]" w:date="2023-01-28T11:11:00Z">
              <w:r>
                <w:rPr>
                  <w:b/>
                  <w:bCs/>
                </w:rPr>
                <w:t>Dampak</w:t>
              </w:r>
              <w:proofErr w:type="spellEnd"/>
              <w:r>
                <w:rPr>
                  <w:b/>
                  <w:bCs/>
                </w:rPr>
                <w:t>:</w:t>
              </w:r>
            </w:ins>
            <w:ins w:id="3085" w:author="ilham.nur@office.ui.ac.id [2]" w:date="2023-01-28T20:32:00Z">
              <w:r w:rsidR="003A22B6">
                <w:rPr>
                  <w:b/>
                  <w:bCs/>
                </w:rPr>
                <w:t xml:space="preserve"> </w:t>
              </w:r>
              <w:r w:rsidR="003A22B6">
                <w:t xml:space="preserve">Hasil </w:t>
              </w:r>
              <w:proofErr w:type="spellStart"/>
              <w:r w:rsidR="003A22B6">
                <w:t>pekerjaan</w:t>
              </w:r>
              <w:proofErr w:type="spellEnd"/>
              <w:r w:rsidR="003A22B6">
                <w:t xml:space="preserve"> </w:t>
              </w:r>
              <w:proofErr w:type="spellStart"/>
              <w:r w:rsidR="003A22B6">
                <w:t>dari</w:t>
              </w:r>
              <w:proofErr w:type="spellEnd"/>
              <w:r w:rsidR="003A22B6">
                <w:t xml:space="preserve"> </w:t>
              </w:r>
              <w:r w:rsidR="003A22B6">
                <w:rPr>
                  <w:i/>
                  <w:iCs/>
                </w:rPr>
                <w:t xml:space="preserve">developer </w:t>
              </w:r>
              <w:proofErr w:type="spellStart"/>
              <w:r w:rsidR="003A22B6">
                <w:t>akan</w:t>
              </w:r>
              <w:proofErr w:type="spellEnd"/>
              <w:r w:rsidR="003A22B6">
                <w:t xml:space="preserve"> </w:t>
              </w:r>
              <w:proofErr w:type="spellStart"/>
              <w:r w:rsidR="003A22B6">
                <w:t>diperiksa</w:t>
              </w:r>
              <w:proofErr w:type="spellEnd"/>
              <w:r w:rsidR="003A22B6">
                <w:t xml:space="preserve"> oleh </w:t>
              </w:r>
              <w:r w:rsidR="003A22B6">
                <w:rPr>
                  <w:i/>
                  <w:iCs/>
                </w:rPr>
                <w:t xml:space="preserve">tester </w:t>
              </w:r>
            </w:ins>
            <w:ins w:id="3086" w:author="ilham.nur@office.ui.ac.id [2]" w:date="2023-01-28T20:33:00Z">
              <w:r w:rsidR="003A22B6">
                <w:t xml:space="preserve">untuk </w:t>
              </w:r>
              <w:proofErr w:type="spellStart"/>
              <w:r w:rsidR="003A22B6">
                <w:t>memastikan</w:t>
              </w:r>
              <w:proofErr w:type="spellEnd"/>
              <w:r w:rsidR="003A22B6">
                <w:t xml:space="preserve"> </w:t>
              </w:r>
              <w:proofErr w:type="spellStart"/>
              <w:r w:rsidR="003A22B6">
                <w:t>layanan</w:t>
              </w:r>
              <w:proofErr w:type="spellEnd"/>
              <w:r w:rsidR="003A22B6">
                <w:t xml:space="preserve"> yang </w:t>
              </w:r>
              <w:proofErr w:type="spellStart"/>
              <w:r w:rsidR="003A22B6">
                <w:t>diberikan</w:t>
              </w:r>
              <w:proofErr w:type="spellEnd"/>
              <w:r w:rsidR="003A22B6">
                <w:t xml:space="preserve"> sudah </w:t>
              </w:r>
              <w:proofErr w:type="spellStart"/>
              <w:r w:rsidR="003A22B6">
                <w:t>sesuai</w:t>
              </w:r>
              <w:proofErr w:type="spellEnd"/>
              <w:r w:rsidR="003A22B6">
                <w:t xml:space="preserve"> dengan </w:t>
              </w:r>
              <w:proofErr w:type="spellStart"/>
              <w:r w:rsidR="003A22B6">
                <w:t>desain</w:t>
              </w:r>
              <w:proofErr w:type="spellEnd"/>
              <w:r w:rsidR="003A22B6">
                <w:t xml:space="preserve"> yang </w:t>
              </w:r>
              <w:proofErr w:type="spellStart"/>
              <w:r w:rsidR="003A22B6">
                <w:t>telah</w:t>
              </w:r>
              <w:proofErr w:type="spellEnd"/>
              <w:r w:rsidR="003A22B6">
                <w:t xml:space="preserve"> </w:t>
              </w:r>
              <w:proofErr w:type="spellStart"/>
              <w:r w:rsidR="003A22B6">
                <w:t>dibuat</w:t>
              </w:r>
              <w:proofErr w:type="spellEnd"/>
              <w:r w:rsidR="003A22B6">
                <w:t>.</w:t>
              </w:r>
            </w:ins>
          </w:p>
        </w:tc>
      </w:tr>
      <w:tr w:rsidR="00CC3F2F" w14:paraId="616C3A90" w14:textId="77777777" w:rsidTr="0071525B">
        <w:tblPrEx>
          <w:tblPrExChange w:id="3087" w:author="ilham.nur@office.ui.ac.id" w:date="2023-02-02T23:09:00Z">
            <w:tblPrEx>
              <w:tblW w:w="9410" w:type="dxa"/>
            </w:tblPrEx>
          </w:tblPrExChange>
        </w:tblPrEx>
        <w:trPr>
          <w:ins w:id="3088" w:author="ilham.nur@office.ui.ac.id [2]" w:date="2023-01-28T11:32:00Z"/>
        </w:trPr>
        <w:tc>
          <w:tcPr>
            <w:tcW w:w="367" w:type="pct"/>
            <w:shd w:val="clear" w:color="auto" w:fill="FFFFFF" w:themeFill="background1"/>
            <w:tcPrChange w:id="3089" w:author="ilham.nur@office.ui.ac.id" w:date="2023-02-02T23:09:00Z">
              <w:tcPr>
                <w:tcW w:w="690" w:type="dxa"/>
                <w:gridSpan w:val="3"/>
                <w:shd w:val="clear" w:color="auto" w:fill="FFFFFF" w:themeFill="background1"/>
              </w:tcPr>
            </w:tcPrChange>
          </w:tcPr>
          <w:p w14:paraId="65F4A89C" w14:textId="2276A55B" w:rsidR="00CC3F2F" w:rsidRDefault="00CC3F2F" w:rsidP="007D6FD6">
            <w:pPr>
              <w:rPr>
                <w:ins w:id="3090" w:author="ilham.nur@office.ui.ac.id [2]" w:date="2023-01-28T11:32:00Z"/>
              </w:rPr>
            </w:pPr>
            <w:ins w:id="3091" w:author="ilham.nur@office.ui.ac.id [2]" w:date="2023-01-28T11:32:00Z">
              <w:r>
                <w:t>A.8</w:t>
              </w:r>
            </w:ins>
          </w:p>
        </w:tc>
        <w:tc>
          <w:tcPr>
            <w:tcW w:w="4633" w:type="pct"/>
            <w:shd w:val="clear" w:color="auto" w:fill="FFFFFF" w:themeFill="background1"/>
            <w:tcPrChange w:id="3092" w:author="ilham.nur@office.ui.ac.id" w:date="2023-02-02T23:09:00Z">
              <w:tcPr>
                <w:tcW w:w="8720" w:type="dxa"/>
                <w:gridSpan w:val="4"/>
                <w:shd w:val="clear" w:color="auto" w:fill="FFFFFF" w:themeFill="background1"/>
              </w:tcPr>
            </w:tcPrChange>
          </w:tcPr>
          <w:p w14:paraId="39CB7A23" w14:textId="4124BAF4" w:rsidR="00CC3F2F" w:rsidRPr="00B44C70" w:rsidRDefault="00CC3F2F" w:rsidP="00CC3F2F">
            <w:pPr>
              <w:rPr>
                <w:ins w:id="3093" w:author="ilham.nur@office.ui.ac.id [2]" w:date="2023-01-28T11:32:00Z"/>
              </w:rPr>
            </w:pPr>
            <w:ins w:id="3094" w:author="ilham.nur@office.ui.ac.id [2]" w:date="2023-01-28T11:32:00Z">
              <w:r>
                <w:rPr>
                  <w:b/>
                  <w:bCs/>
                </w:rPr>
                <w:t xml:space="preserve">Nama: </w:t>
              </w:r>
              <w:r>
                <w:rPr>
                  <w:i/>
                  <w:iCs/>
                </w:rPr>
                <w:t>Outsource Engineer</w:t>
              </w:r>
            </w:ins>
            <w:ins w:id="3095" w:author="ilham.nur@office.ui.ac.id [2]" w:date="2023-01-28T20:39:00Z">
              <w:r w:rsidR="00B44C70">
                <w:rPr>
                  <w:i/>
                  <w:iCs/>
                </w:rPr>
                <w:t xml:space="preserve"> </w:t>
              </w:r>
              <w:r w:rsidR="00B44C70">
                <w:t>(OE)</w:t>
              </w:r>
            </w:ins>
          </w:p>
          <w:p w14:paraId="4E1969CE" w14:textId="77777777" w:rsidR="00CC3F2F" w:rsidRPr="008122AF" w:rsidRDefault="00CC3F2F" w:rsidP="00CC3F2F">
            <w:pPr>
              <w:rPr>
                <w:ins w:id="3096" w:author="ilham.nur@office.ui.ac.id [2]" w:date="2023-01-28T11:32:00Z"/>
                <w:i/>
                <w:iCs/>
              </w:rPr>
            </w:pPr>
            <w:ins w:id="3097" w:author="ilham.nur@office.ui.ac.id [2]" w:date="2023-01-28T11:32:00Z">
              <w:r>
                <w:rPr>
                  <w:b/>
                  <w:bCs/>
                </w:rPr>
                <w:t xml:space="preserve">Type: </w:t>
              </w:r>
              <w:r>
                <w:rPr>
                  <w:i/>
                  <w:iCs/>
                </w:rPr>
                <w:t>Business Actor</w:t>
              </w:r>
            </w:ins>
          </w:p>
          <w:p w14:paraId="3FFCDC8D" w14:textId="1B5773CA" w:rsidR="00CC3F2F" w:rsidRDefault="00AD0821" w:rsidP="00CC3F2F">
            <w:pPr>
              <w:rPr>
                <w:ins w:id="3098" w:author="ilham.nur@office.ui.ac.id [2]" w:date="2023-01-28T11:32:00Z"/>
                <w:b/>
                <w:bCs/>
              </w:rPr>
            </w:pPr>
            <w:ins w:id="3099" w:author="ilham.nur@office.ui.ac.id [2]" w:date="2023-01-28T20:31:00Z">
              <w:r>
                <w:rPr>
                  <w:noProof/>
                </w:rPr>
                <w:drawing>
                  <wp:inline distT="0" distB="0" distL="0" distR="0" wp14:anchorId="0501D2BF" wp14:editId="4028961D">
                    <wp:extent cx="4756244" cy="59676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785495" cy="600438"/>
                            </a:xfrm>
                            <a:prstGeom prst="rect">
                              <a:avLst/>
                            </a:prstGeom>
                          </pic:spPr>
                        </pic:pic>
                      </a:graphicData>
                    </a:graphic>
                  </wp:inline>
                </w:drawing>
              </w:r>
            </w:ins>
          </w:p>
          <w:p w14:paraId="62A5E975" w14:textId="51C78108" w:rsidR="00CC3F2F" w:rsidRPr="00D414B4" w:rsidRDefault="00CC3F2F" w:rsidP="00CC3F2F">
            <w:pPr>
              <w:rPr>
                <w:ins w:id="3100" w:author="ilham.nur@office.ui.ac.id [2]" w:date="2023-01-28T11:32:00Z"/>
              </w:rPr>
            </w:pPr>
            <w:proofErr w:type="spellStart"/>
            <w:ins w:id="3101" w:author="ilham.nur@office.ui.ac.id [2]" w:date="2023-01-28T11:32:00Z">
              <w:r>
                <w:rPr>
                  <w:b/>
                  <w:bCs/>
                </w:rPr>
                <w:t>Detil</w:t>
              </w:r>
              <w:proofErr w:type="spellEnd"/>
              <w:r>
                <w:rPr>
                  <w:b/>
                  <w:bCs/>
                </w:rPr>
                <w:t xml:space="preserve">: </w:t>
              </w:r>
            </w:ins>
            <w:ins w:id="3102" w:author="ilham.nur@office.ui.ac.id [2]" w:date="2023-01-28T20:39:00Z">
              <w:r w:rsidR="00B44C70" w:rsidRPr="00B44C70">
                <w:rPr>
                  <w:rPrChange w:id="3103" w:author="ilham.nur@office.ui.ac.id [2]" w:date="2023-01-28T20:39:00Z">
                    <w:rPr>
                      <w:b/>
                      <w:bCs/>
                    </w:rPr>
                  </w:rPrChange>
                </w:rPr>
                <w:t>OE</w:t>
              </w:r>
              <w:r w:rsidR="00B44C70">
                <w:t xml:space="preserve"> </w:t>
              </w:r>
              <w:proofErr w:type="spellStart"/>
              <w:r w:rsidR="00B44C70">
                <w:t>merupakan</w:t>
              </w:r>
              <w:proofErr w:type="spellEnd"/>
              <w:r w:rsidR="00B44C70">
                <w:t xml:space="preserve"> </w:t>
              </w:r>
              <w:proofErr w:type="spellStart"/>
              <w:r w:rsidR="00AA4266">
                <w:t>bagian</w:t>
              </w:r>
              <w:proofErr w:type="spellEnd"/>
              <w:r w:rsidR="00AA4266">
                <w:t xml:space="preserve"> </w:t>
              </w:r>
              <w:proofErr w:type="spellStart"/>
              <w:r w:rsidR="00AA4266">
                <w:t>dari</w:t>
              </w:r>
              <w:proofErr w:type="spellEnd"/>
              <w:r w:rsidR="00AA4266">
                <w:t xml:space="preserve"> SID yang </w:t>
              </w:r>
              <w:proofErr w:type="spellStart"/>
              <w:r w:rsidR="00AA4266">
                <w:t>melayan</w:t>
              </w:r>
            </w:ins>
            <w:ins w:id="3104" w:author="ilham.nur@office.ui.ac.id [2]" w:date="2023-01-28T20:40:00Z">
              <w:r w:rsidR="00AA4266">
                <w:t>i</w:t>
              </w:r>
              <w:proofErr w:type="spellEnd"/>
              <w:r w:rsidR="00AA4266">
                <w:t xml:space="preserve"> FM </w:t>
              </w:r>
              <w:r w:rsidR="00AA4266">
                <w:rPr>
                  <w:i/>
                  <w:iCs/>
                </w:rPr>
                <w:t xml:space="preserve">developer </w:t>
              </w:r>
              <w:r w:rsidR="00AA4266">
                <w:t xml:space="preserve">dan FM </w:t>
              </w:r>
              <w:r w:rsidR="00AA4266">
                <w:rPr>
                  <w:i/>
                  <w:iCs/>
                </w:rPr>
                <w:t xml:space="preserve">Provisioning &amp; Testing. </w:t>
              </w:r>
              <w:proofErr w:type="spellStart"/>
              <w:r w:rsidR="00AA4266">
                <w:t>Fungsi</w:t>
              </w:r>
              <w:proofErr w:type="spellEnd"/>
              <w:r w:rsidR="00AA4266">
                <w:t xml:space="preserve"> OE </w:t>
              </w:r>
              <w:proofErr w:type="spellStart"/>
              <w:r w:rsidR="00AA4266">
                <w:t>sebagai</w:t>
              </w:r>
              <w:proofErr w:type="spellEnd"/>
              <w:r w:rsidR="00AA4266">
                <w:t xml:space="preserve"> </w:t>
              </w:r>
              <w:proofErr w:type="spellStart"/>
              <w:r w:rsidR="00AA4266">
                <w:t>eksekutor</w:t>
              </w:r>
              <w:proofErr w:type="spellEnd"/>
              <w:r w:rsidR="00AA4266">
                <w:t xml:space="preserve"> </w:t>
              </w:r>
              <w:proofErr w:type="spellStart"/>
              <w:r w:rsidR="00AA4266">
                <w:t>adalah</w:t>
              </w:r>
              <w:proofErr w:type="spellEnd"/>
              <w:r w:rsidR="00AA4266">
                <w:t xml:space="preserve"> </w:t>
              </w:r>
              <w:proofErr w:type="spellStart"/>
              <w:r w:rsidR="00AA4266">
                <w:t>melakukan</w:t>
              </w:r>
              <w:proofErr w:type="spellEnd"/>
              <w:r w:rsidR="00AA4266">
                <w:t xml:space="preserve"> </w:t>
              </w:r>
              <w:proofErr w:type="spellStart"/>
              <w:r w:rsidR="00AA4266">
                <w:t>pekerjaan</w:t>
              </w:r>
              <w:proofErr w:type="spellEnd"/>
              <w:r w:rsidR="00AA4266">
                <w:t xml:space="preserve"> yang </w:t>
              </w:r>
              <w:proofErr w:type="spellStart"/>
              <w:r w:rsidR="00AA4266">
                <w:t>dirasa</w:t>
              </w:r>
              <w:proofErr w:type="spellEnd"/>
              <w:r w:rsidR="00AA4266">
                <w:t xml:space="preserve"> sudah tidak </w:t>
              </w:r>
              <w:proofErr w:type="spellStart"/>
              <w:r w:rsidR="00AA4266">
                <w:t>dapat</w:t>
              </w:r>
              <w:proofErr w:type="spellEnd"/>
              <w:r w:rsidR="00AA4266">
                <w:t xml:space="preserve"> </w:t>
              </w:r>
              <w:proofErr w:type="spellStart"/>
              <w:r w:rsidR="00AA4266">
                <w:t>dikerjakan</w:t>
              </w:r>
              <w:proofErr w:type="spellEnd"/>
              <w:r w:rsidR="00AA4266">
                <w:t xml:space="preserve"> </w:t>
              </w:r>
              <w:proofErr w:type="spellStart"/>
              <w:r w:rsidR="00AA4266">
                <w:t>lagi</w:t>
              </w:r>
              <w:proofErr w:type="spellEnd"/>
              <w:r w:rsidR="00AA4266">
                <w:t xml:space="preserve"> oleh </w:t>
              </w:r>
              <w:r w:rsidR="00D414B4">
                <w:rPr>
                  <w:i/>
                  <w:iCs/>
                </w:rPr>
                <w:t xml:space="preserve">developer, PE, </w:t>
              </w:r>
              <w:r w:rsidR="00D414B4">
                <w:t xml:space="preserve">dan </w:t>
              </w:r>
              <w:r w:rsidR="00D414B4">
                <w:rPr>
                  <w:i/>
                  <w:iCs/>
                </w:rPr>
                <w:t>tester</w:t>
              </w:r>
            </w:ins>
            <w:ins w:id="3105" w:author="ilham.nur@office.ui.ac.id [2]" w:date="2023-01-28T20:41:00Z">
              <w:r w:rsidR="00D414B4">
                <w:t>.</w:t>
              </w:r>
            </w:ins>
          </w:p>
          <w:p w14:paraId="75F55FE1" w14:textId="4EEFF545" w:rsidR="00CC3F2F" w:rsidRDefault="00CC3F2F" w:rsidP="00CC3F2F">
            <w:pPr>
              <w:rPr>
                <w:ins w:id="3106" w:author="ilham.nur@office.ui.ac.id [2]" w:date="2023-01-28T11:32:00Z"/>
                <w:b/>
                <w:bCs/>
              </w:rPr>
            </w:pPr>
            <w:proofErr w:type="spellStart"/>
            <w:proofErr w:type="gramStart"/>
            <w:ins w:id="3107" w:author="ilham.nur@office.ui.ac.id [2]" w:date="2023-01-28T11:32:00Z">
              <w:r>
                <w:rPr>
                  <w:b/>
                  <w:bCs/>
                </w:rPr>
                <w:lastRenderedPageBreak/>
                <w:t>Dampak</w:t>
              </w:r>
              <w:proofErr w:type="spellEnd"/>
              <w:r>
                <w:rPr>
                  <w:b/>
                  <w:bCs/>
                </w:rPr>
                <w:t>:</w:t>
              </w:r>
              <w:r>
                <w:t>.</w:t>
              </w:r>
            </w:ins>
            <w:proofErr w:type="spellStart"/>
            <w:proofErr w:type="gramEnd"/>
            <w:ins w:id="3108" w:author="ilham.nur@office.ui.ac.id [2]" w:date="2023-01-28T20:41:00Z">
              <w:r w:rsidR="00D414B4">
                <w:t>Pekerjaan</w:t>
              </w:r>
              <w:proofErr w:type="spellEnd"/>
              <w:r w:rsidR="00D414B4">
                <w:t xml:space="preserve"> yang </w:t>
              </w:r>
              <w:proofErr w:type="spellStart"/>
              <w:r w:rsidR="00D414B4">
                <w:t>tertinggal</w:t>
              </w:r>
              <w:proofErr w:type="spellEnd"/>
              <w:r w:rsidR="00D414B4">
                <w:t xml:space="preserve"> </w:t>
              </w:r>
              <w:proofErr w:type="spellStart"/>
              <w:r w:rsidR="00D414B4">
                <w:t>karena</w:t>
              </w:r>
              <w:proofErr w:type="spellEnd"/>
              <w:r w:rsidR="00D414B4">
                <w:t xml:space="preserve"> </w:t>
              </w:r>
              <w:proofErr w:type="spellStart"/>
              <w:r w:rsidR="00D414B4">
                <w:t>kekurangan</w:t>
              </w:r>
              <w:proofErr w:type="spellEnd"/>
              <w:r w:rsidR="00D414B4">
                <w:t xml:space="preserve"> </w:t>
              </w:r>
              <w:proofErr w:type="spellStart"/>
              <w:r w:rsidR="00D414B4">
                <w:t>sumber</w:t>
              </w:r>
              <w:proofErr w:type="spellEnd"/>
              <w:r w:rsidR="00D414B4">
                <w:t xml:space="preserve"> </w:t>
              </w:r>
              <w:proofErr w:type="spellStart"/>
              <w:r w:rsidR="00D414B4">
                <w:t>daya</w:t>
              </w:r>
              <w:proofErr w:type="spellEnd"/>
              <w:r w:rsidR="00D414B4">
                <w:t xml:space="preserve"> </w:t>
              </w:r>
              <w:proofErr w:type="spellStart"/>
              <w:r w:rsidR="00D414B4">
                <w:t>dapat</w:t>
              </w:r>
              <w:proofErr w:type="spellEnd"/>
              <w:r w:rsidR="00D414B4">
                <w:t xml:space="preserve"> </w:t>
              </w:r>
              <w:proofErr w:type="spellStart"/>
              <w:r w:rsidR="00D414B4">
                <w:t>dikerjakan</w:t>
              </w:r>
              <w:proofErr w:type="spellEnd"/>
              <w:r w:rsidR="00D414B4">
                <w:t xml:space="preserve"> oleh OE, </w:t>
              </w:r>
              <w:proofErr w:type="spellStart"/>
              <w:r w:rsidR="00D414B4">
                <w:t>namun</w:t>
              </w:r>
              <w:proofErr w:type="spellEnd"/>
              <w:r w:rsidR="00D414B4">
                <w:t xml:space="preserve"> di sisi lain </w:t>
              </w:r>
              <w:proofErr w:type="spellStart"/>
              <w:r w:rsidR="00D414B4">
                <w:t>terdapat</w:t>
              </w:r>
              <w:proofErr w:type="spellEnd"/>
              <w:r w:rsidR="00D414B4">
                <w:t xml:space="preserve"> </w:t>
              </w:r>
            </w:ins>
            <w:proofErr w:type="spellStart"/>
            <w:ins w:id="3109" w:author="ilham.nur@office.ui.ac.id [2]" w:date="2023-01-28T20:43:00Z">
              <w:r w:rsidR="00C515B8">
                <w:t>biaya</w:t>
              </w:r>
            </w:ins>
            <w:proofErr w:type="spellEnd"/>
            <w:ins w:id="3110" w:author="ilham.nur@office.ui.ac.id [2]" w:date="2023-01-28T20:53:00Z">
              <w:r w:rsidR="00A62361">
                <w:t>.</w:t>
              </w:r>
            </w:ins>
          </w:p>
        </w:tc>
      </w:tr>
      <w:tr w:rsidR="00A62361" w14:paraId="1E3777C4" w14:textId="77777777" w:rsidTr="0071525B">
        <w:tblPrEx>
          <w:tblPrExChange w:id="3111" w:author="ilham.nur@office.ui.ac.id" w:date="2023-02-02T23:09:00Z">
            <w:tblPrEx>
              <w:tblW w:w="9410" w:type="dxa"/>
            </w:tblPrEx>
          </w:tblPrExChange>
        </w:tblPrEx>
        <w:trPr>
          <w:ins w:id="3112" w:author="ilham.nur@office.ui.ac.id [2]" w:date="2023-01-28T20:53:00Z"/>
        </w:trPr>
        <w:tc>
          <w:tcPr>
            <w:tcW w:w="367" w:type="pct"/>
            <w:shd w:val="clear" w:color="auto" w:fill="FFFFFF" w:themeFill="background1"/>
            <w:tcPrChange w:id="3113" w:author="ilham.nur@office.ui.ac.id" w:date="2023-02-02T23:09:00Z">
              <w:tcPr>
                <w:tcW w:w="690" w:type="dxa"/>
                <w:gridSpan w:val="3"/>
                <w:shd w:val="clear" w:color="auto" w:fill="FFFFFF" w:themeFill="background1"/>
              </w:tcPr>
            </w:tcPrChange>
          </w:tcPr>
          <w:p w14:paraId="7101E6CA" w14:textId="50AFDF72" w:rsidR="00A62361" w:rsidRDefault="0009485B" w:rsidP="007D6FD6">
            <w:pPr>
              <w:rPr>
                <w:ins w:id="3114" w:author="ilham.nur@office.ui.ac.id [2]" w:date="2023-01-28T20:53:00Z"/>
              </w:rPr>
            </w:pPr>
            <w:ins w:id="3115" w:author="ilham.nur@office.ui.ac.id [2]" w:date="2023-01-28T20:53:00Z">
              <w:r>
                <w:lastRenderedPageBreak/>
                <w:t>R.1</w:t>
              </w:r>
            </w:ins>
          </w:p>
        </w:tc>
        <w:tc>
          <w:tcPr>
            <w:tcW w:w="4633" w:type="pct"/>
            <w:shd w:val="clear" w:color="auto" w:fill="FFFFFF" w:themeFill="background1"/>
            <w:tcPrChange w:id="3116" w:author="ilham.nur@office.ui.ac.id" w:date="2023-02-02T23:09:00Z">
              <w:tcPr>
                <w:tcW w:w="8720" w:type="dxa"/>
                <w:gridSpan w:val="4"/>
                <w:shd w:val="clear" w:color="auto" w:fill="FFFFFF" w:themeFill="background1"/>
              </w:tcPr>
            </w:tcPrChange>
          </w:tcPr>
          <w:p w14:paraId="770DF167" w14:textId="463E8C47" w:rsidR="00A62361" w:rsidRPr="0060366C" w:rsidRDefault="0009485B" w:rsidP="00CC3F2F">
            <w:pPr>
              <w:rPr>
                <w:ins w:id="3117" w:author="ilham.nur@office.ui.ac.id [2]" w:date="2023-01-28T20:54:00Z"/>
                <w:b/>
                <w:bCs/>
                <w:i/>
                <w:iCs/>
                <w:rPrChange w:id="3118" w:author="ilham.nur@office.ui.ac.id [2]" w:date="2023-01-28T21:42:00Z">
                  <w:rPr>
                    <w:ins w:id="3119" w:author="ilham.nur@office.ui.ac.id [2]" w:date="2023-01-28T20:54:00Z"/>
                    <w:b/>
                    <w:bCs/>
                  </w:rPr>
                </w:rPrChange>
              </w:rPr>
            </w:pPr>
            <w:ins w:id="3120" w:author="ilham.nur@office.ui.ac.id [2]" w:date="2023-01-28T20:54:00Z">
              <w:r>
                <w:rPr>
                  <w:b/>
                  <w:bCs/>
                </w:rPr>
                <w:t>Nama:</w:t>
              </w:r>
            </w:ins>
            <w:ins w:id="3121" w:author="ilham.nur@office.ui.ac.id [2]" w:date="2023-01-28T21:42:00Z">
              <w:r w:rsidR="0060366C">
                <w:rPr>
                  <w:b/>
                  <w:bCs/>
                </w:rPr>
                <w:t xml:space="preserve"> </w:t>
              </w:r>
              <w:r w:rsidR="0060366C" w:rsidRPr="0060366C">
                <w:rPr>
                  <w:i/>
                  <w:iCs/>
                  <w:rPrChange w:id="3122" w:author="ilham.nur@office.ui.ac.id [2]" w:date="2023-01-28T21:42:00Z">
                    <w:rPr>
                      <w:b/>
                      <w:bCs/>
                      <w:i/>
                      <w:iCs/>
                    </w:rPr>
                  </w:rPrChange>
                </w:rPr>
                <w:t>Planner</w:t>
              </w:r>
            </w:ins>
          </w:p>
          <w:p w14:paraId="5D1631D6" w14:textId="46CD5F12" w:rsidR="0009485B" w:rsidRPr="0060366C" w:rsidRDefault="0009485B" w:rsidP="00CC3F2F">
            <w:pPr>
              <w:rPr>
                <w:ins w:id="3123" w:author="ilham.nur@office.ui.ac.id [2]" w:date="2023-01-28T20:54:00Z"/>
                <w:i/>
                <w:iCs/>
                <w:rPrChange w:id="3124" w:author="ilham.nur@office.ui.ac.id [2]" w:date="2023-01-28T21:42:00Z">
                  <w:rPr>
                    <w:ins w:id="3125" w:author="ilham.nur@office.ui.ac.id [2]" w:date="2023-01-28T20:54:00Z"/>
                    <w:b/>
                    <w:bCs/>
                  </w:rPr>
                </w:rPrChange>
              </w:rPr>
            </w:pPr>
            <w:ins w:id="3126" w:author="ilham.nur@office.ui.ac.id [2]" w:date="2023-01-28T20:54:00Z">
              <w:r>
                <w:rPr>
                  <w:b/>
                  <w:bCs/>
                </w:rPr>
                <w:t>Type:</w:t>
              </w:r>
            </w:ins>
            <w:ins w:id="3127" w:author="ilham.nur@office.ui.ac.id [2]" w:date="2023-01-28T21:42:00Z">
              <w:r w:rsidR="0060366C">
                <w:rPr>
                  <w:b/>
                  <w:bCs/>
                </w:rPr>
                <w:t xml:space="preserve"> </w:t>
              </w:r>
              <w:r w:rsidR="0060366C">
                <w:rPr>
                  <w:i/>
                  <w:iCs/>
                </w:rPr>
                <w:t xml:space="preserve">Business </w:t>
              </w:r>
              <w:r w:rsidR="006A775F">
                <w:rPr>
                  <w:i/>
                  <w:iCs/>
                </w:rPr>
                <w:t>Role</w:t>
              </w:r>
            </w:ins>
          </w:p>
          <w:p w14:paraId="26A2E1A6" w14:textId="69D29828" w:rsidR="00BD04D7" w:rsidRDefault="00BD04D7" w:rsidP="00CC3F2F">
            <w:pPr>
              <w:rPr>
                <w:ins w:id="3128" w:author="ilham.nur@office.ui.ac.id [2]" w:date="2023-01-28T21:43:00Z"/>
                <w:b/>
                <w:bCs/>
              </w:rPr>
            </w:pPr>
            <w:ins w:id="3129" w:author="ilham.nur@office.ui.ac.id [2]" w:date="2023-01-28T21:43:00Z">
              <w:r>
                <w:rPr>
                  <w:noProof/>
                </w:rPr>
                <w:drawing>
                  <wp:inline distT="0" distB="0" distL="0" distR="0" wp14:anchorId="4F2415D7" wp14:editId="7013A7C1">
                    <wp:extent cx="4708477" cy="74580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11547" cy="746290"/>
                            </a:xfrm>
                            <a:prstGeom prst="rect">
                              <a:avLst/>
                            </a:prstGeom>
                          </pic:spPr>
                        </pic:pic>
                      </a:graphicData>
                    </a:graphic>
                  </wp:inline>
                </w:drawing>
              </w:r>
            </w:ins>
          </w:p>
          <w:p w14:paraId="2692FB4F" w14:textId="088FA9CD" w:rsidR="0009485B" w:rsidRPr="00C509F3" w:rsidRDefault="0009485B" w:rsidP="00CC3F2F">
            <w:pPr>
              <w:rPr>
                <w:ins w:id="3130" w:author="ilham.nur@office.ui.ac.id [2]" w:date="2023-01-28T20:54:00Z"/>
                <w:rPrChange w:id="3131" w:author="ilham.nur@office.ui.ac.id [2]" w:date="2023-01-28T21:43:00Z">
                  <w:rPr>
                    <w:ins w:id="3132" w:author="ilham.nur@office.ui.ac.id [2]" w:date="2023-01-28T20:54:00Z"/>
                    <w:b/>
                    <w:bCs/>
                  </w:rPr>
                </w:rPrChange>
              </w:rPr>
            </w:pPr>
            <w:proofErr w:type="spellStart"/>
            <w:ins w:id="3133" w:author="ilham.nur@office.ui.ac.id [2]" w:date="2023-01-28T20:54:00Z">
              <w:r>
                <w:rPr>
                  <w:b/>
                  <w:bCs/>
                </w:rPr>
                <w:t>Detil</w:t>
              </w:r>
              <w:proofErr w:type="spellEnd"/>
              <w:r>
                <w:rPr>
                  <w:b/>
                  <w:bCs/>
                </w:rPr>
                <w:t>:</w:t>
              </w:r>
            </w:ins>
            <w:ins w:id="3134" w:author="ilham.nur@office.ui.ac.id [2]" w:date="2023-01-28T21:43:00Z">
              <w:r w:rsidR="00C509F3">
                <w:rPr>
                  <w:b/>
                  <w:bCs/>
                </w:rPr>
                <w:t xml:space="preserve"> </w:t>
              </w:r>
              <w:r w:rsidR="00C509F3">
                <w:rPr>
                  <w:i/>
                  <w:iCs/>
                </w:rPr>
                <w:t xml:space="preserve">Planner </w:t>
              </w:r>
              <w:proofErr w:type="spellStart"/>
              <w:r w:rsidR="00C509F3">
                <w:t>merupakan</w:t>
              </w:r>
              <w:proofErr w:type="spellEnd"/>
              <w:r w:rsidR="00C509F3">
                <w:t xml:space="preserve"> </w:t>
              </w:r>
              <w:proofErr w:type="spellStart"/>
              <w:r w:rsidR="00C509F3">
                <w:t>sebuah</w:t>
              </w:r>
              <w:proofErr w:type="spellEnd"/>
              <w:r w:rsidR="00C509F3">
                <w:t xml:space="preserve"> </w:t>
              </w:r>
              <w:r w:rsidR="00C509F3">
                <w:rPr>
                  <w:i/>
                  <w:iCs/>
                </w:rPr>
                <w:t xml:space="preserve">role </w:t>
              </w:r>
              <w:r w:rsidR="00C509F3">
                <w:t xml:space="preserve">yang </w:t>
              </w:r>
              <w:proofErr w:type="spellStart"/>
              <w:r w:rsidR="00C509F3">
                <w:t>memungkinkan</w:t>
              </w:r>
              <w:proofErr w:type="spellEnd"/>
              <w:r w:rsidR="00C509F3">
                <w:t xml:space="preserve"> </w:t>
              </w:r>
              <w:proofErr w:type="spellStart"/>
              <w:r w:rsidR="00C509F3">
                <w:t>anggotanya</w:t>
              </w:r>
              <w:proofErr w:type="spellEnd"/>
              <w:r w:rsidR="00C509F3">
                <w:t xml:space="preserve"> </w:t>
              </w:r>
              <w:proofErr w:type="spellStart"/>
              <w:r w:rsidR="00C509F3">
                <w:t>dapat</w:t>
              </w:r>
              <w:proofErr w:type="spellEnd"/>
              <w:r w:rsidR="00C509F3">
                <w:t xml:space="preserve"> </w:t>
              </w:r>
              <w:proofErr w:type="spellStart"/>
              <w:r w:rsidR="00C509F3">
                <w:t>melakukan</w:t>
              </w:r>
              <w:proofErr w:type="spellEnd"/>
              <w:r w:rsidR="00C509F3">
                <w:t xml:space="preserve"> </w:t>
              </w:r>
            </w:ins>
            <w:ins w:id="3135" w:author="ilham.nur@office.ui.ac.id [2]" w:date="2023-01-28T21:46:00Z">
              <w:r w:rsidR="00A87A9B">
                <w:rPr>
                  <w:i/>
                  <w:iCs/>
                </w:rPr>
                <w:t xml:space="preserve">Project Planning </w:t>
              </w:r>
            </w:ins>
            <w:ins w:id="3136" w:author="ilham.nur@office.ui.ac.id [2]" w:date="2023-01-28T21:43:00Z">
              <w:r w:rsidR="00C509F3">
                <w:t xml:space="preserve">yang </w:t>
              </w:r>
              <w:proofErr w:type="spellStart"/>
              <w:r w:rsidR="00C509F3">
                <w:t>akan</w:t>
              </w:r>
              <w:proofErr w:type="spellEnd"/>
              <w:r w:rsidR="00C509F3">
                <w:t xml:space="preserve"> </w:t>
              </w:r>
              <w:proofErr w:type="spellStart"/>
              <w:r w:rsidR="00C509F3">
                <w:t>dikerjakan</w:t>
              </w:r>
              <w:proofErr w:type="spellEnd"/>
              <w:r w:rsidR="00C509F3">
                <w:t xml:space="preserve"> yang </w:t>
              </w:r>
              <w:proofErr w:type="spellStart"/>
              <w:r w:rsidR="00C509F3">
                <w:t>meliputi</w:t>
              </w:r>
              <w:proofErr w:type="spellEnd"/>
              <w:r w:rsidR="00C509F3">
                <w:t xml:space="preserve"> </w:t>
              </w:r>
              <w:proofErr w:type="spellStart"/>
              <w:r w:rsidR="00C509F3">
                <w:t>lingkup</w:t>
              </w:r>
              <w:proofErr w:type="spellEnd"/>
              <w:r w:rsidR="00C509F3">
                <w:t xml:space="preserve"> </w:t>
              </w:r>
              <w:proofErr w:type="spellStart"/>
              <w:r w:rsidR="00C509F3">
                <w:t>pekerjaan</w:t>
              </w:r>
            </w:ins>
            <w:proofErr w:type="spellEnd"/>
            <w:ins w:id="3137" w:author="ilham.nur@office.ui.ac.id [2]" w:date="2023-01-28T21:44:00Z">
              <w:r w:rsidR="00C509F3">
                <w:t xml:space="preserve">, </w:t>
              </w:r>
              <w:proofErr w:type="spellStart"/>
              <w:r w:rsidR="00C509F3">
                <w:t>waktu</w:t>
              </w:r>
              <w:proofErr w:type="spellEnd"/>
              <w:r w:rsidR="00C509F3">
                <w:t xml:space="preserve"> </w:t>
              </w:r>
              <w:proofErr w:type="spellStart"/>
              <w:r w:rsidR="00C509F3">
                <w:t>pekerjaan</w:t>
              </w:r>
              <w:proofErr w:type="spellEnd"/>
              <w:r w:rsidR="00C509F3">
                <w:t xml:space="preserve">, </w:t>
              </w:r>
              <w:proofErr w:type="spellStart"/>
              <w:r w:rsidR="00F96A99">
                <w:t>biaya</w:t>
              </w:r>
              <w:proofErr w:type="spellEnd"/>
              <w:r w:rsidR="00F96A99">
                <w:t xml:space="preserve"> </w:t>
              </w:r>
              <w:proofErr w:type="spellStart"/>
              <w:r w:rsidR="00F96A99">
                <w:t>pekerjaan</w:t>
              </w:r>
              <w:proofErr w:type="spellEnd"/>
              <w:r w:rsidR="00F96A99">
                <w:t xml:space="preserve">, </w:t>
              </w:r>
              <w:proofErr w:type="spellStart"/>
              <w:r w:rsidR="00F96A99">
                <w:t>kualitas</w:t>
              </w:r>
              <w:proofErr w:type="spellEnd"/>
              <w:r w:rsidR="00F96A99">
                <w:t xml:space="preserve"> </w:t>
              </w:r>
              <w:proofErr w:type="spellStart"/>
              <w:r w:rsidR="00F96A99">
                <w:t>pekerjaan</w:t>
              </w:r>
              <w:proofErr w:type="spellEnd"/>
              <w:r w:rsidR="00F96A99">
                <w:t xml:space="preserve">, </w:t>
              </w:r>
              <w:proofErr w:type="spellStart"/>
              <w:r w:rsidR="00F96A99">
                <w:t>sumber</w:t>
              </w:r>
              <w:proofErr w:type="spellEnd"/>
              <w:r w:rsidR="00F96A99">
                <w:t xml:space="preserve"> </w:t>
              </w:r>
              <w:proofErr w:type="spellStart"/>
              <w:r w:rsidR="00F96A99">
                <w:t>daya</w:t>
              </w:r>
              <w:proofErr w:type="spellEnd"/>
              <w:r w:rsidR="00F96A99">
                <w:t xml:space="preserve"> </w:t>
              </w:r>
              <w:proofErr w:type="spellStart"/>
              <w:r w:rsidR="00F96A99">
                <w:t>pekerjaan</w:t>
              </w:r>
              <w:proofErr w:type="spellEnd"/>
              <w:r w:rsidR="00F96A99">
                <w:t xml:space="preserve"> dan </w:t>
              </w:r>
              <w:proofErr w:type="spellStart"/>
              <w:r w:rsidR="00F96A99">
                <w:t>alokasi</w:t>
              </w:r>
              <w:proofErr w:type="spellEnd"/>
              <w:r w:rsidR="00F96A99">
                <w:t xml:space="preserve"> </w:t>
              </w:r>
              <w:proofErr w:type="spellStart"/>
              <w:r w:rsidR="00F96A99">
                <w:t>pekerjaan</w:t>
              </w:r>
              <w:proofErr w:type="spellEnd"/>
              <w:r w:rsidR="00F96A99">
                <w:t>.</w:t>
              </w:r>
            </w:ins>
          </w:p>
          <w:p w14:paraId="70FFBE61" w14:textId="459F942A" w:rsidR="0009485B" w:rsidRPr="00D15AA4" w:rsidRDefault="0009485B" w:rsidP="00CC3F2F">
            <w:pPr>
              <w:rPr>
                <w:ins w:id="3138" w:author="ilham.nur@office.ui.ac.id [2]" w:date="2023-01-28T20:53:00Z"/>
                <w:rPrChange w:id="3139" w:author="ilham.nur@office.ui.ac.id [2]" w:date="2023-01-28T21:44:00Z">
                  <w:rPr>
                    <w:ins w:id="3140" w:author="ilham.nur@office.ui.ac.id [2]" w:date="2023-01-28T20:53:00Z"/>
                    <w:b/>
                    <w:bCs/>
                  </w:rPr>
                </w:rPrChange>
              </w:rPr>
            </w:pPr>
            <w:proofErr w:type="spellStart"/>
            <w:ins w:id="3141" w:author="ilham.nur@office.ui.ac.id [2]" w:date="2023-01-28T20:54:00Z">
              <w:r>
                <w:rPr>
                  <w:b/>
                  <w:bCs/>
                </w:rPr>
                <w:t>Dampak</w:t>
              </w:r>
              <w:proofErr w:type="spellEnd"/>
              <w:r>
                <w:rPr>
                  <w:b/>
                  <w:bCs/>
                </w:rPr>
                <w:t>:</w:t>
              </w:r>
            </w:ins>
            <w:ins w:id="3142" w:author="ilham.nur@office.ui.ac.id [2]" w:date="2023-01-28T21:44:00Z">
              <w:r w:rsidR="00F96A99">
                <w:rPr>
                  <w:b/>
                  <w:bCs/>
                </w:rPr>
                <w:t xml:space="preserve"> </w:t>
              </w:r>
              <w:r w:rsidR="00F96A99">
                <w:rPr>
                  <w:i/>
                  <w:iCs/>
                </w:rPr>
                <w:t xml:space="preserve">Business role planner </w:t>
              </w:r>
              <w:proofErr w:type="spellStart"/>
              <w:r w:rsidR="00F96A99">
                <w:t>akan</w:t>
              </w:r>
              <w:proofErr w:type="spellEnd"/>
              <w:r w:rsidR="00F96A99">
                <w:t xml:space="preserve"> </w:t>
              </w:r>
              <w:proofErr w:type="spellStart"/>
              <w:r w:rsidR="00F96A99">
                <w:t>melakukan</w:t>
              </w:r>
              <w:proofErr w:type="spellEnd"/>
              <w:r w:rsidR="00F96A99">
                <w:t xml:space="preserve"> </w:t>
              </w:r>
              <w:proofErr w:type="spellStart"/>
              <w:r w:rsidR="00F96A99">
                <w:t>perencanaan</w:t>
              </w:r>
              <w:proofErr w:type="spellEnd"/>
              <w:r w:rsidR="00F96A99">
                <w:t xml:space="preserve"> </w:t>
              </w:r>
              <w:proofErr w:type="spellStart"/>
              <w:r w:rsidR="00F96A99">
                <w:t>proyek</w:t>
              </w:r>
              <w:proofErr w:type="spellEnd"/>
              <w:r w:rsidR="00F96A99">
                <w:t xml:space="preserve"> yang </w:t>
              </w:r>
              <w:proofErr w:type="spellStart"/>
              <w:r w:rsidR="00D15AA4">
                <w:t>akan</w:t>
              </w:r>
              <w:proofErr w:type="spellEnd"/>
              <w:r w:rsidR="00D15AA4">
                <w:t xml:space="preserve"> </w:t>
              </w:r>
              <w:proofErr w:type="spellStart"/>
              <w:r w:rsidR="00D15AA4">
                <w:t>menghasilkan</w:t>
              </w:r>
              <w:proofErr w:type="spellEnd"/>
              <w:r w:rsidR="00D15AA4">
                <w:t xml:space="preserve"> </w:t>
              </w:r>
              <w:proofErr w:type="spellStart"/>
              <w:r w:rsidR="00D15AA4">
                <w:t>keluaran</w:t>
              </w:r>
              <w:proofErr w:type="spellEnd"/>
              <w:r w:rsidR="00D15AA4">
                <w:t xml:space="preserve"> </w:t>
              </w:r>
              <w:proofErr w:type="spellStart"/>
              <w:r w:rsidR="00D15AA4">
                <w:t>berupa</w:t>
              </w:r>
              <w:proofErr w:type="spellEnd"/>
              <w:r w:rsidR="00D15AA4">
                <w:t xml:space="preserve"> </w:t>
              </w:r>
              <w:r w:rsidR="00D15AA4">
                <w:rPr>
                  <w:i/>
                  <w:iCs/>
                </w:rPr>
                <w:t xml:space="preserve">Project Management Plan </w:t>
              </w:r>
              <w:r w:rsidR="00D15AA4">
                <w:t xml:space="preserve">(PM Plan) yang </w:t>
              </w:r>
              <w:proofErr w:type="spellStart"/>
              <w:r w:rsidR="00D15AA4">
                <w:t>aka</w:t>
              </w:r>
            </w:ins>
            <w:ins w:id="3143" w:author="ilham.nur@office.ui.ac.id [2]" w:date="2023-01-28T21:45:00Z">
              <w:r w:rsidR="00D15AA4">
                <w:t>n</w:t>
              </w:r>
              <w:proofErr w:type="spellEnd"/>
              <w:r w:rsidR="00D15AA4">
                <w:t xml:space="preserve"> </w:t>
              </w:r>
              <w:proofErr w:type="spellStart"/>
              <w:r w:rsidR="00D15AA4">
                <w:t>menjadi</w:t>
              </w:r>
              <w:proofErr w:type="spellEnd"/>
              <w:r w:rsidR="00D15AA4">
                <w:t xml:space="preserve"> </w:t>
              </w:r>
              <w:proofErr w:type="spellStart"/>
              <w:r w:rsidR="00D15AA4">
                <w:t>acuan</w:t>
              </w:r>
              <w:proofErr w:type="spellEnd"/>
              <w:r w:rsidR="00D15AA4">
                <w:t xml:space="preserve"> </w:t>
              </w:r>
              <w:proofErr w:type="spellStart"/>
              <w:r w:rsidR="00D15AA4">
                <w:t>dari</w:t>
              </w:r>
              <w:proofErr w:type="spellEnd"/>
              <w:r w:rsidR="00D15AA4">
                <w:t xml:space="preserve"> </w:t>
              </w:r>
              <w:proofErr w:type="spellStart"/>
              <w:r w:rsidR="00D15AA4">
                <w:t>berjalanya</w:t>
              </w:r>
              <w:proofErr w:type="spellEnd"/>
              <w:r w:rsidR="00D15AA4">
                <w:t xml:space="preserve"> </w:t>
              </w:r>
              <w:proofErr w:type="spellStart"/>
              <w:r w:rsidR="00D15AA4">
                <w:t>sebuah</w:t>
              </w:r>
              <w:proofErr w:type="spellEnd"/>
              <w:r w:rsidR="00D15AA4">
                <w:t xml:space="preserve"> </w:t>
              </w:r>
              <w:proofErr w:type="spellStart"/>
              <w:r w:rsidR="00D15AA4">
                <w:t>proyek</w:t>
              </w:r>
              <w:proofErr w:type="spellEnd"/>
              <w:r w:rsidR="00D15AA4">
                <w:t>.</w:t>
              </w:r>
            </w:ins>
          </w:p>
        </w:tc>
      </w:tr>
      <w:tr w:rsidR="00A62361" w14:paraId="26196E7A" w14:textId="77777777" w:rsidTr="0071525B">
        <w:tblPrEx>
          <w:tblPrExChange w:id="3144" w:author="ilham.nur@office.ui.ac.id" w:date="2023-02-02T23:09:00Z">
            <w:tblPrEx>
              <w:tblW w:w="9410" w:type="dxa"/>
            </w:tblPrEx>
          </w:tblPrExChange>
        </w:tblPrEx>
        <w:trPr>
          <w:ins w:id="3145" w:author="ilham.nur@office.ui.ac.id [2]" w:date="2023-01-28T20:53:00Z"/>
        </w:trPr>
        <w:tc>
          <w:tcPr>
            <w:tcW w:w="367" w:type="pct"/>
            <w:shd w:val="clear" w:color="auto" w:fill="FFFFFF" w:themeFill="background1"/>
            <w:tcPrChange w:id="3146" w:author="ilham.nur@office.ui.ac.id" w:date="2023-02-02T23:09:00Z">
              <w:tcPr>
                <w:tcW w:w="690" w:type="dxa"/>
                <w:gridSpan w:val="3"/>
                <w:shd w:val="clear" w:color="auto" w:fill="FFFFFF" w:themeFill="background1"/>
              </w:tcPr>
            </w:tcPrChange>
          </w:tcPr>
          <w:p w14:paraId="34576B3C" w14:textId="2B7C34CA" w:rsidR="00A62361" w:rsidRDefault="0009485B" w:rsidP="007D6FD6">
            <w:pPr>
              <w:rPr>
                <w:ins w:id="3147" w:author="ilham.nur@office.ui.ac.id [2]" w:date="2023-01-28T20:53:00Z"/>
              </w:rPr>
            </w:pPr>
            <w:ins w:id="3148" w:author="ilham.nur@office.ui.ac.id [2]" w:date="2023-01-28T20:53:00Z">
              <w:r>
                <w:t>R.2</w:t>
              </w:r>
            </w:ins>
          </w:p>
        </w:tc>
        <w:tc>
          <w:tcPr>
            <w:tcW w:w="4633" w:type="pct"/>
            <w:shd w:val="clear" w:color="auto" w:fill="FFFFFF" w:themeFill="background1"/>
            <w:tcPrChange w:id="3149" w:author="ilham.nur@office.ui.ac.id" w:date="2023-02-02T23:09:00Z">
              <w:tcPr>
                <w:tcW w:w="8720" w:type="dxa"/>
                <w:gridSpan w:val="4"/>
                <w:shd w:val="clear" w:color="auto" w:fill="FFFFFF" w:themeFill="background1"/>
              </w:tcPr>
            </w:tcPrChange>
          </w:tcPr>
          <w:p w14:paraId="0ED79EFF" w14:textId="77DAA70F" w:rsidR="00B0009C" w:rsidRPr="003028F6" w:rsidRDefault="00B0009C" w:rsidP="00B0009C">
            <w:pPr>
              <w:rPr>
                <w:ins w:id="3150" w:author="ilham.nur@office.ui.ac.id [2]" w:date="2023-01-28T20:54:00Z"/>
                <w:i/>
                <w:iCs/>
                <w:rPrChange w:id="3151" w:author="ilham.nur@office.ui.ac.id [2]" w:date="2023-01-28T21:45:00Z">
                  <w:rPr>
                    <w:ins w:id="3152" w:author="ilham.nur@office.ui.ac.id [2]" w:date="2023-01-28T20:54:00Z"/>
                    <w:b/>
                    <w:bCs/>
                  </w:rPr>
                </w:rPrChange>
              </w:rPr>
            </w:pPr>
            <w:ins w:id="3153" w:author="ilham.nur@office.ui.ac.id [2]" w:date="2023-01-28T20:54:00Z">
              <w:r>
                <w:rPr>
                  <w:b/>
                  <w:bCs/>
                </w:rPr>
                <w:t>Nama:</w:t>
              </w:r>
            </w:ins>
            <w:ins w:id="3154" w:author="ilham.nur@office.ui.ac.id [2]" w:date="2023-01-28T21:45:00Z">
              <w:r w:rsidR="003028F6">
                <w:rPr>
                  <w:b/>
                  <w:bCs/>
                </w:rPr>
                <w:t xml:space="preserve"> </w:t>
              </w:r>
              <w:r w:rsidR="003028F6">
                <w:rPr>
                  <w:i/>
                  <w:iCs/>
                </w:rPr>
                <w:t>Executor</w:t>
              </w:r>
            </w:ins>
          </w:p>
          <w:p w14:paraId="00FB445A" w14:textId="54AD4BDE" w:rsidR="00B0009C" w:rsidRDefault="00B0009C" w:rsidP="00B0009C">
            <w:pPr>
              <w:rPr>
                <w:ins w:id="3155" w:author="ilham.nur@office.ui.ac.id [2]" w:date="2023-01-28T21:45:00Z"/>
                <w:i/>
                <w:iCs/>
              </w:rPr>
            </w:pPr>
            <w:ins w:id="3156" w:author="ilham.nur@office.ui.ac.id [2]" w:date="2023-01-28T20:54:00Z">
              <w:r>
                <w:rPr>
                  <w:b/>
                  <w:bCs/>
                </w:rPr>
                <w:t>Type:</w:t>
              </w:r>
            </w:ins>
            <w:ins w:id="3157" w:author="ilham.nur@office.ui.ac.id [2]" w:date="2023-01-28T21:45:00Z">
              <w:r w:rsidR="003028F6">
                <w:rPr>
                  <w:b/>
                  <w:bCs/>
                </w:rPr>
                <w:t xml:space="preserve"> </w:t>
              </w:r>
              <w:r w:rsidR="003028F6">
                <w:rPr>
                  <w:i/>
                  <w:iCs/>
                </w:rPr>
                <w:t>Business Role</w:t>
              </w:r>
            </w:ins>
          </w:p>
          <w:p w14:paraId="4BF4266A" w14:textId="7336571A" w:rsidR="00597C7F" w:rsidRPr="00597C7F" w:rsidRDefault="00C77056" w:rsidP="00B0009C">
            <w:pPr>
              <w:rPr>
                <w:ins w:id="3158" w:author="ilham.nur@office.ui.ac.id [2]" w:date="2023-01-28T20:54:00Z"/>
                <w:rPrChange w:id="3159" w:author="ilham.nur@office.ui.ac.id [2]" w:date="2023-01-28T21:45:00Z">
                  <w:rPr>
                    <w:ins w:id="3160" w:author="ilham.nur@office.ui.ac.id [2]" w:date="2023-01-28T20:54:00Z"/>
                    <w:b/>
                    <w:bCs/>
                  </w:rPr>
                </w:rPrChange>
              </w:rPr>
            </w:pPr>
            <w:ins w:id="3161" w:author="ilham.nur@office.ui.ac.id [2]" w:date="2023-01-28T21:47:00Z">
              <w:r>
                <w:rPr>
                  <w:noProof/>
                </w:rPr>
                <w:drawing>
                  <wp:inline distT="0" distB="0" distL="0" distR="0" wp14:anchorId="06B8709E" wp14:editId="3D17936B">
                    <wp:extent cx="4810835" cy="472937"/>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302" cy="476424"/>
                            </a:xfrm>
                            <a:prstGeom prst="rect">
                              <a:avLst/>
                            </a:prstGeom>
                          </pic:spPr>
                        </pic:pic>
                      </a:graphicData>
                    </a:graphic>
                  </wp:inline>
                </w:drawing>
              </w:r>
            </w:ins>
          </w:p>
          <w:p w14:paraId="4279EE83" w14:textId="4891FB56" w:rsidR="00B0009C" w:rsidRPr="001E6E34" w:rsidRDefault="00B0009C" w:rsidP="00B0009C">
            <w:pPr>
              <w:rPr>
                <w:ins w:id="3162" w:author="ilham.nur@office.ui.ac.id [2]" w:date="2023-01-28T20:54:00Z"/>
                <w:i/>
                <w:iCs/>
                <w:rPrChange w:id="3163" w:author="ilham.nur@office.ui.ac.id [2]" w:date="2023-01-28T22:09:00Z">
                  <w:rPr>
                    <w:ins w:id="3164" w:author="ilham.nur@office.ui.ac.id [2]" w:date="2023-01-28T20:54:00Z"/>
                    <w:b/>
                    <w:bCs/>
                  </w:rPr>
                </w:rPrChange>
              </w:rPr>
            </w:pPr>
            <w:proofErr w:type="spellStart"/>
            <w:ins w:id="3165" w:author="ilham.nur@office.ui.ac.id [2]" w:date="2023-01-28T20:54:00Z">
              <w:r>
                <w:rPr>
                  <w:b/>
                  <w:bCs/>
                </w:rPr>
                <w:t>Detil</w:t>
              </w:r>
              <w:proofErr w:type="spellEnd"/>
              <w:r>
                <w:rPr>
                  <w:b/>
                  <w:bCs/>
                </w:rPr>
                <w:t>:</w:t>
              </w:r>
            </w:ins>
            <w:ins w:id="3166" w:author="ilham.nur@office.ui.ac.id [2]" w:date="2023-01-28T22:08:00Z">
              <w:r w:rsidR="007B13F9">
                <w:rPr>
                  <w:b/>
                  <w:bCs/>
                </w:rPr>
                <w:t xml:space="preserve"> </w:t>
              </w:r>
              <w:r w:rsidR="007B13F9">
                <w:rPr>
                  <w:i/>
                  <w:iCs/>
                </w:rPr>
                <w:t xml:space="preserve">Executor </w:t>
              </w:r>
              <w:proofErr w:type="spellStart"/>
              <w:r w:rsidR="007B13F9">
                <w:t>merupakan</w:t>
              </w:r>
              <w:proofErr w:type="spellEnd"/>
              <w:r w:rsidR="007B13F9">
                <w:t xml:space="preserve"> </w:t>
              </w:r>
              <w:r w:rsidR="007B13F9">
                <w:rPr>
                  <w:i/>
                  <w:iCs/>
                </w:rPr>
                <w:t xml:space="preserve">business role </w:t>
              </w:r>
              <w:r w:rsidR="007B13F9">
                <w:t xml:space="preserve">yang </w:t>
              </w:r>
              <w:proofErr w:type="spellStart"/>
              <w:r w:rsidR="007B13F9">
                <w:t>melakukan</w:t>
              </w:r>
              <w:proofErr w:type="spellEnd"/>
              <w:r w:rsidR="007B13F9">
                <w:t xml:space="preserve"> </w:t>
              </w:r>
              <w:r w:rsidR="001E6E34">
                <w:t xml:space="preserve">proses </w:t>
              </w:r>
              <w:r w:rsidR="001E6E34">
                <w:rPr>
                  <w:i/>
                  <w:iCs/>
                </w:rPr>
                <w:t>project exe</w:t>
              </w:r>
            </w:ins>
            <w:ins w:id="3167" w:author="ilham.nur@office.ui.ac.id [2]" w:date="2023-01-28T22:09:00Z">
              <w:r w:rsidR="001E6E34">
                <w:rPr>
                  <w:i/>
                  <w:iCs/>
                </w:rPr>
                <w:t xml:space="preserve">cuting. </w:t>
              </w:r>
              <w:r w:rsidR="001E6E34">
                <w:t xml:space="preserve">SID </w:t>
              </w:r>
              <w:proofErr w:type="spellStart"/>
              <w:r w:rsidR="001E6E34">
                <w:t>merupakan</w:t>
              </w:r>
              <w:proofErr w:type="spellEnd"/>
              <w:r w:rsidR="001E6E34">
                <w:t xml:space="preserve"> </w:t>
              </w:r>
              <w:proofErr w:type="spellStart"/>
              <w:r w:rsidR="001E6E34">
                <w:t>anggota</w:t>
              </w:r>
              <w:proofErr w:type="spellEnd"/>
              <w:r w:rsidR="001E6E34">
                <w:t xml:space="preserve"> </w:t>
              </w:r>
              <w:proofErr w:type="spellStart"/>
              <w:r w:rsidR="001E6E34">
                <w:t>dari</w:t>
              </w:r>
              <w:proofErr w:type="spellEnd"/>
              <w:r w:rsidR="001E6E34">
                <w:t xml:space="preserve"> </w:t>
              </w:r>
              <w:r w:rsidR="001E6E34">
                <w:rPr>
                  <w:i/>
                  <w:iCs/>
                </w:rPr>
                <w:t>role executor.</w:t>
              </w:r>
            </w:ins>
          </w:p>
          <w:p w14:paraId="18B9AC73" w14:textId="51DC65F7" w:rsidR="00A62361" w:rsidRPr="006D6924" w:rsidRDefault="00B0009C" w:rsidP="00B0009C">
            <w:pPr>
              <w:rPr>
                <w:ins w:id="3168" w:author="ilham.nur@office.ui.ac.id [2]" w:date="2023-01-28T20:53:00Z"/>
                <w:rPrChange w:id="3169" w:author="ilham.nur@office.ui.ac.id [2]" w:date="2023-01-28T22:09:00Z">
                  <w:rPr>
                    <w:ins w:id="3170" w:author="ilham.nur@office.ui.ac.id [2]" w:date="2023-01-28T20:53:00Z"/>
                    <w:b/>
                    <w:bCs/>
                  </w:rPr>
                </w:rPrChange>
              </w:rPr>
            </w:pPr>
            <w:proofErr w:type="spellStart"/>
            <w:ins w:id="3171" w:author="ilham.nur@office.ui.ac.id [2]" w:date="2023-01-28T20:54:00Z">
              <w:r>
                <w:rPr>
                  <w:b/>
                  <w:bCs/>
                </w:rPr>
                <w:t>Dampak</w:t>
              </w:r>
              <w:proofErr w:type="spellEnd"/>
              <w:r>
                <w:rPr>
                  <w:b/>
                  <w:bCs/>
                </w:rPr>
                <w:t>:</w:t>
              </w:r>
            </w:ins>
            <w:ins w:id="3172" w:author="ilham.nur@office.ui.ac.id [2]" w:date="2023-01-28T22:09:00Z">
              <w:r w:rsidR="006D6924">
                <w:rPr>
                  <w:b/>
                  <w:bCs/>
                </w:rPr>
                <w:t xml:space="preserve"> </w:t>
              </w:r>
              <w:proofErr w:type="spellStart"/>
              <w:r w:rsidR="006D6924">
                <w:t>Proyek</w:t>
              </w:r>
              <w:proofErr w:type="spellEnd"/>
              <w:r w:rsidR="006D6924">
                <w:t xml:space="preserve"> yang </w:t>
              </w:r>
              <w:proofErr w:type="spellStart"/>
              <w:r w:rsidR="006D6924">
                <w:t>telah</w:t>
              </w:r>
              <w:proofErr w:type="spellEnd"/>
              <w:r w:rsidR="006D6924">
                <w:t xml:space="preserve"> di </w:t>
              </w:r>
              <w:proofErr w:type="spellStart"/>
              <w:r w:rsidR="006D6924">
                <w:t>disposisi</w:t>
              </w:r>
              <w:proofErr w:type="spellEnd"/>
              <w:r w:rsidR="006D6924">
                <w:t xml:space="preserve"> </w:t>
              </w:r>
              <w:proofErr w:type="spellStart"/>
              <w:r w:rsidR="006D6924">
                <w:t>kepada</w:t>
              </w:r>
              <w:proofErr w:type="spellEnd"/>
              <w:r w:rsidR="006D6924">
                <w:t xml:space="preserve"> </w:t>
              </w:r>
              <w:r w:rsidR="006D6924">
                <w:rPr>
                  <w:i/>
                  <w:iCs/>
                </w:rPr>
                <w:t xml:space="preserve">executor </w:t>
              </w:r>
              <w:proofErr w:type="spellStart"/>
              <w:r w:rsidR="006D6924">
                <w:t>akan</w:t>
              </w:r>
              <w:proofErr w:type="spellEnd"/>
              <w:r w:rsidR="006D6924">
                <w:t xml:space="preserve"> </w:t>
              </w:r>
              <w:proofErr w:type="spellStart"/>
              <w:r w:rsidR="006D6924">
                <w:t>dikerjakan</w:t>
              </w:r>
              <w:proofErr w:type="spellEnd"/>
              <w:r w:rsidR="006D6924">
                <w:t xml:space="preserve"> </w:t>
              </w:r>
              <w:proofErr w:type="spellStart"/>
              <w:r w:rsidR="006D6924">
                <w:t>sesuai</w:t>
              </w:r>
              <w:proofErr w:type="spellEnd"/>
              <w:r w:rsidR="006D6924">
                <w:t xml:space="preserve"> dengan </w:t>
              </w:r>
              <w:proofErr w:type="spellStart"/>
              <w:r w:rsidR="006D6924">
                <w:t>arahan</w:t>
              </w:r>
              <w:proofErr w:type="spellEnd"/>
              <w:r w:rsidR="006D6924">
                <w:t xml:space="preserve"> </w:t>
              </w:r>
              <w:proofErr w:type="spellStart"/>
              <w:r w:rsidR="006D6924">
                <w:t>dari</w:t>
              </w:r>
              <w:proofErr w:type="spellEnd"/>
              <w:r w:rsidR="006D6924">
                <w:t xml:space="preserve"> FM.</w:t>
              </w:r>
            </w:ins>
          </w:p>
        </w:tc>
      </w:tr>
      <w:tr w:rsidR="005859DD" w14:paraId="71202AFF" w14:textId="77777777" w:rsidTr="0071525B">
        <w:tblPrEx>
          <w:tblPrExChange w:id="3173" w:author="ilham.nur@office.ui.ac.id" w:date="2023-02-02T23:09:00Z">
            <w:tblPrEx>
              <w:tblW w:w="9410" w:type="dxa"/>
            </w:tblPrEx>
          </w:tblPrExChange>
        </w:tblPrEx>
        <w:trPr>
          <w:ins w:id="3174" w:author="ilham.nur@office.ui.ac.id [2]" w:date="2023-01-28T22:10:00Z"/>
        </w:trPr>
        <w:tc>
          <w:tcPr>
            <w:tcW w:w="367" w:type="pct"/>
            <w:shd w:val="clear" w:color="auto" w:fill="FFFFFF" w:themeFill="background1"/>
            <w:tcPrChange w:id="3175" w:author="ilham.nur@office.ui.ac.id" w:date="2023-02-02T23:09:00Z">
              <w:tcPr>
                <w:tcW w:w="690" w:type="dxa"/>
                <w:gridSpan w:val="3"/>
                <w:shd w:val="clear" w:color="auto" w:fill="FFFFFF" w:themeFill="background1"/>
              </w:tcPr>
            </w:tcPrChange>
          </w:tcPr>
          <w:p w14:paraId="0CED7805" w14:textId="5FCA7886" w:rsidR="005859DD" w:rsidRDefault="005859DD" w:rsidP="007D6FD6">
            <w:pPr>
              <w:rPr>
                <w:ins w:id="3176" w:author="ilham.nur@office.ui.ac.id [2]" w:date="2023-01-28T22:10:00Z"/>
              </w:rPr>
            </w:pPr>
            <w:ins w:id="3177" w:author="ilham.nur@office.ui.ac.id [2]" w:date="2023-01-28T22:10:00Z">
              <w:r>
                <w:t>P.1</w:t>
              </w:r>
            </w:ins>
          </w:p>
        </w:tc>
        <w:tc>
          <w:tcPr>
            <w:tcW w:w="4633" w:type="pct"/>
            <w:shd w:val="clear" w:color="auto" w:fill="FFFFFF" w:themeFill="background1"/>
            <w:tcPrChange w:id="3178" w:author="ilham.nur@office.ui.ac.id" w:date="2023-02-02T23:09:00Z">
              <w:tcPr>
                <w:tcW w:w="8720" w:type="dxa"/>
                <w:gridSpan w:val="4"/>
                <w:shd w:val="clear" w:color="auto" w:fill="FFFFFF" w:themeFill="background1"/>
              </w:tcPr>
            </w:tcPrChange>
          </w:tcPr>
          <w:p w14:paraId="58745B0A" w14:textId="77777777" w:rsidR="005859DD" w:rsidRDefault="008B3B2D" w:rsidP="00B0009C">
            <w:pPr>
              <w:rPr>
                <w:ins w:id="3179" w:author="ilham.nur@office.ui.ac.id [2]" w:date="2023-01-28T22:16:00Z"/>
              </w:rPr>
            </w:pPr>
            <w:ins w:id="3180" w:author="ilham.nur@office.ui.ac.id [2]" w:date="2023-01-28T22:16:00Z">
              <w:r>
                <w:rPr>
                  <w:b/>
                  <w:bCs/>
                </w:rPr>
                <w:t xml:space="preserve">Nama: </w:t>
              </w:r>
              <w:r w:rsidRPr="008B3B2D">
                <w:rPr>
                  <w:i/>
                  <w:iCs/>
                  <w:rPrChange w:id="3181" w:author="ilham.nur@office.ui.ac.id [2]" w:date="2023-01-28T22:16:00Z">
                    <w:rPr/>
                  </w:rPrChange>
                </w:rPr>
                <w:t>Input Work Order</w:t>
              </w:r>
              <w:r>
                <w:t xml:space="preserve"> (WO)</w:t>
              </w:r>
            </w:ins>
          </w:p>
          <w:p w14:paraId="138510BF" w14:textId="4636C9A9" w:rsidR="008B3B2D" w:rsidRDefault="008B3B2D" w:rsidP="00B0009C">
            <w:pPr>
              <w:rPr>
                <w:ins w:id="3182" w:author="ilham.nur@office.ui.ac.id [2]" w:date="2023-01-28T22:17:00Z"/>
                <w:i/>
                <w:iCs/>
              </w:rPr>
            </w:pPr>
            <w:ins w:id="3183" w:author="ilham.nur@office.ui.ac.id [2]" w:date="2023-01-28T22:16:00Z">
              <w:r>
                <w:rPr>
                  <w:b/>
                  <w:bCs/>
                </w:rPr>
                <w:t xml:space="preserve">Type: </w:t>
              </w:r>
              <w:r>
                <w:rPr>
                  <w:i/>
                  <w:iCs/>
                </w:rPr>
                <w:t>Busines</w:t>
              </w:r>
            </w:ins>
            <w:ins w:id="3184" w:author="ilham.nur@office.ui.ac.id [2]" w:date="2023-01-28T22:17:00Z">
              <w:r>
                <w:rPr>
                  <w:i/>
                  <w:iCs/>
                </w:rPr>
                <w:t>s Process</w:t>
              </w:r>
            </w:ins>
          </w:p>
          <w:p w14:paraId="621F79FD" w14:textId="77777777" w:rsidR="008B3B2D" w:rsidRDefault="008B3B2D" w:rsidP="00B0009C">
            <w:pPr>
              <w:rPr>
                <w:ins w:id="3185" w:author="ilham.nur@office.ui.ac.id [2]" w:date="2023-01-28T22:17:00Z"/>
              </w:rPr>
            </w:pPr>
            <w:ins w:id="3186" w:author="ilham.nur@office.ui.ac.id [2]" w:date="2023-01-28T22:17:00Z">
              <w:r>
                <w:rPr>
                  <w:noProof/>
                </w:rPr>
                <w:drawing>
                  <wp:inline distT="0" distB="0" distL="0" distR="0" wp14:anchorId="3474EDE2" wp14:editId="4C7F56E6">
                    <wp:extent cx="4633415" cy="472386"/>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66324" cy="475741"/>
                            </a:xfrm>
                            <a:prstGeom prst="rect">
                              <a:avLst/>
                            </a:prstGeom>
                          </pic:spPr>
                        </pic:pic>
                      </a:graphicData>
                    </a:graphic>
                  </wp:inline>
                </w:drawing>
              </w:r>
            </w:ins>
          </w:p>
          <w:p w14:paraId="01C70CE6" w14:textId="71136B90" w:rsidR="008B3B2D" w:rsidRPr="00830813" w:rsidRDefault="00830813" w:rsidP="00B0009C">
            <w:pPr>
              <w:rPr>
                <w:ins w:id="3187" w:author="ilham.nur@office.ui.ac.id [2]" w:date="2023-01-28T22:17:00Z"/>
                <w:rPrChange w:id="3188" w:author="ilham.nur@office.ui.ac.id [2]" w:date="2023-01-28T22:17:00Z">
                  <w:rPr>
                    <w:ins w:id="3189" w:author="ilham.nur@office.ui.ac.id [2]" w:date="2023-01-28T22:17:00Z"/>
                    <w:b/>
                    <w:bCs/>
                  </w:rPr>
                </w:rPrChange>
              </w:rPr>
            </w:pPr>
            <w:proofErr w:type="spellStart"/>
            <w:ins w:id="3190" w:author="ilham.nur@office.ui.ac.id [2]" w:date="2023-01-28T22:17:00Z">
              <w:r w:rsidRPr="00830813">
                <w:rPr>
                  <w:b/>
                  <w:bCs/>
                  <w:rPrChange w:id="3191" w:author="ilham.nur@office.ui.ac.id [2]" w:date="2023-01-28T22:17:00Z">
                    <w:rPr/>
                  </w:rPrChange>
                </w:rPr>
                <w:t>Detil</w:t>
              </w:r>
              <w:proofErr w:type="spellEnd"/>
              <w:r w:rsidRPr="00830813">
                <w:rPr>
                  <w:b/>
                  <w:bCs/>
                  <w:rPrChange w:id="3192" w:author="ilham.nur@office.ui.ac.id [2]" w:date="2023-01-28T22:17:00Z">
                    <w:rPr/>
                  </w:rPrChange>
                </w:rPr>
                <w:t>:</w:t>
              </w:r>
              <w:r>
                <w:rPr>
                  <w:b/>
                  <w:bCs/>
                </w:rPr>
                <w:t xml:space="preserve"> </w:t>
              </w:r>
              <w:r>
                <w:rPr>
                  <w:i/>
                  <w:iCs/>
                </w:rPr>
                <w:t xml:space="preserve">Input WO </w:t>
              </w:r>
              <w:proofErr w:type="spellStart"/>
              <w:r>
                <w:t>merupakan</w:t>
              </w:r>
              <w:proofErr w:type="spellEnd"/>
              <w:r>
                <w:t xml:space="preserve"> </w:t>
              </w:r>
              <w:proofErr w:type="spellStart"/>
              <w:r>
                <w:t>sebuah</w:t>
              </w:r>
              <w:proofErr w:type="spellEnd"/>
              <w:r>
                <w:t xml:space="preserve"> proses di mana AM </w:t>
              </w:r>
              <w:proofErr w:type="spellStart"/>
              <w:r>
                <w:t>setelah</w:t>
              </w:r>
              <w:proofErr w:type="spellEnd"/>
              <w:r>
                <w:t xml:space="preserve"> </w:t>
              </w:r>
              <w:proofErr w:type="spellStart"/>
              <w:r w:rsidR="006679DF">
                <w:t>berhasil</w:t>
              </w:r>
              <w:proofErr w:type="spellEnd"/>
              <w:r w:rsidR="006679DF">
                <w:t xml:space="preserve"> </w:t>
              </w:r>
              <w:proofErr w:type="spellStart"/>
              <w:r w:rsidR="006679DF">
                <w:t>menjual</w:t>
              </w:r>
              <w:proofErr w:type="spellEnd"/>
              <w:r w:rsidR="006679DF">
                <w:t xml:space="preserve"> </w:t>
              </w:r>
              <w:proofErr w:type="spellStart"/>
              <w:r w:rsidR="006679DF">
                <w:t>solusi</w:t>
              </w:r>
              <w:proofErr w:type="spellEnd"/>
              <w:r w:rsidR="006679DF">
                <w:t xml:space="preserve"> </w:t>
              </w:r>
              <w:proofErr w:type="spellStart"/>
              <w:r w:rsidR="006679DF">
                <w:t>kepada</w:t>
              </w:r>
              <w:proofErr w:type="spellEnd"/>
              <w:r w:rsidR="006679DF">
                <w:t xml:space="preserve"> </w:t>
              </w:r>
              <w:proofErr w:type="spellStart"/>
              <w:r w:rsidR="006679DF">
                <w:t>konsumen</w:t>
              </w:r>
              <w:proofErr w:type="spellEnd"/>
              <w:r w:rsidR="006679DF">
                <w:t xml:space="preserve"> </w:t>
              </w:r>
              <w:proofErr w:type="spellStart"/>
              <w:r w:rsidR="006679DF">
                <w:t>akan</w:t>
              </w:r>
              <w:proofErr w:type="spellEnd"/>
              <w:r w:rsidR="006679DF">
                <w:t xml:space="preserve"> </w:t>
              </w:r>
              <w:proofErr w:type="spellStart"/>
              <w:r w:rsidR="006679DF">
                <w:t>melakukan</w:t>
              </w:r>
              <w:proofErr w:type="spellEnd"/>
              <w:r w:rsidR="006679DF">
                <w:t xml:space="preserve"> </w:t>
              </w:r>
            </w:ins>
            <w:proofErr w:type="spellStart"/>
            <w:ins w:id="3193" w:author="ilham.nur@office.ui.ac.id [2]" w:date="2023-01-28T22:18:00Z">
              <w:r w:rsidR="006679DF">
                <w:t>permohonan</w:t>
              </w:r>
              <w:proofErr w:type="spellEnd"/>
              <w:r w:rsidR="006679DF">
                <w:t xml:space="preserve"> untuk </w:t>
              </w:r>
              <w:proofErr w:type="spellStart"/>
              <w:r w:rsidR="006679DF">
                <w:t>melakukan</w:t>
              </w:r>
              <w:proofErr w:type="spellEnd"/>
              <w:r w:rsidR="006679DF">
                <w:t xml:space="preserve"> </w:t>
              </w:r>
              <w:proofErr w:type="spellStart"/>
              <w:r w:rsidR="006679DF">
                <w:t>pekerjaan</w:t>
              </w:r>
              <w:proofErr w:type="spellEnd"/>
              <w:r w:rsidR="006679DF">
                <w:t xml:space="preserve"> </w:t>
              </w:r>
              <w:proofErr w:type="spellStart"/>
              <w:r w:rsidR="006679DF">
                <w:t>kepada</w:t>
              </w:r>
              <w:proofErr w:type="spellEnd"/>
              <w:r w:rsidR="006679DF">
                <w:t xml:space="preserve"> </w:t>
              </w:r>
              <w:proofErr w:type="spellStart"/>
              <w:r w:rsidR="006679DF">
                <w:t>sebuah</w:t>
              </w:r>
              <w:proofErr w:type="spellEnd"/>
              <w:r w:rsidR="006679DF">
                <w:t xml:space="preserve"> </w:t>
              </w:r>
              <w:proofErr w:type="spellStart"/>
              <w:r w:rsidR="006679DF">
                <w:t>konsumen</w:t>
              </w:r>
              <w:proofErr w:type="spellEnd"/>
              <w:r w:rsidR="006679DF">
                <w:t xml:space="preserve">. </w:t>
              </w:r>
            </w:ins>
          </w:p>
          <w:p w14:paraId="0D221F87" w14:textId="2CE12D80" w:rsidR="00830813" w:rsidRPr="000D2FEF" w:rsidRDefault="00830813" w:rsidP="00B0009C">
            <w:pPr>
              <w:rPr>
                <w:ins w:id="3194" w:author="ilham.nur@office.ui.ac.id [2]" w:date="2023-01-28T22:10:00Z"/>
                <w:rPrChange w:id="3195" w:author="ilham.nur@office.ui.ac.id [2]" w:date="2023-01-28T22:18:00Z">
                  <w:rPr>
                    <w:ins w:id="3196" w:author="ilham.nur@office.ui.ac.id [2]" w:date="2023-01-28T22:10:00Z"/>
                    <w:b/>
                    <w:bCs/>
                  </w:rPr>
                </w:rPrChange>
              </w:rPr>
            </w:pPr>
            <w:proofErr w:type="spellStart"/>
            <w:ins w:id="3197" w:author="ilham.nur@office.ui.ac.id [2]" w:date="2023-01-28T22:17:00Z">
              <w:r>
                <w:rPr>
                  <w:b/>
                  <w:bCs/>
                </w:rPr>
                <w:t>Dampak</w:t>
              </w:r>
              <w:proofErr w:type="spellEnd"/>
              <w:r>
                <w:rPr>
                  <w:b/>
                  <w:bCs/>
                </w:rPr>
                <w:t>:</w:t>
              </w:r>
            </w:ins>
            <w:ins w:id="3198" w:author="ilham.nur@office.ui.ac.id [2]" w:date="2023-01-28T22:18:00Z">
              <w:r w:rsidR="000D2FEF">
                <w:rPr>
                  <w:b/>
                  <w:bCs/>
                </w:rPr>
                <w:t xml:space="preserve"> </w:t>
              </w:r>
              <w:r w:rsidR="000D2FEF">
                <w:t xml:space="preserve">PM </w:t>
              </w:r>
              <w:proofErr w:type="spellStart"/>
              <w:r w:rsidR="000D2FEF">
                <w:t>akan</w:t>
              </w:r>
              <w:proofErr w:type="spellEnd"/>
              <w:r w:rsidR="000D2FEF">
                <w:t xml:space="preserve"> </w:t>
              </w:r>
              <w:proofErr w:type="spellStart"/>
              <w:r w:rsidR="000D2FEF">
                <w:t>melakukan</w:t>
              </w:r>
              <w:proofErr w:type="spellEnd"/>
              <w:r w:rsidR="000D2FEF">
                <w:t xml:space="preserve"> proses </w:t>
              </w:r>
              <w:r w:rsidR="000D2FEF">
                <w:rPr>
                  <w:i/>
                  <w:iCs/>
                </w:rPr>
                <w:t xml:space="preserve">project planning </w:t>
              </w:r>
              <w:r w:rsidR="000D2FEF">
                <w:t>Bersama dengan FM ter</w:t>
              </w:r>
            </w:ins>
            <w:ins w:id="3199" w:author="ilham.nur@office.ui.ac.id [2]" w:date="2023-01-28T22:19:00Z">
              <w:r w:rsidR="000D2FEF">
                <w:t xml:space="preserve">kait </w:t>
              </w:r>
              <w:proofErr w:type="spellStart"/>
              <w:r w:rsidR="000D2FEF">
                <w:t>sesuai</w:t>
              </w:r>
              <w:proofErr w:type="spellEnd"/>
              <w:r w:rsidR="000D2FEF">
                <w:t xml:space="preserve"> dengan </w:t>
              </w:r>
              <w:proofErr w:type="spellStart"/>
              <w:r w:rsidR="000D2FEF">
                <w:t>solusi</w:t>
              </w:r>
              <w:proofErr w:type="spellEnd"/>
              <w:r w:rsidR="000D2FEF">
                <w:t xml:space="preserve"> yang </w:t>
              </w:r>
              <w:proofErr w:type="spellStart"/>
              <w:r w:rsidR="000D2FEF">
                <w:t>adan</w:t>
              </w:r>
              <w:proofErr w:type="spellEnd"/>
              <w:r w:rsidR="000D2FEF">
                <w:t xml:space="preserve"> untuk </w:t>
              </w:r>
              <w:proofErr w:type="spellStart"/>
              <w:r w:rsidR="000D2FEF">
                <w:t>menentukan</w:t>
              </w:r>
              <w:proofErr w:type="spellEnd"/>
              <w:r w:rsidR="000D2FEF">
                <w:t xml:space="preserve"> </w:t>
              </w:r>
              <w:proofErr w:type="spellStart"/>
              <w:r w:rsidR="000D2FEF">
                <w:t>siapa</w:t>
              </w:r>
              <w:proofErr w:type="spellEnd"/>
              <w:r w:rsidR="000D2FEF">
                <w:t xml:space="preserve"> yang </w:t>
              </w:r>
              <w:proofErr w:type="spellStart"/>
              <w:r w:rsidR="000D2FEF">
                <w:t>akan</w:t>
              </w:r>
              <w:proofErr w:type="spellEnd"/>
              <w:r w:rsidR="000D2FEF">
                <w:t xml:space="preserve"> </w:t>
              </w:r>
              <w:proofErr w:type="spellStart"/>
              <w:r w:rsidR="000D2FEF">
                <w:t>mengerjakan</w:t>
              </w:r>
              <w:proofErr w:type="spellEnd"/>
              <w:r w:rsidR="000D2FEF">
                <w:t xml:space="preserve">, dan </w:t>
              </w:r>
              <w:proofErr w:type="spellStart"/>
              <w:r w:rsidR="000D2FEF">
                <w:t>kapan</w:t>
              </w:r>
              <w:proofErr w:type="spellEnd"/>
              <w:r w:rsidR="000D2FEF">
                <w:t xml:space="preserve"> </w:t>
              </w:r>
              <w:proofErr w:type="spellStart"/>
              <w:r w:rsidR="000D2FEF">
                <w:t>proyek</w:t>
              </w:r>
              <w:proofErr w:type="spellEnd"/>
              <w:r w:rsidR="000D2FEF">
                <w:t xml:space="preserve"> </w:t>
              </w:r>
              <w:proofErr w:type="spellStart"/>
              <w:r w:rsidR="000D2FEF">
                <w:t>dapat</w:t>
              </w:r>
              <w:proofErr w:type="spellEnd"/>
              <w:r w:rsidR="000D2FEF">
                <w:t xml:space="preserve"> </w:t>
              </w:r>
              <w:proofErr w:type="spellStart"/>
              <w:r w:rsidR="000D2FEF">
                <w:t>diselesaikan</w:t>
              </w:r>
              <w:proofErr w:type="spellEnd"/>
              <w:r w:rsidR="000D2FEF">
                <w:t>.</w:t>
              </w:r>
            </w:ins>
          </w:p>
        </w:tc>
      </w:tr>
      <w:tr w:rsidR="005859DD" w14:paraId="4A932C97" w14:textId="77777777" w:rsidTr="0071525B">
        <w:tblPrEx>
          <w:tblPrExChange w:id="3200" w:author="ilham.nur@office.ui.ac.id" w:date="2023-02-02T23:09:00Z">
            <w:tblPrEx>
              <w:tblW w:w="9410" w:type="dxa"/>
            </w:tblPrEx>
          </w:tblPrExChange>
        </w:tblPrEx>
        <w:trPr>
          <w:ins w:id="3201" w:author="ilham.nur@office.ui.ac.id [2]" w:date="2023-01-28T22:10:00Z"/>
        </w:trPr>
        <w:tc>
          <w:tcPr>
            <w:tcW w:w="367" w:type="pct"/>
            <w:shd w:val="clear" w:color="auto" w:fill="FFFFFF" w:themeFill="background1"/>
            <w:tcPrChange w:id="3202" w:author="ilham.nur@office.ui.ac.id" w:date="2023-02-02T23:09:00Z">
              <w:tcPr>
                <w:tcW w:w="690" w:type="dxa"/>
                <w:gridSpan w:val="3"/>
                <w:shd w:val="clear" w:color="auto" w:fill="FFFFFF" w:themeFill="background1"/>
              </w:tcPr>
            </w:tcPrChange>
          </w:tcPr>
          <w:p w14:paraId="46F977D4" w14:textId="79A45894" w:rsidR="005859DD" w:rsidRDefault="005859DD" w:rsidP="007D6FD6">
            <w:pPr>
              <w:rPr>
                <w:ins w:id="3203" w:author="ilham.nur@office.ui.ac.id [2]" w:date="2023-01-28T22:10:00Z"/>
              </w:rPr>
            </w:pPr>
            <w:ins w:id="3204" w:author="ilham.nur@office.ui.ac.id [2]" w:date="2023-01-28T22:10:00Z">
              <w:r>
                <w:t>P.2</w:t>
              </w:r>
            </w:ins>
          </w:p>
        </w:tc>
        <w:tc>
          <w:tcPr>
            <w:tcW w:w="4633" w:type="pct"/>
            <w:shd w:val="clear" w:color="auto" w:fill="FFFFFF" w:themeFill="background1"/>
            <w:tcPrChange w:id="3205" w:author="ilham.nur@office.ui.ac.id" w:date="2023-02-02T23:09:00Z">
              <w:tcPr>
                <w:tcW w:w="8720" w:type="dxa"/>
                <w:gridSpan w:val="4"/>
                <w:shd w:val="clear" w:color="auto" w:fill="FFFFFF" w:themeFill="background1"/>
              </w:tcPr>
            </w:tcPrChange>
          </w:tcPr>
          <w:p w14:paraId="57284F77" w14:textId="77777777" w:rsidR="005859DD" w:rsidRDefault="001F0ECE" w:rsidP="00B0009C">
            <w:pPr>
              <w:rPr>
                <w:ins w:id="3206" w:author="ilham.nur@office.ui.ac.id [2]" w:date="2023-01-28T22:22:00Z"/>
                <w:i/>
                <w:iCs/>
              </w:rPr>
            </w:pPr>
            <w:ins w:id="3207" w:author="ilham.nur@office.ui.ac.id [2]" w:date="2023-01-28T22:21:00Z">
              <w:r>
                <w:rPr>
                  <w:b/>
                  <w:bCs/>
                </w:rPr>
                <w:t xml:space="preserve">Nama: </w:t>
              </w:r>
            </w:ins>
            <w:ins w:id="3208" w:author="ilham.nur@office.ui.ac.id [2]" w:date="2023-01-28T22:22:00Z">
              <w:r>
                <w:rPr>
                  <w:i/>
                  <w:iCs/>
                </w:rPr>
                <w:t>Project planning</w:t>
              </w:r>
            </w:ins>
          </w:p>
          <w:p w14:paraId="41E37A3F" w14:textId="77777777" w:rsidR="001F0ECE" w:rsidRDefault="001F0ECE" w:rsidP="00B0009C">
            <w:pPr>
              <w:rPr>
                <w:ins w:id="3209" w:author="ilham.nur@office.ui.ac.id [2]" w:date="2023-01-28T22:22:00Z"/>
                <w:i/>
                <w:iCs/>
              </w:rPr>
            </w:pPr>
            <w:ins w:id="3210" w:author="ilham.nur@office.ui.ac.id [2]" w:date="2023-01-28T22:22:00Z">
              <w:r>
                <w:rPr>
                  <w:b/>
                  <w:bCs/>
                </w:rPr>
                <w:t xml:space="preserve">Type: </w:t>
              </w:r>
              <w:r>
                <w:rPr>
                  <w:i/>
                  <w:iCs/>
                </w:rPr>
                <w:t>Business process</w:t>
              </w:r>
            </w:ins>
          </w:p>
          <w:p w14:paraId="09978EFD" w14:textId="77777777" w:rsidR="001F0ECE" w:rsidRDefault="00093A4F" w:rsidP="00B0009C">
            <w:pPr>
              <w:rPr>
                <w:ins w:id="3211" w:author="ilham.nur@office.ui.ac.id [2]" w:date="2023-01-28T22:22:00Z"/>
              </w:rPr>
            </w:pPr>
            <w:ins w:id="3212" w:author="ilham.nur@office.ui.ac.id [2]" w:date="2023-01-28T22:22:00Z">
              <w:r>
                <w:rPr>
                  <w:noProof/>
                </w:rPr>
                <w:drawing>
                  <wp:inline distT="0" distB="0" distL="0" distR="0" wp14:anchorId="2FC6F76A" wp14:editId="4C358607">
                    <wp:extent cx="4815101" cy="791570"/>
                    <wp:effectExtent l="0" t="0" r="508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863379" cy="799507"/>
                            </a:xfrm>
                            <a:prstGeom prst="rect">
                              <a:avLst/>
                            </a:prstGeom>
                          </pic:spPr>
                        </pic:pic>
                      </a:graphicData>
                    </a:graphic>
                  </wp:inline>
                </w:drawing>
              </w:r>
            </w:ins>
          </w:p>
          <w:p w14:paraId="51E22E62" w14:textId="7EEE75EC" w:rsidR="00093A4F" w:rsidRPr="00963532" w:rsidRDefault="00093A4F" w:rsidP="00B0009C">
            <w:pPr>
              <w:rPr>
                <w:ins w:id="3213" w:author="ilham.nur@office.ui.ac.id [2]" w:date="2023-01-28T22:22:00Z"/>
                <w:i/>
                <w:iCs/>
                <w:rPrChange w:id="3214" w:author="ilham.nur@office.ui.ac.id [2]" w:date="2023-01-29T11:46:00Z">
                  <w:rPr>
                    <w:ins w:id="3215" w:author="ilham.nur@office.ui.ac.id [2]" w:date="2023-01-28T22:22:00Z"/>
                    <w:b/>
                    <w:bCs/>
                  </w:rPr>
                </w:rPrChange>
              </w:rPr>
            </w:pPr>
            <w:proofErr w:type="spellStart"/>
            <w:ins w:id="3216" w:author="ilham.nur@office.ui.ac.id [2]" w:date="2023-01-28T22:22:00Z">
              <w:r>
                <w:rPr>
                  <w:b/>
                  <w:bCs/>
                </w:rPr>
                <w:t>Detil</w:t>
              </w:r>
              <w:proofErr w:type="spellEnd"/>
              <w:r>
                <w:rPr>
                  <w:b/>
                  <w:bCs/>
                </w:rPr>
                <w:t>:</w:t>
              </w:r>
            </w:ins>
            <w:ins w:id="3217" w:author="ilham.nur@office.ui.ac.id [2]" w:date="2023-01-29T11:45:00Z">
              <w:r w:rsidR="00203F4F">
                <w:rPr>
                  <w:b/>
                  <w:bCs/>
                </w:rPr>
                <w:t xml:space="preserve"> </w:t>
              </w:r>
              <w:r w:rsidR="00203F4F" w:rsidRPr="00203F4F">
                <w:rPr>
                  <w:i/>
                  <w:iCs/>
                  <w:rPrChange w:id="3218" w:author="ilham.nur@office.ui.ac.id [2]" w:date="2023-01-29T11:45:00Z">
                    <w:rPr>
                      <w:b/>
                      <w:bCs/>
                    </w:rPr>
                  </w:rPrChange>
                </w:rPr>
                <w:t>P</w:t>
              </w:r>
              <w:r w:rsidR="00203F4F" w:rsidRPr="00203F4F">
                <w:rPr>
                  <w:i/>
                  <w:iCs/>
                </w:rPr>
                <w:t>roject</w:t>
              </w:r>
              <w:r w:rsidR="00203F4F">
                <w:rPr>
                  <w:i/>
                  <w:iCs/>
                </w:rPr>
                <w:t xml:space="preserve"> planning </w:t>
              </w:r>
            </w:ins>
            <w:proofErr w:type="spellStart"/>
            <w:ins w:id="3219" w:author="ilham.nur@office.ui.ac.id [2]" w:date="2023-01-29T11:46:00Z">
              <w:r w:rsidR="00203F4F">
                <w:t>merupakan</w:t>
              </w:r>
              <w:proofErr w:type="spellEnd"/>
              <w:r w:rsidR="00203F4F">
                <w:t xml:space="preserve"> </w:t>
              </w:r>
              <w:proofErr w:type="spellStart"/>
              <w:r w:rsidR="00203F4F">
                <w:t>sebuah</w:t>
              </w:r>
              <w:proofErr w:type="spellEnd"/>
              <w:r w:rsidR="00203F4F">
                <w:t xml:space="preserve"> proses di mana </w:t>
              </w:r>
              <w:r w:rsidR="00963532">
                <w:rPr>
                  <w:i/>
                  <w:iCs/>
                </w:rPr>
                <w:t xml:space="preserve">planner </w:t>
              </w:r>
              <w:proofErr w:type="spellStart"/>
              <w:r w:rsidR="00963532" w:rsidRPr="00963532">
                <w:rPr>
                  <w:rPrChange w:id="3220" w:author="ilham.nur@office.ui.ac.id [2]" w:date="2023-01-29T11:46:00Z">
                    <w:rPr>
                      <w:i/>
                      <w:iCs/>
                    </w:rPr>
                  </w:rPrChange>
                </w:rPr>
                <w:t>akan</w:t>
              </w:r>
              <w:proofErr w:type="spellEnd"/>
              <w:r w:rsidR="00963532" w:rsidRPr="00963532">
                <w:rPr>
                  <w:rPrChange w:id="3221" w:author="ilham.nur@office.ui.ac.id [2]" w:date="2023-01-29T11:46:00Z">
                    <w:rPr>
                      <w:i/>
                      <w:iCs/>
                    </w:rPr>
                  </w:rPrChange>
                </w:rPr>
                <w:t xml:space="preserve"> </w:t>
              </w:r>
              <w:proofErr w:type="spellStart"/>
              <w:r w:rsidR="00963532" w:rsidRPr="00963532">
                <w:rPr>
                  <w:rPrChange w:id="3222" w:author="ilham.nur@office.ui.ac.id [2]" w:date="2023-01-29T11:46:00Z">
                    <w:rPr>
                      <w:i/>
                      <w:iCs/>
                    </w:rPr>
                  </w:rPrChange>
                </w:rPr>
                <w:t>melakukan</w:t>
              </w:r>
              <w:proofErr w:type="spellEnd"/>
              <w:r w:rsidR="00963532" w:rsidRPr="00963532">
                <w:rPr>
                  <w:rPrChange w:id="3223" w:author="ilham.nur@office.ui.ac.id [2]" w:date="2023-01-29T11:46:00Z">
                    <w:rPr>
                      <w:i/>
                      <w:iCs/>
                    </w:rPr>
                  </w:rPrChange>
                </w:rPr>
                <w:t xml:space="preserve"> proses </w:t>
              </w:r>
            </w:ins>
            <w:proofErr w:type="spellStart"/>
            <w:ins w:id="3224" w:author="ilham.nur@office.ui.ac.id [2]" w:date="2023-01-29T11:52:00Z">
              <w:r w:rsidR="00E85024">
                <w:t>perencanaan</w:t>
              </w:r>
              <w:proofErr w:type="spellEnd"/>
              <w:r w:rsidR="00E85024">
                <w:t xml:space="preserve"> </w:t>
              </w:r>
              <w:proofErr w:type="spellStart"/>
              <w:r w:rsidR="00E85024">
                <w:t>proyek</w:t>
              </w:r>
              <w:proofErr w:type="spellEnd"/>
              <w:r w:rsidR="00E85024">
                <w:t xml:space="preserve"> yang </w:t>
              </w:r>
              <w:proofErr w:type="spellStart"/>
              <w:r w:rsidR="00E85024">
                <w:t>kemudian</w:t>
              </w:r>
              <w:proofErr w:type="spellEnd"/>
              <w:r w:rsidR="00E85024">
                <w:t xml:space="preserve"> </w:t>
              </w:r>
              <w:proofErr w:type="spellStart"/>
              <w:r w:rsidR="00E85024">
                <w:t>akan</w:t>
              </w:r>
              <w:proofErr w:type="spellEnd"/>
              <w:r w:rsidR="00E85024">
                <w:t xml:space="preserve"> </w:t>
              </w:r>
              <w:proofErr w:type="spellStart"/>
              <w:r w:rsidR="00E85024">
                <w:t>melakukan</w:t>
              </w:r>
              <w:proofErr w:type="spellEnd"/>
              <w:r w:rsidR="00E85024">
                <w:t xml:space="preserve"> </w:t>
              </w:r>
              <w:proofErr w:type="spellStart"/>
              <w:r w:rsidR="00E85024">
                <w:t>perencanaan</w:t>
              </w:r>
              <w:proofErr w:type="spellEnd"/>
              <w:r w:rsidR="00E85024">
                <w:t xml:space="preserve"> pada </w:t>
              </w:r>
              <w:proofErr w:type="spellStart"/>
              <w:r w:rsidR="00E85024">
                <w:t>aplikasi</w:t>
              </w:r>
              <w:proofErr w:type="spellEnd"/>
              <w:r w:rsidR="00E85024">
                <w:t xml:space="preserve"> </w:t>
              </w:r>
              <w:proofErr w:type="spellStart"/>
              <w:r w:rsidR="00E85024">
                <w:t>sistem</w:t>
              </w:r>
              <w:proofErr w:type="spellEnd"/>
              <w:r w:rsidR="00E85024">
                <w:t xml:space="preserve"> </w:t>
              </w:r>
              <w:proofErr w:type="spellStart"/>
              <w:r w:rsidR="00E85024">
                <w:t>optimasi</w:t>
              </w:r>
              <w:proofErr w:type="spellEnd"/>
              <w:r w:rsidR="00E85024">
                <w:t xml:space="preserve"> </w:t>
              </w:r>
              <w:proofErr w:type="spellStart"/>
              <w:r w:rsidR="00E85024">
                <w:t>alokasi</w:t>
              </w:r>
              <w:proofErr w:type="spellEnd"/>
              <w:r w:rsidR="00E85024">
                <w:t xml:space="preserve"> </w:t>
              </w:r>
              <w:proofErr w:type="spellStart"/>
              <w:r w:rsidR="00E85024">
                <w:t>pekerjaan</w:t>
              </w:r>
              <w:proofErr w:type="spellEnd"/>
              <w:r w:rsidR="00E85024">
                <w:t xml:space="preserve"> dan </w:t>
              </w:r>
              <w:proofErr w:type="spellStart"/>
              <w:r w:rsidR="00E85024">
                <w:t>sumber</w:t>
              </w:r>
              <w:proofErr w:type="spellEnd"/>
              <w:r w:rsidR="00E85024">
                <w:t xml:space="preserve"> </w:t>
              </w:r>
              <w:proofErr w:type="spellStart"/>
              <w:r w:rsidR="00E85024">
                <w:t>daya</w:t>
              </w:r>
              <w:proofErr w:type="spellEnd"/>
              <w:r w:rsidR="00E85024">
                <w:t xml:space="preserve"> dan jug</w:t>
              </w:r>
            </w:ins>
            <w:ins w:id="3225" w:author="ilham.nur@office.ui.ac.id [2]" w:date="2023-01-29T11:53:00Z">
              <w:r w:rsidR="00E85024">
                <w:t xml:space="preserve">a ke </w:t>
              </w:r>
              <w:proofErr w:type="spellStart"/>
              <w:r w:rsidR="00E85024">
                <w:t>dalam</w:t>
              </w:r>
              <w:proofErr w:type="spellEnd"/>
              <w:r w:rsidR="00E85024">
                <w:t xml:space="preserve"> </w:t>
              </w:r>
              <w:proofErr w:type="spellStart"/>
              <w:r w:rsidR="00E85024">
                <w:t>sistem</w:t>
              </w:r>
              <w:proofErr w:type="spellEnd"/>
              <w:r w:rsidR="00E85024">
                <w:t xml:space="preserve"> </w:t>
              </w:r>
              <w:proofErr w:type="spellStart"/>
              <w:r w:rsidR="00E85024">
                <w:t>informasi</w:t>
              </w:r>
              <w:proofErr w:type="spellEnd"/>
              <w:r w:rsidR="00E85024">
                <w:t xml:space="preserve"> </w:t>
              </w:r>
              <w:proofErr w:type="spellStart"/>
              <w:r w:rsidR="00E85024">
                <w:t>manajemen</w:t>
              </w:r>
              <w:proofErr w:type="spellEnd"/>
              <w:r w:rsidR="00E85024">
                <w:t xml:space="preserve"> </w:t>
              </w:r>
              <w:proofErr w:type="spellStart"/>
              <w:r w:rsidR="00E85024">
                <w:t>proyek</w:t>
              </w:r>
              <w:proofErr w:type="spellEnd"/>
              <w:r w:rsidR="00E85024">
                <w:t>.</w:t>
              </w:r>
            </w:ins>
          </w:p>
          <w:p w14:paraId="6B76E099" w14:textId="7032B139" w:rsidR="00093A4F" w:rsidRPr="00136902" w:rsidRDefault="00093A4F" w:rsidP="00B0009C">
            <w:pPr>
              <w:rPr>
                <w:ins w:id="3226" w:author="ilham.nur@office.ui.ac.id [2]" w:date="2023-01-28T22:10:00Z"/>
                <w:rPrChange w:id="3227" w:author="ilham.nur@office.ui.ac.id [2]" w:date="2023-01-29T11:53:00Z">
                  <w:rPr>
                    <w:ins w:id="3228" w:author="ilham.nur@office.ui.ac.id [2]" w:date="2023-01-28T22:10:00Z"/>
                    <w:b/>
                    <w:bCs/>
                  </w:rPr>
                </w:rPrChange>
              </w:rPr>
            </w:pPr>
            <w:proofErr w:type="spellStart"/>
            <w:ins w:id="3229" w:author="ilham.nur@office.ui.ac.id [2]" w:date="2023-01-28T22:22:00Z">
              <w:r>
                <w:rPr>
                  <w:b/>
                  <w:bCs/>
                </w:rPr>
                <w:lastRenderedPageBreak/>
                <w:t>Dampak</w:t>
              </w:r>
              <w:proofErr w:type="spellEnd"/>
              <w:r>
                <w:rPr>
                  <w:b/>
                  <w:bCs/>
                </w:rPr>
                <w:t>:</w:t>
              </w:r>
            </w:ins>
            <w:ins w:id="3230" w:author="ilham.nur@office.ui.ac.id [2]" w:date="2023-01-29T11:53:00Z">
              <w:r w:rsidR="00136902">
                <w:rPr>
                  <w:b/>
                  <w:bCs/>
                </w:rPr>
                <w:t xml:space="preserve"> </w:t>
              </w:r>
              <w:r w:rsidR="00136902">
                <w:t xml:space="preserve">Tim </w:t>
              </w:r>
              <w:proofErr w:type="spellStart"/>
              <w:r w:rsidR="00136902">
                <w:t>proyek</w:t>
              </w:r>
              <w:proofErr w:type="spellEnd"/>
              <w:r w:rsidR="00136902">
                <w:t xml:space="preserve"> </w:t>
              </w:r>
              <w:proofErr w:type="spellStart"/>
              <w:r w:rsidR="00136902">
                <w:t>dapat</w:t>
              </w:r>
              <w:proofErr w:type="spellEnd"/>
              <w:r w:rsidR="00136902">
                <w:t xml:space="preserve"> </w:t>
              </w:r>
              <w:proofErr w:type="spellStart"/>
              <w:r w:rsidR="00136902">
                <w:t>memiliki</w:t>
              </w:r>
              <w:proofErr w:type="spellEnd"/>
              <w:r w:rsidR="00136902">
                <w:t xml:space="preserve"> </w:t>
              </w:r>
              <w:proofErr w:type="spellStart"/>
              <w:r w:rsidR="00136902">
                <w:t>kerangka</w:t>
              </w:r>
              <w:proofErr w:type="spellEnd"/>
              <w:r w:rsidR="00136902">
                <w:t xml:space="preserve"> </w:t>
              </w:r>
              <w:proofErr w:type="spellStart"/>
              <w:r w:rsidR="00136902">
                <w:t>pekerjaan</w:t>
              </w:r>
              <w:proofErr w:type="spellEnd"/>
              <w:r w:rsidR="00136902">
                <w:t xml:space="preserve"> yang </w:t>
              </w:r>
              <w:proofErr w:type="spellStart"/>
              <w:r w:rsidR="00136902">
                <w:t>akan</w:t>
              </w:r>
              <w:proofErr w:type="spellEnd"/>
              <w:r w:rsidR="00136902">
                <w:t xml:space="preserve"> dilakukan </w:t>
              </w:r>
              <w:proofErr w:type="spellStart"/>
              <w:r w:rsidR="00136902">
                <w:t>mulai</w:t>
              </w:r>
              <w:proofErr w:type="spellEnd"/>
              <w:r w:rsidR="00136902">
                <w:t xml:space="preserve"> </w:t>
              </w:r>
              <w:proofErr w:type="spellStart"/>
              <w:r w:rsidR="00136902">
                <w:t>dari</w:t>
              </w:r>
              <w:proofErr w:type="spellEnd"/>
              <w:r w:rsidR="00136902">
                <w:t xml:space="preserve"> </w:t>
              </w:r>
              <w:proofErr w:type="spellStart"/>
              <w:r w:rsidR="00136902">
                <w:t>lingkup,biaya</w:t>
              </w:r>
              <w:proofErr w:type="spellEnd"/>
              <w:r w:rsidR="00136902">
                <w:t xml:space="preserve">, </w:t>
              </w:r>
              <w:proofErr w:type="spellStart"/>
              <w:r w:rsidR="00136902">
                <w:t>waktu</w:t>
              </w:r>
              <w:proofErr w:type="spellEnd"/>
              <w:r w:rsidR="00136902">
                <w:t xml:space="preserve">, </w:t>
              </w:r>
              <w:proofErr w:type="spellStart"/>
              <w:r w:rsidR="00136902">
                <w:t>sumber</w:t>
              </w:r>
              <w:proofErr w:type="spellEnd"/>
              <w:r w:rsidR="00136902">
                <w:t xml:space="preserve"> </w:t>
              </w:r>
              <w:proofErr w:type="spellStart"/>
              <w:r w:rsidR="00136902">
                <w:t>daya</w:t>
              </w:r>
              <w:proofErr w:type="spellEnd"/>
              <w:r w:rsidR="00136902">
                <w:t xml:space="preserve"> yang </w:t>
              </w:r>
              <w:proofErr w:type="spellStart"/>
              <w:r w:rsidR="00136902">
                <w:t>melakukan</w:t>
              </w:r>
              <w:proofErr w:type="spellEnd"/>
              <w:r w:rsidR="00136902">
                <w:t xml:space="preserve"> </w:t>
              </w:r>
              <w:proofErr w:type="spellStart"/>
              <w:r w:rsidR="00136902">
                <w:t>pekerjaan</w:t>
              </w:r>
              <w:proofErr w:type="spellEnd"/>
              <w:r w:rsidR="00136902">
                <w:t xml:space="preserve"> dan </w:t>
              </w:r>
              <w:proofErr w:type="spellStart"/>
              <w:r w:rsidR="00136902">
                <w:t>alokasi</w:t>
              </w:r>
              <w:proofErr w:type="spellEnd"/>
              <w:r w:rsidR="00136902">
                <w:t xml:space="preserve"> </w:t>
              </w:r>
              <w:proofErr w:type="spellStart"/>
              <w:r w:rsidR="00136902">
                <w:t>pekerjaan</w:t>
              </w:r>
              <w:proofErr w:type="spellEnd"/>
              <w:r w:rsidR="00136902">
                <w:t xml:space="preserve"> yang </w:t>
              </w:r>
              <w:proofErr w:type="spellStart"/>
              <w:r w:rsidR="00136902">
                <w:t>akan</w:t>
              </w:r>
              <w:proofErr w:type="spellEnd"/>
              <w:r w:rsidR="00136902">
                <w:t xml:space="preserve"> dilakukan.</w:t>
              </w:r>
            </w:ins>
          </w:p>
        </w:tc>
      </w:tr>
      <w:tr w:rsidR="005859DD" w14:paraId="69B2CA11" w14:textId="77777777" w:rsidTr="0071525B">
        <w:tblPrEx>
          <w:tblPrExChange w:id="3231" w:author="ilham.nur@office.ui.ac.id" w:date="2023-02-02T23:09:00Z">
            <w:tblPrEx>
              <w:tblW w:w="9410" w:type="dxa"/>
            </w:tblPrEx>
          </w:tblPrExChange>
        </w:tblPrEx>
        <w:trPr>
          <w:ins w:id="3232" w:author="ilham.nur@office.ui.ac.id [2]" w:date="2023-01-28T22:10:00Z"/>
        </w:trPr>
        <w:tc>
          <w:tcPr>
            <w:tcW w:w="367" w:type="pct"/>
            <w:shd w:val="clear" w:color="auto" w:fill="FFFFFF" w:themeFill="background1"/>
            <w:tcPrChange w:id="3233" w:author="ilham.nur@office.ui.ac.id" w:date="2023-02-02T23:09:00Z">
              <w:tcPr>
                <w:tcW w:w="690" w:type="dxa"/>
                <w:gridSpan w:val="3"/>
                <w:shd w:val="clear" w:color="auto" w:fill="FFFFFF" w:themeFill="background1"/>
              </w:tcPr>
            </w:tcPrChange>
          </w:tcPr>
          <w:p w14:paraId="21DEA786" w14:textId="278440C5" w:rsidR="005859DD" w:rsidRDefault="005859DD" w:rsidP="007D6FD6">
            <w:pPr>
              <w:rPr>
                <w:ins w:id="3234" w:author="ilham.nur@office.ui.ac.id [2]" w:date="2023-01-28T22:10:00Z"/>
              </w:rPr>
            </w:pPr>
            <w:ins w:id="3235" w:author="ilham.nur@office.ui.ac.id [2]" w:date="2023-01-28T22:10:00Z">
              <w:r>
                <w:lastRenderedPageBreak/>
                <w:t>P.3</w:t>
              </w:r>
            </w:ins>
          </w:p>
        </w:tc>
        <w:tc>
          <w:tcPr>
            <w:tcW w:w="4633" w:type="pct"/>
            <w:shd w:val="clear" w:color="auto" w:fill="FFFFFF" w:themeFill="background1"/>
            <w:tcPrChange w:id="3236" w:author="ilham.nur@office.ui.ac.id" w:date="2023-02-02T23:09:00Z">
              <w:tcPr>
                <w:tcW w:w="8720" w:type="dxa"/>
                <w:gridSpan w:val="4"/>
                <w:shd w:val="clear" w:color="auto" w:fill="FFFFFF" w:themeFill="background1"/>
              </w:tcPr>
            </w:tcPrChange>
          </w:tcPr>
          <w:p w14:paraId="1880269A" w14:textId="0BF61F70" w:rsidR="001537DD" w:rsidRDefault="001537DD" w:rsidP="001537DD">
            <w:pPr>
              <w:rPr>
                <w:ins w:id="3237" w:author="ilham.nur@office.ui.ac.id [2]" w:date="2023-01-29T11:44:00Z"/>
                <w:i/>
                <w:iCs/>
              </w:rPr>
            </w:pPr>
            <w:ins w:id="3238" w:author="ilham.nur@office.ui.ac.id [2]" w:date="2023-01-29T11:44:00Z">
              <w:r>
                <w:rPr>
                  <w:b/>
                  <w:bCs/>
                </w:rPr>
                <w:t xml:space="preserve">Nama: </w:t>
              </w:r>
              <w:r>
                <w:rPr>
                  <w:i/>
                  <w:iCs/>
                </w:rPr>
                <w:t>Project Executing</w:t>
              </w:r>
            </w:ins>
          </w:p>
          <w:p w14:paraId="0755992C" w14:textId="77777777" w:rsidR="001537DD" w:rsidRDefault="001537DD" w:rsidP="001537DD">
            <w:pPr>
              <w:rPr>
                <w:ins w:id="3239" w:author="ilham.nur@office.ui.ac.id [2]" w:date="2023-01-29T11:44:00Z"/>
                <w:i/>
                <w:iCs/>
              </w:rPr>
            </w:pPr>
            <w:ins w:id="3240" w:author="ilham.nur@office.ui.ac.id [2]" w:date="2023-01-29T11:44:00Z">
              <w:r>
                <w:rPr>
                  <w:b/>
                  <w:bCs/>
                </w:rPr>
                <w:t xml:space="preserve">Type: </w:t>
              </w:r>
              <w:r>
                <w:rPr>
                  <w:i/>
                  <w:iCs/>
                </w:rPr>
                <w:t>Business process</w:t>
              </w:r>
            </w:ins>
          </w:p>
          <w:p w14:paraId="79E1DB70" w14:textId="663ED251" w:rsidR="001537DD" w:rsidRDefault="007D3277" w:rsidP="001537DD">
            <w:pPr>
              <w:rPr>
                <w:ins w:id="3241" w:author="ilham.nur@office.ui.ac.id [2]" w:date="2023-01-29T11:44:00Z"/>
              </w:rPr>
            </w:pPr>
            <w:ins w:id="3242" w:author="ilham.nur@office.ui.ac.id [2]" w:date="2023-01-29T11:45:00Z">
              <w:del w:id="3243" w:author="ilham.nur@office.ui.ac.id" w:date="2023-01-31T22:38:00Z">
                <w:r w:rsidDel="000B0215">
                  <w:rPr>
                    <w:noProof/>
                  </w:rPr>
                  <w:drawing>
                    <wp:inline distT="0" distB="0" distL="0" distR="0" wp14:anchorId="3B1DFACA" wp14:editId="3C639788">
                      <wp:extent cx="5400040" cy="6184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00040" cy="618490"/>
                              </a:xfrm>
                              <a:prstGeom prst="rect">
                                <a:avLst/>
                              </a:prstGeom>
                            </pic:spPr>
                          </pic:pic>
                        </a:graphicData>
                      </a:graphic>
                    </wp:inline>
                  </w:drawing>
                </w:r>
              </w:del>
            </w:ins>
            <w:ins w:id="3244" w:author="ilham.nur@office.ui.ac.id" w:date="2023-01-31T22:38:00Z">
              <w:r w:rsidR="000B0215">
                <w:rPr>
                  <w:noProof/>
                </w:rPr>
                <w:t xml:space="preserve"> </w:t>
              </w:r>
              <w:r w:rsidR="000B0215">
                <w:rPr>
                  <w:noProof/>
                </w:rPr>
                <w:drawing>
                  <wp:inline distT="0" distB="0" distL="0" distR="0" wp14:anchorId="33B7FA5E" wp14:editId="53B8FFD7">
                    <wp:extent cx="4796790" cy="590574"/>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10907" cy="592312"/>
                            </a:xfrm>
                            <a:prstGeom prst="rect">
                              <a:avLst/>
                            </a:prstGeom>
                          </pic:spPr>
                        </pic:pic>
                      </a:graphicData>
                    </a:graphic>
                  </wp:inline>
                </w:drawing>
              </w:r>
            </w:ins>
          </w:p>
          <w:p w14:paraId="68AC4934" w14:textId="28A1D3A7" w:rsidR="001537DD" w:rsidRPr="001C2AD9" w:rsidRDefault="001537DD" w:rsidP="001537DD">
            <w:pPr>
              <w:rPr>
                <w:ins w:id="3245" w:author="ilham.nur@office.ui.ac.id [2]" w:date="2023-01-29T11:44:00Z"/>
                <w:rPrChange w:id="3246" w:author="ilham.nur@office.ui.ac.id" w:date="2023-01-31T22:38:00Z">
                  <w:rPr>
                    <w:ins w:id="3247" w:author="ilham.nur@office.ui.ac.id [2]" w:date="2023-01-29T11:44:00Z"/>
                    <w:b/>
                    <w:bCs/>
                  </w:rPr>
                </w:rPrChange>
              </w:rPr>
            </w:pPr>
            <w:proofErr w:type="spellStart"/>
            <w:ins w:id="3248" w:author="ilham.nur@office.ui.ac.id [2]" w:date="2023-01-29T11:44:00Z">
              <w:r>
                <w:rPr>
                  <w:b/>
                  <w:bCs/>
                </w:rPr>
                <w:t>Detil</w:t>
              </w:r>
              <w:proofErr w:type="spellEnd"/>
              <w:r>
                <w:rPr>
                  <w:b/>
                  <w:bCs/>
                </w:rPr>
                <w:t>:</w:t>
              </w:r>
            </w:ins>
            <w:ins w:id="3249" w:author="ilham.nur@office.ui.ac.id [2]" w:date="2023-01-30T05:46:00Z">
              <w:r w:rsidR="00512795">
                <w:rPr>
                  <w:b/>
                  <w:bCs/>
                </w:rPr>
                <w:t xml:space="preserve"> </w:t>
              </w:r>
              <w:r w:rsidR="00512795" w:rsidRPr="00512795">
                <w:rPr>
                  <w:i/>
                  <w:iCs/>
                  <w:rPrChange w:id="3250" w:author="ilham.nur@office.ui.ac.id [2]" w:date="2023-01-30T05:46:00Z">
                    <w:rPr>
                      <w:b/>
                      <w:bCs/>
                    </w:rPr>
                  </w:rPrChange>
                </w:rPr>
                <w:t>Project executing</w:t>
              </w:r>
              <w:r w:rsidR="00512795">
                <w:rPr>
                  <w:i/>
                  <w:iCs/>
                </w:rPr>
                <w:t xml:space="preserve"> </w:t>
              </w:r>
              <w:proofErr w:type="spellStart"/>
              <w:r w:rsidR="00512795">
                <w:t>merupakan</w:t>
              </w:r>
              <w:proofErr w:type="spellEnd"/>
              <w:r w:rsidR="00512795">
                <w:t xml:space="preserve"> proses yang dilakukan oleh </w:t>
              </w:r>
              <w:r w:rsidR="00512795">
                <w:rPr>
                  <w:i/>
                  <w:iCs/>
                </w:rPr>
                <w:t xml:space="preserve">executor </w:t>
              </w:r>
              <w:r w:rsidR="00512795">
                <w:t xml:space="preserve">untuk </w:t>
              </w:r>
              <w:proofErr w:type="spellStart"/>
              <w:r w:rsidR="00512795">
                <w:t>melakukan</w:t>
              </w:r>
              <w:proofErr w:type="spellEnd"/>
              <w:r w:rsidR="00512795">
                <w:t xml:space="preserve"> </w:t>
              </w:r>
            </w:ins>
            <w:proofErr w:type="spellStart"/>
            <w:ins w:id="3251" w:author="ilham.nur@office.ui.ac.id" w:date="2023-01-31T22:35:00Z">
              <w:r w:rsidR="009B4CEA">
                <w:t>eksekusi</w:t>
              </w:r>
              <w:proofErr w:type="spellEnd"/>
              <w:r w:rsidR="009B4CEA">
                <w:t xml:space="preserve"> </w:t>
              </w:r>
              <w:proofErr w:type="spellStart"/>
              <w:r w:rsidR="009B4CEA">
                <w:t>proyek</w:t>
              </w:r>
              <w:proofErr w:type="spellEnd"/>
              <w:r w:rsidR="009B4CEA">
                <w:t xml:space="preserve"> </w:t>
              </w:r>
              <w:proofErr w:type="spellStart"/>
              <w:r w:rsidR="009B4CEA">
                <w:t>sesuai</w:t>
              </w:r>
              <w:proofErr w:type="spellEnd"/>
              <w:r w:rsidR="009B4CEA">
                <w:t xml:space="preserve"> dengan PM Plan yang </w:t>
              </w:r>
              <w:proofErr w:type="spellStart"/>
              <w:r w:rsidR="009B4CEA">
                <w:t>telah</w:t>
              </w:r>
              <w:proofErr w:type="spellEnd"/>
              <w:r w:rsidR="009B4CEA">
                <w:t xml:space="preserve"> </w:t>
              </w:r>
              <w:proofErr w:type="spellStart"/>
              <w:r w:rsidR="009B4CEA">
                <w:t>dibuat</w:t>
              </w:r>
              <w:proofErr w:type="spellEnd"/>
              <w:r w:rsidR="009B4CEA">
                <w:t xml:space="preserve">. </w:t>
              </w:r>
              <w:proofErr w:type="spellStart"/>
              <w:r w:rsidR="009B4CEA">
                <w:t>Apabila</w:t>
              </w:r>
              <w:proofErr w:type="spellEnd"/>
              <w:r w:rsidR="009B4CEA">
                <w:t xml:space="preserve"> proses </w:t>
              </w:r>
              <w:proofErr w:type="spellStart"/>
              <w:r w:rsidR="009B4CEA">
                <w:t>pekerjaan</w:t>
              </w:r>
              <w:proofErr w:type="spellEnd"/>
              <w:r w:rsidR="009B4CEA">
                <w:t xml:space="preserve"> sudah dilakukan </w:t>
              </w:r>
              <w:proofErr w:type="spellStart"/>
              <w:r w:rsidR="009B4CEA">
                <w:t>maka</w:t>
              </w:r>
              <w:proofErr w:type="spellEnd"/>
              <w:r w:rsidR="009B4CEA">
                <w:t xml:space="preserve"> </w:t>
              </w:r>
              <w:proofErr w:type="spellStart"/>
              <w:r w:rsidR="009B4CEA">
                <w:t>eksekutor</w:t>
              </w:r>
              <w:proofErr w:type="spellEnd"/>
              <w:r w:rsidR="009B4CEA">
                <w:t xml:space="preserve"> </w:t>
              </w:r>
              <w:proofErr w:type="spellStart"/>
              <w:r w:rsidR="009B4CEA">
                <w:t>akan</w:t>
              </w:r>
              <w:proofErr w:type="spellEnd"/>
              <w:r w:rsidR="009B4CEA">
                <w:t xml:space="preserve"> </w:t>
              </w:r>
              <w:proofErr w:type="spellStart"/>
              <w:r w:rsidR="009B4CEA">
                <w:t>melakukan</w:t>
              </w:r>
              <w:proofErr w:type="spellEnd"/>
              <w:r w:rsidR="009B4CEA">
                <w:t xml:space="preserve"> </w:t>
              </w:r>
              <w:r w:rsidR="009B4CEA" w:rsidRPr="009B4CEA">
                <w:rPr>
                  <w:i/>
                  <w:iCs/>
                  <w:rPrChange w:id="3252" w:author="ilham.nur@office.ui.ac.id" w:date="2023-01-31T22:36:00Z">
                    <w:rPr/>
                  </w:rPrChange>
                </w:rPr>
                <w:t>update</w:t>
              </w:r>
              <w:r w:rsidR="009B4CEA">
                <w:t xml:space="preserve"> </w:t>
              </w:r>
              <w:proofErr w:type="spellStart"/>
              <w:r w:rsidR="009B4CEA">
                <w:t>kep</w:t>
              </w:r>
            </w:ins>
            <w:ins w:id="3253" w:author="ilham.nur@office.ui.ac.id" w:date="2023-01-31T22:36:00Z">
              <w:r w:rsidR="009B4CEA">
                <w:t>ada</w:t>
              </w:r>
              <w:proofErr w:type="spellEnd"/>
              <w:r w:rsidR="009B4CEA">
                <w:t xml:space="preserve"> </w:t>
              </w:r>
              <w:r w:rsidR="009B4CEA">
                <w:rPr>
                  <w:i/>
                  <w:iCs/>
                </w:rPr>
                <w:t xml:space="preserve">interface update </w:t>
              </w:r>
              <w:proofErr w:type="spellStart"/>
              <w:r w:rsidR="009B4CEA">
                <w:t>miliki</w:t>
              </w:r>
              <w:proofErr w:type="spellEnd"/>
              <w:r w:rsidR="009B4CEA">
                <w:t xml:space="preserve"> SIMP</w:t>
              </w:r>
              <w:r w:rsidR="0046138A">
                <w:t xml:space="preserve"> yang </w:t>
              </w:r>
              <w:proofErr w:type="spellStart"/>
              <w:r w:rsidR="0046138A">
                <w:t>akan</w:t>
              </w:r>
              <w:proofErr w:type="spellEnd"/>
              <w:r w:rsidR="0046138A">
                <w:t xml:space="preserve"> </w:t>
              </w:r>
            </w:ins>
            <w:proofErr w:type="spellStart"/>
            <w:ins w:id="3254" w:author="ilham.nur@office.ui.ac.id" w:date="2023-01-31T22:38:00Z">
              <w:r w:rsidR="001C2AD9">
                <w:t>melakukan</w:t>
              </w:r>
              <w:proofErr w:type="spellEnd"/>
              <w:r w:rsidR="001C2AD9">
                <w:t xml:space="preserve"> </w:t>
              </w:r>
              <w:r w:rsidR="001C2AD9">
                <w:rPr>
                  <w:i/>
                  <w:iCs/>
                </w:rPr>
                <w:t xml:space="preserve">project update </w:t>
              </w:r>
              <w:r w:rsidR="001C2AD9">
                <w:t xml:space="preserve">pada </w:t>
              </w:r>
              <w:proofErr w:type="spellStart"/>
              <w:r w:rsidR="001C2AD9">
                <w:t>sistem</w:t>
              </w:r>
              <w:proofErr w:type="spellEnd"/>
              <w:r w:rsidR="001C2AD9">
                <w:t xml:space="preserve"> </w:t>
              </w:r>
              <w:proofErr w:type="spellStart"/>
              <w:proofErr w:type="gramStart"/>
              <w:r w:rsidR="001C2AD9">
                <w:t>aplikasi</w:t>
              </w:r>
            </w:ins>
            <w:proofErr w:type="spellEnd"/>
            <w:proofErr w:type="gramEnd"/>
          </w:p>
          <w:p w14:paraId="75CD8D4D" w14:textId="5D576C20" w:rsidR="005859DD" w:rsidRPr="002E0F74" w:rsidRDefault="001537DD" w:rsidP="001537DD">
            <w:pPr>
              <w:rPr>
                <w:ins w:id="3255" w:author="ilham.nur@office.ui.ac.id [2]" w:date="2023-01-28T22:10:00Z"/>
                <w:rPrChange w:id="3256" w:author="ilham.nur@office.ui.ac.id" w:date="2023-01-31T22:35:00Z">
                  <w:rPr>
                    <w:ins w:id="3257" w:author="ilham.nur@office.ui.ac.id [2]" w:date="2023-01-28T22:10:00Z"/>
                    <w:b/>
                    <w:bCs/>
                  </w:rPr>
                </w:rPrChange>
              </w:rPr>
            </w:pPr>
            <w:proofErr w:type="spellStart"/>
            <w:ins w:id="3258" w:author="ilham.nur@office.ui.ac.id [2]" w:date="2023-01-29T11:44:00Z">
              <w:r>
                <w:rPr>
                  <w:b/>
                  <w:bCs/>
                </w:rPr>
                <w:t>Dampak</w:t>
              </w:r>
              <w:proofErr w:type="spellEnd"/>
              <w:r>
                <w:rPr>
                  <w:b/>
                  <w:bCs/>
                </w:rPr>
                <w:t>:</w:t>
              </w:r>
            </w:ins>
            <w:ins w:id="3259" w:author="ilham.nur@office.ui.ac.id" w:date="2023-01-31T22:35:00Z">
              <w:r w:rsidR="002E0F74">
                <w:rPr>
                  <w:b/>
                  <w:bCs/>
                </w:rPr>
                <w:t xml:space="preserve"> </w:t>
              </w:r>
              <w:proofErr w:type="spellStart"/>
              <w:r w:rsidR="002E0F74">
                <w:t>Proyek</w:t>
              </w:r>
              <w:proofErr w:type="spellEnd"/>
              <w:r w:rsidR="002E0F74">
                <w:t xml:space="preserve"> yang </w:t>
              </w:r>
              <w:proofErr w:type="spellStart"/>
              <w:r w:rsidR="002E0F74">
                <w:t>telah</w:t>
              </w:r>
              <w:proofErr w:type="spellEnd"/>
              <w:r w:rsidR="002E0F74">
                <w:t xml:space="preserve"> </w:t>
              </w:r>
              <w:proofErr w:type="spellStart"/>
              <w:r w:rsidR="002E0F74">
                <w:t>direncanakan</w:t>
              </w:r>
              <w:proofErr w:type="spellEnd"/>
              <w:r w:rsidR="002E0F74">
                <w:t xml:space="preserve"> pada proses </w:t>
              </w:r>
              <w:r w:rsidR="002E0F74">
                <w:rPr>
                  <w:i/>
                  <w:iCs/>
                </w:rPr>
                <w:t>project planning</w:t>
              </w:r>
            </w:ins>
          </w:p>
        </w:tc>
      </w:tr>
      <w:tr w:rsidR="0082351B" w14:paraId="63C174B5" w14:textId="77777777" w:rsidTr="0071525B">
        <w:tblPrEx>
          <w:tblPrExChange w:id="3260" w:author="ilham.nur@office.ui.ac.id" w:date="2023-02-02T23:09:00Z">
            <w:tblPrEx>
              <w:tblW w:w="9410" w:type="dxa"/>
            </w:tblPrEx>
          </w:tblPrExChange>
        </w:tblPrEx>
        <w:trPr>
          <w:ins w:id="3261" w:author="ilham.nur@office.ui.ac.id" w:date="2023-01-31T22:41:00Z"/>
        </w:trPr>
        <w:tc>
          <w:tcPr>
            <w:tcW w:w="367" w:type="pct"/>
            <w:shd w:val="clear" w:color="auto" w:fill="FFFFFF" w:themeFill="background1"/>
            <w:tcPrChange w:id="3262" w:author="ilham.nur@office.ui.ac.id" w:date="2023-02-02T23:09:00Z">
              <w:tcPr>
                <w:tcW w:w="690" w:type="dxa"/>
                <w:gridSpan w:val="3"/>
                <w:shd w:val="clear" w:color="auto" w:fill="FFFFFF" w:themeFill="background1"/>
              </w:tcPr>
            </w:tcPrChange>
          </w:tcPr>
          <w:p w14:paraId="220BD78E" w14:textId="429165A4" w:rsidR="0082351B" w:rsidRDefault="0082351B" w:rsidP="007D6FD6">
            <w:pPr>
              <w:rPr>
                <w:ins w:id="3263" w:author="ilham.nur@office.ui.ac.id" w:date="2023-01-31T22:41:00Z"/>
              </w:rPr>
            </w:pPr>
            <w:ins w:id="3264" w:author="ilham.nur@office.ui.ac.id" w:date="2023-01-31T22:41:00Z">
              <w:r>
                <w:t>E.1</w:t>
              </w:r>
            </w:ins>
          </w:p>
        </w:tc>
        <w:tc>
          <w:tcPr>
            <w:tcW w:w="4633" w:type="pct"/>
            <w:shd w:val="clear" w:color="auto" w:fill="FFFFFF" w:themeFill="background1"/>
            <w:tcPrChange w:id="3265" w:author="ilham.nur@office.ui.ac.id" w:date="2023-02-02T23:09:00Z">
              <w:tcPr>
                <w:tcW w:w="8720" w:type="dxa"/>
                <w:gridSpan w:val="4"/>
                <w:shd w:val="clear" w:color="auto" w:fill="FFFFFF" w:themeFill="background1"/>
              </w:tcPr>
            </w:tcPrChange>
          </w:tcPr>
          <w:p w14:paraId="1B7A4009" w14:textId="5DA007AC" w:rsidR="0082351B" w:rsidRPr="00A5545C" w:rsidRDefault="00364D12" w:rsidP="001537DD">
            <w:pPr>
              <w:rPr>
                <w:ins w:id="3266" w:author="ilham.nur@office.ui.ac.id" w:date="2023-01-31T22:41:00Z"/>
                <w:rPrChange w:id="3267" w:author="ilham.nur@office.ui.ac.id" w:date="2023-02-01T16:10:00Z">
                  <w:rPr>
                    <w:ins w:id="3268" w:author="ilham.nur@office.ui.ac.id" w:date="2023-01-31T22:41:00Z"/>
                    <w:b/>
                    <w:bCs/>
                  </w:rPr>
                </w:rPrChange>
              </w:rPr>
            </w:pPr>
            <w:ins w:id="3269" w:author="ilham.nur@office.ui.ac.id" w:date="2023-01-31T22:41:00Z">
              <w:r>
                <w:rPr>
                  <w:b/>
                  <w:bCs/>
                </w:rPr>
                <w:t>Nama:</w:t>
              </w:r>
            </w:ins>
            <w:ins w:id="3270" w:author="ilham.nur@office.ui.ac.id" w:date="2023-02-01T16:10:00Z">
              <w:r w:rsidR="00A5545C">
                <w:rPr>
                  <w:b/>
                  <w:bCs/>
                </w:rPr>
                <w:t xml:space="preserve"> </w:t>
              </w:r>
              <w:r w:rsidR="00A5545C" w:rsidRPr="00A5545C">
                <w:rPr>
                  <w:i/>
                  <w:iCs/>
                  <w:rPrChange w:id="3271" w:author="ilham.nur@office.ui.ac.id" w:date="2023-02-01T16:10:00Z">
                    <w:rPr/>
                  </w:rPrChange>
                </w:rPr>
                <w:t>Project Management Plan</w:t>
              </w:r>
              <w:r w:rsidR="00A5545C">
                <w:t xml:space="preserve"> (PM Plan)</w:t>
              </w:r>
            </w:ins>
          </w:p>
          <w:p w14:paraId="3B316B2A" w14:textId="5496CAE8" w:rsidR="00364D12" w:rsidRDefault="00364D12" w:rsidP="001537DD">
            <w:pPr>
              <w:rPr>
                <w:ins w:id="3272" w:author="ilham.nur@office.ui.ac.id" w:date="2023-02-01T20:35:00Z"/>
                <w:i/>
                <w:iCs/>
              </w:rPr>
            </w:pPr>
            <w:ins w:id="3273" w:author="ilham.nur@office.ui.ac.id" w:date="2023-01-31T22:41:00Z">
              <w:r>
                <w:rPr>
                  <w:b/>
                  <w:bCs/>
                </w:rPr>
                <w:t>Type:</w:t>
              </w:r>
            </w:ins>
            <w:ins w:id="3274" w:author="ilham.nur@office.ui.ac.id" w:date="2023-02-01T20:34:00Z">
              <w:r w:rsidR="00292939">
                <w:rPr>
                  <w:b/>
                  <w:bCs/>
                </w:rPr>
                <w:t xml:space="preserve"> </w:t>
              </w:r>
            </w:ins>
            <w:ins w:id="3275" w:author="ilham.nur@office.ui.ac.id" w:date="2023-02-01T20:35:00Z">
              <w:r w:rsidR="00292939">
                <w:rPr>
                  <w:i/>
                  <w:iCs/>
                </w:rPr>
                <w:t>Business Event</w:t>
              </w:r>
            </w:ins>
          </w:p>
          <w:p w14:paraId="74BE1A40" w14:textId="64B73BD0" w:rsidR="00292939" w:rsidRPr="00292939" w:rsidRDefault="00647997" w:rsidP="001537DD">
            <w:pPr>
              <w:rPr>
                <w:ins w:id="3276" w:author="ilham.nur@office.ui.ac.id" w:date="2023-01-31T22:41:00Z"/>
                <w:rPrChange w:id="3277" w:author="ilham.nur@office.ui.ac.id" w:date="2023-02-01T20:35:00Z">
                  <w:rPr>
                    <w:ins w:id="3278" w:author="ilham.nur@office.ui.ac.id" w:date="2023-01-31T22:41:00Z"/>
                    <w:b/>
                    <w:bCs/>
                  </w:rPr>
                </w:rPrChange>
              </w:rPr>
            </w:pPr>
            <w:ins w:id="3279" w:author="ilham.nur@office.ui.ac.id" w:date="2023-02-02T21:35:00Z">
              <w:r>
                <w:rPr>
                  <w:noProof/>
                </w:rPr>
                <w:drawing>
                  <wp:inline distT="0" distB="0" distL="0" distR="0" wp14:anchorId="647E9585" wp14:editId="7B3BC739">
                    <wp:extent cx="4797188" cy="549443"/>
                    <wp:effectExtent l="0" t="0" r="381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22227" cy="552311"/>
                            </a:xfrm>
                            <a:prstGeom prst="rect">
                              <a:avLst/>
                            </a:prstGeom>
                          </pic:spPr>
                        </pic:pic>
                      </a:graphicData>
                    </a:graphic>
                  </wp:inline>
                </w:drawing>
              </w:r>
            </w:ins>
          </w:p>
          <w:p w14:paraId="30C3432E" w14:textId="5EBB0ACB" w:rsidR="00364D12" w:rsidRPr="00647997" w:rsidRDefault="00364D12" w:rsidP="001537DD">
            <w:pPr>
              <w:rPr>
                <w:ins w:id="3280" w:author="ilham.nur@office.ui.ac.id" w:date="2023-01-31T22:41:00Z"/>
                <w:rPrChange w:id="3281" w:author="ilham.nur@office.ui.ac.id" w:date="2023-02-02T21:36:00Z">
                  <w:rPr>
                    <w:ins w:id="3282" w:author="ilham.nur@office.ui.ac.id" w:date="2023-01-31T22:41:00Z"/>
                    <w:b/>
                    <w:bCs/>
                  </w:rPr>
                </w:rPrChange>
              </w:rPr>
            </w:pPr>
            <w:proofErr w:type="spellStart"/>
            <w:ins w:id="3283" w:author="ilham.nur@office.ui.ac.id" w:date="2023-01-31T22:41:00Z">
              <w:r>
                <w:rPr>
                  <w:b/>
                  <w:bCs/>
                </w:rPr>
                <w:t>Detil</w:t>
              </w:r>
              <w:proofErr w:type="spellEnd"/>
              <w:r>
                <w:rPr>
                  <w:b/>
                  <w:bCs/>
                </w:rPr>
                <w:t>:</w:t>
              </w:r>
            </w:ins>
            <w:ins w:id="3284" w:author="ilham.nur@office.ui.ac.id" w:date="2023-02-01T20:35:00Z">
              <w:r w:rsidR="00292939">
                <w:rPr>
                  <w:b/>
                  <w:bCs/>
                </w:rPr>
                <w:t xml:space="preserve"> </w:t>
              </w:r>
            </w:ins>
            <w:ins w:id="3285" w:author="finnet" w:date="2023-02-01T20:45:00Z">
              <w:r w:rsidR="00A10428">
                <w:t>PM</w:t>
              </w:r>
            </w:ins>
            <w:ins w:id="3286" w:author="finnet" w:date="2023-02-01T20:46:00Z">
              <w:r w:rsidR="00A10428">
                <w:t xml:space="preserve"> Plan </w:t>
              </w:r>
              <w:proofErr w:type="spellStart"/>
              <w:r w:rsidR="00A10428">
                <w:t>merupakan</w:t>
              </w:r>
              <w:proofErr w:type="spellEnd"/>
              <w:r w:rsidR="00A10428">
                <w:t xml:space="preserve"> </w:t>
              </w:r>
              <w:proofErr w:type="spellStart"/>
              <w:r w:rsidR="00A10428">
                <w:t>sebuah</w:t>
              </w:r>
              <w:proofErr w:type="spellEnd"/>
              <w:r w:rsidR="00A10428">
                <w:t xml:space="preserve"> dokumen output </w:t>
              </w:r>
              <w:proofErr w:type="spellStart"/>
              <w:r w:rsidR="00A10428">
                <w:t>dari</w:t>
              </w:r>
              <w:proofErr w:type="spellEnd"/>
              <w:r w:rsidR="00A10428">
                <w:t xml:space="preserve"> proses </w:t>
              </w:r>
              <w:r w:rsidR="00A10428">
                <w:rPr>
                  <w:i/>
                  <w:iCs/>
                </w:rPr>
                <w:t xml:space="preserve">project planning </w:t>
              </w:r>
              <w:r w:rsidR="00A10428">
                <w:t xml:space="preserve">yang </w:t>
              </w:r>
              <w:proofErr w:type="spellStart"/>
              <w:r w:rsidR="00A10428">
                <w:t>menjadi</w:t>
              </w:r>
              <w:proofErr w:type="spellEnd"/>
              <w:r w:rsidR="00A10428">
                <w:t xml:space="preserve"> </w:t>
              </w:r>
              <w:proofErr w:type="spellStart"/>
              <w:r w:rsidR="00A10428">
                <w:t>acuan</w:t>
              </w:r>
              <w:proofErr w:type="spellEnd"/>
              <w:r w:rsidR="00A10428">
                <w:t xml:space="preserve"> </w:t>
              </w:r>
              <w:proofErr w:type="spellStart"/>
              <w:r w:rsidR="00A10428">
                <w:t>bagi</w:t>
              </w:r>
              <w:proofErr w:type="spellEnd"/>
              <w:r w:rsidR="00A10428">
                <w:t xml:space="preserve"> </w:t>
              </w:r>
              <w:proofErr w:type="spellStart"/>
              <w:r w:rsidR="00A10428">
                <w:t>tim</w:t>
              </w:r>
              <w:proofErr w:type="spellEnd"/>
              <w:r w:rsidR="00A10428">
                <w:t xml:space="preserve"> </w:t>
              </w:r>
              <w:proofErr w:type="spellStart"/>
              <w:r w:rsidR="00A10428">
                <w:t>proyek</w:t>
              </w:r>
              <w:proofErr w:type="spellEnd"/>
              <w:r w:rsidR="00A10428">
                <w:t xml:space="preserve"> pada </w:t>
              </w:r>
              <w:proofErr w:type="spellStart"/>
              <w:r w:rsidR="00A10428">
                <w:t>aspek</w:t>
              </w:r>
              <w:proofErr w:type="spellEnd"/>
              <w:r w:rsidR="00A10428">
                <w:t xml:space="preserve"> </w:t>
              </w:r>
              <w:proofErr w:type="spellStart"/>
              <w:r w:rsidR="00A10428">
                <w:t>lingkup</w:t>
              </w:r>
              <w:proofErr w:type="spellEnd"/>
              <w:r w:rsidR="00A10428">
                <w:t xml:space="preserve">, </w:t>
              </w:r>
              <w:proofErr w:type="spellStart"/>
              <w:r w:rsidR="00A10428">
                <w:t>biaya</w:t>
              </w:r>
              <w:proofErr w:type="spellEnd"/>
              <w:r w:rsidR="00A10428">
                <w:t xml:space="preserve">, jadwal, </w:t>
              </w:r>
              <w:proofErr w:type="spellStart"/>
              <w:r w:rsidR="00A10428">
                <w:t>sumber</w:t>
              </w:r>
              <w:proofErr w:type="spellEnd"/>
              <w:r w:rsidR="00A10428">
                <w:t xml:space="preserve"> </w:t>
              </w:r>
              <w:proofErr w:type="spellStart"/>
              <w:r w:rsidR="00A10428">
                <w:t>daya</w:t>
              </w:r>
              <w:proofErr w:type="spellEnd"/>
              <w:r w:rsidR="00A10428">
                <w:t xml:space="preserve"> dan </w:t>
              </w:r>
              <w:proofErr w:type="spellStart"/>
              <w:r w:rsidR="00A10428">
                <w:t>pekerjaan</w:t>
              </w:r>
              <w:proofErr w:type="spellEnd"/>
              <w:r w:rsidR="00A10428">
                <w:t xml:space="preserve"> yang </w:t>
              </w:r>
              <w:proofErr w:type="spellStart"/>
              <w:r w:rsidR="00A10428">
                <w:t>akan</w:t>
              </w:r>
              <w:proofErr w:type="spellEnd"/>
              <w:r w:rsidR="00A10428">
                <w:t xml:space="preserve"> dilaku</w:t>
              </w:r>
            </w:ins>
            <w:ins w:id="3287" w:author="finnet" w:date="2023-02-01T20:51:00Z">
              <w:r w:rsidR="00C37266">
                <w:t>kan.</w:t>
              </w:r>
            </w:ins>
            <w:ins w:id="3288" w:author="ilham.nur@office.ui.ac.id" w:date="2023-02-02T21:35:00Z">
              <w:r w:rsidR="00647997">
                <w:t>PM Pla</w:t>
              </w:r>
            </w:ins>
            <w:ins w:id="3289" w:author="ilham.nur@office.ui.ac.id" w:date="2023-02-02T21:36:00Z">
              <w:r w:rsidR="00647997">
                <w:t xml:space="preserve">n di </w:t>
              </w:r>
              <w:proofErr w:type="spellStart"/>
              <w:r w:rsidR="00647997">
                <w:t>realisasikan</w:t>
              </w:r>
              <w:proofErr w:type="spellEnd"/>
              <w:r w:rsidR="00647997">
                <w:t xml:space="preserve"> dengan </w:t>
              </w:r>
              <w:r w:rsidR="00647997">
                <w:rPr>
                  <w:i/>
                  <w:iCs/>
                </w:rPr>
                <w:t xml:space="preserve">application event project creation </w:t>
              </w:r>
              <w:r w:rsidR="00647997">
                <w:t>pada SIMP.</w:t>
              </w:r>
            </w:ins>
          </w:p>
          <w:p w14:paraId="3B591683" w14:textId="71A29754" w:rsidR="00364D12" w:rsidRPr="00A0408E" w:rsidRDefault="00364D12" w:rsidP="001537DD">
            <w:pPr>
              <w:rPr>
                <w:ins w:id="3290" w:author="ilham.nur@office.ui.ac.id" w:date="2023-01-31T22:41:00Z"/>
                <w:rPrChange w:id="3291" w:author="ilham.nur@office.ui.ac.id" w:date="2023-02-02T21:34:00Z">
                  <w:rPr>
                    <w:ins w:id="3292" w:author="ilham.nur@office.ui.ac.id" w:date="2023-01-31T22:41:00Z"/>
                    <w:b/>
                    <w:bCs/>
                  </w:rPr>
                </w:rPrChange>
              </w:rPr>
            </w:pPr>
            <w:proofErr w:type="spellStart"/>
            <w:ins w:id="3293" w:author="ilham.nur@office.ui.ac.id" w:date="2023-01-31T22:41:00Z">
              <w:r>
                <w:rPr>
                  <w:b/>
                  <w:bCs/>
                </w:rPr>
                <w:t>Dampak</w:t>
              </w:r>
              <w:proofErr w:type="spellEnd"/>
              <w:r w:rsidR="00381EF9">
                <w:rPr>
                  <w:b/>
                  <w:bCs/>
                </w:rPr>
                <w:t>:</w:t>
              </w:r>
            </w:ins>
            <w:ins w:id="3294" w:author="ilham.nur@office.ui.ac.id" w:date="2023-02-01T20:35:00Z">
              <w:r w:rsidR="00292939">
                <w:rPr>
                  <w:b/>
                  <w:bCs/>
                </w:rPr>
                <w:t xml:space="preserve"> </w:t>
              </w:r>
            </w:ins>
            <w:ins w:id="3295" w:author="ilham.nur@office.ui.ac.id" w:date="2023-02-02T21:34:00Z">
              <w:r w:rsidR="00A0408E">
                <w:t xml:space="preserve">PM Plan </w:t>
              </w:r>
              <w:proofErr w:type="spellStart"/>
              <w:r w:rsidR="00A0408E">
                <w:t>akan</w:t>
              </w:r>
              <w:proofErr w:type="spellEnd"/>
              <w:r w:rsidR="00A0408E">
                <w:t xml:space="preserve"> </w:t>
              </w:r>
              <w:proofErr w:type="spellStart"/>
              <w:r w:rsidR="00A0408E">
                <w:t>memberikan</w:t>
              </w:r>
              <w:proofErr w:type="spellEnd"/>
              <w:r w:rsidR="00A0408E">
                <w:t xml:space="preserve"> </w:t>
              </w:r>
              <w:proofErr w:type="spellStart"/>
              <w:r w:rsidR="00A0408E">
                <w:t>arahan</w:t>
              </w:r>
              <w:proofErr w:type="spellEnd"/>
              <w:r w:rsidR="00A0408E">
                <w:t xml:space="preserve"> </w:t>
              </w:r>
              <w:proofErr w:type="spellStart"/>
              <w:r w:rsidR="00A0408E">
                <w:t>kepada</w:t>
              </w:r>
              <w:proofErr w:type="spellEnd"/>
              <w:r w:rsidR="00A0408E">
                <w:t xml:space="preserve"> </w:t>
              </w:r>
              <w:proofErr w:type="spellStart"/>
              <w:r w:rsidR="00A0408E">
                <w:t>tim</w:t>
              </w:r>
              <w:proofErr w:type="spellEnd"/>
              <w:r w:rsidR="00A0408E">
                <w:t xml:space="preserve"> </w:t>
              </w:r>
              <w:proofErr w:type="spellStart"/>
              <w:r w:rsidR="00A0408E">
                <w:t>proyek</w:t>
              </w:r>
              <w:proofErr w:type="spellEnd"/>
              <w:r w:rsidR="00A0408E">
                <w:t xml:space="preserve"> bagaimana </w:t>
              </w:r>
              <w:proofErr w:type="spellStart"/>
              <w:r w:rsidR="00A0408E">
                <w:t>eksekusi</w:t>
              </w:r>
              <w:proofErr w:type="spellEnd"/>
              <w:r w:rsidR="00A0408E">
                <w:t xml:space="preserve"> </w:t>
              </w:r>
              <w:proofErr w:type="spellStart"/>
              <w:r w:rsidR="00A0408E">
                <w:t>proyek</w:t>
              </w:r>
              <w:proofErr w:type="spellEnd"/>
              <w:r w:rsidR="00A0408E">
                <w:t xml:space="preserve"> </w:t>
              </w:r>
              <w:proofErr w:type="spellStart"/>
              <w:r w:rsidR="00A0408E">
                <w:t>akan</w:t>
              </w:r>
              <w:proofErr w:type="spellEnd"/>
              <w:r w:rsidR="00A0408E">
                <w:t xml:space="preserve"> dilakukan</w:t>
              </w:r>
            </w:ins>
            <w:ins w:id="3296" w:author="ilham.nur@office.ui.ac.id" w:date="2023-02-02T21:35:00Z">
              <w:r w:rsidR="00A0408E">
                <w:t xml:space="preserve">, dan perlu </w:t>
              </w:r>
              <w:proofErr w:type="spellStart"/>
              <w:r w:rsidR="00A0408E">
                <w:t>ada</w:t>
              </w:r>
              <w:proofErr w:type="spellEnd"/>
              <w:r w:rsidR="00A0408E">
                <w:t xml:space="preserve"> </w:t>
              </w:r>
              <w:proofErr w:type="spellStart"/>
              <w:r w:rsidR="00A0408E">
                <w:t>perubahan</w:t>
              </w:r>
              <w:proofErr w:type="spellEnd"/>
              <w:r w:rsidR="00A0408E">
                <w:t xml:space="preserve"> PM Plan </w:t>
              </w:r>
              <w:proofErr w:type="spellStart"/>
              <w:r w:rsidR="00A0408E">
                <w:t>apabila</w:t>
              </w:r>
              <w:proofErr w:type="spellEnd"/>
              <w:r w:rsidR="00A0408E">
                <w:t xml:space="preserve"> </w:t>
              </w:r>
              <w:proofErr w:type="spellStart"/>
              <w:r w:rsidR="00A0408E">
                <w:t>terdapat</w:t>
              </w:r>
              <w:proofErr w:type="spellEnd"/>
              <w:r w:rsidR="00A0408E">
                <w:t xml:space="preserve"> </w:t>
              </w:r>
              <w:proofErr w:type="spellStart"/>
              <w:r w:rsidR="00A0408E">
                <w:t>perubahan</w:t>
              </w:r>
              <w:proofErr w:type="spellEnd"/>
              <w:r w:rsidR="00A0408E">
                <w:t xml:space="preserve"> pada </w:t>
              </w:r>
              <w:proofErr w:type="spellStart"/>
              <w:r w:rsidR="00A0408E">
                <w:t>desain</w:t>
              </w:r>
              <w:proofErr w:type="spellEnd"/>
              <w:r w:rsidR="00A0408E">
                <w:t>.</w:t>
              </w:r>
            </w:ins>
          </w:p>
        </w:tc>
      </w:tr>
      <w:tr w:rsidR="0082351B" w14:paraId="4869607A" w14:textId="77777777" w:rsidTr="0071525B">
        <w:tblPrEx>
          <w:tblPrExChange w:id="3297" w:author="ilham.nur@office.ui.ac.id" w:date="2023-02-02T23:09:00Z">
            <w:tblPrEx>
              <w:tblW w:w="9410" w:type="dxa"/>
            </w:tblPrEx>
          </w:tblPrExChange>
        </w:tblPrEx>
        <w:trPr>
          <w:ins w:id="3298" w:author="ilham.nur@office.ui.ac.id" w:date="2023-01-31T22:41:00Z"/>
        </w:trPr>
        <w:tc>
          <w:tcPr>
            <w:tcW w:w="367" w:type="pct"/>
            <w:shd w:val="clear" w:color="auto" w:fill="FFFFFF" w:themeFill="background1"/>
            <w:tcPrChange w:id="3299" w:author="ilham.nur@office.ui.ac.id" w:date="2023-02-02T23:09:00Z">
              <w:tcPr>
                <w:tcW w:w="690" w:type="dxa"/>
                <w:gridSpan w:val="3"/>
                <w:shd w:val="clear" w:color="auto" w:fill="FFFFFF" w:themeFill="background1"/>
              </w:tcPr>
            </w:tcPrChange>
          </w:tcPr>
          <w:p w14:paraId="6EE2EB6F" w14:textId="3EC02460" w:rsidR="0082351B" w:rsidRDefault="0082351B" w:rsidP="007D6FD6">
            <w:pPr>
              <w:rPr>
                <w:ins w:id="3300" w:author="ilham.nur@office.ui.ac.id" w:date="2023-01-31T22:41:00Z"/>
              </w:rPr>
            </w:pPr>
            <w:ins w:id="3301" w:author="ilham.nur@office.ui.ac.id" w:date="2023-01-31T22:41:00Z">
              <w:r>
                <w:t>E.2</w:t>
              </w:r>
            </w:ins>
          </w:p>
        </w:tc>
        <w:tc>
          <w:tcPr>
            <w:tcW w:w="4633" w:type="pct"/>
            <w:shd w:val="clear" w:color="auto" w:fill="FFFFFF" w:themeFill="background1"/>
            <w:tcPrChange w:id="3302" w:author="ilham.nur@office.ui.ac.id" w:date="2023-02-02T23:09:00Z">
              <w:tcPr>
                <w:tcW w:w="8720" w:type="dxa"/>
                <w:gridSpan w:val="4"/>
                <w:shd w:val="clear" w:color="auto" w:fill="FFFFFF" w:themeFill="background1"/>
              </w:tcPr>
            </w:tcPrChange>
          </w:tcPr>
          <w:p w14:paraId="598C81FF" w14:textId="399E211A" w:rsidR="00136513" w:rsidRPr="00883F28" w:rsidRDefault="00136513" w:rsidP="00136513">
            <w:pPr>
              <w:rPr>
                <w:ins w:id="3303" w:author="ilham.nur@office.ui.ac.id" w:date="2023-01-31T22:41:00Z"/>
                <w:i/>
                <w:iCs/>
                <w:rPrChange w:id="3304" w:author="ilham.nur@office.ui.ac.id" w:date="2023-02-02T21:36:00Z">
                  <w:rPr>
                    <w:ins w:id="3305" w:author="ilham.nur@office.ui.ac.id" w:date="2023-01-31T22:41:00Z"/>
                    <w:b/>
                    <w:bCs/>
                  </w:rPr>
                </w:rPrChange>
              </w:rPr>
            </w:pPr>
            <w:ins w:id="3306" w:author="ilham.nur@office.ui.ac.id" w:date="2023-01-31T22:41:00Z">
              <w:r>
                <w:rPr>
                  <w:b/>
                  <w:bCs/>
                </w:rPr>
                <w:t>Nama:</w:t>
              </w:r>
            </w:ins>
            <w:ins w:id="3307" w:author="ilham.nur@office.ui.ac.id" w:date="2023-02-02T21:36:00Z">
              <w:r w:rsidR="00883F28">
                <w:rPr>
                  <w:b/>
                  <w:bCs/>
                </w:rPr>
                <w:t xml:space="preserve"> </w:t>
              </w:r>
              <w:r w:rsidR="00883F28">
                <w:rPr>
                  <w:i/>
                  <w:iCs/>
                </w:rPr>
                <w:t>Project Completion</w:t>
              </w:r>
            </w:ins>
          </w:p>
          <w:p w14:paraId="7E64011A" w14:textId="78F678D2" w:rsidR="00136513" w:rsidRDefault="00136513" w:rsidP="00136513">
            <w:pPr>
              <w:rPr>
                <w:ins w:id="3308" w:author="ilham.nur@office.ui.ac.id" w:date="2023-02-02T21:37:00Z"/>
                <w:i/>
                <w:iCs/>
              </w:rPr>
            </w:pPr>
            <w:ins w:id="3309" w:author="ilham.nur@office.ui.ac.id" w:date="2023-01-31T22:41:00Z">
              <w:r>
                <w:rPr>
                  <w:b/>
                  <w:bCs/>
                </w:rPr>
                <w:t>Type:</w:t>
              </w:r>
            </w:ins>
            <w:ins w:id="3310" w:author="ilham.nur@office.ui.ac.id" w:date="2023-02-02T21:36:00Z">
              <w:r w:rsidR="00883F28">
                <w:rPr>
                  <w:b/>
                  <w:bCs/>
                </w:rPr>
                <w:t xml:space="preserve"> </w:t>
              </w:r>
              <w:r w:rsidR="00883F28">
                <w:rPr>
                  <w:i/>
                  <w:iCs/>
                </w:rPr>
                <w:t>Business Event</w:t>
              </w:r>
            </w:ins>
          </w:p>
          <w:p w14:paraId="64953316" w14:textId="1E7C79C7" w:rsidR="0091345F" w:rsidRPr="0091345F" w:rsidRDefault="00492FDD" w:rsidP="00136513">
            <w:pPr>
              <w:rPr>
                <w:ins w:id="3311" w:author="ilham.nur@office.ui.ac.id" w:date="2023-01-31T22:41:00Z"/>
                <w:rPrChange w:id="3312" w:author="ilham.nur@office.ui.ac.id" w:date="2023-02-02T21:37:00Z">
                  <w:rPr>
                    <w:ins w:id="3313" w:author="ilham.nur@office.ui.ac.id" w:date="2023-01-31T22:41:00Z"/>
                    <w:b/>
                    <w:bCs/>
                  </w:rPr>
                </w:rPrChange>
              </w:rPr>
            </w:pPr>
            <w:ins w:id="3314" w:author="ilham.nur@office.ui.ac.id" w:date="2023-02-02T21:38:00Z">
              <w:r>
                <w:rPr>
                  <w:noProof/>
                </w:rPr>
                <w:drawing>
                  <wp:inline distT="0" distB="0" distL="0" distR="0" wp14:anchorId="28589C6A" wp14:editId="3F56DA08">
                    <wp:extent cx="4756244" cy="594531"/>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771464" cy="596434"/>
                            </a:xfrm>
                            <a:prstGeom prst="rect">
                              <a:avLst/>
                            </a:prstGeom>
                          </pic:spPr>
                        </pic:pic>
                      </a:graphicData>
                    </a:graphic>
                  </wp:inline>
                </w:drawing>
              </w:r>
            </w:ins>
          </w:p>
          <w:p w14:paraId="5D8B511B" w14:textId="18F5DB97" w:rsidR="00136513" w:rsidRPr="00D67887" w:rsidRDefault="00136513" w:rsidP="00136513">
            <w:pPr>
              <w:rPr>
                <w:ins w:id="3315" w:author="ilham.nur@office.ui.ac.id" w:date="2023-01-31T22:41:00Z"/>
                <w:i/>
                <w:iCs/>
                <w:rPrChange w:id="3316" w:author="ilham.nur@office.ui.ac.id" w:date="2023-02-02T21:39:00Z">
                  <w:rPr>
                    <w:ins w:id="3317" w:author="ilham.nur@office.ui.ac.id" w:date="2023-01-31T22:41:00Z"/>
                    <w:b/>
                    <w:bCs/>
                  </w:rPr>
                </w:rPrChange>
              </w:rPr>
            </w:pPr>
            <w:proofErr w:type="spellStart"/>
            <w:ins w:id="3318" w:author="ilham.nur@office.ui.ac.id" w:date="2023-01-31T22:41:00Z">
              <w:r>
                <w:rPr>
                  <w:b/>
                  <w:bCs/>
                </w:rPr>
                <w:t>Detil</w:t>
              </w:r>
              <w:proofErr w:type="spellEnd"/>
              <w:r>
                <w:rPr>
                  <w:b/>
                  <w:bCs/>
                </w:rPr>
                <w:t>:</w:t>
              </w:r>
            </w:ins>
            <w:ins w:id="3319" w:author="ilham.nur@office.ui.ac.id" w:date="2023-02-02T21:37:00Z">
              <w:r w:rsidR="00492FDD">
                <w:rPr>
                  <w:b/>
                  <w:bCs/>
                </w:rPr>
                <w:t xml:space="preserve"> </w:t>
              </w:r>
            </w:ins>
            <w:ins w:id="3320" w:author="ilham.nur@office.ui.ac.id" w:date="2023-02-02T21:38:00Z">
              <w:r w:rsidR="00492FDD">
                <w:rPr>
                  <w:i/>
                  <w:iCs/>
                </w:rPr>
                <w:t xml:space="preserve">Project completion </w:t>
              </w:r>
              <w:proofErr w:type="spellStart"/>
              <w:r w:rsidR="00492FDD">
                <w:t>merupakan</w:t>
              </w:r>
              <w:proofErr w:type="spellEnd"/>
              <w:r w:rsidR="00492FDD">
                <w:t xml:space="preserve"> </w:t>
              </w:r>
              <w:r w:rsidR="00492FDD">
                <w:rPr>
                  <w:i/>
                  <w:iCs/>
                </w:rPr>
                <w:t xml:space="preserve">business event </w:t>
              </w:r>
              <w:r w:rsidR="00492FDD">
                <w:t xml:space="preserve">yang </w:t>
              </w:r>
              <w:proofErr w:type="spellStart"/>
              <w:r w:rsidR="00492FDD">
                <w:t>terjadi</w:t>
              </w:r>
              <w:proofErr w:type="spellEnd"/>
              <w:r w:rsidR="00492FDD">
                <w:t xml:space="preserve"> </w:t>
              </w:r>
              <w:proofErr w:type="spellStart"/>
              <w:r w:rsidR="00492FDD">
                <w:t>setelah</w:t>
              </w:r>
              <w:proofErr w:type="spellEnd"/>
              <w:r w:rsidR="00492FDD">
                <w:t xml:space="preserve"> </w:t>
              </w:r>
              <w:proofErr w:type="spellStart"/>
              <w:r w:rsidR="00492FDD">
                <w:t>proyek</w:t>
              </w:r>
              <w:proofErr w:type="spellEnd"/>
              <w:r w:rsidR="00492FDD">
                <w:t xml:space="preserve"> </w:t>
              </w:r>
              <w:proofErr w:type="spellStart"/>
              <w:r w:rsidR="00492FDD">
                <w:t>telah</w:t>
              </w:r>
              <w:proofErr w:type="spellEnd"/>
              <w:r w:rsidR="00492FDD">
                <w:t xml:space="preserve"> di </w:t>
              </w:r>
              <w:proofErr w:type="spellStart"/>
              <w:r w:rsidR="00492FDD">
                <w:t>selesaikan</w:t>
              </w:r>
              <w:proofErr w:type="spellEnd"/>
              <w:r w:rsidR="00492FDD">
                <w:t xml:space="preserve"> </w:t>
              </w:r>
              <w:proofErr w:type="spellStart"/>
              <w:r w:rsidR="00492FDD">
                <w:t>dalam</w:t>
              </w:r>
              <w:proofErr w:type="spellEnd"/>
              <w:r w:rsidR="00492FDD">
                <w:t xml:space="preserve"> </w:t>
              </w:r>
              <w:proofErr w:type="spellStart"/>
              <w:r w:rsidR="00492FDD">
                <w:t>rangkaian</w:t>
              </w:r>
              <w:proofErr w:type="spellEnd"/>
              <w:r w:rsidR="00492FDD">
                <w:t xml:space="preserve"> </w:t>
              </w:r>
              <w:proofErr w:type="spellStart"/>
              <w:r w:rsidR="00492FDD">
                <w:t>grup</w:t>
              </w:r>
              <w:proofErr w:type="spellEnd"/>
              <w:r w:rsidR="00492FDD">
                <w:t xml:space="preserve"> proses </w:t>
              </w:r>
              <w:proofErr w:type="spellStart"/>
              <w:r w:rsidR="00492FDD">
                <w:t>eksekusi</w:t>
              </w:r>
              <w:proofErr w:type="spellEnd"/>
              <w:r w:rsidR="00492FDD">
                <w:t xml:space="preserve">, </w:t>
              </w:r>
              <w:r w:rsidR="00492FDD" w:rsidRPr="00492FDD">
                <w:rPr>
                  <w:i/>
                  <w:iCs/>
                  <w:rPrChange w:id="3321" w:author="ilham.nur@office.ui.ac.id" w:date="2023-02-02T21:38:00Z">
                    <w:rPr/>
                  </w:rPrChange>
                </w:rPr>
                <w:t>monitoring</w:t>
              </w:r>
              <w:r w:rsidR="00492FDD">
                <w:t xml:space="preserve"> dan </w:t>
              </w:r>
              <w:r w:rsidR="00492FDD" w:rsidRPr="00492FDD">
                <w:rPr>
                  <w:i/>
                  <w:iCs/>
                  <w:rPrChange w:id="3322" w:author="ilham.nur@office.ui.ac.id" w:date="2023-02-02T21:38:00Z">
                    <w:rPr/>
                  </w:rPrChange>
                </w:rPr>
                <w:t>controlling</w:t>
              </w:r>
              <w:r w:rsidR="00492FDD">
                <w:t>.</w:t>
              </w:r>
            </w:ins>
            <w:ins w:id="3323" w:author="ilham.nur@office.ui.ac.id" w:date="2023-02-02T21:39:00Z">
              <w:r w:rsidR="00492FDD">
                <w:t xml:space="preserve"> </w:t>
              </w:r>
              <w:r w:rsidR="00B05E17">
                <w:t xml:space="preserve">Tim </w:t>
              </w:r>
              <w:proofErr w:type="spellStart"/>
              <w:r w:rsidR="00B05E17">
                <w:t>proyek</w:t>
              </w:r>
              <w:proofErr w:type="spellEnd"/>
              <w:r w:rsidR="00B05E17">
                <w:t xml:space="preserve"> </w:t>
              </w:r>
              <w:proofErr w:type="spellStart"/>
              <w:r w:rsidR="00B05E17">
                <w:t>seiring</w:t>
              </w:r>
              <w:proofErr w:type="spellEnd"/>
              <w:r w:rsidR="00B05E17">
                <w:t xml:space="preserve"> dengan </w:t>
              </w:r>
              <w:proofErr w:type="spellStart"/>
              <w:r w:rsidR="00B05E17">
                <w:t>pengerjaan</w:t>
              </w:r>
              <w:proofErr w:type="spellEnd"/>
              <w:r w:rsidR="00B05E17">
                <w:t xml:space="preserve"> </w:t>
              </w:r>
              <w:proofErr w:type="spellStart"/>
              <w:r w:rsidR="00B05E17">
                <w:t>proyek</w:t>
              </w:r>
              <w:proofErr w:type="spellEnd"/>
              <w:r w:rsidR="00B05E17">
                <w:t xml:space="preserve"> </w:t>
              </w:r>
              <w:proofErr w:type="spellStart"/>
              <w:r w:rsidR="00B05E17">
                <w:t>akan</w:t>
              </w:r>
              <w:proofErr w:type="spellEnd"/>
              <w:r w:rsidR="00B05E17">
                <w:t xml:space="preserve"> </w:t>
              </w:r>
              <w:proofErr w:type="spellStart"/>
              <w:r w:rsidR="00B05E17">
                <w:t>melakukan</w:t>
              </w:r>
              <w:proofErr w:type="spellEnd"/>
              <w:r w:rsidR="00B05E17">
                <w:t xml:space="preserve"> </w:t>
              </w:r>
              <w:r w:rsidR="00B05E17">
                <w:rPr>
                  <w:i/>
                  <w:iCs/>
                </w:rPr>
                <w:t xml:space="preserve">update </w:t>
              </w:r>
              <w:proofErr w:type="spellStart"/>
              <w:r w:rsidR="00B05E17">
                <w:t>proyek</w:t>
              </w:r>
              <w:proofErr w:type="spellEnd"/>
              <w:r w:rsidR="00B05E17">
                <w:t xml:space="preserve"> </w:t>
              </w:r>
              <w:proofErr w:type="spellStart"/>
              <w:r w:rsidR="00B05E17">
                <w:t>melalui</w:t>
              </w:r>
              <w:proofErr w:type="spellEnd"/>
              <w:r w:rsidR="00B05E17">
                <w:t xml:space="preserve"> SIMP</w:t>
              </w:r>
              <w:r w:rsidR="00D67887">
                <w:t xml:space="preserve"> pada </w:t>
              </w:r>
              <w:r w:rsidR="00D67887" w:rsidRPr="00D67887">
                <w:rPr>
                  <w:i/>
                  <w:iCs/>
                  <w:rPrChange w:id="3324" w:author="ilham.nur@office.ui.ac.id" w:date="2023-02-02T21:39:00Z">
                    <w:rPr/>
                  </w:rPrChange>
                </w:rPr>
                <w:t>application event</w:t>
              </w:r>
              <w:r w:rsidR="00D67887">
                <w:rPr>
                  <w:i/>
                  <w:iCs/>
                </w:rPr>
                <w:t xml:space="preserve"> project update</w:t>
              </w:r>
              <w:r w:rsidR="00D67887">
                <w:t xml:space="preserve">, yang </w:t>
              </w:r>
              <w:proofErr w:type="spellStart"/>
              <w:r w:rsidR="00D67887">
                <w:t>akan</w:t>
              </w:r>
              <w:proofErr w:type="spellEnd"/>
              <w:r w:rsidR="00D67887">
                <w:t xml:space="preserve"> </w:t>
              </w:r>
              <w:proofErr w:type="spellStart"/>
              <w:r w:rsidR="00D67887">
                <w:t>merealisasikan</w:t>
              </w:r>
              <w:proofErr w:type="spellEnd"/>
              <w:r w:rsidR="00D67887">
                <w:t xml:space="preserve"> </w:t>
              </w:r>
              <w:r w:rsidR="00D67887">
                <w:rPr>
                  <w:i/>
                  <w:iCs/>
                </w:rPr>
                <w:t>project completion.</w:t>
              </w:r>
            </w:ins>
          </w:p>
          <w:p w14:paraId="126F06ED" w14:textId="4242B54E" w:rsidR="00621600" w:rsidRPr="00993014" w:rsidRDefault="00136513" w:rsidP="00136513">
            <w:pPr>
              <w:rPr>
                <w:ins w:id="3325" w:author="ilham.nur@office.ui.ac.id" w:date="2023-01-31T22:41:00Z"/>
                <w:rPrChange w:id="3326" w:author="ilham.nur@office.ui.ac.id" w:date="2023-02-02T21:40:00Z">
                  <w:rPr>
                    <w:ins w:id="3327" w:author="ilham.nur@office.ui.ac.id" w:date="2023-01-31T22:41:00Z"/>
                    <w:b/>
                    <w:bCs/>
                  </w:rPr>
                </w:rPrChange>
              </w:rPr>
            </w:pPr>
            <w:proofErr w:type="spellStart"/>
            <w:ins w:id="3328" w:author="ilham.nur@office.ui.ac.id" w:date="2023-01-31T22:41:00Z">
              <w:r>
                <w:rPr>
                  <w:b/>
                  <w:bCs/>
                </w:rPr>
                <w:t>Dampak</w:t>
              </w:r>
              <w:proofErr w:type="spellEnd"/>
              <w:r>
                <w:rPr>
                  <w:b/>
                  <w:bCs/>
                </w:rPr>
                <w:t>:</w:t>
              </w:r>
            </w:ins>
            <w:ins w:id="3329" w:author="ilham.nur@office.ui.ac.id" w:date="2023-02-02T21:40:00Z">
              <w:r w:rsidR="00D67887">
                <w:rPr>
                  <w:b/>
                  <w:bCs/>
                </w:rPr>
                <w:t xml:space="preserve"> </w:t>
              </w:r>
              <w:r w:rsidR="00D67887" w:rsidRPr="00D67887">
                <w:rPr>
                  <w:rPrChange w:id="3330" w:author="ilham.nur@office.ui.ac.id" w:date="2023-02-02T21:40:00Z">
                    <w:rPr>
                      <w:b/>
                      <w:bCs/>
                    </w:rPr>
                  </w:rPrChange>
                </w:rPr>
                <w:t>D</w:t>
              </w:r>
              <w:r w:rsidR="00D67887">
                <w:t xml:space="preserve">engan </w:t>
              </w:r>
              <w:proofErr w:type="spellStart"/>
              <w:r w:rsidR="00D67887">
                <w:t>diselesaikan</w:t>
              </w:r>
              <w:proofErr w:type="spellEnd"/>
              <w:r w:rsidR="00D67887">
                <w:t xml:space="preserve"> </w:t>
              </w:r>
              <w:proofErr w:type="spellStart"/>
              <w:r w:rsidR="00D67887">
                <w:t>sebuah</w:t>
              </w:r>
              <w:proofErr w:type="spellEnd"/>
              <w:r w:rsidR="00D67887">
                <w:t xml:space="preserve"> </w:t>
              </w:r>
              <w:proofErr w:type="spellStart"/>
              <w:r w:rsidR="00D67887">
                <w:t>proyek</w:t>
              </w:r>
              <w:proofErr w:type="spellEnd"/>
              <w:r w:rsidR="00D67887">
                <w:t xml:space="preserve"> </w:t>
              </w:r>
              <w:proofErr w:type="spellStart"/>
              <w:r w:rsidR="00D67887">
                <w:t>maka</w:t>
              </w:r>
              <w:proofErr w:type="spellEnd"/>
              <w:r w:rsidR="00D67887">
                <w:t xml:space="preserve"> </w:t>
              </w:r>
              <w:proofErr w:type="spellStart"/>
              <w:r w:rsidR="00993014">
                <w:t>dapat</w:t>
              </w:r>
              <w:proofErr w:type="spellEnd"/>
              <w:r w:rsidR="00993014">
                <w:t xml:space="preserve"> dilakukan </w:t>
              </w:r>
              <w:proofErr w:type="spellStart"/>
              <w:r w:rsidR="00993014">
                <w:t>penagihan</w:t>
              </w:r>
              <w:proofErr w:type="spellEnd"/>
              <w:r w:rsidR="00993014">
                <w:t xml:space="preserve"> </w:t>
              </w:r>
              <w:proofErr w:type="spellStart"/>
              <w:r w:rsidR="00993014">
                <w:t>atau</w:t>
              </w:r>
              <w:proofErr w:type="spellEnd"/>
              <w:r w:rsidR="00993014">
                <w:t xml:space="preserve"> </w:t>
              </w:r>
              <w:r w:rsidR="00993014" w:rsidRPr="00993014">
                <w:rPr>
                  <w:i/>
                  <w:iCs/>
                  <w:rPrChange w:id="3331" w:author="ilham.nur@office.ui.ac.id" w:date="2023-02-02T21:40:00Z">
                    <w:rPr/>
                  </w:rPrChange>
                </w:rPr>
                <w:t>recurring revenue</w:t>
              </w:r>
              <w:r w:rsidR="00993014">
                <w:rPr>
                  <w:i/>
                  <w:iCs/>
                </w:rPr>
                <w:t xml:space="preserve"> </w:t>
              </w:r>
              <w:proofErr w:type="spellStart"/>
              <w:r w:rsidR="00993014">
                <w:t>akan</w:t>
              </w:r>
              <w:proofErr w:type="spellEnd"/>
              <w:r w:rsidR="00993014">
                <w:t xml:space="preserve"> </w:t>
              </w:r>
              <w:proofErr w:type="spellStart"/>
              <w:r w:rsidR="00993014">
                <w:t>mulai</w:t>
              </w:r>
              <w:proofErr w:type="spellEnd"/>
              <w:r w:rsidR="00993014">
                <w:t xml:space="preserve"> </w:t>
              </w:r>
              <w:proofErr w:type="spellStart"/>
              <w:r w:rsidR="00993014">
                <w:t>berjalan</w:t>
              </w:r>
            </w:ins>
            <w:proofErr w:type="spellEnd"/>
          </w:p>
        </w:tc>
      </w:tr>
    </w:tbl>
    <w:p w14:paraId="644F4A05" w14:textId="592F8322" w:rsidR="00E549E9" w:rsidDel="003B572F" w:rsidRDefault="00E549E9">
      <w:pPr>
        <w:rPr>
          <w:del w:id="3332" w:author="ilham.nur@office.ui.ac.id [2]" w:date="2023-01-28T11:30:00Z"/>
          <w:b/>
          <w:bCs/>
        </w:rPr>
      </w:pPr>
      <w:ins w:id="3333" w:author="Ilham Pratama" w:date="2023-01-28T11:11:00Z">
        <w:del w:id="3334" w:author="ilham.nur@office.ui.ac.id [2]" w:date="2023-01-28T11:30:00Z">
          <w:r w:rsidDel="006956F3">
            <w:rPr>
              <w:b/>
              <w:bCs/>
            </w:rPr>
            <w:delText xml:space="preserve">Nama: </w:delText>
          </w:r>
        </w:del>
      </w:ins>
    </w:p>
    <w:p w14:paraId="7BB25761" w14:textId="77777777" w:rsidR="003B572F" w:rsidRPr="008122AF" w:rsidRDefault="003B572F" w:rsidP="00E549E9">
      <w:pPr>
        <w:rPr>
          <w:ins w:id="3335" w:author="ilham.nur@office.ui.ac.id" w:date="2023-02-02T21:41:00Z"/>
        </w:rPr>
      </w:pPr>
    </w:p>
    <w:p w14:paraId="3EEFCBB2" w14:textId="29454AD4" w:rsidR="003B572F" w:rsidRDefault="003B572F" w:rsidP="00F22F5A">
      <w:pPr>
        <w:pStyle w:val="Caption"/>
        <w:rPr>
          <w:ins w:id="3336" w:author="ilham.nur@office.ui.ac.id" w:date="2023-02-02T21:41:00Z"/>
        </w:rPr>
        <w:pPrChange w:id="3337" w:author="ilham.nur@office.ui.ac.id" w:date="2023-02-11T10:46:00Z">
          <w:pPr/>
        </w:pPrChange>
      </w:pPr>
      <w:bookmarkStart w:id="3338" w:name="_Ref126266567"/>
      <w:bookmarkStart w:id="3339" w:name="_Ref126266562"/>
      <w:bookmarkStart w:id="3340" w:name="_Toc127003461"/>
      <w:proofErr w:type="spellStart"/>
      <w:ins w:id="3341" w:author="ilham.nur@office.ui.ac.id" w:date="2023-02-02T21:41:00Z">
        <w:r>
          <w:t>Tabel</w:t>
        </w:r>
        <w:proofErr w:type="spellEnd"/>
        <w:r>
          <w:t xml:space="preserve"> </w:t>
        </w:r>
      </w:ins>
      <w:ins w:id="3342" w:author="ilham.nur@office.ui.ac.id" w:date="2023-02-11T10:46:00Z">
        <w:r w:rsidR="00F22F5A">
          <w:fldChar w:fldCharType="begin"/>
        </w:r>
        <w:r w:rsidR="00F22F5A">
          <w:instrText xml:space="preserve"> STYLEREF 1 \s </w:instrText>
        </w:r>
      </w:ins>
      <w:r w:rsidR="00F22F5A">
        <w:fldChar w:fldCharType="separate"/>
      </w:r>
      <w:r w:rsidR="00F22F5A">
        <w:rPr>
          <w:noProof/>
        </w:rPr>
        <w:t>4</w:t>
      </w:r>
      <w:ins w:id="3343"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3344" w:author="ilham.nur@office.ui.ac.id" w:date="2023-02-11T10:46:00Z">
        <w:r w:rsidR="00F22F5A">
          <w:rPr>
            <w:noProof/>
          </w:rPr>
          <w:t>2</w:t>
        </w:r>
        <w:r w:rsidR="00F22F5A">
          <w:fldChar w:fldCharType="end"/>
        </w:r>
      </w:ins>
      <w:bookmarkEnd w:id="3338"/>
      <w:ins w:id="3345" w:author="ilham.nur@office.ui.ac.id" w:date="2023-02-02T21:41:00Z">
        <w:r>
          <w:t xml:space="preserve"> </w:t>
        </w:r>
        <w:proofErr w:type="spellStart"/>
        <w:r>
          <w:t>Elemen</w:t>
        </w:r>
        <w:proofErr w:type="spellEnd"/>
        <w:r>
          <w:t xml:space="preserve"> </w:t>
        </w:r>
        <w:proofErr w:type="spellStart"/>
        <w:r>
          <w:t>aplikasi</w:t>
        </w:r>
        <w:proofErr w:type="spellEnd"/>
        <w:r>
          <w:t xml:space="preserve"> SOAPSD</w:t>
        </w:r>
        <w:bookmarkEnd w:id="3339"/>
        <w:bookmarkEnd w:id="3340"/>
      </w:ins>
    </w:p>
    <w:tbl>
      <w:tblPr>
        <w:tblStyle w:val="TableGrid"/>
        <w:tblW w:w="5000" w:type="pct"/>
        <w:tblLook w:val="04A0" w:firstRow="1" w:lastRow="0" w:firstColumn="1" w:lastColumn="0" w:noHBand="0" w:noVBand="1"/>
      </w:tblPr>
      <w:tblGrid>
        <w:gridCol w:w="662"/>
        <w:gridCol w:w="7832"/>
      </w:tblGrid>
      <w:tr w:rsidR="00D12D77" w:rsidRPr="0033033B" w14:paraId="0BAB728D" w14:textId="77777777" w:rsidTr="00DA0648">
        <w:trPr>
          <w:tblHeader/>
          <w:ins w:id="3346" w:author="ilham.nur@office.ui.ac.id" w:date="2023-02-02T21:41:00Z"/>
        </w:trPr>
        <w:tc>
          <w:tcPr>
            <w:tcW w:w="390" w:type="pct"/>
            <w:shd w:val="clear" w:color="auto" w:fill="9CC2E5" w:themeFill="accent5" w:themeFillTint="99"/>
          </w:tcPr>
          <w:p w14:paraId="1D52CB48" w14:textId="77777777" w:rsidR="003B572F" w:rsidRPr="0033033B" w:rsidRDefault="003B572F" w:rsidP="0033033B">
            <w:pPr>
              <w:rPr>
                <w:ins w:id="3347" w:author="ilham.nur@office.ui.ac.id" w:date="2023-02-02T21:41:00Z"/>
                <w:b/>
                <w:bCs/>
              </w:rPr>
            </w:pPr>
            <w:ins w:id="3348" w:author="ilham.nur@office.ui.ac.id" w:date="2023-02-02T21:41:00Z">
              <w:r w:rsidRPr="0033033B">
                <w:rPr>
                  <w:b/>
                  <w:bCs/>
                </w:rPr>
                <w:t>ID</w:t>
              </w:r>
            </w:ins>
          </w:p>
        </w:tc>
        <w:tc>
          <w:tcPr>
            <w:tcW w:w="4610" w:type="pct"/>
            <w:shd w:val="clear" w:color="auto" w:fill="9CC2E5" w:themeFill="accent5" w:themeFillTint="99"/>
          </w:tcPr>
          <w:p w14:paraId="0C4D470D" w14:textId="77777777" w:rsidR="003B572F" w:rsidRPr="0033033B" w:rsidRDefault="003B572F" w:rsidP="0033033B">
            <w:pPr>
              <w:rPr>
                <w:ins w:id="3349" w:author="ilham.nur@office.ui.ac.id" w:date="2023-02-02T21:41:00Z"/>
                <w:b/>
                <w:bCs/>
              </w:rPr>
            </w:pPr>
            <w:proofErr w:type="spellStart"/>
            <w:ins w:id="3350" w:author="ilham.nur@office.ui.ac.id" w:date="2023-02-02T21:41:00Z">
              <w:r w:rsidRPr="0033033B">
                <w:rPr>
                  <w:b/>
                  <w:bCs/>
                </w:rPr>
                <w:t>Detil</w:t>
              </w:r>
              <w:proofErr w:type="spellEnd"/>
            </w:ins>
          </w:p>
        </w:tc>
      </w:tr>
      <w:tr w:rsidR="00D12D77" w:rsidRPr="003D30C5" w14:paraId="5A1BDA5B" w14:textId="77777777" w:rsidTr="00DA0648">
        <w:trPr>
          <w:ins w:id="3351" w:author="ilham.nur@office.ui.ac.id" w:date="2023-02-02T21:41:00Z"/>
        </w:trPr>
        <w:tc>
          <w:tcPr>
            <w:tcW w:w="390" w:type="pct"/>
            <w:shd w:val="clear" w:color="auto" w:fill="FFFFFF" w:themeFill="background1"/>
          </w:tcPr>
          <w:p w14:paraId="4B5640DF" w14:textId="6AA57C0F" w:rsidR="003B572F" w:rsidRDefault="00232D93" w:rsidP="0033033B">
            <w:pPr>
              <w:rPr>
                <w:ins w:id="3352" w:author="ilham.nur@office.ui.ac.id" w:date="2023-02-02T21:41:00Z"/>
              </w:rPr>
            </w:pPr>
            <w:ins w:id="3353" w:author="ilham.nur@office.ui.ac.id" w:date="2023-02-02T21:43:00Z">
              <w:r>
                <w:t>I</w:t>
              </w:r>
            </w:ins>
            <w:ins w:id="3354" w:author="ilham.nur@office.ui.ac.id" w:date="2023-02-02T21:41:00Z">
              <w:r w:rsidR="003B572F">
                <w:t>.1</w:t>
              </w:r>
            </w:ins>
          </w:p>
        </w:tc>
        <w:tc>
          <w:tcPr>
            <w:tcW w:w="4610" w:type="pct"/>
            <w:shd w:val="clear" w:color="auto" w:fill="FFFFFF" w:themeFill="background1"/>
          </w:tcPr>
          <w:p w14:paraId="470386F3" w14:textId="5AF1CA03" w:rsidR="003B572F" w:rsidRDefault="003B572F" w:rsidP="0033033B">
            <w:pPr>
              <w:rPr>
                <w:ins w:id="3355" w:author="ilham.nur@office.ui.ac.id" w:date="2023-02-02T21:41:00Z"/>
              </w:rPr>
            </w:pPr>
            <w:ins w:id="3356" w:author="ilham.nur@office.ui.ac.id" w:date="2023-02-02T21:41:00Z">
              <w:r w:rsidRPr="0033033B">
                <w:rPr>
                  <w:b/>
                  <w:bCs/>
                </w:rPr>
                <w:t>Nama:</w:t>
              </w:r>
              <w:r>
                <w:t xml:space="preserve"> </w:t>
              </w:r>
            </w:ins>
            <w:ins w:id="3357" w:author="ilham.nur@office.ui.ac.id" w:date="2023-02-02T21:49:00Z">
              <w:r w:rsidR="008A7E8D">
                <w:t xml:space="preserve">API </w:t>
              </w:r>
            </w:ins>
            <w:ins w:id="3358" w:author="ilham.nur@office.ui.ac.id" w:date="2023-02-02T21:50:00Z">
              <w:r w:rsidR="00435747">
                <w:t>SIMP</w:t>
              </w:r>
            </w:ins>
          </w:p>
          <w:p w14:paraId="6D5CED3E" w14:textId="57C66799" w:rsidR="003B572F" w:rsidRPr="0036124C" w:rsidRDefault="003B572F" w:rsidP="0033033B">
            <w:pPr>
              <w:rPr>
                <w:ins w:id="3359" w:author="ilham.nur@office.ui.ac.id" w:date="2023-02-02T21:41:00Z"/>
              </w:rPr>
            </w:pPr>
            <w:ins w:id="3360" w:author="ilham.nur@office.ui.ac.id" w:date="2023-02-02T21:41:00Z">
              <w:r w:rsidRPr="0033033B">
                <w:rPr>
                  <w:b/>
                  <w:bCs/>
                </w:rPr>
                <w:t>Type</w:t>
              </w:r>
              <w:r>
                <w:rPr>
                  <w:b/>
                  <w:bCs/>
                </w:rPr>
                <w:t xml:space="preserve">: </w:t>
              </w:r>
            </w:ins>
            <w:ins w:id="3361" w:author="ilham.nur@office.ui.ac.id" w:date="2023-02-02T21:43:00Z">
              <w:r w:rsidR="00232D93">
                <w:rPr>
                  <w:i/>
                  <w:iCs/>
                </w:rPr>
                <w:t>Application Interface</w:t>
              </w:r>
            </w:ins>
          </w:p>
          <w:p w14:paraId="210662FB" w14:textId="5F87DBDD" w:rsidR="003B572F" w:rsidRDefault="00435747" w:rsidP="0033033B">
            <w:pPr>
              <w:rPr>
                <w:ins w:id="3362" w:author="ilham.nur@office.ui.ac.id" w:date="2023-02-02T21:41:00Z"/>
              </w:rPr>
            </w:pPr>
            <w:ins w:id="3363" w:author="ilham.nur@office.ui.ac.id" w:date="2023-02-02T21:50:00Z">
              <w:r>
                <w:rPr>
                  <w:noProof/>
                </w:rPr>
                <w:lastRenderedPageBreak/>
                <w:drawing>
                  <wp:inline distT="0" distB="0" distL="0" distR="0" wp14:anchorId="7A0A8B18" wp14:editId="01F7365B">
                    <wp:extent cx="4776470" cy="592565"/>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86088" cy="593758"/>
                            </a:xfrm>
                            <a:prstGeom prst="rect">
                              <a:avLst/>
                            </a:prstGeom>
                          </pic:spPr>
                        </pic:pic>
                      </a:graphicData>
                    </a:graphic>
                  </wp:inline>
                </w:drawing>
              </w:r>
            </w:ins>
          </w:p>
          <w:p w14:paraId="0D0FE99D" w14:textId="259C9168" w:rsidR="003B572F" w:rsidRPr="00F74FBF" w:rsidRDefault="003B572F" w:rsidP="0033033B">
            <w:pPr>
              <w:rPr>
                <w:ins w:id="3364" w:author="ilham.nur@office.ui.ac.id" w:date="2023-02-02T21:41:00Z"/>
                <w:b/>
                <w:bCs/>
                <w:rPrChange w:id="3365" w:author="ilham.nur@office.ui.ac.id" w:date="2023-02-02T21:49:00Z">
                  <w:rPr>
                    <w:ins w:id="3366" w:author="ilham.nur@office.ui.ac.id" w:date="2023-02-02T21:41:00Z"/>
                  </w:rPr>
                </w:rPrChange>
              </w:rPr>
            </w:pPr>
            <w:proofErr w:type="spellStart"/>
            <w:ins w:id="3367" w:author="ilham.nur@office.ui.ac.id" w:date="2023-02-02T21:41:00Z">
              <w:r w:rsidRPr="0033033B">
                <w:rPr>
                  <w:b/>
                  <w:bCs/>
                </w:rPr>
                <w:t>Detil</w:t>
              </w:r>
              <w:proofErr w:type="spellEnd"/>
              <w:r w:rsidRPr="0033033B">
                <w:rPr>
                  <w:b/>
                  <w:bCs/>
                </w:rPr>
                <w:t>:</w:t>
              </w:r>
              <w:r>
                <w:t xml:space="preserve"> </w:t>
              </w:r>
            </w:ins>
            <w:ins w:id="3368" w:author="ilham.nur@office.ui.ac.id" w:date="2023-02-02T21:49:00Z">
              <w:r w:rsidR="00F74FBF">
                <w:t xml:space="preserve">API </w:t>
              </w:r>
            </w:ins>
            <w:ins w:id="3369" w:author="ilham.nur@office.ui.ac.id" w:date="2023-02-02T21:50:00Z">
              <w:r w:rsidR="00435747">
                <w:t>SIMP</w:t>
              </w:r>
            </w:ins>
            <w:ins w:id="3370" w:author="ilham.nur@office.ui.ac.id" w:date="2023-02-02T21:49:00Z">
              <w:r w:rsidR="00F74FBF">
                <w:t xml:space="preserve"> </w:t>
              </w:r>
              <w:proofErr w:type="spellStart"/>
              <w:r w:rsidR="00F74FBF">
                <w:t>merupakan</w:t>
              </w:r>
              <w:proofErr w:type="spellEnd"/>
              <w:r w:rsidR="00F74FBF">
                <w:t xml:space="preserve"> </w:t>
              </w:r>
              <w:proofErr w:type="spellStart"/>
              <w:r w:rsidR="00F74FBF">
                <w:t>antar</w:t>
              </w:r>
              <w:proofErr w:type="spellEnd"/>
              <w:r w:rsidR="00F74FBF">
                <w:t xml:space="preserve"> </w:t>
              </w:r>
              <w:proofErr w:type="spellStart"/>
              <w:r w:rsidR="00F74FBF">
                <w:t>muka</w:t>
              </w:r>
              <w:proofErr w:type="spellEnd"/>
              <w:r w:rsidR="00F74FBF">
                <w:t xml:space="preserve"> yang </w:t>
              </w:r>
            </w:ins>
            <w:proofErr w:type="spellStart"/>
            <w:ins w:id="3371" w:author="ilham.nur@office.ui.ac.id" w:date="2023-02-02T22:53:00Z">
              <w:r w:rsidR="00E01230">
                <w:t>menghubungkan</w:t>
              </w:r>
              <w:proofErr w:type="spellEnd"/>
              <w:r w:rsidR="00E01230">
                <w:t xml:space="preserve"> SOAPSD dengan SIMP</w:t>
              </w:r>
              <w:r w:rsidR="00DD1906">
                <w:t xml:space="preserve">. API SIMP </w:t>
              </w:r>
              <w:proofErr w:type="spellStart"/>
              <w:r w:rsidR="00DD1906">
                <w:t>ditanamkan</w:t>
              </w:r>
              <w:proofErr w:type="spellEnd"/>
              <w:r w:rsidR="00DD1906">
                <w:t xml:space="preserve"> </w:t>
              </w:r>
              <w:proofErr w:type="spellStart"/>
              <w:r w:rsidR="00DD1906">
                <w:t>dalam</w:t>
              </w:r>
              <w:proofErr w:type="spellEnd"/>
              <w:r w:rsidR="00DD1906">
                <w:t xml:space="preserve"> </w:t>
              </w:r>
              <w:proofErr w:type="spellStart"/>
              <w:r w:rsidR="00DD1906">
                <w:t>komponen</w:t>
              </w:r>
              <w:proofErr w:type="spellEnd"/>
              <w:r w:rsidR="00DD1906">
                <w:t xml:space="preserve"> SOAPSD</w:t>
              </w:r>
              <w:r w:rsidR="004B7F45">
                <w:t xml:space="preserve">. </w:t>
              </w:r>
            </w:ins>
            <w:proofErr w:type="spellStart"/>
            <w:ins w:id="3372" w:author="ilham.nur@office.ui.ac.id" w:date="2023-02-02T22:54:00Z">
              <w:r w:rsidR="004B7F45">
                <w:t>Apabila</w:t>
              </w:r>
              <w:proofErr w:type="spellEnd"/>
              <w:r w:rsidR="004B7F45">
                <w:t xml:space="preserve"> proses </w:t>
              </w:r>
              <w:proofErr w:type="spellStart"/>
              <w:r w:rsidR="004B7F45">
                <w:t>optimasi</w:t>
              </w:r>
              <w:proofErr w:type="spellEnd"/>
              <w:r w:rsidR="004B7F45">
                <w:t xml:space="preserve"> </w:t>
              </w:r>
              <w:proofErr w:type="spellStart"/>
              <w:r w:rsidR="004B7F45">
                <w:t>alokasi</w:t>
              </w:r>
              <w:proofErr w:type="spellEnd"/>
              <w:r w:rsidR="004B7F45">
                <w:t xml:space="preserve"> </w:t>
              </w:r>
              <w:proofErr w:type="spellStart"/>
              <w:r w:rsidR="004B7F45">
                <w:t>pekerjaan</w:t>
              </w:r>
              <w:proofErr w:type="spellEnd"/>
              <w:r w:rsidR="004B7F45">
                <w:t xml:space="preserve"> dan </w:t>
              </w:r>
              <w:proofErr w:type="spellStart"/>
              <w:r w:rsidR="004B7F45">
                <w:t>sumber</w:t>
              </w:r>
              <w:proofErr w:type="spellEnd"/>
              <w:r w:rsidR="004B7F45">
                <w:t xml:space="preserve"> </w:t>
              </w:r>
              <w:proofErr w:type="spellStart"/>
              <w:r w:rsidR="004B7F45">
                <w:t>daya</w:t>
              </w:r>
              <w:proofErr w:type="spellEnd"/>
              <w:r w:rsidR="004B7F45">
                <w:t xml:space="preserve"> </w:t>
              </w:r>
              <w:proofErr w:type="spellStart"/>
              <w:r w:rsidR="00D25126">
                <w:t>telah</w:t>
              </w:r>
              <w:proofErr w:type="spellEnd"/>
              <w:r w:rsidR="00D25126">
                <w:t xml:space="preserve"> selesai dan </w:t>
              </w:r>
              <w:proofErr w:type="spellStart"/>
              <w:r w:rsidR="00D25126">
                <w:t>didapatkan</w:t>
              </w:r>
              <w:proofErr w:type="spellEnd"/>
              <w:r w:rsidR="00D25126">
                <w:t xml:space="preserve"> hasil, </w:t>
              </w:r>
              <w:proofErr w:type="spellStart"/>
              <w:r w:rsidR="00D25126">
                <w:t>maka</w:t>
              </w:r>
              <w:proofErr w:type="spellEnd"/>
              <w:r w:rsidR="00D25126">
                <w:t xml:space="preserve"> hasil </w:t>
              </w:r>
              <w:proofErr w:type="spellStart"/>
              <w:r w:rsidR="00D25126">
                <w:t>ini</w:t>
              </w:r>
              <w:proofErr w:type="spellEnd"/>
              <w:r w:rsidR="00D25126">
                <w:t xml:space="preserve"> </w:t>
              </w:r>
              <w:proofErr w:type="spellStart"/>
              <w:r w:rsidR="00D25126">
                <w:t>akan</w:t>
              </w:r>
              <w:proofErr w:type="spellEnd"/>
              <w:r w:rsidR="00D25126">
                <w:t xml:space="preserve"> </w:t>
              </w:r>
              <w:proofErr w:type="spellStart"/>
              <w:r w:rsidR="00D25126">
                <w:t>dikirimkan</w:t>
              </w:r>
              <w:proofErr w:type="spellEnd"/>
              <w:r w:rsidR="00D25126">
                <w:t xml:space="preserve"> ke </w:t>
              </w:r>
              <w:proofErr w:type="spellStart"/>
              <w:r w:rsidR="00D25126">
                <w:t>arah</w:t>
              </w:r>
              <w:proofErr w:type="spellEnd"/>
              <w:r w:rsidR="00D25126">
                <w:t xml:space="preserve"> SIMP agar </w:t>
              </w:r>
              <w:proofErr w:type="spellStart"/>
              <w:r w:rsidR="00D25126">
                <w:t>dapat</w:t>
              </w:r>
              <w:proofErr w:type="spellEnd"/>
              <w:r w:rsidR="00D25126">
                <w:t xml:space="preserve"> dilakukan </w:t>
              </w:r>
              <w:proofErr w:type="spellStart"/>
              <w:r w:rsidR="00D25126">
                <w:t>pencatatan</w:t>
              </w:r>
              <w:proofErr w:type="spellEnd"/>
              <w:r w:rsidR="00D25126">
                <w:t>.</w:t>
              </w:r>
            </w:ins>
          </w:p>
          <w:p w14:paraId="3681E8E1" w14:textId="2409E82B" w:rsidR="003B572F" w:rsidRPr="00024851" w:rsidRDefault="003B572F" w:rsidP="0033033B">
            <w:pPr>
              <w:rPr>
                <w:ins w:id="3373" w:author="ilham.nur@office.ui.ac.id" w:date="2023-02-02T21:41:00Z"/>
              </w:rPr>
            </w:pPr>
            <w:proofErr w:type="spellStart"/>
            <w:ins w:id="3374" w:author="ilham.nur@office.ui.ac.id" w:date="2023-02-02T21:41:00Z">
              <w:r w:rsidRPr="0033033B">
                <w:rPr>
                  <w:b/>
                  <w:bCs/>
                </w:rPr>
                <w:t>Dampak</w:t>
              </w:r>
              <w:proofErr w:type="spellEnd"/>
              <w:r w:rsidRPr="0033033B">
                <w:rPr>
                  <w:b/>
                  <w:bCs/>
                </w:rPr>
                <w:t>:</w:t>
              </w:r>
              <w:r>
                <w:rPr>
                  <w:b/>
                  <w:bCs/>
                </w:rPr>
                <w:t xml:space="preserve"> </w:t>
              </w:r>
            </w:ins>
            <w:ins w:id="3375" w:author="ilham.nur@office.ui.ac.id" w:date="2023-02-02T22:55:00Z">
              <w:r w:rsidR="00024851">
                <w:t xml:space="preserve">API SIMP </w:t>
              </w:r>
              <w:proofErr w:type="spellStart"/>
              <w:r w:rsidR="00024851">
                <w:t>akan</w:t>
              </w:r>
              <w:proofErr w:type="spellEnd"/>
              <w:r w:rsidR="00024851">
                <w:t xml:space="preserve"> </w:t>
              </w:r>
              <w:proofErr w:type="spellStart"/>
              <w:r w:rsidR="00024851">
                <w:t>meneruskan</w:t>
              </w:r>
              <w:proofErr w:type="spellEnd"/>
              <w:r w:rsidR="00024851">
                <w:t xml:space="preserve"> </w:t>
              </w:r>
              <w:proofErr w:type="spellStart"/>
              <w:r w:rsidR="00024851">
                <w:t>informasi</w:t>
              </w:r>
              <w:proofErr w:type="spellEnd"/>
              <w:r w:rsidR="00024851">
                <w:t xml:space="preserve"> yang </w:t>
              </w:r>
              <w:proofErr w:type="spellStart"/>
              <w:r w:rsidR="00024851">
                <w:t>diberikan</w:t>
              </w:r>
              <w:proofErr w:type="spellEnd"/>
              <w:r w:rsidR="00024851">
                <w:t xml:space="preserve"> pada API</w:t>
              </w:r>
              <w:r w:rsidR="00685FD2">
                <w:t xml:space="preserve"> untuk </w:t>
              </w:r>
              <w:proofErr w:type="spellStart"/>
              <w:r w:rsidR="00685FD2">
                <w:t>meneruskanya</w:t>
              </w:r>
              <w:proofErr w:type="spellEnd"/>
              <w:r w:rsidR="00685FD2">
                <w:t xml:space="preserve"> </w:t>
              </w:r>
              <w:proofErr w:type="spellStart"/>
              <w:r w:rsidR="00685FD2">
                <w:t>kepada</w:t>
              </w:r>
              <w:proofErr w:type="spellEnd"/>
              <w:r w:rsidR="00685FD2">
                <w:t xml:space="preserve"> SIMP untuk dilakukan </w:t>
              </w:r>
              <w:proofErr w:type="spellStart"/>
              <w:r w:rsidR="00685FD2">
                <w:t>pencatatan</w:t>
              </w:r>
              <w:proofErr w:type="spellEnd"/>
              <w:r w:rsidR="00685FD2">
                <w:t>.</w:t>
              </w:r>
            </w:ins>
          </w:p>
        </w:tc>
      </w:tr>
      <w:tr w:rsidR="002B36EE" w:rsidRPr="003D30C5" w14:paraId="017C0032" w14:textId="77777777" w:rsidTr="00DA0648">
        <w:trPr>
          <w:ins w:id="3376" w:author="ilham.nur@office.ui.ac.id" w:date="2023-02-02T22:55:00Z"/>
        </w:trPr>
        <w:tc>
          <w:tcPr>
            <w:tcW w:w="390" w:type="pct"/>
            <w:shd w:val="clear" w:color="auto" w:fill="FFFFFF" w:themeFill="background1"/>
          </w:tcPr>
          <w:p w14:paraId="173674E3" w14:textId="4E639B12" w:rsidR="00B45186" w:rsidRDefault="00B45186" w:rsidP="0033033B">
            <w:pPr>
              <w:rPr>
                <w:ins w:id="3377" w:author="ilham.nur@office.ui.ac.id" w:date="2023-02-02T22:55:00Z"/>
              </w:rPr>
            </w:pPr>
            <w:ins w:id="3378" w:author="ilham.nur@office.ui.ac.id" w:date="2023-02-02T22:55:00Z">
              <w:r>
                <w:lastRenderedPageBreak/>
                <w:t>I.2</w:t>
              </w:r>
            </w:ins>
          </w:p>
        </w:tc>
        <w:tc>
          <w:tcPr>
            <w:tcW w:w="4610" w:type="pct"/>
            <w:shd w:val="clear" w:color="auto" w:fill="FFFFFF" w:themeFill="background1"/>
          </w:tcPr>
          <w:p w14:paraId="7ADD7A3D" w14:textId="771D64D5" w:rsidR="00B45186" w:rsidRPr="00282552" w:rsidRDefault="00B45186" w:rsidP="0033033B">
            <w:pPr>
              <w:rPr>
                <w:ins w:id="3379" w:author="ilham.nur@office.ui.ac.id" w:date="2023-02-02T22:55:00Z"/>
                <w:rPrChange w:id="3380" w:author="ilham.nur@office.ui.ac.id" w:date="2023-02-02T22:57:00Z">
                  <w:rPr>
                    <w:ins w:id="3381" w:author="ilham.nur@office.ui.ac.id" w:date="2023-02-02T22:55:00Z"/>
                    <w:b/>
                    <w:bCs/>
                  </w:rPr>
                </w:rPrChange>
              </w:rPr>
            </w:pPr>
            <w:ins w:id="3382" w:author="ilham.nur@office.ui.ac.id" w:date="2023-02-02T22:55:00Z">
              <w:r>
                <w:rPr>
                  <w:b/>
                  <w:bCs/>
                </w:rPr>
                <w:t xml:space="preserve">Nama: </w:t>
              </w:r>
            </w:ins>
            <w:ins w:id="3383" w:author="ilham.nur@office.ui.ac.id" w:date="2023-02-02T22:57:00Z">
              <w:r w:rsidR="00282552" w:rsidRPr="007C2C20">
                <w:rPr>
                  <w:i/>
                  <w:iCs/>
                  <w:rPrChange w:id="3384" w:author="ilham.nur@office.ui.ac.id" w:date="2023-02-02T22:59:00Z">
                    <w:rPr/>
                  </w:rPrChange>
                </w:rPr>
                <w:t>Web Apps</w:t>
              </w:r>
              <w:r w:rsidR="00282552">
                <w:t xml:space="preserve"> </w:t>
              </w:r>
            </w:ins>
            <w:ins w:id="3385" w:author="ilham.nur@office.ui.ac.id" w:date="2023-02-02T22:59:00Z">
              <w:r w:rsidR="007C2C20">
                <w:t>SIMP</w:t>
              </w:r>
            </w:ins>
          </w:p>
          <w:p w14:paraId="5F8658E4" w14:textId="6E12FCF3" w:rsidR="00B45186" w:rsidRPr="007C2C20" w:rsidRDefault="00B45186" w:rsidP="0033033B">
            <w:pPr>
              <w:rPr>
                <w:ins w:id="3386" w:author="ilham.nur@office.ui.ac.id" w:date="2023-02-02T22:55:00Z"/>
                <w:i/>
                <w:iCs/>
                <w:rPrChange w:id="3387" w:author="ilham.nur@office.ui.ac.id" w:date="2023-02-02T22:59:00Z">
                  <w:rPr>
                    <w:ins w:id="3388" w:author="ilham.nur@office.ui.ac.id" w:date="2023-02-02T22:55:00Z"/>
                    <w:b/>
                    <w:bCs/>
                  </w:rPr>
                </w:rPrChange>
              </w:rPr>
            </w:pPr>
            <w:ins w:id="3389" w:author="ilham.nur@office.ui.ac.id" w:date="2023-02-02T22:55:00Z">
              <w:r>
                <w:rPr>
                  <w:b/>
                  <w:bCs/>
                </w:rPr>
                <w:t>Type:</w:t>
              </w:r>
            </w:ins>
            <w:ins w:id="3390" w:author="ilham.nur@office.ui.ac.id" w:date="2023-02-02T22:59:00Z">
              <w:r w:rsidR="007C2C20">
                <w:rPr>
                  <w:b/>
                  <w:bCs/>
                </w:rPr>
                <w:t xml:space="preserve"> </w:t>
              </w:r>
              <w:r w:rsidR="007C2C20">
                <w:rPr>
                  <w:i/>
                  <w:iCs/>
                </w:rPr>
                <w:t>Application Interface</w:t>
              </w:r>
            </w:ins>
          </w:p>
          <w:p w14:paraId="3AFC5438" w14:textId="33D4AEF0" w:rsidR="00B45186" w:rsidRDefault="00F15A70" w:rsidP="0033033B">
            <w:pPr>
              <w:rPr>
                <w:ins w:id="3391" w:author="ilham.nur@office.ui.ac.id" w:date="2023-02-02T22:56:00Z"/>
                <w:b/>
                <w:bCs/>
              </w:rPr>
            </w:pPr>
            <w:ins w:id="3392" w:author="ilham.nur@office.ui.ac.id" w:date="2023-02-02T23:00:00Z">
              <w:r>
                <w:rPr>
                  <w:noProof/>
                </w:rPr>
                <w:drawing>
                  <wp:inline distT="0" distB="0" distL="0" distR="0" wp14:anchorId="0147F14D" wp14:editId="03ED058C">
                    <wp:extent cx="4838131" cy="563804"/>
                    <wp:effectExtent l="0" t="0" r="63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855302" cy="565805"/>
                            </a:xfrm>
                            <a:prstGeom prst="rect">
                              <a:avLst/>
                            </a:prstGeom>
                          </pic:spPr>
                        </pic:pic>
                      </a:graphicData>
                    </a:graphic>
                  </wp:inline>
                </w:drawing>
              </w:r>
            </w:ins>
          </w:p>
          <w:p w14:paraId="7E6F86BF" w14:textId="7313F857" w:rsidR="00B45186" w:rsidRPr="00F15A70" w:rsidRDefault="00B45186" w:rsidP="0033033B">
            <w:pPr>
              <w:rPr>
                <w:ins w:id="3393" w:author="ilham.nur@office.ui.ac.id" w:date="2023-02-02T22:55:00Z"/>
                <w:i/>
                <w:iCs/>
                <w:rPrChange w:id="3394" w:author="ilham.nur@office.ui.ac.id" w:date="2023-02-02T23:01:00Z">
                  <w:rPr>
                    <w:ins w:id="3395" w:author="ilham.nur@office.ui.ac.id" w:date="2023-02-02T22:55:00Z"/>
                    <w:b/>
                    <w:bCs/>
                  </w:rPr>
                </w:rPrChange>
              </w:rPr>
            </w:pPr>
            <w:proofErr w:type="spellStart"/>
            <w:ins w:id="3396" w:author="ilham.nur@office.ui.ac.id" w:date="2023-02-02T22:55:00Z">
              <w:r>
                <w:rPr>
                  <w:b/>
                  <w:bCs/>
                </w:rPr>
                <w:t>Detil</w:t>
              </w:r>
              <w:proofErr w:type="spellEnd"/>
              <w:r>
                <w:rPr>
                  <w:b/>
                  <w:bCs/>
                </w:rPr>
                <w:t>:</w:t>
              </w:r>
            </w:ins>
            <w:ins w:id="3397" w:author="ilham.nur@office.ui.ac.id" w:date="2023-02-02T23:00:00Z">
              <w:r w:rsidR="00F15A70">
                <w:rPr>
                  <w:b/>
                  <w:bCs/>
                </w:rPr>
                <w:t xml:space="preserve"> </w:t>
              </w:r>
              <w:r w:rsidR="00F15A70" w:rsidRPr="00F15A70">
                <w:rPr>
                  <w:i/>
                  <w:iCs/>
                  <w:rPrChange w:id="3398" w:author="ilham.nur@office.ui.ac.id" w:date="2023-02-02T23:00:00Z">
                    <w:rPr/>
                  </w:rPrChange>
                </w:rPr>
                <w:t>Web Apps</w:t>
              </w:r>
              <w:r w:rsidR="00F15A70">
                <w:t xml:space="preserve"> SIMP </w:t>
              </w:r>
              <w:proofErr w:type="spellStart"/>
              <w:r w:rsidR="00F15A70">
                <w:t>merupakan</w:t>
              </w:r>
              <w:proofErr w:type="spellEnd"/>
              <w:r w:rsidR="00F15A70">
                <w:t xml:space="preserve"> </w:t>
              </w:r>
              <w:proofErr w:type="spellStart"/>
              <w:r w:rsidR="00F15A70">
                <w:t>sebuah</w:t>
              </w:r>
              <w:proofErr w:type="spellEnd"/>
              <w:r w:rsidR="00F15A70">
                <w:t xml:space="preserve"> </w:t>
              </w:r>
              <w:r w:rsidR="00F15A70">
                <w:rPr>
                  <w:i/>
                  <w:iCs/>
                </w:rPr>
                <w:t xml:space="preserve">Graphical User Interface </w:t>
              </w:r>
              <w:r w:rsidR="00F15A70">
                <w:t>(GUI)</w:t>
              </w:r>
            </w:ins>
            <w:ins w:id="3399" w:author="ilham.nur@office.ui.ac.id" w:date="2023-02-02T23:01:00Z">
              <w:r w:rsidR="009821B0">
                <w:t xml:space="preserve"> yang </w:t>
              </w:r>
              <w:proofErr w:type="spellStart"/>
              <w:r w:rsidR="009821B0">
                <w:t>merupakan</w:t>
              </w:r>
              <w:proofErr w:type="spellEnd"/>
              <w:r w:rsidR="009821B0">
                <w:t xml:space="preserve"> </w:t>
              </w:r>
              <w:proofErr w:type="spellStart"/>
              <w:r w:rsidR="009821B0">
                <w:t>komponen</w:t>
              </w:r>
              <w:proofErr w:type="spellEnd"/>
              <w:r w:rsidR="009821B0">
                <w:t xml:space="preserve"> </w:t>
              </w:r>
              <w:proofErr w:type="spellStart"/>
              <w:r w:rsidR="009821B0">
                <w:t>dari</w:t>
              </w:r>
              <w:proofErr w:type="spellEnd"/>
              <w:r w:rsidR="009821B0">
                <w:t xml:space="preserve"> SIMP</w:t>
              </w:r>
            </w:ins>
            <w:ins w:id="3400" w:author="ilham.nur@office.ui.ac.id" w:date="2023-02-02T23:00:00Z">
              <w:r w:rsidR="00F15A70">
                <w:t xml:space="preserve"> yang </w:t>
              </w:r>
              <w:proofErr w:type="spellStart"/>
              <w:r w:rsidR="00F15A70">
                <w:t>digunakan</w:t>
              </w:r>
              <w:proofErr w:type="spellEnd"/>
              <w:r w:rsidR="00F15A70">
                <w:t xml:space="preserve"> untuk </w:t>
              </w:r>
              <w:proofErr w:type="spellStart"/>
              <w:r w:rsidR="00F15A70">
                <w:t>melakukan</w:t>
              </w:r>
              <w:proofErr w:type="spellEnd"/>
              <w:r w:rsidR="00F15A70">
                <w:t xml:space="preserve"> proses </w:t>
              </w:r>
              <w:r w:rsidR="00F15A70" w:rsidRPr="00F15A70">
                <w:rPr>
                  <w:i/>
                  <w:iCs/>
                  <w:rPrChange w:id="3401" w:author="ilham.nur@office.ui.ac.id" w:date="2023-02-02T23:00:00Z">
                    <w:rPr/>
                  </w:rPrChange>
                </w:rPr>
                <w:t>input</w:t>
              </w:r>
              <w:r w:rsidR="00F15A70">
                <w:t xml:space="preserve"> </w:t>
              </w:r>
              <w:proofErr w:type="spellStart"/>
              <w:r w:rsidR="00F15A70">
                <w:t>proyek</w:t>
              </w:r>
              <w:proofErr w:type="spellEnd"/>
              <w:r w:rsidR="00F15A70">
                <w:t xml:space="preserve"> dan juga </w:t>
              </w:r>
              <w:r w:rsidR="00F15A70" w:rsidRPr="00F15A70">
                <w:rPr>
                  <w:i/>
                  <w:iCs/>
                  <w:rPrChange w:id="3402" w:author="ilham.nur@office.ui.ac.id" w:date="2023-02-02T23:00:00Z">
                    <w:rPr/>
                  </w:rPrChange>
                </w:rPr>
                <w:t>update</w:t>
              </w:r>
              <w:r w:rsidR="00F15A70">
                <w:t xml:space="preserve"> </w:t>
              </w:r>
              <w:proofErr w:type="spellStart"/>
              <w:r w:rsidR="00F15A70">
                <w:t>proyek</w:t>
              </w:r>
              <w:proofErr w:type="spellEnd"/>
              <w:r w:rsidR="00F15A70">
                <w:t xml:space="preserve"> pada SIMP. </w:t>
              </w:r>
              <w:r w:rsidR="00F15A70" w:rsidRPr="00F15A70">
                <w:rPr>
                  <w:i/>
                  <w:iCs/>
                  <w:rPrChange w:id="3403" w:author="ilham.nur@office.ui.ac.id" w:date="2023-02-02T23:00:00Z">
                    <w:rPr/>
                  </w:rPrChange>
                </w:rPr>
                <w:t>Web Apps</w:t>
              </w:r>
              <w:r w:rsidR="00F15A70">
                <w:t xml:space="preserve"> SIMP</w:t>
              </w:r>
            </w:ins>
            <w:ins w:id="3404" w:author="ilham.nur@office.ui.ac.id" w:date="2023-02-02T23:01:00Z">
              <w:r w:rsidR="00F15A70">
                <w:t xml:space="preserve"> </w:t>
              </w:r>
              <w:proofErr w:type="spellStart"/>
              <w:r w:rsidR="00F15A70">
                <w:t>tersusun</w:t>
              </w:r>
              <w:proofErr w:type="spellEnd"/>
              <w:r w:rsidR="00F15A70">
                <w:t xml:space="preserve"> </w:t>
              </w:r>
              <w:proofErr w:type="spellStart"/>
              <w:r w:rsidR="00F15A70">
                <w:t>atas</w:t>
              </w:r>
              <w:proofErr w:type="spellEnd"/>
              <w:r w:rsidR="00F15A70">
                <w:t xml:space="preserve"> dua </w:t>
              </w:r>
              <w:proofErr w:type="spellStart"/>
              <w:r w:rsidR="00F15A70">
                <w:t>antar</w:t>
              </w:r>
              <w:proofErr w:type="spellEnd"/>
              <w:r w:rsidR="00F15A70">
                <w:t xml:space="preserve"> </w:t>
              </w:r>
              <w:proofErr w:type="spellStart"/>
              <w:r w:rsidR="00F15A70">
                <w:t>muka</w:t>
              </w:r>
              <w:proofErr w:type="spellEnd"/>
              <w:r w:rsidR="00F15A70">
                <w:t xml:space="preserve"> </w:t>
              </w:r>
              <w:proofErr w:type="spellStart"/>
              <w:r w:rsidR="00F15A70">
                <w:t>yaitu</w:t>
              </w:r>
              <w:proofErr w:type="spellEnd"/>
              <w:r w:rsidR="00F15A70">
                <w:t xml:space="preserve"> </w:t>
              </w:r>
              <w:r w:rsidR="00F15A70">
                <w:rPr>
                  <w:i/>
                  <w:iCs/>
                </w:rPr>
                <w:t xml:space="preserve">input </w:t>
              </w:r>
              <w:r w:rsidR="00F15A70">
                <w:t xml:space="preserve">dan </w:t>
              </w:r>
              <w:r w:rsidR="00F15A70">
                <w:rPr>
                  <w:i/>
                  <w:iCs/>
                </w:rPr>
                <w:t>update</w:t>
              </w:r>
              <w:r w:rsidR="009821B0">
                <w:rPr>
                  <w:i/>
                  <w:iCs/>
                </w:rPr>
                <w:t>.</w:t>
              </w:r>
            </w:ins>
          </w:p>
          <w:p w14:paraId="1F2EEBE7" w14:textId="4FCA6503" w:rsidR="00B45186" w:rsidRPr="00EC7F72" w:rsidRDefault="00B45186" w:rsidP="0033033B">
            <w:pPr>
              <w:rPr>
                <w:ins w:id="3405" w:author="ilham.nur@office.ui.ac.id" w:date="2023-02-02T22:55:00Z"/>
                <w:rPrChange w:id="3406" w:author="ilham.nur@office.ui.ac.id" w:date="2023-02-02T23:06:00Z">
                  <w:rPr>
                    <w:ins w:id="3407" w:author="ilham.nur@office.ui.ac.id" w:date="2023-02-02T22:55:00Z"/>
                    <w:b/>
                    <w:bCs/>
                  </w:rPr>
                </w:rPrChange>
              </w:rPr>
            </w:pPr>
            <w:proofErr w:type="spellStart"/>
            <w:ins w:id="3408" w:author="ilham.nur@office.ui.ac.id" w:date="2023-02-02T22:55:00Z">
              <w:r>
                <w:rPr>
                  <w:b/>
                  <w:bCs/>
                </w:rPr>
                <w:t>Dampak</w:t>
              </w:r>
              <w:proofErr w:type="spellEnd"/>
              <w:r>
                <w:rPr>
                  <w:b/>
                  <w:bCs/>
                </w:rPr>
                <w:t>:</w:t>
              </w:r>
            </w:ins>
            <w:ins w:id="3409" w:author="ilham.nur@office.ui.ac.id" w:date="2023-02-02T23:06:00Z">
              <w:r w:rsidR="00DB44D2">
                <w:rPr>
                  <w:b/>
                  <w:bCs/>
                </w:rPr>
                <w:t xml:space="preserve"> </w:t>
              </w:r>
              <w:r w:rsidR="00EC7F72">
                <w:rPr>
                  <w:i/>
                  <w:iCs/>
                </w:rPr>
                <w:t xml:space="preserve">Planner </w:t>
              </w:r>
              <w:proofErr w:type="spellStart"/>
              <w:r w:rsidR="00EC7F72">
                <w:t>ataupun</w:t>
              </w:r>
              <w:proofErr w:type="spellEnd"/>
              <w:r w:rsidR="00EC7F72">
                <w:t xml:space="preserve"> </w:t>
              </w:r>
              <w:r w:rsidR="00EC7F72">
                <w:rPr>
                  <w:i/>
                  <w:iCs/>
                </w:rPr>
                <w:t xml:space="preserve">executor </w:t>
              </w:r>
              <w:proofErr w:type="spellStart"/>
              <w:r w:rsidR="00EC7F72">
                <w:t>dapat</w:t>
              </w:r>
              <w:proofErr w:type="spellEnd"/>
              <w:r w:rsidR="00EC7F72">
                <w:t xml:space="preserve"> </w:t>
              </w:r>
              <w:proofErr w:type="spellStart"/>
              <w:r w:rsidR="00EC7F72">
                <w:t>melakukan</w:t>
              </w:r>
              <w:proofErr w:type="spellEnd"/>
              <w:r w:rsidR="00EC7F72">
                <w:t xml:space="preserve"> </w:t>
              </w:r>
              <w:proofErr w:type="spellStart"/>
              <w:r w:rsidR="00EC7F72">
                <w:t>pencatatan</w:t>
              </w:r>
              <w:proofErr w:type="spellEnd"/>
              <w:r w:rsidR="00EC7F72">
                <w:t xml:space="preserve"> </w:t>
              </w:r>
              <w:proofErr w:type="spellStart"/>
              <w:r w:rsidR="00EC7F72">
                <w:t>atas</w:t>
              </w:r>
              <w:proofErr w:type="spellEnd"/>
              <w:r w:rsidR="00EC7F72">
                <w:t xml:space="preserve"> </w:t>
              </w:r>
              <w:proofErr w:type="spellStart"/>
              <w:r w:rsidR="00EC7F72">
                <w:t>proyek</w:t>
              </w:r>
              <w:proofErr w:type="spellEnd"/>
              <w:r w:rsidR="00EC7F72">
                <w:t xml:space="preserve"> yang </w:t>
              </w:r>
              <w:proofErr w:type="spellStart"/>
              <w:r w:rsidR="00EC7F72">
                <w:t>direncanakan</w:t>
              </w:r>
              <w:proofErr w:type="spellEnd"/>
              <w:r w:rsidR="00EC7F72">
                <w:t xml:space="preserve"> dan </w:t>
              </w:r>
              <w:proofErr w:type="spellStart"/>
              <w:r w:rsidR="00EC7F72">
                <w:t>proyek</w:t>
              </w:r>
              <w:proofErr w:type="spellEnd"/>
              <w:r w:rsidR="00EC7F72">
                <w:t xml:space="preserve"> yang </w:t>
              </w:r>
              <w:proofErr w:type="spellStart"/>
              <w:r w:rsidR="00EC7F72">
                <w:t>telah</w:t>
              </w:r>
              <w:proofErr w:type="spellEnd"/>
              <w:r w:rsidR="00EC7F72">
                <w:t xml:space="preserve"> </w:t>
              </w:r>
              <w:proofErr w:type="spellStart"/>
              <w:r w:rsidR="00EC7F72">
                <w:t>dikerjakan</w:t>
              </w:r>
              <w:proofErr w:type="spellEnd"/>
              <w:r w:rsidR="00EC7F72">
                <w:t xml:space="preserve"> agar </w:t>
              </w:r>
              <w:proofErr w:type="spellStart"/>
              <w:r w:rsidR="00EC7F72">
                <w:t>dapat</w:t>
              </w:r>
              <w:proofErr w:type="spellEnd"/>
              <w:r w:rsidR="00EC7F72">
                <w:t xml:space="preserve"> </w:t>
              </w:r>
              <w:proofErr w:type="spellStart"/>
              <w:r w:rsidR="00EC7F72">
                <w:t>menjadi</w:t>
              </w:r>
              <w:proofErr w:type="spellEnd"/>
              <w:r w:rsidR="00EC7F72">
                <w:t xml:space="preserve"> data yang </w:t>
              </w:r>
              <w:proofErr w:type="spellStart"/>
              <w:r w:rsidR="00EC7F72">
                <w:t>dapat</w:t>
              </w:r>
              <w:proofErr w:type="spellEnd"/>
              <w:r w:rsidR="00EC7F72">
                <w:t xml:space="preserve"> </w:t>
              </w:r>
              <w:proofErr w:type="spellStart"/>
              <w:r w:rsidR="00EC7F72">
                <w:t>digunakan</w:t>
              </w:r>
              <w:proofErr w:type="spellEnd"/>
              <w:r w:rsidR="00EC7F72">
                <w:t xml:space="preserve"> oleh PT </w:t>
              </w:r>
              <w:proofErr w:type="spellStart"/>
              <w:r w:rsidR="00EC7F72">
                <w:t>Pembayaran</w:t>
              </w:r>
              <w:proofErr w:type="spellEnd"/>
              <w:r w:rsidR="00EC7F72">
                <w:t xml:space="preserve"> Digital Indonesia</w:t>
              </w:r>
              <w:r w:rsidR="00462A27">
                <w:t>.</w:t>
              </w:r>
            </w:ins>
          </w:p>
        </w:tc>
      </w:tr>
      <w:tr w:rsidR="002B36EE" w:rsidRPr="003D30C5" w14:paraId="7F316A13" w14:textId="77777777" w:rsidTr="00DA0648">
        <w:trPr>
          <w:ins w:id="3410" w:author="ilham.nur@office.ui.ac.id" w:date="2023-02-02T23:06:00Z"/>
        </w:trPr>
        <w:tc>
          <w:tcPr>
            <w:tcW w:w="390" w:type="pct"/>
            <w:shd w:val="clear" w:color="auto" w:fill="FFFFFF" w:themeFill="background1"/>
          </w:tcPr>
          <w:p w14:paraId="12756ACA" w14:textId="094A05BE" w:rsidR="00462A27" w:rsidRDefault="00462A27" w:rsidP="0033033B">
            <w:pPr>
              <w:rPr>
                <w:ins w:id="3411" w:author="ilham.nur@office.ui.ac.id" w:date="2023-02-02T23:06:00Z"/>
              </w:rPr>
            </w:pPr>
            <w:ins w:id="3412" w:author="ilham.nur@office.ui.ac.id" w:date="2023-02-02T23:06:00Z">
              <w:r>
                <w:t>I.3</w:t>
              </w:r>
            </w:ins>
          </w:p>
        </w:tc>
        <w:tc>
          <w:tcPr>
            <w:tcW w:w="4610" w:type="pct"/>
            <w:shd w:val="clear" w:color="auto" w:fill="FFFFFF" w:themeFill="background1"/>
          </w:tcPr>
          <w:p w14:paraId="7B8D92FE" w14:textId="77777777" w:rsidR="00462A27" w:rsidRDefault="00462A27" w:rsidP="0033033B">
            <w:pPr>
              <w:rPr>
                <w:ins w:id="3413" w:author="ilham.nur@office.ui.ac.id" w:date="2023-02-02T23:06:00Z"/>
                <w:i/>
                <w:iCs/>
              </w:rPr>
            </w:pPr>
            <w:ins w:id="3414" w:author="ilham.nur@office.ui.ac.id" w:date="2023-02-02T23:06:00Z">
              <w:r>
                <w:rPr>
                  <w:b/>
                  <w:bCs/>
                </w:rPr>
                <w:t xml:space="preserve">Nama: </w:t>
              </w:r>
              <w:r>
                <w:rPr>
                  <w:i/>
                  <w:iCs/>
                </w:rPr>
                <w:t>Input</w:t>
              </w:r>
            </w:ins>
          </w:p>
          <w:p w14:paraId="01E4D567" w14:textId="77777777" w:rsidR="00462A27" w:rsidRDefault="004740D8" w:rsidP="0033033B">
            <w:pPr>
              <w:rPr>
                <w:ins w:id="3415" w:author="ilham.nur@office.ui.ac.id" w:date="2023-02-02T23:07:00Z"/>
                <w:i/>
                <w:iCs/>
              </w:rPr>
            </w:pPr>
            <w:ins w:id="3416" w:author="ilham.nur@office.ui.ac.id" w:date="2023-02-02T23:06:00Z">
              <w:r w:rsidRPr="00457598">
                <w:rPr>
                  <w:b/>
                  <w:bCs/>
                  <w:rPrChange w:id="3417" w:author="ilham.nur@office.ui.ac.id" w:date="2023-02-02T23:11:00Z">
                    <w:rPr/>
                  </w:rPrChange>
                </w:rPr>
                <w:t>Type</w:t>
              </w:r>
            </w:ins>
            <w:ins w:id="3418" w:author="ilham.nur@office.ui.ac.id" w:date="2023-02-02T23:07:00Z">
              <w:r w:rsidRPr="00457598">
                <w:rPr>
                  <w:b/>
                  <w:bCs/>
                  <w:rPrChange w:id="3419" w:author="ilham.nur@office.ui.ac.id" w:date="2023-02-02T23:11:00Z">
                    <w:rPr/>
                  </w:rPrChange>
                </w:rPr>
                <w:t>:</w:t>
              </w:r>
              <w:r>
                <w:t xml:space="preserve"> </w:t>
              </w:r>
              <w:r>
                <w:rPr>
                  <w:i/>
                  <w:iCs/>
                </w:rPr>
                <w:t>Application Interface</w:t>
              </w:r>
            </w:ins>
          </w:p>
          <w:p w14:paraId="51B6F654" w14:textId="5FC031FB" w:rsidR="004740D8" w:rsidRDefault="00BB6AFA" w:rsidP="0033033B">
            <w:pPr>
              <w:rPr>
                <w:ins w:id="3420" w:author="ilham.nur@office.ui.ac.id" w:date="2023-02-02T23:07:00Z"/>
                <w:i/>
                <w:iCs/>
              </w:rPr>
            </w:pPr>
            <w:ins w:id="3421" w:author="ilham.nur@office.ui.ac.id" w:date="2023-02-02T23:10:00Z">
              <w:r>
                <w:rPr>
                  <w:noProof/>
                </w:rPr>
                <w:drawing>
                  <wp:inline distT="0" distB="0" distL="0" distR="0" wp14:anchorId="6B4A588D" wp14:editId="36FA8016">
                    <wp:extent cx="4838065" cy="649702"/>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852372" cy="651623"/>
                            </a:xfrm>
                            <a:prstGeom prst="rect">
                              <a:avLst/>
                            </a:prstGeom>
                          </pic:spPr>
                        </pic:pic>
                      </a:graphicData>
                    </a:graphic>
                  </wp:inline>
                </w:drawing>
              </w:r>
            </w:ins>
          </w:p>
          <w:p w14:paraId="5CE97D38" w14:textId="4ACF22F0" w:rsidR="004740D8" w:rsidRPr="00D76131" w:rsidRDefault="004740D8" w:rsidP="0033033B">
            <w:pPr>
              <w:rPr>
                <w:ins w:id="3422" w:author="ilham.nur@office.ui.ac.id" w:date="2023-02-02T23:07:00Z"/>
              </w:rPr>
            </w:pPr>
            <w:proofErr w:type="spellStart"/>
            <w:ins w:id="3423" w:author="ilham.nur@office.ui.ac.id" w:date="2023-02-02T23:07:00Z">
              <w:r w:rsidRPr="00457598">
                <w:rPr>
                  <w:b/>
                  <w:bCs/>
                  <w:rPrChange w:id="3424" w:author="ilham.nur@office.ui.ac.id" w:date="2023-02-02T23:11:00Z">
                    <w:rPr/>
                  </w:rPrChange>
                </w:rPr>
                <w:t>Detil</w:t>
              </w:r>
              <w:proofErr w:type="spellEnd"/>
              <w:r w:rsidRPr="00457598">
                <w:rPr>
                  <w:b/>
                  <w:bCs/>
                  <w:rPrChange w:id="3425" w:author="ilham.nur@office.ui.ac.id" w:date="2023-02-02T23:11:00Z">
                    <w:rPr/>
                  </w:rPrChange>
                </w:rPr>
                <w:t>:</w:t>
              </w:r>
            </w:ins>
            <w:ins w:id="3426" w:author="ilham.nur@office.ui.ac.id" w:date="2023-02-02T23:12:00Z">
              <w:r w:rsidR="00FB1863">
                <w:rPr>
                  <w:b/>
                  <w:bCs/>
                </w:rPr>
                <w:t xml:space="preserve"> </w:t>
              </w:r>
              <w:r w:rsidR="00FB1863">
                <w:rPr>
                  <w:i/>
                  <w:iCs/>
                </w:rPr>
                <w:t xml:space="preserve">Input </w:t>
              </w:r>
              <w:proofErr w:type="spellStart"/>
              <w:r w:rsidR="00FB1863">
                <w:t>merupakan</w:t>
              </w:r>
              <w:proofErr w:type="spellEnd"/>
              <w:r w:rsidR="00FB1863">
                <w:t xml:space="preserve"> </w:t>
              </w:r>
              <w:proofErr w:type="spellStart"/>
              <w:r w:rsidR="00FB1863">
                <w:t>sebuah</w:t>
              </w:r>
              <w:proofErr w:type="spellEnd"/>
              <w:r w:rsidR="00FB1863">
                <w:t xml:space="preserve"> </w:t>
              </w:r>
              <w:proofErr w:type="spellStart"/>
              <w:r w:rsidR="00FB1863">
                <w:t>antar</w:t>
              </w:r>
              <w:proofErr w:type="spellEnd"/>
              <w:r w:rsidR="00FB1863">
                <w:t xml:space="preserve"> </w:t>
              </w:r>
              <w:proofErr w:type="spellStart"/>
              <w:r w:rsidR="00FB1863">
                <w:t>muka</w:t>
              </w:r>
              <w:proofErr w:type="spellEnd"/>
              <w:r w:rsidR="00FB1863">
                <w:t xml:space="preserve"> yang </w:t>
              </w:r>
              <w:proofErr w:type="spellStart"/>
              <w:r w:rsidR="00FB1863">
                <w:t>menjadi</w:t>
              </w:r>
              <w:proofErr w:type="spellEnd"/>
              <w:r w:rsidR="00FB1863">
                <w:t xml:space="preserve"> </w:t>
              </w:r>
              <w:proofErr w:type="spellStart"/>
              <w:r w:rsidR="00FB1863">
                <w:t>bagian</w:t>
              </w:r>
              <w:proofErr w:type="spellEnd"/>
              <w:r w:rsidR="00FB1863">
                <w:t xml:space="preserve"> </w:t>
              </w:r>
              <w:proofErr w:type="spellStart"/>
              <w:r w:rsidR="00FB1863">
                <w:t>dari</w:t>
              </w:r>
              <w:proofErr w:type="spellEnd"/>
              <w:r w:rsidR="00FB1863">
                <w:t xml:space="preserve"> </w:t>
              </w:r>
              <w:proofErr w:type="spellStart"/>
              <w:r w:rsidR="00FB1863">
                <w:t>antar</w:t>
              </w:r>
              <w:proofErr w:type="spellEnd"/>
              <w:r w:rsidR="00FB1863">
                <w:t xml:space="preserve"> </w:t>
              </w:r>
              <w:proofErr w:type="spellStart"/>
              <w:r w:rsidR="00FB1863">
                <w:t>muka</w:t>
              </w:r>
              <w:proofErr w:type="spellEnd"/>
              <w:r w:rsidR="00FB1863">
                <w:t xml:space="preserve"> </w:t>
              </w:r>
              <w:r w:rsidR="00FB1863">
                <w:rPr>
                  <w:i/>
                  <w:iCs/>
                </w:rPr>
                <w:t xml:space="preserve">Web Apps </w:t>
              </w:r>
              <w:r w:rsidR="00FB1863">
                <w:t>SIMP</w:t>
              </w:r>
            </w:ins>
            <w:ins w:id="3427" w:author="ilham.nur@office.ui.ac.id" w:date="2023-02-02T23:13:00Z">
              <w:r w:rsidR="00FB1863">
                <w:t>.</w:t>
              </w:r>
              <w:r w:rsidR="00414EC2">
                <w:t xml:space="preserve"> Ketika </w:t>
              </w:r>
              <w:r w:rsidR="00414EC2">
                <w:rPr>
                  <w:i/>
                  <w:iCs/>
                </w:rPr>
                <w:t xml:space="preserve">project planning </w:t>
              </w:r>
              <w:proofErr w:type="spellStart"/>
              <w:r w:rsidR="00414EC2">
                <w:t>telah</w:t>
              </w:r>
              <w:proofErr w:type="spellEnd"/>
              <w:r w:rsidR="00414EC2">
                <w:t xml:space="preserve"> selesai dilakukan </w:t>
              </w:r>
              <w:proofErr w:type="spellStart"/>
              <w:r w:rsidR="00414EC2">
                <w:t>maka</w:t>
              </w:r>
              <w:proofErr w:type="spellEnd"/>
              <w:r w:rsidR="00414EC2">
                <w:t xml:space="preserve"> </w:t>
              </w:r>
              <w:r w:rsidR="00414EC2">
                <w:rPr>
                  <w:i/>
                  <w:iCs/>
                </w:rPr>
                <w:t xml:space="preserve">planner </w:t>
              </w:r>
              <w:proofErr w:type="spellStart"/>
              <w:r w:rsidR="00414EC2">
                <w:t>akan</w:t>
              </w:r>
              <w:proofErr w:type="spellEnd"/>
              <w:r w:rsidR="00414EC2">
                <w:t xml:space="preserve"> </w:t>
              </w:r>
              <w:proofErr w:type="spellStart"/>
              <w:r w:rsidR="00414EC2">
                <w:t>melakukan</w:t>
              </w:r>
              <w:proofErr w:type="spellEnd"/>
              <w:r w:rsidR="00414EC2">
                <w:t xml:space="preserve"> </w:t>
              </w:r>
              <w:proofErr w:type="spellStart"/>
              <w:r w:rsidR="00414EC2">
                <w:t>pengisian</w:t>
              </w:r>
              <w:proofErr w:type="spellEnd"/>
              <w:r w:rsidR="00414EC2">
                <w:t xml:space="preserve"> </w:t>
              </w:r>
              <w:r w:rsidR="00D76131">
                <w:t xml:space="preserve">data pada </w:t>
              </w:r>
              <w:r w:rsidR="00D76131">
                <w:rPr>
                  <w:i/>
                  <w:iCs/>
                </w:rPr>
                <w:t xml:space="preserve">input </w:t>
              </w:r>
              <w:r w:rsidR="00D76131">
                <w:t xml:space="preserve">dan </w:t>
              </w:r>
              <w:r w:rsidR="00D76131">
                <w:rPr>
                  <w:i/>
                  <w:iCs/>
                </w:rPr>
                <w:t xml:space="preserve">receiver input </w:t>
              </w:r>
              <w:r w:rsidR="00D76131">
                <w:t xml:space="preserve">yang </w:t>
              </w:r>
            </w:ins>
            <w:proofErr w:type="spellStart"/>
            <w:ins w:id="3428" w:author="ilham.nur@office.ui.ac.id" w:date="2023-02-02T23:14:00Z">
              <w:r w:rsidR="00D76131">
                <w:t>berada</w:t>
              </w:r>
              <w:proofErr w:type="spellEnd"/>
              <w:r w:rsidR="00D76131">
                <w:t xml:space="preserve"> pada SOAPSD dan SIMP</w:t>
              </w:r>
              <w:r w:rsidR="00577286">
                <w:t xml:space="preserve"> untuk </w:t>
              </w:r>
              <w:proofErr w:type="spellStart"/>
              <w:r w:rsidR="00577286">
                <w:t>melakukan</w:t>
              </w:r>
              <w:proofErr w:type="spellEnd"/>
              <w:r w:rsidR="00577286">
                <w:t xml:space="preserve"> </w:t>
              </w:r>
              <w:proofErr w:type="spellStart"/>
              <w:r w:rsidR="00577286">
                <w:t>perencanaan</w:t>
              </w:r>
              <w:proofErr w:type="spellEnd"/>
              <w:r w:rsidR="00577286">
                <w:t xml:space="preserve"> yang </w:t>
              </w:r>
              <w:proofErr w:type="spellStart"/>
              <w:r w:rsidR="00577286">
                <w:t>lebih</w:t>
              </w:r>
              <w:proofErr w:type="spellEnd"/>
              <w:r w:rsidR="00577286">
                <w:t xml:space="preserve"> optimal.</w:t>
              </w:r>
            </w:ins>
          </w:p>
          <w:p w14:paraId="3D8E843A" w14:textId="516EE3CC" w:rsidR="004740D8" w:rsidRPr="004C6612" w:rsidRDefault="004740D8" w:rsidP="0033033B">
            <w:pPr>
              <w:rPr>
                <w:ins w:id="3429" w:author="ilham.nur@office.ui.ac.id" w:date="2023-02-02T23:06:00Z"/>
                <w:i/>
                <w:iCs/>
                <w:rPrChange w:id="3430" w:author="ilham.nur@office.ui.ac.id" w:date="2023-02-02T23:14:00Z">
                  <w:rPr>
                    <w:ins w:id="3431" w:author="ilham.nur@office.ui.ac.id" w:date="2023-02-02T23:06:00Z"/>
                    <w:b/>
                    <w:bCs/>
                  </w:rPr>
                </w:rPrChange>
              </w:rPr>
            </w:pPr>
            <w:proofErr w:type="spellStart"/>
            <w:ins w:id="3432" w:author="ilham.nur@office.ui.ac.id" w:date="2023-02-02T23:07:00Z">
              <w:r w:rsidRPr="00457598">
                <w:rPr>
                  <w:b/>
                  <w:bCs/>
                  <w:rPrChange w:id="3433" w:author="ilham.nur@office.ui.ac.id" w:date="2023-02-02T23:11:00Z">
                    <w:rPr/>
                  </w:rPrChange>
                </w:rPr>
                <w:t>Dampak</w:t>
              </w:r>
              <w:proofErr w:type="spellEnd"/>
              <w:r w:rsidRPr="00457598">
                <w:rPr>
                  <w:b/>
                  <w:bCs/>
                  <w:rPrChange w:id="3434" w:author="ilham.nur@office.ui.ac.id" w:date="2023-02-02T23:11:00Z">
                    <w:rPr/>
                  </w:rPrChange>
                </w:rPr>
                <w:t>:</w:t>
              </w:r>
            </w:ins>
            <w:ins w:id="3435" w:author="ilham.nur@office.ui.ac.id" w:date="2023-02-02T23:14:00Z">
              <w:r w:rsidR="004C6612">
                <w:rPr>
                  <w:b/>
                  <w:bCs/>
                </w:rPr>
                <w:t xml:space="preserve"> </w:t>
              </w:r>
              <w:proofErr w:type="spellStart"/>
              <w:r w:rsidR="004C6612">
                <w:t>Proyek</w:t>
              </w:r>
              <w:proofErr w:type="spellEnd"/>
              <w:r w:rsidR="004C6612">
                <w:t xml:space="preserve"> yang </w:t>
              </w:r>
              <w:proofErr w:type="spellStart"/>
              <w:r w:rsidR="004C6612">
                <w:t>telah</w:t>
              </w:r>
              <w:proofErr w:type="spellEnd"/>
              <w:r w:rsidR="004C6612">
                <w:t xml:space="preserve"> </w:t>
              </w:r>
              <w:proofErr w:type="spellStart"/>
              <w:r w:rsidR="004C6612">
                <w:t>direncanakan</w:t>
              </w:r>
              <w:proofErr w:type="spellEnd"/>
              <w:r w:rsidR="004C6612">
                <w:t xml:space="preserve"> </w:t>
              </w:r>
              <w:proofErr w:type="spellStart"/>
              <w:r w:rsidR="004C6612">
                <w:t>akan</w:t>
              </w:r>
              <w:proofErr w:type="spellEnd"/>
              <w:r w:rsidR="004C6612">
                <w:t xml:space="preserve"> </w:t>
              </w:r>
              <w:proofErr w:type="spellStart"/>
              <w:r w:rsidR="004C6612">
                <w:t>terdata</w:t>
              </w:r>
              <w:proofErr w:type="spellEnd"/>
              <w:r w:rsidR="004C6612">
                <w:t xml:space="preserve"> pada SIMP </w:t>
              </w:r>
              <w:proofErr w:type="spellStart"/>
              <w:r w:rsidR="004C6612">
                <w:t>ketika</w:t>
              </w:r>
              <w:proofErr w:type="spellEnd"/>
              <w:r w:rsidR="004C6612">
                <w:t xml:space="preserve"> </w:t>
              </w:r>
              <w:r w:rsidR="004C6612">
                <w:rPr>
                  <w:i/>
                  <w:iCs/>
                </w:rPr>
                <w:t xml:space="preserve">input </w:t>
              </w:r>
              <w:proofErr w:type="spellStart"/>
              <w:r w:rsidR="004C6612">
                <w:t>menerima</w:t>
              </w:r>
              <w:proofErr w:type="spellEnd"/>
              <w:r w:rsidR="004C6612">
                <w:t xml:space="preserve"> </w:t>
              </w:r>
              <w:r w:rsidR="004C6612">
                <w:rPr>
                  <w:i/>
                  <w:iCs/>
                </w:rPr>
                <w:t>triggers.</w:t>
              </w:r>
            </w:ins>
          </w:p>
        </w:tc>
      </w:tr>
      <w:tr w:rsidR="002B36EE" w:rsidRPr="003D30C5" w14:paraId="1E501F8E" w14:textId="77777777" w:rsidTr="00DA0648">
        <w:trPr>
          <w:ins w:id="3436" w:author="ilham.nur@office.ui.ac.id" w:date="2023-02-02T23:07:00Z"/>
        </w:trPr>
        <w:tc>
          <w:tcPr>
            <w:tcW w:w="390" w:type="pct"/>
            <w:shd w:val="clear" w:color="auto" w:fill="FFFFFF" w:themeFill="background1"/>
          </w:tcPr>
          <w:p w14:paraId="3914543E" w14:textId="2AEA31CF" w:rsidR="003E51EB" w:rsidRDefault="003E51EB" w:rsidP="003E51EB">
            <w:pPr>
              <w:rPr>
                <w:ins w:id="3437" w:author="ilham.nur@office.ui.ac.id" w:date="2023-02-02T23:07:00Z"/>
              </w:rPr>
            </w:pPr>
            <w:ins w:id="3438" w:author="Ilham Pratama" w:date="2023-02-02T23:07:00Z">
              <w:r>
                <w:t>I.</w:t>
              </w:r>
            </w:ins>
            <w:ins w:id="3439" w:author="ilham.nur@office.ui.ac.id" w:date="2023-02-02T23:07:00Z">
              <w:r>
                <w:t>4</w:t>
              </w:r>
            </w:ins>
            <w:ins w:id="3440" w:author="Ilham Pratama" w:date="2023-02-02T23:07:00Z">
              <w:del w:id="3441" w:author="ilham.nur@office.ui.ac.id" w:date="2023-02-02T23:07:00Z">
                <w:r w:rsidDel="003E51EB">
                  <w:delText>3</w:delText>
                </w:r>
              </w:del>
            </w:ins>
          </w:p>
        </w:tc>
        <w:tc>
          <w:tcPr>
            <w:tcW w:w="4610" w:type="pct"/>
            <w:shd w:val="clear" w:color="auto" w:fill="FFFFFF" w:themeFill="background1"/>
          </w:tcPr>
          <w:p w14:paraId="14F9357C" w14:textId="578C9246" w:rsidR="003E51EB" w:rsidRDefault="003E51EB" w:rsidP="003E51EB">
            <w:pPr>
              <w:rPr>
                <w:ins w:id="3442" w:author="Ilham Pratama" w:date="2023-02-02T23:07:00Z"/>
                <w:i/>
                <w:iCs/>
              </w:rPr>
            </w:pPr>
            <w:ins w:id="3443" w:author="Ilham Pratama" w:date="2023-02-02T23:07:00Z">
              <w:r>
                <w:rPr>
                  <w:b/>
                  <w:bCs/>
                </w:rPr>
                <w:t xml:space="preserve">Nama: </w:t>
              </w:r>
              <w:del w:id="3444" w:author="ilham.nur@office.ui.ac.id" w:date="2023-02-02T23:07:00Z">
                <w:r w:rsidDel="003E51EB">
                  <w:rPr>
                    <w:i/>
                    <w:iCs/>
                  </w:rPr>
                  <w:delText>Input</w:delText>
                </w:r>
              </w:del>
            </w:ins>
            <w:ins w:id="3445" w:author="ilham.nur@office.ui.ac.id" w:date="2023-02-02T23:07:00Z">
              <w:r>
                <w:rPr>
                  <w:i/>
                  <w:iCs/>
                </w:rPr>
                <w:t>Update</w:t>
              </w:r>
            </w:ins>
          </w:p>
          <w:p w14:paraId="37858A33" w14:textId="77777777" w:rsidR="003E51EB" w:rsidRDefault="003E51EB" w:rsidP="003E51EB">
            <w:pPr>
              <w:rPr>
                <w:ins w:id="3446" w:author="Ilham Pratama" w:date="2023-02-02T23:07:00Z"/>
                <w:i/>
                <w:iCs/>
              </w:rPr>
            </w:pPr>
            <w:ins w:id="3447" w:author="Ilham Pratama" w:date="2023-02-02T23:07:00Z">
              <w:r w:rsidRPr="00457598">
                <w:rPr>
                  <w:b/>
                  <w:bCs/>
                  <w:rPrChange w:id="3448" w:author="ilham.nur@office.ui.ac.id" w:date="2023-02-02T23:11:00Z">
                    <w:rPr/>
                  </w:rPrChange>
                </w:rPr>
                <w:t>Type:</w:t>
              </w:r>
              <w:r>
                <w:t xml:space="preserve"> </w:t>
              </w:r>
              <w:r>
                <w:rPr>
                  <w:i/>
                  <w:iCs/>
                </w:rPr>
                <w:t>Application Interface</w:t>
              </w:r>
            </w:ins>
          </w:p>
          <w:p w14:paraId="19138A31" w14:textId="3F100E4A" w:rsidR="003E51EB" w:rsidRPr="00BB6AFA" w:rsidRDefault="00BB0E91" w:rsidP="003E51EB">
            <w:pPr>
              <w:rPr>
                <w:ins w:id="3449" w:author="Ilham Pratama" w:date="2023-02-02T23:07:00Z"/>
                <w:rPrChange w:id="3450" w:author="ilham.nur@office.ui.ac.id" w:date="2023-02-02T23:10:00Z">
                  <w:rPr>
                    <w:ins w:id="3451" w:author="Ilham Pratama" w:date="2023-02-02T23:07:00Z"/>
                    <w:i/>
                    <w:iCs/>
                  </w:rPr>
                </w:rPrChange>
              </w:rPr>
            </w:pPr>
            <w:ins w:id="3452" w:author="ilham.nur@office.ui.ac.id" w:date="2023-02-02T23:15:00Z">
              <w:r>
                <w:rPr>
                  <w:noProof/>
                </w:rPr>
                <w:drawing>
                  <wp:inline distT="0" distB="0" distL="0" distR="0" wp14:anchorId="66011388" wp14:editId="4310AD9D">
                    <wp:extent cx="4838131" cy="579165"/>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860495" cy="581842"/>
                            </a:xfrm>
                            <a:prstGeom prst="rect">
                              <a:avLst/>
                            </a:prstGeom>
                          </pic:spPr>
                        </pic:pic>
                      </a:graphicData>
                    </a:graphic>
                  </wp:inline>
                </w:drawing>
              </w:r>
            </w:ins>
          </w:p>
          <w:p w14:paraId="1DA92E1A" w14:textId="320095EB" w:rsidR="003E51EB" w:rsidRPr="00127DFF" w:rsidRDefault="003E51EB" w:rsidP="003E51EB">
            <w:pPr>
              <w:rPr>
                <w:ins w:id="3453" w:author="Ilham Pratama" w:date="2023-02-02T23:07:00Z"/>
                <w:i/>
                <w:iCs/>
                <w:rPrChange w:id="3454" w:author="ilham.nur@office.ui.ac.id" w:date="2023-02-11T10:34:00Z">
                  <w:rPr>
                    <w:ins w:id="3455" w:author="Ilham Pratama" w:date="2023-02-02T23:07:00Z"/>
                  </w:rPr>
                </w:rPrChange>
              </w:rPr>
            </w:pPr>
            <w:proofErr w:type="spellStart"/>
            <w:ins w:id="3456" w:author="Ilham Pratama" w:date="2023-02-02T23:07:00Z">
              <w:r w:rsidRPr="00457598">
                <w:rPr>
                  <w:b/>
                  <w:bCs/>
                  <w:rPrChange w:id="3457" w:author="ilham.nur@office.ui.ac.id" w:date="2023-02-02T23:11:00Z">
                    <w:rPr/>
                  </w:rPrChange>
                </w:rPr>
                <w:t>Detil</w:t>
              </w:r>
              <w:proofErr w:type="spellEnd"/>
              <w:r w:rsidRPr="00457598">
                <w:rPr>
                  <w:b/>
                  <w:bCs/>
                  <w:rPrChange w:id="3458" w:author="ilham.nur@office.ui.ac.id" w:date="2023-02-02T23:11:00Z">
                    <w:rPr/>
                  </w:rPrChange>
                </w:rPr>
                <w:t>:</w:t>
              </w:r>
            </w:ins>
            <w:ins w:id="3459" w:author="ilham.nur@office.ui.ac.id" w:date="2023-02-11T10:34:00Z">
              <w:r w:rsidR="007D361E">
                <w:rPr>
                  <w:b/>
                  <w:bCs/>
                </w:rPr>
                <w:t xml:space="preserve"> </w:t>
              </w:r>
              <w:r w:rsidR="007D361E" w:rsidRPr="007D361E">
                <w:rPr>
                  <w:i/>
                  <w:iCs/>
                  <w:rPrChange w:id="3460" w:author="ilham.nur@office.ui.ac.id" w:date="2023-02-11T10:34:00Z">
                    <w:rPr/>
                  </w:rPrChange>
                </w:rPr>
                <w:t>Update</w:t>
              </w:r>
              <w:r w:rsidR="007D361E">
                <w:rPr>
                  <w:i/>
                  <w:iCs/>
                </w:rPr>
                <w:t xml:space="preserve"> </w:t>
              </w:r>
              <w:proofErr w:type="spellStart"/>
              <w:r w:rsidR="007D361E">
                <w:t>merupakan</w:t>
              </w:r>
              <w:proofErr w:type="spellEnd"/>
              <w:r w:rsidR="007D361E">
                <w:t xml:space="preserve"> </w:t>
              </w:r>
              <w:proofErr w:type="spellStart"/>
              <w:r w:rsidR="007D361E">
                <w:t>sebuah</w:t>
              </w:r>
              <w:proofErr w:type="spellEnd"/>
              <w:r w:rsidR="007D361E">
                <w:t xml:space="preserve"> </w:t>
              </w:r>
              <w:r w:rsidR="00127DFF">
                <w:rPr>
                  <w:i/>
                  <w:iCs/>
                </w:rPr>
                <w:t xml:space="preserve">interface </w:t>
              </w:r>
              <w:r w:rsidR="00127DFF">
                <w:t xml:space="preserve">yang </w:t>
              </w:r>
              <w:proofErr w:type="spellStart"/>
              <w:r w:rsidR="00127DFF">
                <w:t>merupakan</w:t>
              </w:r>
              <w:proofErr w:type="spellEnd"/>
              <w:r w:rsidR="00127DFF">
                <w:t xml:space="preserve"> </w:t>
              </w:r>
              <w:proofErr w:type="spellStart"/>
              <w:r w:rsidR="00127DFF">
                <w:t>bagian</w:t>
              </w:r>
              <w:proofErr w:type="spellEnd"/>
              <w:r w:rsidR="00127DFF">
                <w:t xml:space="preserve"> </w:t>
              </w:r>
              <w:proofErr w:type="spellStart"/>
              <w:r w:rsidR="00127DFF">
                <w:t>dari</w:t>
              </w:r>
              <w:proofErr w:type="spellEnd"/>
              <w:r w:rsidR="00127DFF">
                <w:t xml:space="preserve"> Web apps SIMP yang </w:t>
              </w:r>
              <w:proofErr w:type="spellStart"/>
              <w:r w:rsidR="00127DFF">
                <w:t>berfungsi</w:t>
              </w:r>
              <w:proofErr w:type="spellEnd"/>
              <w:r w:rsidR="00127DFF">
                <w:t xml:space="preserve"> untuk </w:t>
              </w:r>
              <w:proofErr w:type="spellStart"/>
              <w:r w:rsidR="00127DFF">
                <w:t>menerima</w:t>
              </w:r>
              <w:proofErr w:type="spellEnd"/>
              <w:r w:rsidR="00127DFF">
                <w:t xml:space="preserve"> </w:t>
              </w:r>
              <w:proofErr w:type="spellStart"/>
              <w:r w:rsidR="00127DFF">
                <w:t>respon</w:t>
              </w:r>
              <w:proofErr w:type="spellEnd"/>
              <w:r w:rsidR="00127DFF">
                <w:t xml:space="preserve"> </w:t>
              </w:r>
              <w:r w:rsidR="00127DFF" w:rsidRPr="00127DFF">
                <w:rPr>
                  <w:i/>
                  <w:iCs/>
                  <w:rPrChange w:id="3461" w:author="ilham.nur@office.ui.ac.id" w:date="2023-02-11T10:34:00Z">
                    <w:rPr/>
                  </w:rPrChange>
                </w:rPr>
                <w:t>update</w:t>
              </w:r>
              <w:r w:rsidR="00127DFF">
                <w:rPr>
                  <w:i/>
                  <w:iCs/>
                </w:rPr>
                <w:t xml:space="preserve"> </w:t>
              </w:r>
              <w:proofErr w:type="spellStart"/>
              <w:r w:rsidR="00127DFF">
                <w:t>dari</w:t>
              </w:r>
              <w:proofErr w:type="spellEnd"/>
              <w:r w:rsidR="00127DFF">
                <w:t xml:space="preserve"> proses </w:t>
              </w:r>
              <w:proofErr w:type="spellStart"/>
              <w:r w:rsidR="00127DFF">
                <w:t>bisnis</w:t>
              </w:r>
              <w:proofErr w:type="spellEnd"/>
              <w:r w:rsidR="00127DFF">
                <w:t xml:space="preserve"> </w:t>
              </w:r>
              <w:r w:rsidR="00127DFF">
                <w:rPr>
                  <w:i/>
                  <w:iCs/>
                </w:rPr>
                <w:t xml:space="preserve">project executing </w:t>
              </w:r>
              <w:r w:rsidR="00127DFF">
                <w:t xml:space="preserve">untuk </w:t>
              </w:r>
              <w:proofErr w:type="spellStart"/>
              <w:r w:rsidR="00127DFF">
                <w:t>kemudian</w:t>
              </w:r>
              <w:proofErr w:type="spellEnd"/>
              <w:r w:rsidR="00127DFF">
                <w:t xml:space="preserve"> </w:t>
              </w:r>
              <w:proofErr w:type="spellStart"/>
              <w:r w:rsidR="00127DFF">
                <w:t>dapat</w:t>
              </w:r>
              <w:proofErr w:type="spellEnd"/>
              <w:r w:rsidR="00127DFF">
                <w:t xml:space="preserve"> </w:t>
              </w:r>
              <w:proofErr w:type="spellStart"/>
              <w:r w:rsidR="00127DFF">
                <w:t>menjalankan</w:t>
              </w:r>
              <w:proofErr w:type="spellEnd"/>
              <w:r w:rsidR="00127DFF">
                <w:t xml:space="preserve"> </w:t>
              </w:r>
              <w:proofErr w:type="spellStart"/>
              <w:r w:rsidR="00127DFF">
                <w:t>sebuah</w:t>
              </w:r>
              <w:proofErr w:type="spellEnd"/>
              <w:r w:rsidR="00127DFF">
                <w:t xml:space="preserve"> </w:t>
              </w:r>
              <w:r w:rsidR="00127DFF">
                <w:rPr>
                  <w:i/>
                  <w:iCs/>
                </w:rPr>
                <w:t>appli</w:t>
              </w:r>
            </w:ins>
            <w:ins w:id="3462" w:author="ilham.nur@office.ui.ac.id" w:date="2023-02-11T10:35:00Z">
              <w:r w:rsidR="00127DFF">
                <w:rPr>
                  <w:i/>
                  <w:iCs/>
                </w:rPr>
                <w:t xml:space="preserve">cation event </w:t>
              </w:r>
              <w:r w:rsidR="00CB29B1">
                <w:rPr>
                  <w:i/>
                  <w:iCs/>
                </w:rPr>
                <w:t>Project Update</w:t>
              </w:r>
            </w:ins>
          </w:p>
          <w:p w14:paraId="5BF0B181" w14:textId="2758918D" w:rsidR="003E51EB" w:rsidRPr="00CB29B1" w:rsidRDefault="003E51EB" w:rsidP="003E51EB">
            <w:pPr>
              <w:rPr>
                <w:ins w:id="3463" w:author="ilham.nur@office.ui.ac.id" w:date="2023-02-02T23:07:00Z"/>
                <w:rPrChange w:id="3464" w:author="ilham.nur@office.ui.ac.id" w:date="2023-02-11T10:35:00Z">
                  <w:rPr>
                    <w:ins w:id="3465" w:author="ilham.nur@office.ui.ac.id" w:date="2023-02-02T23:07:00Z"/>
                    <w:b/>
                    <w:bCs/>
                  </w:rPr>
                </w:rPrChange>
              </w:rPr>
            </w:pPr>
            <w:proofErr w:type="spellStart"/>
            <w:ins w:id="3466" w:author="Ilham Pratama" w:date="2023-02-02T23:07:00Z">
              <w:r w:rsidRPr="00457598">
                <w:rPr>
                  <w:b/>
                  <w:bCs/>
                  <w:rPrChange w:id="3467" w:author="ilham.nur@office.ui.ac.id" w:date="2023-02-02T23:11:00Z">
                    <w:rPr/>
                  </w:rPrChange>
                </w:rPr>
                <w:t>Dampak</w:t>
              </w:r>
              <w:proofErr w:type="spellEnd"/>
              <w:r w:rsidRPr="00457598">
                <w:rPr>
                  <w:b/>
                  <w:bCs/>
                  <w:rPrChange w:id="3468" w:author="ilham.nur@office.ui.ac.id" w:date="2023-02-02T23:11:00Z">
                    <w:rPr/>
                  </w:rPrChange>
                </w:rPr>
                <w:t>:</w:t>
              </w:r>
            </w:ins>
            <w:ins w:id="3469" w:author="ilham.nur@office.ui.ac.id" w:date="2023-02-11T10:35:00Z">
              <w:r w:rsidR="00CB29B1">
                <w:rPr>
                  <w:b/>
                  <w:bCs/>
                </w:rPr>
                <w:t xml:space="preserve"> </w:t>
              </w:r>
              <w:proofErr w:type="spellStart"/>
              <w:r w:rsidR="00CB29B1">
                <w:t>Pekerjaan</w:t>
              </w:r>
              <w:proofErr w:type="spellEnd"/>
              <w:r w:rsidR="00CB29B1">
                <w:t xml:space="preserve"> yang </w:t>
              </w:r>
              <w:proofErr w:type="spellStart"/>
              <w:r w:rsidR="00CB29B1">
                <w:t>telah</w:t>
              </w:r>
              <w:proofErr w:type="spellEnd"/>
              <w:r w:rsidR="00CB29B1">
                <w:t xml:space="preserve"> </w:t>
              </w:r>
              <w:proofErr w:type="spellStart"/>
              <w:r w:rsidR="00CB29B1">
                <w:t>diselesaikan</w:t>
              </w:r>
              <w:proofErr w:type="spellEnd"/>
              <w:r w:rsidR="00CB29B1">
                <w:t xml:space="preserve"> oleh </w:t>
              </w:r>
              <w:proofErr w:type="spellStart"/>
              <w:r w:rsidR="00CB29B1">
                <w:t>eksekutor</w:t>
              </w:r>
              <w:proofErr w:type="spellEnd"/>
              <w:r w:rsidR="00CB29B1">
                <w:t xml:space="preserve"> </w:t>
              </w:r>
              <w:proofErr w:type="spellStart"/>
              <w:r w:rsidR="00CB29B1">
                <w:t>dapat</w:t>
              </w:r>
              <w:proofErr w:type="spellEnd"/>
              <w:r w:rsidR="00CB29B1">
                <w:t xml:space="preserve"> </w:t>
              </w:r>
              <w:proofErr w:type="spellStart"/>
              <w:r w:rsidR="00CB29B1">
                <w:t>tercatat</w:t>
              </w:r>
              <w:proofErr w:type="spellEnd"/>
              <w:r w:rsidR="00CB29B1">
                <w:t xml:space="preserve"> </w:t>
              </w:r>
              <w:proofErr w:type="spellStart"/>
              <w:r w:rsidR="00CB29B1">
                <w:t>dalam</w:t>
              </w:r>
              <w:proofErr w:type="spellEnd"/>
              <w:r w:rsidR="00CB29B1">
                <w:t xml:space="preserve"> SIMP </w:t>
              </w:r>
              <w:proofErr w:type="spellStart"/>
              <w:r w:rsidR="00CB29B1">
                <w:t>sebagai</w:t>
              </w:r>
              <w:proofErr w:type="spellEnd"/>
              <w:r w:rsidR="00CB29B1">
                <w:t xml:space="preserve"> </w:t>
              </w:r>
              <w:proofErr w:type="spellStart"/>
              <w:r w:rsidR="00CB29B1">
                <w:t>pekerjaan</w:t>
              </w:r>
              <w:proofErr w:type="spellEnd"/>
              <w:r w:rsidR="00CB29B1">
                <w:t xml:space="preserve"> yang </w:t>
              </w:r>
              <w:proofErr w:type="spellStart"/>
              <w:r w:rsidR="00CB29B1">
                <w:t>telah</w:t>
              </w:r>
              <w:proofErr w:type="spellEnd"/>
              <w:r w:rsidR="00CB29B1">
                <w:t xml:space="preserve"> </w:t>
              </w:r>
              <w:proofErr w:type="spellStart"/>
              <w:r w:rsidR="00CB29B1">
                <w:t>dikerjakan</w:t>
              </w:r>
              <w:proofErr w:type="spellEnd"/>
              <w:r w:rsidR="00CB29B1">
                <w:t>.</w:t>
              </w:r>
            </w:ins>
          </w:p>
        </w:tc>
      </w:tr>
      <w:tr w:rsidR="002B36EE" w:rsidRPr="003D30C5" w14:paraId="7C875DF9" w14:textId="77777777" w:rsidTr="00DA0648">
        <w:trPr>
          <w:ins w:id="3470" w:author="ilham.nur@office.ui.ac.id" w:date="2023-02-02T23:07:00Z"/>
        </w:trPr>
        <w:tc>
          <w:tcPr>
            <w:tcW w:w="390" w:type="pct"/>
            <w:shd w:val="clear" w:color="auto" w:fill="FFFFFF" w:themeFill="background1"/>
          </w:tcPr>
          <w:p w14:paraId="1AA4D430" w14:textId="296203DF" w:rsidR="003E51EB" w:rsidRDefault="003E51EB" w:rsidP="003E51EB">
            <w:pPr>
              <w:rPr>
                <w:ins w:id="3471" w:author="ilham.nur@office.ui.ac.id" w:date="2023-02-02T23:07:00Z"/>
              </w:rPr>
            </w:pPr>
            <w:ins w:id="3472" w:author="Ilham Pratama" w:date="2023-02-02T23:07:00Z">
              <w:r>
                <w:t>I.</w:t>
              </w:r>
            </w:ins>
            <w:ins w:id="3473" w:author="ilham.nur@office.ui.ac.id" w:date="2023-02-02T23:09:00Z">
              <w:r w:rsidR="0071525B">
                <w:t>5</w:t>
              </w:r>
            </w:ins>
            <w:ins w:id="3474" w:author="Ilham Pratama" w:date="2023-02-02T23:07:00Z">
              <w:del w:id="3475" w:author="ilham.nur@office.ui.ac.id" w:date="2023-02-02T23:09:00Z">
                <w:r w:rsidDel="0071525B">
                  <w:delText>3</w:delText>
                </w:r>
              </w:del>
            </w:ins>
          </w:p>
        </w:tc>
        <w:tc>
          <w:tcPr>
            <w:tcW w:w="4610" w:type="pct"/>
            <w:shd w:val="clear" w:color="auto" w:fill="FFFFFF" w:themeFill="background1"/>
          </w:tcPr>
          <w:p w14:paraId="2E07BC09" w14:textId="6F343F65" w:rsidR="003E51EB" w:rsidRPr="009E45A3" w:rsidRDefault="003E51EB" w:rsidP="003E51EB">
            <w:pPr>
              <w:rPr>
                <w:ins w:id="3476" w:author="Ilham Pratama" w:date="2023-02-02T23:07:00Z"/>
                <w:rPrChange w:id="3477" w:author="ilham.nur@office.ui.ac.id" w:date="2023-02-11T10:36:00Z">
                  <w:rPr>
                    <w:ins w:id="3478" w:author="Ilham Pratama" w:date="2023-02-02T23:07:00Z"/>
                    <w:i/>
                    <w:iCs/>
                  </w:rPr>
                </w:rPrChange>
              </w:rPr>
            </w:pPr>
            <w:ins w:id="3479" w:author="Ilham Pratama" w:date="2023-02-02T23:07:00Z">
              <w:r>
                <w:rPr>
                  <w:b/>
                  <w:bCs/>
                </w:rPr>
                <w:t xml:space="preserve">Nama: </w:t>
              </w:r>
            </w:ins>
            <w:ins w:id="3480" w:author="ilham.nur@office.ui.ac.id" w:date="2023-02-02T23:08:00Z">
              <w:r w:rsidRPr="003E51EB">
                <w:rPr>
                  <w:i/>
                  <w:iCs/>
                  <w:rPrChange w:id="3481" w:author="ilham.nur@office.ui.ac.id" w:date="2023-02-02T23:08:00Z">
                    <w:rPr>
                      <w:b/>
                      <w:bCs/>
                      <w:i/>
                      <w:iCs/>
                    </w:rPr>
                  </w:rPrChange>
                </w:rPr>
                <w:t>Receiver</w:t>
              </w:r>
              <w:r>
                <w:rPr>
                  <w:b/>
                  <w:bCs/>
                  <w:i/>
                  <w:iCs/>
                </w:rPr>
                <w:t xml:space="preserve"> </w:t>
              </w:r>
            </w:ins>
            <w:ins w:id="3482" w:author="Ilham Pratama" w:date="2023-02-02T23:07:00Z">
              <w:r>
                <w:rPr>
                  <w:i/>
                  <w:iCs/>
                </w:rPr>
                <w:t>Input</w:t>
              </w:r>
            </w:ins>
            <w:ins w:id="3483" w:author="ilham.nur@office.ui.ac.id" w:date="2023-02-11T10:36:00Z">
              <w:r w:rsidR="009E45A3">
                <w:rPr>
                  <w:i/>
                  <w:iCs/>
                </w:rPr>
                <w:t xml:space="preserve"> </w:t>
              </w:r>
              <w:r w:rsidR="009E45A3">
                <w:t>(RI)</w:t>
              </w:r>
            </w:ins>
          </w:p>
          <w:p w14:paraId="79C56E9F" w14:textId="77777777" w:rsidR="003E51EB" w:rsidRDefault="003E51EB" w:rsidP="003E51EB">
            <w:pPr>
              <w:rPr>
                <w:ins w:id="3484" w:author="Ilham Pratama" w:date="2023-02-02T23:07:00Z"/>
                <w:i/>
                <w:iCs/>
              </w:rPr>
            </w:pPr>
            <w:ins w:id="3485" w:author="Ilham Pratama" w:date="2023-02-02T23:07:00Z">
              <w:r w:rsidRPr="00457598">
                <w:rPr>
                  <w:b/>
                  <w:bCs/>
                  <w:rPrChange w:id="3486" w:author="ilham.nur@office.ui.ac.id" w:date="2023-02-02T23:11:00Z">
                    <w:rPr/>
                  </w:rPrChange>
                </w:rPr>
                <w:lastRenderedPageBreak/>
                <w:t>Type:</w:t>
              </w:r>
              <w:r>
                <w:t xml:space="preserve"> </w:t>
              </w:r>
              <w:r>
                <w:rPr>
                  <w:i/>
                  <w:iCs/>
                </w:rPr>
                <w:t>Application Interface</w:t>
              </w:r>
            </w:ins>
          </w:p>
          <w:p w14:paraId="2631C34C" w14:textId="6F8F8852" w:rsidR="003E51EB" w:rsidRPr="00F55124" w:rsidRDefault="00CE7585" w:rsidP="003E51EB">
            <w:pPr>
              <w:rPr>
                <w:ins w:id="3487" w:author="Ilham Pratama" w:date="2023-02-02T23:07:00Z"/>
                <w:rPrChange w:id="3488" w:author="ilham.nur@office.ui.ac.id" w:date="2023-02-02T23:10:00Z">
                  <w:rPr>
                    <w:ins w:id="3489" w:author="Ilham Pratama" w:date="2023-02-02T23:07:00Z"/>
                    <w:i/>
                    <w:iCs/>
                  </w:rPr>
                </w:rPrChange>
              </w:rPr>
            </w:pPr>
            <w:ins w:id="3490" w:author="ilham.nur@office.ui.ac.id" w:date="2023-02-11T10:39:00Z">
              <w:r>
                <w:rPr>
                  <w:noProof/>
                </w:rPr>
                <w:drawing>
                  <wp:inline distT="0" distB="0" distL="0" distR="0" wp14:anchorId="706D91FF" wp14:editId="0BF4EC75">
                    <wp:extent cx="4756150" cy="587807"/>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03705" cy="593684"/>
                            </a:xfrm>
                            <a:prstGeom prst="rect">
                              <a:avLst/>
                            </a:prstGeom>
                          </pic:spPr>
                        </pic:pic>
                      </a:graphicData>
                    </a:graphic>
                  </wp:inline>
                </w:drawing>
              </w:r>
            </w:ins>
          </w:p>
          <w:p w14:paraId="5E1E0610" w14:textId="51DAA5E1" w:rsidR="003E51EB" w:rsidRPr="00DC3BCE" w:rsidRDefault="003E51EB" w:rsidP="003E51EB">
            <w:pPr>
              <w:rPr>
                <w:ins w:id="3491" w:author="Ilham Pratama" w:date="2023-02-02T23:07:00Z"/>
              </w:rPr>
            </w:pPr>
            <w:proofErr w:type="spellStart"/>
            <w:ins w:id="3492" w:author="Ilham Pratama" w:date="2023-02-02T23:07:00Z">
              <w:r w:rsidRPr="00457598">
                <w:rPr>
                  <w:b/>
                  <w:bCs/>
                  <w:rPrChange w:id="3493" w:author="ilham.nur@office.ui.ac.id" w:date="2023-02-02T23:11:00Z">
                    <w:rPr/>
                  </w:rPrChange>
                </w:rPr>
                <w:t>Detil</w:t>
              </w:r>
              <w:proofErr w:type="spellEnd"/>
              <w:r w:rsidRPr="00457598">
                <w:rPr>
                  <w:b/>
                  <w:bCs/>
                  <w:rPrChange w:id="3494" w:author="ilham.nur@office.ui.ac.id" w:date="2023-02-02T23:11:00Z">
                    <w:rPr/>
                  </w:rPrChange>
                </w:rPr>
                <w:t>:</w:t>
              </w:r>
            </w:ins>
            <w:ins w:id="3495" w:author="ilham.nur@office.ui.ac.id" w:date="2023-02-11T10:36:00Z">
              <w:r w:rsidR="009E45A3">
                <w:rPr>
                  <w:b/>
                  <w:bCs/>
                </w:rPr>
                <w:t xml:space="preserve"> </w:t>
              </w:r>
              <w:r w:rsidR="009E45A3">
                <w:t xml:space="preserve">RI </w:t>
              </w:r>
              <w:proofErr w:type="spellStart"/>
              <w:r w:rsidR="009E45A3">
                <w:t>merupakan</w:t>
              </w:r>
              <w:proofErr w:type="spellEnd"/>
              <w:r w:rsidR="009E45A3">
                <w:t xml:space="preserve"> </w:t>
              </w:r>
            </w:ins>
            <w:proofErr w:type="spellStart"/>
            <w:ins w:id="3496" w:author="ilham.nur@office.ui.ac.id" w:date="2023-02-11T10:37:00Z">
              <w:r w:rsidR="005B1855">
                <w:t>sebuah</w:t>
              </w:r>
              <w:proofErr w:type="spellEnd"/>
              <w:r w:rsidR="005B1855">
                <w:t xml:space="preserve"> </w:t>
              </w:r>
              <w:r w:rsidR="005B1855">
                <w:rPr>
                  <w:i/>
                  <w:iCs/>
                </w:rPr>
                <w:t xml:space="preserve">interface </w:t>
              </w:r>
              <w:r w:rsidR="005B1855">
                <w:t xml:space="preserve">yang </w:t>
              </w:r>
              <w:proofErr w:type="spellStart"/>
              <w:r w:rsidR="005B1855">
                <w:t>menjadi</w:t>
              </w:r>
              <w:proofErr w:type="spellEnd"/>
              <w:r w:rsidR="005B1855">
                <w:t xml:space="preserve"> </w:t>
              </w:r>
              <w:proofErr w:type="spellStart"/>
              <w:r w:rsidR="005B1855">
                <w:t>masukan</w:t>
              </w:r>
              <w:proofErr w:type="spellEnd"/>
              <w:r w:rsidR="005B1855">
                <w:t xml:space="preserve"> </w:t>
              </w:r>
              <w:proofErr w:type="spellStart"/>
              <w:r w:rsidR="005B1855">
                <w:t>dari</w:t>
              </w:r>
              <w:proofErr w:type="spellEnd"/>
              <w:r w:rsidR="005B1855">
                <w:t xml:space="preserve"> </w:t>
              </w:r>
              <w:r w:rsidR="00D073E3">
                <w:t>SOAPSD</w:t>
              </w:r>
            </w:ins>
            <w:ins w:id="3497" w:author="ilham.nur@office.ui.ac.id" w:date="2023-02-11T10:38:00Z">
              <w:r w:rsidR="00D073E3">
                <w:t xml:space="preserve">, di mana </w:t>
              </w:r>
              <w:proofErr w:type="spellStart"/>
              <w:r w:rsidR="00D073E3">
                <w:t>respons</w:t>
              </w:r>
              <w:proofErr w:type="spellEnd"/>
              <w:r w:rsidR="00D073E3">
                <w:t xml:space="preserve"> </w:t>
              </w:r>
              <w:proofErr w:type="spellStart"/>
              <w:r w:rsidR="00D073E3">
                <w:t>akan</w:t>
              </w:r>
              <w:proofErr w:type="spellEnd"/>
              <w:r w:rsidR="00D073E3">
                <w:t xml:space="preserve"> </w:t>
              </w:r>
              <w:proofErr w:type="spellStart"/>
              <w:r w:rsidR="00D073E3">
                <w:t>diteruskan</w:t>
              </w:r>
              <w:proofErr w:type="spellEnd"/>
              <w:r w:rsidR="00D073E3">
                <w:t xml:space="preserve"> </w:t>
              </w:r>
              <w:proofErr w:type="spellStart"/>
              <w:r w:rsidR="00D073E3">
                <w:t>kedalam</w:t>
              </w:r>
              <w:proofErr w:type="spellEnd"/>
              <w:r w:rsidR="00D073E3">
                <w:t xml:space="preserve"> </w:t>
              </w:r>
              <w:r w:rsidR="00D073E3">
                <w:rPr>
                  <w:i/>
                  <w:iCs/>
                </w:rPr>
                <w:t xml:space="preserve">application service </w:t>
              </w:r>
              <w:proofErr w:type="spellStart"/>
              <w:r w:rsidR="00D073E3">
                <w:t>sistem</w:t>
              </w:r>
              <w:proofErr w:type="spellEnd"/>
              <w:r w:rsidR="00D073E3">
                <w:t xml:space="preserve"> </w:t>
              </w:r>
              <w:proofErr w:type="spellStart"/>
              <w:r w:rsidR="00D073E3">
                <w:t>identifikasi</w:t>
              </w:r>
              <w:proofErr w:type="spellEnd"/>
              <w:r w:rsidR="00D073E3">
                <w:t xml:space="preserve"> </w:t>
              </w:r>
              <w:proofErr w:type="spellStart"/>
              <w:r w:rsidR="00D073E3">
                <w:t>berbasis</w:t>
              </w:r>
              <w:proofErr w:type="spellEnd"/>
              <w:r w:rsidR="00D073E3">
                <w:t xml:space="preserve"> </w:t>
              </w:r>
              <w:r w:rsidR="00D073E3" w:rsidRPr="00CE7585">
                <w:rPr>
                  <w:i/>
                  <w:iCs/>
                  <w:rPrChange w:id="3498" w:author="ilham.nur@office.ui.ac.id" w:date="2023-02-11T10:39:00Z">
                    <w:rPr/>
                  </w:rPrChange>
                </w:rPr>
                <w:t xml:space="preserve">random </w:t>
              </w:r>
            </w:ins>
            <w:ins w:id="3499" w:author="ilham.nur@office.ui.ac.id" w:date="2023-02-11T10:39:00Z">
              <w:r w:rsidR="00CE7585" w:rsidRPr="00CE7585">
                <w:rPr>
                  <w:i/>
                  <w:iCs/>
                  <w:rPrChange w:id="3500" w:author="ilham.nur@office.ui.ac.id" w:date="2023-02-11T10:39:00Z">
                    <w:rPr/>
                  </w:rPrChange>
                </w:rPr>
                <w:t>forest</w:t>
              </w:r>
              <w:r w:rsidR="00CE7585">
                <w:rPr>
                  <w:i/>
                  <w:iCs/>
                </w:rPr>
                <w:t xml:space="preserve">. </w:t>
              </w:r>
              <w:r w:rsidR="00DC3BCE">
                <w:rPr>
                  <w:i/>
                  <w:iCs/>
                </w:rPr>
                <w:t xml:space="preserve">Client device </w:t>
              </w:r>
              <w:proofErr w:type="spellStart"/>
              <w:r w:rsidR="00DC3BCE">
                <w:t>dalam</w:t>
              </w:r>
              <w:proofErr w:type="spellEnd"/>
              <w:r w:rsidR="00DC3BCE">
                <w:t xml:space="preserve"> </w:t>
              </w:r>
              <w:proofErr w:type="spellStart"/>
              <w:r w:rsidR="00DC3BCE">
                <w:t>hal</w:t>
              </w:r>
              <w:proofErr w:type="spellEnd"/>
              <w:r w:rsidR="00DC3BCE">
                <w:t xml:space="preserve"> </w:t>
              </w:r>
              <w:proofErr w:type="spellStart"/>
              <w:r w:rsidR="00DC3BCE">
                <w:t>ini</w:t>
              </w:r>
              <w:proofErr w:type="spellEnd"/>
              <w:r w:rsidR="00DC3BCE">
                <w:t xml:space="preserve"> </w:t>
              </w:r>
              <w:proofErr w:type="spellStart"/>
              <w:r w:rsidR="00DC3BCE">
                <w:t>adalah</w:t>
              </w:r>
              <w:proofErr w:type="spellEnd"/>
              <w:r w:rsidR="00DC3BCE">
                <w:t xml:space="preserve"> </w:t>
              </w:r>
              <w:proofErr w:type="spellStart"/>
              <w:r w:rsidR="00DC3BCE">
                <w:t>perangkat</w:t>
              </w:r>
              <w:proofErr w:type="spellEnd"/>
              <w:r w:rsidR="00DC3BCE">
                <w:t xml:space="preserve"> </w:t>
              </w:r>
              <w:proofErr w:type="spellStart"/>
              <w:r w:rsidR="00DC3BCE">
                <w:t>milik</w:t>
              </w:r>
              <w:proofErr w:type="spellEnd"/>
              <w:r w:rsidR="00DC3BCE">
                <w:t xml:space="preserve"> </w:t>
              </w:r>
              <w:r w:rsidR="00DC3BCE">
                <w:rPr>
                  <w:i/>
                  <w:iCs/>
                </w:rPr>
                <w:t xml:space="preserve">planner </w:t>
              </w:r>
            </w:ins>
            <w:proofErr w:type="spellStart"/>
            <w:ins w:id="3501" w:author="ilham.nur@office.ui.ac.id" w:date="2023-02-11T10:40:00Z">
              <w:r w:rsidR="00DC3BCE">
                <w:t>akan</w:t>
              </w:r>
              <w:proofErr w:type="spellEnd"/>
              <w:r w:rsidR="00DC3BCE">
                <w:t xml:space="preserve"> </w:t>
              </w:r>
              <w:proofErr w:type="spellStart"/>
              <w:r w:rsidR="00DC3BCE">
                <w:t>melakukan</w:t>
              </w:r>
              <w:proofErr w:type="spellEnd"/>
              <w:r w:rsidR="00DC3BCE">
                <w:t xml:space="preserve"> </w:t>
              </w:r>
              <w:proofErr w:type="spellStart"/>
              <w:r w:rsidR="00E4398B">
                <w:t>realisasi</w:t>
              </w:r>
              <w:proofErr w:type="spellEnd"/>
              <w:r w:rsidR="00E4398B">
                <w:t xml:space="preserve"> </w:t>
              </w:r>
              <w:proofErr w:type="spellStart"/>
              <w:r w:rsidR="00E4398B">
                <w:t>atas</w:t>
              </w:r>
              <w:proofErr w:type="spellEnd"/>
              <w:r w:rsidR="00E4398B">
                <w:t xml:space="preserve"> </w:t>
              </w:r>
              <w:proofErr w:type="spellStart"/>
              <w:r w:rsidR="00E4398B">
                <w:t>fungsi</w:t>
              </w:r>
              <w:proofErr w:type="spellEnd"/>
              <w:r w:rsidR="00E4398B">
                <w:t xml:space="preserve"> RI.</w:t>
              </w:r>
            </w:ins>
          </w:p>
          <w:p w14:paraId="406CE3BE" w14:textId="52C94FEC" w:rsidR="003E51EB" w:rsidRPr="00E4398B" w:rsidRDefault="003E51EB" w:rsidP="003E51EB">
            <w:pPr>
              <w:rPr>
                <w:ins w:id="3502" w:author="ilham.nur@office.ui.ac.id" w:date="2023-02-02T23:07:00Z"/>
                <w:i/>
                <w:iCs/>
                <w:rPrChange w:id="3503" w:author="ilham.nur@office.ui.ac.id" w:date="2023-02-11T10:40:00Z">
                  <w:rPr>
                    <w:ins w:id="3504" w:author="ilham.nur@office.ui.ac.id" w:date="2023-02-02T23:07:00Z"/>
                    <w:b/>
                    <w:bCs/>
                  </w:rPr>
                </w:rPrChange>
              </w:rPr>
            </w:pPr>
            <w:proofErr w:type="spellStart"/>
            <w:ins w:id="3505" w:author="Ilham Pratama" w:date="2023-02-02T23:07:00Z">
              <w:r w:rsidRPr="00457598">
                <w:rPr>
                  <w:b/>
                  <w:bCs/>
                  <w:rPrChange w:id="3506" w:author="ilham.nur@office.ui.ac.id" w:date="2023-02-02T23:11:00Z">
                    <w:rPr/>
                  </w:rPrChange>
                </w:rPr>
                <w:t>Dampak</w:t>
              </w:r>
              <w:proofErr w:type="spellEnd"/>
              <w:r w:rsidRPr="00457598">
                <w:rPr>
                  <w:b/>
                  <w:bCs/>
                  <w:rPrChange w:id="3507" w:author="ilham.nur@office.ui.ac.id" w:date="2023-02-02T23:11:00Z">
                    <w:rPr/>
                  </w:rPrChange>
                </w:rPr>
                <w:t>:</w:t>
              </w:r>
            </w:ins>
            <w:ins w:id="3508" w:author="ilham.nur@office.ui.ac.id" w:date="2023-02-11T10:40:00Z">
              <w:r w:rsidR="00E4398B">
                <w:rPr>
                  <w:b/>
                  <w:bCs/>
                </w:rPr>
                <w:t xml:space="preserve"> </w:t>
              </w:r>
              <w:proofErr w:type="spellStart"/>
              <w:r w:rsidR="00E4398B">
                <w:t>Rencana</w:t>
              </w:r>
              <w:proofErr w:type="spellEnd"/>
              <w:r w:rsidR="00E4398B">
                <w:t xml:space="preserve"> </w:t>
              </w:r>
              <w:proofErr w:type="spellStart"/>
              <w:r w:rsidR="00E4398B">
                <w:t>pekerjaan</w:t>
              </w:r>
              <w:proofErr w:type="spellEnd"/>
              <w:r w:rsidR="00E4398B">
                <w:t xml:space="preserve"> yang </w:t>
              </w:r>
              <w:proofErr w:type="spellStart"/>
              <w:r w:rsidR="00E4398B">
                <w:t>dimasukan</w:t>
              </w:r>
              <w:proofErr w:type="spellEnd"/>
              <w:r w:rsidR="00E4398B">
                <w:t xml:space="preserve"> oleh </w:t>
              </w:r>
              <w:r w:rsidR="00E4398B" w:rsidRPr="00E4398B">
                <w:rPr>
                  <w:i/>
                  <w:iCs/>
                  <w:rPrChange w:id="3509" w:author="ilham.nur@office.ui.ac.id" w:date="2023-02-11T10:40:00Z">
                    <w:rPr/>
                  </w:rPrChange>
                </w:rPr>
                <w:t>planner</w:t>
              </w:r>
              <w:r w:rsidR="00E4398B">
                <w:t xml:space="preserve"> </w:t>
              </w:r>
              <w:proofErr w:type="spellStart"/>
              <w:r w:rsidR="00E4398B">
                <w:t>dapat</w:t>
              </w:r>
              <w:proofErr w:type="spellEnd"/>
              <w:r w:rsidR="00E4398B">
                <w:t xml:space="preserve"> </w:t>
              </w:r>
              <w:proofErr w:type="spellStart"/>
              <w:r w:rsidR="00E4398B">
                <w:t>masuk</w:t>
              </w:r>
              <w:proofErr w:type="spellEnd"/>
              <w:r w:rsidR="00E4398B">
                <w:t xml:space="preserve"> dan </w:t>
              </w:r>
              <w:proofErr w:type="spellStart"/>
              <w:r w:rsidR="00E4398B">
                <w:t>diolah</w:t>
              </w:r>
              <w:proofErr w:type="spellEnd"/>
              <w:r w:rsidR="00E4398B">
                <w:t xml:space="preserve"> pada </w:t>
              </w:r>
              <w:proofErr w:type="spellStart"/>
              <w:r w:rsidR="00E4398B">
                <w:t>Sistem</w:t>
              </w:r>
              <w:proofErr w:type="spellEnd"/>
              <w:r w:rsidR="00E4398B">
                <w:t xml:space="preserve"> </w:t>
              </w:r>
              <w:proofErr w:type="spellStart"/>
              <w:r w:rsidR="00E4398B">
                <w:t>identifikasi</w:t>
              </w:r>
              <w:proofErr w:type="spellEnd"/>
              <w:r w:rsidR="00E4398B">
                <w:t xml:space="preserve"> </w:t>
              </w:r>
              <w:proofErr w:type="spellStart"/>
              <w:r w:rsidR="00E4398B">
                <w:t>berbasis</w:t>
              </w:r>
              <w:proofErr w:type="spellEnd"/>
              <w:r w:rsidR="00E4398B">
                <w:t xml:space="preserve"> </w:t>
              </w:r>
              <w:r w:rsidR="00E4398B">
                <w:rPr>
                  <w:i/>
                  <w:iCs/>
                </w:rPr>
                <w:t>random forest.</w:t>
              </w:r>
            </w:ins>
          </w:p>
        </w:tc>
      </w:tr>
      <w:tr w:rsidR="0081040E" w:rsidRPr="003D30C5" w14:paraId="44037415" w14:textId="77777777" w:rsidTr="00DA0648">
        <w:trPr>
          <w:ins w:id="3510" w:author="ilham.nur@office.ui.ac.id" w:date="2023-02-03T04:59:00Z"/>
        </w:trPr>
        <w:tc>
          <w:tcPr>
            <w:tcW w:w="390" w:type="pct"/>
            <w:shd w:val="clear" w:color="auto" w:fill="FFFFFF" w:themeFill="background1"/>
          </w:tcPr>
          <w:p w14:paraId="5D315D98" w14:textId="370345DD" w:rsidR="00AA2DC3" w:rsidRDefault="00AA2DC3" w:rsidP="003E51EB">
            <w:pPr>
              <w:rPr>
                <w:ins w:id="3511" w:author="ilham.nur@office.ui.ac.id" w:date="2023-02-03T04:59:00Z"/>
              </w:rPr>
            </w:pPr>
            <w:ins w:id="3512" w:author="ilham.nur@office.ui.ac.id" w:date="2023-02-03T04:59:00Z">
              <w:r>
                <w:lastRenderedPageBreak/>
                <w:t>E.1</w:t>
              </w:r>
            </w:ins>
          </w:p>
        </w:tc>
        <w:tc>
          <w:tcPr>
            <w:tcW w:w="4610" w:type="pct"/>
            <w:shd w:val="clear" w:color="auto" w:fill="FFFFFF" w:themeFill="background1"/>
          </w:tcPr>
          <w:p w14:paraId="59B26FB6" w14:textId="1635AE62" w:rsidR="00AA2DC3" w:rsidRPr="00DA0648" w:rsidRDefault="00AA2DC3" w:rsidP="00AA2DC3">
            <w:pPr>
              <w:rPr>
                <w:ins w:id="3513" w:author="ilham.nur@office.ui.ac.id" w:date="2023-02-03T04:59:00Z"/>
                <w:i/>
                <w:iCs/>
              </w:rPr>
            </w:pPr>
            <w:ins w:id="3514" w:author="ilham.nur@office.ui.ac.id" w:date="2023-02-03T04:59:00Z">
              <w:r>
                <w:rPr>
                  <w:b/>
                  <w:bCs/>
                </w:rPr>
                <w:t xml:space="preserve">Nama: </w:t>
              </w:r>
            </w:ins>
            <w:ins w:id="3515" w:author="ilham.nur@office.ui.ac.id" w:date="2023-02-03T05:00:00Z">
              <w:r w:rsidR="00DA0648">
                <w:rPr>
                  <w:i/>
                  <w:iCs/>
                </w:rPr>
                <w:t>Milestone creation</w:t>
              </w:r>
            </w:ins>
          </w:p>
          <w:p w14:paraId="2D747D99" w14:textId="23E97EEA" w:rsidR="00AA2DC3" w:rsidRDefault="00AA2DC3" w:rsidP="00AA2DC3">
            <w:pPr>
              <w:rPr>
                <w:ins w:id="3516" w:author="ilham.nur@office.ui.ac.id" w:date="2023-02-03T04:59:00Z"/>
                <w:i/>
                <w:iCs/>
              </w:rPr>
            </w:pPr>
            <w:ins w:id="3517" w:author="ilham.nur@office.ui.ac.id" w:date="2023-02-03T04:59:00Z">
              <w:r w:rsidRPr="0033033B">
                <w:rPr>
                  <w:b/>
                  <w:bCs/>
                </w:rPr>
                <w:t>Type:</w:t>
              </w:r>
              <w:r>
                <w:t xml:space="preserve"> </w:t>
              </w:r>
              <w:r>
                <w:rPr>
                  <w:i/>
                  <w:iCs/>
                </w:rPr>
                <w:t xml:space="preserve">Application </w:t>
              </w:r>
            </w:ins>
            <w:ins w:id="3518" w:author="ilham.nur@office.ui.ac.id" w:date="2023-02-03T05:00:00Z">
              <w:r>
                <w:rPr>
                  <w:i/>
                  <w:iCs/>
                </w:rPr>
                <w:t>Event</w:t>
              </w:r>
            </w:ins>
          </w:p>
          <w:p w14:paraId="6903204F" w14:textId="277D460E" w:rsidR="00AA2DC3" w:rsidRPr="0033033B" w:rsidRDefault="00BB06C1" w:rsidP="00AA2DC3">
            <w:pPr>
              <w:rPr>
                <w:ins w:id="3519" w:author="ilham.nur@office.ui.ac.id" w:date="2023-02-03T04:59:00Z"/>
              </w:rPr>
            </w:pPr>
            <w:ins w:id="3520" w:author="ilham.nur@office.ui.ac.id" w:date="2023-02-03T05:01:00Z">
              <w:r>
                <w:rPr>
                  <w:noProof/>
                </w:rPr>
                <w:drawing>
                  <wp:inline distT="0" distB="0" distL="0" distR="0" wp14:anchorId="0BF54E7F" wp14:editId="6A11258D">
                    <wp:extent cx="4756150" cy="607942"/>
                    <wp:effectExtent l="0" t="0" r="635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774206" cy="610250"/>
                            </a:xfrm>
                            <a:prstGeom prst="rect">
                              <a:avLst/>
                            </a:prstGeom>
                          </pic:spPr>
                        </pic:pic>
                      </a:graphicData>
                    </a:graphic>
                  </wp:inline>
                </w:drawing>
              </w:r>
            </w:ins>
          </w:p>
          <w:p w14:paraId="37FB6CB6" w14:textId="7189983B" w:rsidR="00AA2DC3" w:rsidRPr="00197DAB" w:rsidRDefault="00AA2DC3" w:rsidP="00AA2DC3">
            <w:pPr>
              <w:rPr>
                <w:ins w:id="3521" w:author="ilham.nur@office.ui.ac.id" w:date="2023-02-03T04:59:00Z"/>
                <w:i/>
                <w:iCs/>
                <w:rPrChange w:id="3522" w:author="ilham.nur@office.ui.ac.id" w:date="2023-02-11T10:41:00Z">
                  <w:rPr>
                    <w:ins w:id="3523" w:author="ilham.nur@office.ui.ac.id" w:date="2023-02-03T04:59:00Z"/>
                    <w:b/>
                    <w:bCs/>
                  </w:rPr>
                </w:rPrChange>
              </w:rPr>
            </w:pPr>
            <w:proofErr w:type="spellStart"/>
            <w:ins w:id="3524" w:author="ilham.nur@office.ui.ac.id" w:date="2023-02-03T04:59:00Z">
              <w:r w:rsidRPr="0033033B">
                <w:rPr>
                  <w:b/>
                  <w:bCs/>
                </w:rPr>
                <w:t>Detil</w:t>
              </w:r>
              <w:proofErr w:type="spellEnd"/>
              <w:r w:rsidRPr="0033033B">
                <w:rPr>
                  <w:b/>
                  <w:bCs/>
                </w:rPr>
                <w:t>:</w:t>
              </w:r>
            </w:ins>
            <w:ins w:id="3525" w:author="ilham.nur@office.ui.ac.id" w:date="2023-02-11T10:40:00Z">
              <w:r w:rsidR="00197DAB">
                <w:rPr>
                  <w:b/>
                  <w:bCs/>
                </w:rPr>
                <w:t xml:space="preserve"> </w:t>
              </w:r>
              <w:proofErr w:type="spellStart"/>
              <w:r w:rsidR="00197DAB">
                <w:t>Merupakan</w:t>
              </w:r>
              <w:proofErr w:type="spellEnd"/>
              <w:r w:rsidR="00197DAB">
                <w:t xml:space="preserve"> </w:t>
              </w:r>
              <w:proofErr w:type="spellStart"/>
              <w:r w:rsidR="00197DAB">
                <w:t>bagian</w:t>
              </w:r>
              <w:proofErr w:type="spellEnd"/>
              <w:r w:rsidR="00197DAB">
                <w:t xml:space="preserve"> </w:t>
              </w:r>
              <w:proofErr w:type="spellStart"/>
              <w:r w:rsidR="00197DAB">
                <w:t>dari</w:t>
              </w:r>
              <w:proofErr w:type="spellEnd"/>
              <w:r w:rsidR="00197DAB">
                <w:t xml:space="preserve"> </w:t>
              </w:r>
              <w:r w:rsidR="00197DAB">
                <w:rPr>
                  <w:i/>
                  <w:iCs/>
                </w:rPr>
                <w:t xml:space="preserve">project creation </w:t>
              </w:r>
              <w:r w:rsidR="00197DAB">
                <w:t xml:space="preserve">yang </w:t>
              </w:r>
              <w:proofErr w:type="spellStart"/>
              <w:r w:rsidR="00197DAB">
                <w:t>menunjukan</w:t>
              </w:r>
              <w:proofErr w:type="spellEnd"/>
              <w:r w:rsidR="00197DAB">
                <w:t xml:space="preserve"> </w:t>
              </w:r>
            </w:ins>
            <w:proofErr w:type="spellStart"/>
            <w:ins w:id="3526" w:author="ilham.nur@office.ui.ac.id" w:date="2023-02-11T10:41:00Z">
              <w:r w:rsidR="00197DAB">
                <w:t>capaian</w:t>
              </w:r>
              <w:proofErr w:type="spellEnd"/>
              <w:r w:rsidR="00197DAB">
                <w:t xml:space="preserve"> </w:t>
              </w:r>
              <w:proofErr w:type="spellStart"/>
              <w:r w:rsidR="00197DAB">
                <w:t>apa</w:t>
              </w:r>
              <w:proofErr w:type="spellEnd"/>
              <w:r w:rsidR="00197DAB">
                <w:t xml:space="preserve"> yang </w:t>
              </w:r>
              <w:proofErr w:type="spellStart"/>
              <w:r w:rsidR="00197DAB">
                <w:t>akan</w:t>
              </w:r>
              <w:proofErr w:type="spellEnd"/>
              <w:r w:rsidR="00197DAB">
                <w:t xml:space="preserve"> </w:t>
              </w:r>
              <w:proofErr w:type="spellStart"/>
              <w:r w:rsidR="00197DAB">
                <w:t>dikerjakan</w:t>
              </w:r>
              <w:proofErr w:type="spellEnd"/>
              <w:r w:rsidR="00197DAB">
                <w:t xml:space="preserve"> </w:t>
              </w:r>
              <w:proofErr w:type="spellStart"/>
              <w:r w:rsidR="00197DAB">
                <w:t>kedepanya</w:t>
              </w:r>
              <w:proofErr w:type="spellEnd"/>
              <w:r w:rsidR="00197DAB">
                <w:t xml:space="preserve">, yang </w:t>
              </w:r>
              <w:proofErr w:type="spellStart"/>
              <w:r w:rsidR="00197DAB">
                <w:t>kemudian</w:t>
              </w:r>
              <w:proofErr w:type="spellEnd"/>
              <w:r w:rsidR="00197DAB">
                <w:t xml:space="preserve"> </w:t>
              </w:r>
              <w:proofErr w:type="spellStart"/>
              <w:r w:rsidR="00197DAB">
                <w:t>akan</w:t>
              </w:r>
              <w:proofErr w:type="spellEnd"/>
              <w:r w:rsidR="00197DAB">
                <w:t xml:space="preserve"> </w:t>
              </w:r>
              <w:proofErr w:type="spellStart"/>
              <w:r w:rsidR="00197DAB">
                <w:t>diperjelas</w:t>
              </w:r>
              <w:proofErr w:type="spellEnd"/>
              <w:r w:rsidR="00197DAB">
                <w:t xml:space="preserve"> </w:t>
              </w:r>
              <w:proofErr w:type="spellStart"/>
              <w:r w:rsidR="00197DAB">
                <w:t>lagi</w:t>
              </w:r>
              <w:proofErr w:type="spellEnd"/>
              <w:r w:rsidR="00197DAB">
                <w:t xml:space="preserve"> dengan </w:t>
              </w:r>
              <w:proofErr w:type="spellStart"/>
              <w:r w:rsidR="00197DAB">
                <w:t>adanya</w:t>
              </w:r>
              <w:proofErr w:type="spellEnd"/>
              <w:r w:rsidR="00197DAB">
                <w:t xml:space="preserve"> </w:t>
              </w:r>
              <w:proofErr w:type="spellStart"/>
              <w:r w:rsidR="00197DAB">
                <w:t>dekomposisi</w:t>
              </w:r>
              <w:proofErr w:type="spellEnd"/>
              <w:r w:rsidR="00197DAB">
                <w:t xml:space="preserve"> </w:t>
              </w:r>
              <w:proofErr w:type="spellStart"/>
              <w:r w:rsidR="00197DAB">
                <w:t>pekerjaan</w:t>
              </w:r>
              <w:proofErr w:type="spellEnd"/>
              <w:r w:rsidR="00197DAB">
                <w:t xml:space="preserve"> yang </w:t>
              </w:r>
              <w:proofErr w:type="spellStart"/>
              <w:r w:rsidR="00197DAB">
                <w:t>akan</w:t>
              </w:r>
              <w:proofErr w:type="spellEnd"/>
              <w:r w:rsidR="00197DAB">
                <w:t xml:space="preserve"> dilakukan pada </w:t>
              </w:r>
              <w:r w:rsidR="00197DAB">
                <w:rPr>
                  <w:i/>
                  <w:iCs/>
                </w:rPr>
                <w:t>task creation.</w:t>
              </w:r>
            </w:ins>
          </w:p>
          <w:p w14:paraId="49E07C0A" w14:textId="513F1D6C" w:rsidR="00AA2DC3" w:rsidRPr="00197DAB" w:rsidRDefault="00AA2DC3" w:rsidP="00AA2DC3">
            <w:pPr>
              <w:rPr>
                <w:ins w:id="3527" w:author="ilham.nur@office.ui.ac.id" w:date="2023-02-03T04:59:00Z"/>
                <w:rPrChange w:id="3528" w:author="ilham.nur@office.ui.ac.id" w:date="2023-02-11T10:41:00Z">
                  <w:rPr>
                    <w:ins w:id="3529" w:author="ilham.nur@office.ui.ac.id" w:date="2023-02-03T04:59:00Z"/>
                    <w:b/>
                    <w:bCs/>
                  </w:rPr>
                </w:rPrChange>
              </w:rPr>
            </w:pPr>
            <w:proofErr w:type="spellStart"/>
            <w:ins w:id="3530" w:author="ilham.nur@office.ui.ac.id" w:date="2023-02-03T04:59:00Z">
              <w:r w:rsidRPr="0033033B">
                <w:rPr>
                  <w:b/>
                  <w:bCs/>
                </w:rPr>
                <w:t>Dampak</w:t>
              </w:r>
              <w:proofErr w:type="spellEnd"/>
              <w:r w:rsidRPr="0033033B">
                <w:rPr>
                  <w:b/>
                  <w:bCs/>
                </w:rPr>
                <w:t>:</w:t>
              </w:r>
            </w:ins>
            <w:ins w:id="3531" w:author="ilham.nur@office.ui.ac.id" w:date="2023-02-11T10:41:00Z">
              <w:r w:rsidR="00197DAB">
                <w:rPr>
                  <w:b/>
                  <w:bCs/>
                </w:rPr>
                <w:t xml:space="preserve"> </w:t>
              </w:r>
              <w:proofErr w:type="spellStart"/>
              <w:r w:rsidR="00197DAB">
                <w:t>Capaian</w:t>
              </w:r>
              <w:proofErr w:type="spellEnd"/>
              <w:r w:rsidR="00197DAB">
                <w:t xml:space="preserve"> yang </w:t>
              </w:r>
              <w:proofErr w:type="spellStart"/>
              <w:r w:rsidR="00197DAB">
                <w:t>akan</w:t>
              </w:r>
              <w:proofErr w:type="spellEnd"/>
              <w:r w:rsidR="00197DAB">
                <w:t xml:space="preserve"> </w:t>
              </w:r>
              <w:proofErr w:type="spellStart"/>
              <w:r w:rsidR="00197DAB">
                <w:t>dicapai</w:t>
              </w:r>
              <w:proofErr w:type="spellEnd"/>
              <w:r w:rsidR="00197DAB">
                <w:t xml:space="preserve"> pada </w:t>
              </w:r>
              <w:proofErr w:type="spellStart"/>
              <w:r w:rsidR="00197DAB">
                <w:t>suatu</w:t>
              </w:r>
              <w:proofErr w:type="spellEnd"/>
              <w:r w:rsidR="00197DAB">
                <w:t xml:space="preserve"> </w:t>
              </w:r>
              <w:proofErr w:type="spellStart"/>
              <w:r w:rsidR="00197DAB">
                <w:t>proyek</w:t>
              </w:r>
              <w:proofErr w:type="spellEnd"/>
              <w:r w:rsidR="00197DAB">
                <w:t xml:space="preserve"> </w:t>
              </w:r>
              <w:proofErr w:type="spellStart"/>
              <w:r w:rsidR="00197DAB">
                <w:t>akan</w:t>
              </w:r>
              <w:proofErr w:type="spellEnd"/>
              <w:r w:rsidR="00197DAB">
                <w:t xml:space="preserve"> </w:t>
              </w:r>
              <w:proofErr w:type="spellStart"/>
              <w:r w:rsidR="00197DAB">
                <w:t>tergambar</w:t>
              </w:r>
              <w:proofErr w:type="spellEnd"/>
              <w:r w:rsidR="00197DAB">
                <w:t xml:space="preserve"> dan </w:t>
              </w:r>
              <w:proofErr w:type="spellStart"/>
              <w:r w:rsidR="00197DAB">
                <w:t>dapat</w:t>
              </w:r>
              <w:proofErr w:type="spellEnd"/>
              <w:r w:rsidR="00197DAB">
                <w:t xml:space="preserve"> </w:t>
              </w:r>
              <w:proofErr w:type="spellStart"/>
              <w:r w:rsidR="00197DAB">
                <w:t>dipantau</w:t>
              </w:r>
              <w:proofErr w:type="spellEnd"/>
              <w:r w:rsidR="00197DAB">
                <w:t xml:space="preserve"> oleh </w:t>
              </w:r>
              <w:proofErr w:type="spellStart"/>
              <w:r w:rsidR="00197DAB">
                <w:t>tim</w:t>
              </w:r>
              <w:proofErr w:type="spellEnd"/>
              <w:r w:rsidR="00197DAB">
                <w:t xml:space="preserve"> dan juga </w:t>
              </w:r>
              <w:proofErr w:type="spellStart"/>
              <w:r w:rsidR="00197DAB">
                <w:t>pemegang</w:t>
              </w:r>
              <w:proofErr w:type="spellEnd"/>
              <w:r w:rsidR="00197DAB">
                <w:t xml:space="preserve"> </w:t>
              </w:r>
              <w:proofErr w:type="spellStart"/>
              <w:r w:rsidR="00197DAB">
                <w:t>kepentingan</w:t>
              </w:r>
              <w:proofErr w:type="spellEnd"/>
              <w:r w:rsidR="00197DAB">
                <w:t>.</w:t>
              </w:r>
            </w:ins>
          </w:p>
        </w:tc>
      </w:tr>
      <w:tr w:rsidR="00E20D39" w:rsidRPr="003D30C5" w14:paraId="1FF20AFB" w14:textId="77777777" w:rsidTr="00DA0648">
        <w:trPr>
          <w:ins w:id="3532" w:author="ilham.nur@office.ui.ac.id" w:date="2023-02-03T05:00:00Z"/>
        </w:trPr>
        <w:tc>
          <w:tcPr>
            <w:tcW w:w="390" w:type="pct"/>
            <w:shd w:val="clear" w:color="auto" w:fill="FFFFFF" w:themeFill="background1"/>
          </w:tcPr>
          <w:p w14:paraId="5F001A8A" w14:textId="60DD5957" w:rsidR="00DA0648" w:rsidRDefault="00DA0648" w:rsidP="00DA0648">
            <w:pPr>
              <w:rPr>
                <w:ins w:id="3533" w:author="ilham.nur@office.ui.ac.id" w:date="2023-02-03T05:00:00Z"/>
              </w:rPr>
            </w:pPr>
            <w:ins w:id="3534" w:author="Ilham Pratama" w:date="2023-02-03T05:00:00Z">
              <w:r>
                <w:t>E.</w:t>
              </w:r>
            </w:ins>
            <w:ins w:id="3535" w:author="ilham.nur@office.ui.ac.id" w:date="2023-02-03T05:00:00Z">
              <w:r>
                <w:t>2</w:t>
              </w:r>
            </w:ins>
            <w:ins w:id="3536" w:author="Ilham Pratama" w:date="2023-02-03T05:00:00Z">
              <w:del w:id="3537" w:author="ilham.nur@office.ui.ac.id" w:date="2023-02-03T05:00:00Z">
                <w:r w:rsidDel="00DA0648">
                  <w:delText>1</w:delText>
                </w:r>
              </w:del>
            </w:ins>
          </w:p>
        </w:tc>
        <w:tc>
          <w:tcPr>
            <w:tcW w:w="4610" w:type="pct"/>
            <w:shd w:val="clear" w:color="auto" w:fill="FFFFFF" w:themeFill="background1"/>
          </w:tcPr>
          <w:p w14:paraId="58C88687" w14:textId="2798E4EE" w:rsidR="00DA0648" w:rsidRPr="00DA0648" w:rsidRDefault="00DA0648" w:rsidP="00DA0648">
            <w:pPr>
              <w:rPr>
                <w:ins w:id="3538" w:author="Ilham Pratama" w:date="2023-02-03T05:00:00Z"/>
                <w:i/>
                <w:iCs/>
              </w:rPr>
            </w:pPr>
            <w:ins w:id="3539" w:author="Ilham Pratama" w:date="2023-02-03T05:00:00Z">
              <w:r>
                <w:rPr>
                  <w:b/>
                  <w:bCs/>
                </w:rPr>
                <w:t xml:space="preserve">Nama: </w:t>
              </w:r>
              <w:del w:id="3540" w:author="ilham.nur@office.ui.ac.id" w:date="2023-02-03T05:01:00Z">
                <w:r w:rsidDel="00BB06C1">
                  <w:rPr>
                    <w:i/>
                    <w:iCs/>
                  </w:rPr>
                  <w:delText>Milestone creation</w:delText>
                </w:r>
              </w:del>
            </w:ins>
            <w:ins w:id="3541" w:author="ilham.nur@office.ui.ac.id" w:date="2023-02-03T05:01:00Z">
              <w:r w:rsidR="00BB06C1">
                <w:rPr>
                  <w:i/>
                  <w:iCs/>
                </w:rPr>
                <w:t>Phase Update</w:t>
              </w:r>
            </w:ins>
          </w:p>
          <w:p w14:paraId="1FDDDFA8" w14:textId="77777777" w:rsidR="00DA0648" w:rsidRDefault="00DA0648" w:rsidP="00DA0648">
            <w:pPr>
              <w:rPr>
                <w:ins w:id="3542" w:author="Ilham Pratama" w:date="2023-02-03T05:00:00Z"/>
                <w:i/>
                <w:iCs/>
              </w:rPr>
            </w:pPr>
            <w:ins w:id="3543" w:author="Ilham Pratama" w:date="2023-02-03T05:00:00Z">
              <w:r w:rsidRPr="0033033B">
                <w:rPr>
                  <w:b/>
                  <w:bCs/>
                </w:rPr>
                <w:t>Type:</w:t>
              </w:r>
              <w:r>
                <w:t xml:space="preserve"> </w:t>
              </w:r>
              <w:r>
                <w:rPr>
                  <w:i/>
                  <w:iCs/>
                </w:rPr>
                <w:t>Application Event</w:t>
              </w:r>
            </w:ins>
          </w:p>
          <w:p w14:paraId="1DD9F81D" w14:textId="59B300F0" w:rsidR="00DA0648" w:rsidRPr="0033033B" w:rsidRDefault="00DA0648" w:rsidP="00DA0648">
            <w:pPr>
              <w:rPr>
                <w:ins w:id="3544" w:author="Ilham Pratama" w:date="2023-02-03T05:00:00Z"/>
              </w:rPr>
            </w:pPr>
            <w:ins w:id="3545" w:author="Ilham Pratama" w:date="2023-02-03T05:00:00Z">
              <w:del w:id="3546" w:author="ilham.nur@office.ui.ac.id" w:date="2023-02-03T05:01:00Z">
                <w:r w:rsidDel="00BB06C1">
                  <w:rPr>
                    <w:noProof/>
                  </w:rPr>
                  <w:drawing>
                    <wp:inline distT="0" distB="0" distL="0" distR="0" wp14:anchorId="4C4C64E6" wp14:editId="2EDA8431">
                      <wp:extent cx="4756244" cy="987156"/>
                      <wp:effectExtent l="0" t="0" r="635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81269" cy="992350"/>
                              </a:xfrm>
                              <a:prstGeom prst="rect">
                                <a:avLst/>
                              </a:prstGeom>
                            </pic:spPr>
                          </pic:pic>
                        </a:graphicData>
                      </a:graphic>
                    </wp:inline>
                  </w:drawing>
                </w:r>
              </w:del>
            </w:ins>
            <w:ins w:id="3547" w:author="ilham.nur@office.ui.ac.id" w:date="2023-02-03T05:01:00Z">
              <w:r w:rsidR="00BB06C1">
                <w:rPr>
                  <w:noProof/>
                </w:rPr>
                <w:drawing>
                  <wp:inline distT="0" distB="0" distL="0" distR="0" wp14:anchorId="4337E21C" wp14:editId="100E09D8">
                    <wp:extent cx="4756150" cy="52069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797971" cy="525272"/>
                            </a:xfrm>
                            <a:prstGeom prst="rect">
                              <a:avLst/>
                            </a:prstGeom>
                          </pic:spPr>
                        </pic:pic>
                      </a:graphicData>
                    </a:graphic>
                  </wp:inline>
                </w:drawing>
              </w:r>
            </w:ins>
          </w:p>
          <w:p w14:paraId="4E104055" w14:textId="2FE6B4B8" w:rsidR="00DA0648" w:rsidRPr="00E3072D" w:rsidRDefault="00DA0648" w:rsidP="00DA0648">
            <w:pPr>
              <w:rPr>
                <w:ins w:id="3548" w:author="Ilham Pratama" w:date="2023-02-03T05:00:00Z"/>
                <w:u w:val="single"/>
                <w:rPrChange w:id="3549" w:author="ilham.nur@office.ui.ac.id" w:date="2023-02-11T10:59:00Z">
                  <w:rPr>
                    <w:ins w:id="3550" w:author="Ilham Pratama" w:date="2023-02-03T05:00:00Z"/>
                    <w:b/>
                    <w:bCs/>
                  </w:rPr>
                </w:rPrChange>
              </w:rPr>
            </w:pPr>
            <w:proofErr w:type="spellStart"/>
            <w:ins w:id="3551" w:author="Ilham Pratama" w:date="2023-02-03T05:00:00Z">
              <w:r w:rsidRPr="0033033B">
                <w:rPr>
                  <w:b/>
                  <w:bCs/>
                </w:rPr>
                <w:t>Detil</w:t>
              </w:r>
              <w:proofErr w:type="spellEnd"/>
              <w:r w:rsidRPr="0033033B">
                <w:rPr>
                  <w:b/>
                  <w:bCs/>
                </w:rPr>
                <w:t>:</w:t>
              </w:r>
            </w:ins>
            <w:ins w:id="3552" w:author="ilham.nur@office.ui.ac.id" w:date="2023-02-11T10:49:00Z">
              <w:r w:rsidR="00263417">
                <w:rPr>
                  <w:b/>
                  <w:bCs/>
                </w:rPr>
                <w:t xml:space="preserve"> </w:t>
              </w:r>
              <w:proofErr w:type="spellStart"/>
              <w:r w:rsidR="00263417">
                <w:t>Sebuah</w:t>
              </w:r>
              <w:proofErr w:type="spellEnd"/>
              <w:r w:rsidR="00263417">
                <w:t xml:space="preserve"> </w:t>
              </w:r>
              <w:r w:rsidR="00263417">
                <w:rPr>
                  <w:i/>
                  <w:iCs/>
                </w:rPr>
                <w:t xml:space="preserve">application event </w:t>
              </w:r>
            </w:ins>
            <w:ins w:id="3553" w:author="ilham.nur@office.ui.ac.id" w:date="2023-02-11T10:58:00Z">
              <w:r w:rsidR="00E3072D">
                <w:t xml:space="preserve">yang </w:t>
              </w:r>
              <w:proofErr w:type="spellStart"/>
              <w:r w:rsidR="00E3072D">
                <w:t>merupakan</w:t>
              </w:r>
              <w:proofErr w:type="spellEnd"/>
              <w:r w:rsidR="00E3072D">
                <w:t xml:space="preserve"> </w:t>
              </w:r>
              <w:proofErr w:type="spellStart"/>
              <w:r w:rsidR="00E3072D">
                <w:t>komponen</w:t>
              </w:r>
              <w:proofErr w:type="spellEnd"/>
              <w:r w:rsidR="00E3072D">
                <w:t xml:space="preserve"> </w:t>
              </w:r>
              <w:proofErr w:type="spellStart"/>
              <w:r w:rsidR="00E3072D">
                <w:t>dari</w:t>
              </w:r>
              <w:proofErr w:type="spellEnd"/>
              <w:r w:rsidR="00E3072D">
                <w:t xml:space="preserve"> </w:t>
              </w:r>
              <w:r w:rsidR="00E3072D">
                <w:rPr>
                  <w:i/>
                  <w:iCs/>
                </w:rPr>
                <w:t>projec</w:t>
              </w:r>
            </w:ins>
            <w:ins w:id="3554" w:author="ilham.nur@office.ui.ac.id" w:date="2023-02-11T10:59:00Z">
              <w:r w:rsidR="00E3072D">
                <w:rPr>
                  <w:i/>
                  <w:iCs/>
                </w:rPr>
                <w:t xml:space="preserve">t update </w:t>
              </w:r>
              <w:r w:rsidR="00E3072D">
                <w:t xml:space="preserve">untuk </w:t>
              </w:r>
              <w:proofErr w:type="spellStart"/>
              <w:r w:rsidR="00E3072D">
                <w:t>melakukan</w:t>
              </w:r>
              <w:proofErr w:type="spellEnd"/>
              <w:r w:rsidR="00E3072D">
                <w:t xml:space="preserve"> </w:t>
              </w:r>
              <w:r w:rsidR="00E3072D" w:rsidRPr="00E3072D">
                <w:rPr>
                  <w:i/>
                  <w:iCs/>
                  <w:rPrChange w:id="3555" w:author="ilham.nur@office.ui.ac.id" w:date="2023-02-11T10:59:00Z">
                    <w:rPr/>
                  </w:rPrChange>
                </w:rPr>
                <w:t>update</w:t>
              </w:r>
              <w:r w:rsidR="00E3072D">
                <w:t xml:space="preserve"> pada </w:t>
              </w:r>
              <w:proofErr w:type="spellStart"/>
              <w:r w:rsidR="00E3072D">
                <w:t>fase</w:t>
              </w:r>
              <w:proofErr w:type="spellEnd"/>
              <w:r w:rsidR="00E3072D">
                <w:t xml:space="preserve"> yang </w:t>
              </w:r>
              <w:proofErr w:type="spellStart"/>
              <w:r w:rsidR="00E3072D">
                <w:t>sedang</w:t>
              </w:r>
              <w:proofErr w:type="spellEnd"/>
              <w:r w:rsidR="00E3072D">
                <w:t xml:space="preserve"> </w:t>
              </w:r>
              <w:proofErr w:type="spellStart"/>
              <w:r w:rsidR="00E3072D">
                <w:t>berjalan</w:t>
              </w:r>
              <w:proofErr w:type="spellEnd"/>
              <w:r w:rsidR="00E3072D">
                <w:t xml:space="preserve"> </w:t>
              </w:r>
              <w:proofErr w:type="spellStart"/>
              <w:r w:rsidR="00E3072D">
                <w:t>berdasarkan</w:t>
              </w:r>
              <w:proofErr w:type="spellEnd"/>
              <w:r w:rsidR="00E3072D">
                <w:t xml:space="preserve"> </w:t>
              </w:r>
              <w:proofErr w:type="spellStart"/>
              <w:r w:rsidR="00E3072D">
                <w:t>pekerjaan</w:t>
              </w:r>
              <w:proofErr w:type="spellEnd"/>
              <w:r w:rsidR="00E3072D">
                <w:t xml:space="preserve"> yang </w:t>
              </w:r>
              <w:proofErr w:type="spellStart"/>
              <w:r w:rsidR="00E3072D">
                <w:t>telah</w:t>
              </w:r>
              <w:proofErr w:type="spellEnd"/>
              <w:r w:rsidR="00E3072D">
                <w:t xml:space="preserve"> </w:t>
              </w:r>
              <w:proofErr w:type="spellStart"/>
              <w:r w:rsidR="00E3072D">
                <w:t>dikerjakan</w:t>
              </w:r>
              <w:proofErr w:type="spellEnd"/>
              <w:r w:rsidR="00E3072D">
                <w:t>.</w:t>
              </w:r>
            </w:ins>
          </w:p>
          <w:p w14:paraId="220707FC" w14:textId="528D6F54" w:rsidR="00DA0648" w:rsidRPr="00D72A48" w:rsidRDefault="00DA0648" w:rsidP="00DA0648">
            <w:pPr>
              <w:rPr>
                <w:ins w:id="3556" w:author="ilham.nur@office.ui.ac.id" w:date="2023-02-03T05:00:00Z"/>
                <w:rPrChange w:id="3557" w:author="ilham.nur@office.ui.ac.id" w:date="2023-02-11T10:59:00Z">
                  <w:rPr>
                    <w:ins w:id="3558" w:author="ilham.nur@office.ui.ac.id" w:date="2023-02-03T05:00:00Z"/>
                    <w:b/>
                    <w:bCs/>
                  </w:rPr>
                </w:rPrChange>
              </w:rPr>
            </w:pPr>
            <w:proofErr w:type="spellStart"/>
            <w:ins w:id="3559" w:author="Ilham Pratama" w:date="2023-02-03T05:00:00Z">
              <w:r w:rsidRPr="0033033B">
                <w:rPr>
                  <w:b/>
                  <w:bCs/>
                </w:rPr>
                <w:t>Dampak</w:t>
              </w:r>
              <w:proofErr w:type="spellEnd"/>
              <w:r w:rsidRPr="0033033B">
                <w:rPr>
                  <w:b/>
                  <w:bCs/>
                </w:rPr>
                <w:t>:</w:t>
              </w:r>
            </w:ins>
            <w:ins w:id="3560" w:author="ilham.nur@office.ui.ac.id" w:date="2023-02-11T10:59:00Z">
              <w:r w:rsidR="00D72A48">
                <w:rPr>
                  <w:b/>
                  <w:bCs/>
                </w:rPr>
                <w:t xml:space="preserve"> </w:t>
              </w:r>
              <w:proofErr w:type="spellStart"/>
              <w:r w:rsidR="00D72A48">
                <w:t>Pekerjaan</w:t>
              </w:r>
              <w:proofErr w:type="spellEnd"/>
              <w:r w:rsidR="00D72A48">
                <w:t xml:space="preserve"> yang </w:t>
              </w:r>
              <w:proofErr w:type="spellStart"/>
              <w:r w:rsidR="00D72A48">
                <w:t>telah</w:t>
              </w:r>
              <w:proofErr w:type="spellEnd"/>
              <w:r w:rsidR="00D72A48">
                <w:t xml:space="preserve"> </w:t>
              </w:r>
              <w:proofErr w:type="spellStart"/>
              <w:r w:rsidR="00D72A48">
                <w:t>dikerjakan</w:t>
              </w:r>
              <w:proofErr w:type="spellEnd"/>
              <w:r w:rsidR="00D72A48">
                <w:t xml:space="preserve"> </w:t>
              </w:r>
              <w:proofErr w:type="spellStart"/>
              <w:r w:rsidR="00D72A48">
                <w:t>akan</w:t>
              </w:r>
              <w:proofErr w:type="spellEnd"/>
              <w:r w:rsidR="00D72A48">
                <w:t xml:space="preserve"> </w:t>
              </w:r>
              <w:proofErr w:type="spellStart"/>
              <w:r w:rsidR="00D72A48">
                <w:t>memperbarui</w:t>
              </w:r>
              <w:proofErr w:type="spellEnd"/>
              <w:r w:rsidR="00D72A48">
                <w:t xml:space="preserve"> </w:t>
              </w:r>
              <w:proofErr w:type="spellStart"/>
              <w:r w:rsidR="00D72A48">
                <w:t>kondisi</w:t>
              </w:r>
              <w:proofErr w:type="spellEnd"/>
              <w:r w:rsidR="00D72A48">
                <w:t xml:space="preserve"> </w:t>
              </w:r>
              <w:proofErr w:type="spellStart"/>
              <w:r w:rsidR="00D72A48">
                <w:t>fase</w:t>
              </w:r>
              <w:proofErr w:type="spellEnd"/>
              <w:r w:rsidR="00D72A48">
                <w:t xml:space="preserve"> yang </w:t>
              </w:r>
              <w:proofErr w:type="spellStart"/>
              <w:r w:rsidR="00D72A48">
                <w:t>ada</w:t>
              </w:r>
              <w:proofErr w:type="spellEnd"/>
              <w:r w:rsidR="00D72A48">
                <w:t xml:space="preserve"> </w:t>
              </w:r>
              <w:proofErr w:type="spellStart"/>
              <w:r w:rsidR="00D72A48">
                <w:t>berdasarkan</w:t>
              </w:r>
              <w:proofErr w:type="spellEnd"/>
              <w:r w:rsidR="00D72A48">
                <w:t xml:space="preserve"> </w:t>
              </w:r>
              <w:proofErr w:type="spellStart"/>
              <w:r w:rsidR="00D72A48">
                <w:t>persentase</w:t>
              </w:r>
              <w:proofErr w:type="spellEnd"/>
              <w:r w:rsidR="00D72A48">
                <w:t xml:space="preserve"> </w:t>
              </w:r>
              <w:proofErr w:type="spellStart"/>
              <w:r w:rsidR="00D72A48">
                <w:t>pekerjaan</w:t>
              </w:r>
              <w:proofErr w:type="spellEnd"/>
              <w:r w:rsidR="00D72A48">
                <w:t xml:space="preserve"> yang </w:t>
              </w:r>
              <w:proofErr w:type="spellStart"/>
              <w:r w:rsidR="00D72A48">
                <w:t>telah</w:t>
              </w:r>
              <w:proofErr w:type="spellEnd"/>
              <w:r w:rsidR="00D72A48">
                <w:t xml:space="preserve"> </w:t>
              </w:r>
              <w:proofErr w:type="spellStart"/>
              <w:r w:rsidR="00D72A48">
                <w:t>dikerjakan</w:t>
              </w:r>
              <w:proofErr w:type="spellEnd"/>
              <w:r w:rsidR="00D72A48">
                <w:t>.</w:t>
              </w:r>
            </w:ins>
          </w:p>
        </w:tc>
      </w:tr>
      <w:tr w:rsidR="00E20D39" w:rsidRPr="003D30C5" w14:paraId="724F2414" w14:textId="77777777" w:rsidTr="00DA0648">
        <w:trPr>
          <w:ins w:id="3561" w:author="ilham.nur@office.ui.ac.id" w:date="2023-02-03T05:00:00Z"/>
        </w:trPr>
        <w:tc>
          <w:tcPr>
            <w:tcW w:w="390" w:type="pct"/>
            <w:shd w:val="clear" w:color="auto" w:fill="FFFFFF" w:themeFill="background1"/>
          </w:tcPr>
          <w:p w14:paraId="48765275" w14:textId="1C743178" w:rsidR="00DA0648" w:rsidRDefault="00DA0648" w:rsidP="00DA0648">
            <w:pPr>
              <w:rPr>
                <w:ins w:id="3562" w:author="ilham.nur@office.ui.ac.id" w:date="2023-02-03T05:00:00Z"/>
              </w:rPr>
            </w:pPr>
            <w:ins w:id="3563" w:author="Ilham Pratama" w:date="2023-02-03T05:00:00Z">
              <w:r>
                <w:t>E.</w:t>
              </w:r>
            </w:ins>
            <w:ins w:id="3564" w:author="ilham.nur@office.ui.ac.id" w:date="2023-02-03T05:00:00Z">
              <w:r>
                <w:t>3</w:t>
              </w:r>
            </w:ins>
            <w:ins w:id="3565" w:author="Ilham Pratama" w:date="2023-02-03T05:00:00Z">
              <w:del w:id="3566" w:author="ilham.nur@office.ui.ac.id" w:date="2023-02-03T05:00:00Z">
                <w:r w:rsidDel="00DA0648">
                  <w:delText>1</w:delText>
                </w:r>
              </w:del>
            </w:ins>
          </w:p>
        </w:tc>
        <w:tc>
          <w:tcPr>
            <w:tcW w:w="4610" w:type="pct"/>
            <w:shd w:val="clear" w:color="auto" w:fill="FFFFFF" w:themeFill="background1"/>
          </w:tcPr>
          <w:p w14:paraId="7C90BA26" w14:textId="49C19686" w:rsidR="00DA0648" w:rsidRPr="00DA0648" w:rsidRDefault="00DA0648" w:rsidP="00DA0648">
            <w:pPr>
              <w:rPr>
                <w:ins w:id="3567" w:author="Ilham Pratama" w:date="2023-02-03T05:00:00Z"/>
                <w:i/>
                <w:iCs/>
              </w:rPr>
            </w:pPr>
            <w:ins w:id="3568" w:author="Ilham Pratama" w:date="2023-02-03T05:00:00Z">
              <w:r>
                <w:rPr>
                  <w:b/>
                  <w:bCs/>
                </w:rPr>
                <w:t xml:space="preserve">Nama: </w:t>
              </w:r>
              <w:del w:id="3569" w:author="ilham.nur@office.ui.ac.id" w:date="2023-02-03T05:01:00Z">
                <w:r w:rsidDel="00183069">
                  <w:rPr>
                    <w:i/>
                    <w:iCs/>
                  </w:rPr>
                  <w:delText>Milestone creation</w:delText>
                </w:r>
              </w:del>
            </w:ins>
            <w:ins w:id="3570" w:author="ilham.nur@office.ui.ac.id" w:date="2023-02-03T05:01:00Z">
              <w:r w:rsidR="00183069">
                <w:rPr>
                  <w:i/>
                  <w:iCs/>
                </w:rPr>
                <w:t>Project Creation</w:t>
              </w:r>
            </w:ins>
          </w:p>
          <w:p w14:paraId="57423971" w14:textId="77777777" w:rsidR="00DA0648" w:rsidRDefault="00DA0648" w:rsidP="00DA0648">
            <w:pPr>
              <w:rPr>
                <w:ins w:id="3571" w:author="Ilham Pratama" w:date="2023-02-03T05:00:00Z"/>
                <w:i/>
                <w:iCs/>
              </w:rPr>
            </w:pPr>
            <w:ins w:id="3572" w:author="Ilham Pratama" w:date="2023-02-03T05:00:00Z">
              <w:r w:rsidRPr="0033033B">
                <w:rPr>
                  <w:b/>
                  <w:bCs/>
                </w:rPr>
                <w:t>Type:</w:t>
              </w:r>
              <w:r>
                <w:t xml:space="preserve"> </w:t>
              </w:r>
              <w:r>
                <w:rPr>
                  <w:i/>
                  <w:iCs/>
                </w:rPr>
                <w:t>Application Event</w:t>
              </w:r>
            </w:ins>
          </w:p>
          <w:p w14:paraId="22A284C9" w14:textId="2A29D6CD" w:rsidR="00DA0648" w:rsidRPr="0033033B" w:rsidRDefault="00DA0648" w:rsidP="00DA0648">
            <w:pPr>
              <w:rPr>
                <w:ins w:id="3573" w:author="Ilham Pratama" w:date="2023-02-03T05:00:00Z"/>
              </w:rPr>
            </w:pPr>
            <w:ins w:id="3574" w:author="Ilham Pratama" w:date="2023-02-03T05:00:00Z">
              <w:del w:id="3575" w:author="ilham.nur@office.ui.ac.id" w:date="2023-02-03T05:02:00Z">
                <w:r w:rsidDel="00183069">
                  <w:rPr>
                    <w:noProof/>
                  </w:rPr>
                  <w:drawing>
                    <wp:inline distT="0" distB="0" distL="0" distR="0" wp14:anchorId="180CA3B6" wp14:editId="059C663C">
                      <wp:extent cx="4756244" cy="987156"/>
                      <wp:effectExtent l="0" t="0" r="635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81269" cy="992350"/>
                              </a:xfrm>
                              <a:prstGeom prst="rect">
                                <a:avLst/>
                              </a:prstGeom>
                            </pic:spPr>
                          </pic:pic>
                        </a:graphicData>
                      </a:graphic>
                    </wp:inline>
                  </w:drawing>
                </w:r>
              </w:del>
            </w:ins>
            <w:ins w:id="3576" w:author="ilham.nur@office.ui.ac.id" w:date="2023-02-03T05:03:00Z">
              <w:r w:rsidR="00890961">
                <w:rPr>
                  <w:noProof/>
                </w:rPr>
                <w:drawing>
                  <wp:inline distT="0" distB="0" distL="0" distR="0" wp14:anchorId="22223EDB" wp14:editId="5C0AB934">
                    <wp:extent cx="4756150" cy="55984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67704" cy="561203"/>
                            </a:xfrm>
                            <a:prstGeom prst="rect">
                              <a:avLst/>
                            </a:prstGeom>
                          </pic:spPr>
                        </pic:pic>
                      </a:graphicData>
                    </a:graphic>
                  </wp:inline>
                </w:drawing>
              </w:r>
            </w:ins>
          </w:p>
          <w:p w14:paraId="4FCCD99A" w14:textId="201BA938" w:rsidR="00DA0648" w:rsidRPr="00424261" w:rsidRDefault="00DA0648" w:rsidP="00DA0648">
            <w:pPr>
              <w:rPr>
                <w:ins w:id="3577" w:author="Ilham Pratama" w:date="2023-02-03T05:00:00Z"/>
                <w:rPrChange w:id="3578" w:author="ilham.nur@office.ui.ac.id" w:date="2023-02-11T11:01:00Z">
                  <w:rPr>
                    <w:ins w:id="3579" w:author="Ilham Pratama" w:date="2023-02-03T05:00:00Z"/>
                    <w:b/>
                    <w:bCs/>
                  </w:rPr>
                </w:rPrChange>
              </w:rPr>
            </w:pPr>
            <w:proofErr w:type="spellStart"/>
            <w:ins w:id="3580" w:author="Ilham Pratama" w:date="2023-02-03T05:00:00Z">
              <w:r w:rsidRPr="0033033B">
                <w:rPr>
                  <w:b/>
                  <w:bCs/>
                </w:rPr>
                <w:t>Detil</w:t>
              </w:r>
              <w:proofErr w:type="spellEnd"/>
              <w:r w:rsidRPr="0033033B">
                <w:rPr>
                  <w:b/>
                  <w:bCs/>
                </w:rPr>
                <w:t>:</w:t>
              </w:r>
            </w:ins>
            <w:ins w:id="3581" w:author="ilham.nur@office.ui.ac.id" w:date="2023-02-11T10:59:00Z">
              <w:r w:rsidR="00D72A48">
                <w:rPr>
                  <w:b/>
                  <w:bCs/>
                </w:rPr>
                <w:t xml:space="preserve"> </w:t>
              </w:r>
            </w:ins>
            <w:proofErr w:type="spellStart"/>
            <w:ins w:id="3582" w:author="ilham.nur@office.ui.ac.id" w:date="2023-02-11T11:00:00Z">
              <w:r w:rsidR="00D72A48">
                <w:t>Merupakan</w:t>
              </w:r>
              <w:proofErr w:type="spellEnd"/>
              <w:r w:rsidR="00D72A48">
                <w:t xml:space="preserve"> </w:t>
              </w:r>
              <w:proofErr w:type="spellStart"/>
              <w:r w:rsidR="00D72A48">
                <w:t>sebuah</w:t>
              </w:r>
              <w:proofErr w:type="spellEnd"/>
              <w:r w:rsidR="00D72A48">
                <w:t xml:space="preserve"> </w:t>
              </w:r>
              <w:r w:rsidR="00D72A48">
                <w:rPr>
                  <w:i/>
                  <w:iCs/>
                </w:rPr>
                <w:t xml:space="preserve">application event </w:t>
              </w:r>
              <w:r w:rsidR="00D72A48">
                <w:t xml:space="preserve">yang </w:t>
              </w:r>
              <w:proofErr w:type="spellStart"/>
              <w:r w:rsidR="00D72A48">
                <w:t>terdiri</w:t>
              </w:r>
              <w:proofErr w:type="spellEnd"/>
              <w:r w:rsidR="00D72A48">
                <w:t xml:space="preserve"> </w:t>
              </w:r>
              <w:proofErr w:type="spellStart"/>
              <w:r w:rsidR="00D72A48">
                <w:t>dari</w:t>
              </w:r>
              <w:proofErr w:type="spellEnd"/>
              <w:r w:rsidR="00D72A48">
                <w:t xml:space="preserve"> </w:t>
              </w:r>
              <w:proofErr w:type="spellStart"/>
              <w:r w:rsidR="00D72A48">
                <w:t>beberapa</w:t>
              </w:r>
              <w:proofErr w:type="spellEnd"/>
              <w:r w:rsidR="00D72A48">
                <w:t xml:space="preserve"> </w:t>
              </w:r>
              <w:r w:rsidR="00D72A48" w:rsidRPr="00D72A48">
                <w:rPr>
                  <w:i/>
                  <w:iCs/>
                  <w:rPrChange w:id="3583" w:author="ilham.nur@office.ui.ac.id" w:date="2023-02-11T11:00:00Z">
                    <w:rPr/>
                  </w:rPrChange>
                </w:rPr>
                <w:t>application event</w:t>
              </w:r>
              <w:r w:rsidR="00D72A48">
                <w:rPr>
                  <w:i/>
                  <w:iCs/>
                </w:rPr>
                <w:t xml:space="preserve"> </w:t>
              </w:r>
              <w:r w:rsidR="00D72A48">
                <w:t xml:space="preserve">yang </w:t>
              </w:r>
              <w:proofErr w:type="spellStart"/>
              <w:r w:rsidR="00D72A48">
                <w:t>berfungsi</w:t>
              </w:r>
              <w:proofErr w:type="spellEnd"/>
              <w:r w:rsidR="00D72A48">
                <w:t xml:space="preserve"> untuk </w:t>
              </w:r>
              <w:proofErr w:type="spellStart"/>
              <w:r w:rsidR="00D72A48">
                <w:t>mendukung</w:t>
              </w:r>
              <w:proofErr w:type="spellEnd"/>
              <w:r w:rsidR="00D72A48">
                <w:t xml:space="preserve"> proses pembuatan </w:t>
              </w:r>
              <w:proofErr w:type="spellStart"/>
              <w:r w:rsidR="00D72A48">
                <w:t>proyek</w:t>
              </w:r>
              <w:proofErr w:type="spellEnd"/>
              <w:r w:rsidR="00D72A48">
                <w:t xml:space="preserve"> pada SIMP</w:t>
              </w:r>
              <w:r w:rsidR="00424261">
                <w:t xml:space="preserve">. </w:t>
              </w:r>
              <w:r w:rsidR="00424261">
                <w:rPr>
                  <w:i/>
                  <w:iCs/>
                </w:rPr>
                <w:t xml:space="preserve">Project Creation </w:t>
              </w:r>
              <w:proofErr w:type="spellStart"/>
              <w:r w:rsidR="00424261">
                <w:t>akan</w:t>
              </w:r>
              <w:proofErr w:type="spellEnd"/>
              <w:r w:rsidR="00424261">
                <w:t xml:space="preserve"> </w:t>
              </w:r>
              <w:proofErr w:type="spellStart"/>
              <w:r w:rsidR="00424261">
                <w:t>merealisasikan</w:t>
              </w:r>
              <w:proofErr w:type="spellEnd"/>
              <w:r w:rsidR="00424261">
                <w:t xml:space="preserve"> dokumen </w:t>
              </w:r>
            </w:ins>
            <w:ins w:id="3584" w:author="ilham.nur@office.ui.ac.id" w:date="2023-02-11T11:01:00Z">
              <w:r w:rsidR="00424261">
                <w:rPr>
                  <w:i/>
                  <w:iCs/>
                </w:rPr>
                <w:t xml:space="preserve">PM Plan </w:t>
              </w:r>
              <w:proofErr w:type="spellStart"/>
              <w:r w:rsidR="00424261">
                <w:t>secara</w:t>
              </w:r>
              <w:proofErr w:type="spellEnd"/>
              <w:r w:rsidR="00424261">
                <w:t xml:space="preserve"> </w:t>
              </w:r>
              <w:proofErr w:type="spellStart"/>
              <w:r w:rsidR="00424261">
                <w:t>aplikasi</w:t>
              </w:r>
              <w:proofErr w:type="spellEnd"/>
              <w:r w:rsidR="004F6EA3">
                <w:t xml:space="preserve">. Database SIMP </w:t>
              </w:r>
              <w:proofErr w:type="spellStart"/>
              <w:r w:rsidR="004F6EA3">
                <w:t>menjadi</w:t>
              </w:r>
              <w:proofErr w:type="spellEnd"/>
              <w:r w:rsidR="004F6EA3">
                <w:t xml:space="preserve"> </w:t>
              </w:r>
              <w:proofErr w:type="spellStart"/>
              <w:r w:rsidR="004F6EA3">
                <w:t>suplai</w:t>
              </w:r>
              <w:proofErr w:type="spellEnd"/>
              <w:r w:rsidR="004F6EA3">
                <w:t xml:space="preserve"> data yang </w:t>
              </w:r>
              <w:proofErr w:type="spellStart"/>
              <w:r w:rsidR="004F6EA3">
                <w:t>dibutuhkan</w:t>
              </w:r>
              <w:proofErr w:type="spellEnd"/>
              <w:r w:rsidR="004F6EA3">
                <w:t xml:space="preserve"> untuk proses pembuatan </w:t>
              </w:r>
              <w:proofErr w:type="spellStart"/>
              <w:r w:rsidR="004F6EA3">
                <w:t>proyek</w:t>
              </w:r>
              <w:proofErr w:type="spellEnd"/>
              <w:r w:rsidR="004F6EA3">
                <w:t>.</w:t>
              </w:r>
            </w:ins>
          </w:p>
          <w:p w14:paraId="7E462EBD" w14:textId="1BDA76FE" w:rsidR="00DA0648" w:rsidRPr="00730091" w:rsidRDefault="00DA0648" w:rsidP="00DA0648">
            <w:pPr>
              <w:rPr>
                <w:ins w:id="3585" w:author="ilham.nur@office.ui.ac.id" w:date="2023-02-03T05:00:00Z"/>
                <w:rPrChange w:id="3586" w:author="ilham.nur@office.ui.ac.id" w:date="2023-02-11T11:01:00Z">
                  <w:rPr>
                    <w:ins w:id="3587" w:author="ilham.nur@office.ui.ac.id" w:date="2023-02-03T05:00:00Z"/>
                    <w:b/>
                    <w:bCs/>
                  </w:rPr>
                </w:rPrChange>
              </w:rPr>
            </w:pPr>
            <w:proofErr w:type="spellStart"/>
            <w:ins w:id="3588" w:author="Ilham Pratama" w:date="2023-02-03T05:00:00Z">
              <w:r w:rsidRPr="0033033B">
                <w:rPr>
                  <w:b/>
                  <w:bCs/>
                </w:rPr>
                <w:t>Dampak</w:t>
              </w:r>
              <w:proofErr w:type="spellEnd"/>
              <w:r w:rsidRPr="0033033B">
                <w:rPr>
                  <w:b/>
                  <w:bCs/>
                </w:rPr>
                <w:t>:</w:t>
              </w:r>
            </w:ins>
            <w:ins w:id="3589" w:author="ilham.nur@office.ui.ac.id" w:date="2023-02-11T11:01:00Z">
              <w:r w:rsidR="00730091">
                <w:rPr>
                  <w:b/>
                  <w:bCs/>
                </w:rPr>
                <w:t xml:space="preserve"> </w:t>
              </w:r>
              <w:proofErr w:type="spellStart"/>
              <w:r w:rsidR="00730091">
                <w:t>Proyek</w:t>
              </w:r>
              <w:proofErr w:type="spellEnd"/>
              <w:r w:rsidR="00730091">
                <w:t xml:space="preserve"> yang </w:t>
              </w:r>
              <w:proofErr w:type="spellStart"/>
              <w:r w:rsidR="00730091">
                <w:t>telah</w:t>
              </w:r>
              <w:proofErr w:type="spellEnd"/>
              <w:r w:rsidR="00730091">
                <w:t xml:space="preserve"> </w:t>
              </w:r>
              <w:proofErr w:type="spellStart"/>
              <w:r w:rsidR="00730091">
                <w:t>direncanakan</w:t>
              </w:r>
              <w:proofErr w:type="spellEnd"/>
              <w:r w:rsidR="00730091">
                <w:t xml:space="preserve"> </w:t>
              </w:r>
              <w:proofErr w:type="spellStart"/>
              <w:r w:rsidR="00730091">
                <w:t>secara</w:t>
              </w:r>
              <w:proofErr w:type="spellEnd"/>
              <w:r w:rsidR="00730091">
                <w:t xml:space="preserve"> verbal </w:t>
              </w:r>
              <w:proofErr w:type="spellStart"/>
              <w:r w:rsidR="00730091">
                <w:t>dapat</w:t>
              </w:r>
              <w:proofErr w:type="spellEnd"/>
              <w:r w:rsidR="00730091">
                <w:t xml:space="preserve"> </w:t>
              </w:r>
              <w:proofErr w:type="spellStart"/>
              <w:r w:rsidR="00730091">
                <w:t>tercatat</w:t>
              </w:r>
              <w:proofErr w:type="spellEnd"/>
              <w:r w:rsidR="00730091">
                <w:t xml:space="preserve"> </w:t>
              </w:r>
              <w:proofErr w:type="spellStart"/>
              <w:r w:rsidR="00730091">
                <w:t>kedalam</w:t>
              </w:r>
              <w:proofErr w:type="spellEnd"/>
              <w:r w:rsidR="00730091">
                <w:t xml:space="preserve"> SIMP untuk </w:t>
              </w:r>
              <w:proofErr w:type="spellStart"/>
              <w:r w:rsidR="00730091">
                <w:t>kemudian</w:t>
              </w:r>
              <w:proofErr w:type="spellEnd"/>
              <w:r w:rsidR="00730091">
                <w:t xml:space="preserve"> </w:t>
              </w:r>
              <w:proofErr w:type="spellStart"/>
              <w:r w:rsidR="00730091">
                <w:t>dieksek</w:t>
              </w:r>
            </w:ins>
            <w:ins w:id="3590" w:author="ilham.nur@office.ui.ac.id" w:date="2023-02-11T11:02:00Z">
              <w:r w:rsidR="00730091">
                <w:t>usi</w:t>
              </w:r>
              <w:proofErr w:type="spellEnd"/>
              <w:r w:rsidR="00730091">
                <w:t xml:space="preserve">, monitor, dan </w:t>
              </w:r>
              <w:proofErr w:type="spellStart"/>
              <w:r w:rsidR="00B7500E">
                <w:t>kontrol</w:t>
              </w:r>
              <w:proofErr w:type="spellEnd"/>
              <w:r w:rsidR="00730091">
                <w:t xml:space="preserve"> </w:t>
              </w:r>
              <w:proofErr w:type="spellStart"/>
              <w:r w:rsidR="00730091">
                <w:t>pekerjaan</w:t>
              </w:r>
              <w:proofErr w:type="spellEnd"/>
              <w:r w:rsidR="00730091">
                <w:t xml:space="preserve"> </w:t>
              </w:r>
              <w:proofErr w:type="spellStart"/>
              <w:r w:rsidR="00730091">
                <w:t>dari</w:t>
              </w:r>
              <w:proofErr w:type="spellEnd"/>
              <w:r w:rsidR="00730091">
                <w:t xml:space="preserve"> </w:t>
              </w:r>
              <w:proofErr w:type="spellStart"/>
              <w:r w:rsidR="00730091">
                <w:t>proyek</w:t>
              </w:r>
              <w:proofErr w:type="spellEnd"/>
              <w:r w:rsidR="00730091">
                <w:t xml:space="preserve"> </w:t>
              </w:r>
              <w:proofErr w:type="spellStart"/>
              <w:r w:rsidR="00730091">
                <w:t>tersebut</w:t>
              </w:r>
              <w:proofErr w:type="spellEnd"/>
              <w:r w:rsidR="00730091">
                <w:t>.</w:t>
              </w:r>
            </w:ins>
          </w:p>
        </w:tc>
      </w:tr>
      <w:tr w:rsidR="00E20D39" w:rsidRPr="003D30C5" w14:paraId="03CC0E61" w14:textId="77777777" w:rsidTr="00DA0648">
        <w:trPr>
          <w:ins w:id="3591" w:author="ilham.nur@office.ui.ac.id" w:date="2023-02-03T05:00:00Z"/>
        </w:trPr>
        <w:tc>
          <w:tcPr>
            <w:tcW w:w="390" w:type="pct"/>
            <w:shd w:val="clear" w:color="auto" w:fill="FFFFFF" w:themeFill="background1"/>
          </w:tcPr>
          <w:p w14:paraId="59A95BE0" w14:textId="3212314A" w:rsidR="00DA0648" w:rsidRDefault="00DA0648" w:rsidP="00DA0648">
            <w:pPr>
              <w:rPr>
                <w:ins w:id="3592" w:author="ilham.nur@office.ui.ac.id" w:date="2023-02-03T05:00:00Z"/>
              </w:rPr>
            </w:pPr>
            <w:ins w:id="3593" w:author="Ilham Pratama" w:date="2023-02-03T05:00:00Z">
              <w:r>
                <w:t>E.</w:t>
              </w:r>
            </w:ins>
            <w:ins w:id="3594" w:author="ilham.nur@office.ui.ac.id" w:date="2023-02-03T05:00:00Z">
              <w:r>
                <w:t>4</w:t>
              </w:r>
            </w:ins>
            <w:ins w:id="3595" w:author="Ilham Pratama" w:date="2023-02-03T05:00:00Z">
              <w:del w:id="3596" w:author="ilham.nur@office.ui.ac.id" w:date="2023-02-03T05:00:00Z">
                <w:r w:rsidDel="00DA0648">
                  <w:delText>1</w:delText>
                </w:r>
              </w:del>
            </w:ins>
          </w:p>
        </w:tc>
        <w:tc>
          <w:tcPr>
            <w:tcW w:w="4610" w:type="pct"/>
            <w:shd w:val="clear" w:color="auto" w:fill="FFFFFF" w:themeFill="background1"/>
          </w:tcPr>
          <w:p w14:paraId="45CE4F68" w14:textId="178CB34C" w:rsidR="00DA0648" w:rsidRPr="00DA0648" w:rsidRDefault="00DA0648" w:rsidP="00DA0648">
            <w:pPr>
              <w:rPr>
                <w:ins w:id="3597" w:author="Ilham Pratama" w:date="2023-02-03T05:00:00Z"/>
                <w:i/>
                <w:iCs/>
              </w:rPr>
            </w:pPr>
            <w:ins w:id="3598" w:author="Ilham Pratama" w:date="2023-02-03T05:00:00Z">
              <w:r>
                <w:rPr>
                  <w:b/>
                  <w:bCs/>
                </w:rPr>
                <w:t xml:space="preserve">Nama: </w:t>
              </w:r>
              <w:del w:id="3599" w:author="ilham.nur@office.ui.ac.id" w:date="2023-02-03T05:02:00Z">
                <w:r w:rsidDel="00EE15E7">
                  <w:rPr>
                    <w:i/>
                    <w:iCs/>
                  </w:rPr>
                  <w:delText>Milestone creation</w:delText>
                </w:r>
              </w:del>
            </w:ins>
            <w:ins w:id="3600" w:author="ilham.nur@office.ui.ac.id" w:date="2023-02-03T05:02:00Z">
              <w:r w:rsidR="00EE15E7">
                <w:rPr>
                  <w:i/>
                  <w:iCs/>
                </w:rPr>
                <w:t>Project Update</w:t>
              </w:r>
            </w:ins>
          </w:p>
          <w:p w14:paraId="16C92B64" w14:textId="77777777" w:rsidR="00DA0648" w:rsidRDefault="00DA0648" w:rsidP="00DA0648">
            <w:pPr>
              <w:rPr>
                <w:ins w:id="3601" w:author="Ilham Pratama" w:date="2023-02-03T05:00:00Z"/>
                <w:i/>
                <w:iCs/>
              </w:rPr>
            </w:pPr>
            <w:ins w:id="3602" w:author="Ilham Pratama" w:date="2023-02-03T05:00:00Z">
              <w:r w:rsidRPr="0033033B">
                <w:rPr>
                  <w:b/>
                  <w:bCs/>
                </w:rPr>
                <w:t>Type:</w:t>
              </w:r>
              <w:r>
                <w:t xml:space="preserve"> </w:t>
              </w:r>
              <w:r>
                <w:rPr>
                  <w:i/>
                  <w:iCs/>
                </w:rPr>
                <w:t>Application Event</w:t>
              </w:r>
            </w:ins>
          </w:p>
          <w:p w14:paraId="3E92504E" w14:textId="02E6849A" w:rsidR="00DA0648" w:rsidRPr="0033033B" w:rsidRDefault="00E20D39" w:rsidP="00DA0648">
            <w:pPr>
              <w:rPr>
                <w:ins w:id="3603" w:author="Ilham Pratama" w:date="2023-02-03T05:00:00Z"/>
              </w:rPr>
            </w:pPr>
            <w:ins w:id="3604" w:author="ilham.nur@office.ui.ac.id" w:date="2023-02-03T05:03:00Z">
              <w:r>
                <w:rPr>
                  <w:noProof/>
                </w:rPr>
                <w:lastRenderedPageBreak/>
                <w:drawing>
                  <wp:inline distT="0" distB="0" distL="0" distR="0" wp14:anchorId="6079A77D" wp14:editId="226FDC94">
                    <wp:extent cx="4756150" cy="576062"/>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93509" cy="580587"/>
                            </a:xfrm>
                            <a:prstGeom prst="rect">
                              <a:avLst/>
                            </a:prstGeom>
                          </pic:spPr>
                        </pic:pic>
                      </a:graphicData>
                    </a:graphic>
                  </wp:inline>
                </w:drawing>
              </w:r>
            </w:ins>
            <w:ins w:id="3605" w:author="Ilham Pratama" w:date="2023-02-03T05:00:00Z">
              <w:del w:id="3606" w:author="ilham.nur@office.ui.ac.id" w:date="2023-02-03T05:02:00Z">
                <w:r w:rsidR="00DA0648" w:rsidDel="00EE15E7">
                  <w:rPr>
                    <w:noProof/>
                  </w:rPr>
                  <w:drawing>
                    <wp:inline distT="0" distB="0" distL="0" distR="0" wp14:anchorId="3A59F9AE" wp14:editId="386DE7B1">
                      <wp:extent cx="4756244" cy="987156"/>
                      <wp:effectExtent l="0" t="0" r="635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81269" cy="992350"/>
                              </a:xfrm>
                              <a:prstGeom prst="rect">
                                <a:avLst/>
                              </a:prstGeom>
                            </pic:spPr>
                          </pic:pic>
                        </a:graphicData>
                      </a:graphic>
                    </wp:inline>
                  </w:drawing>
                </w:r>
              </w:del>
            </w:ins>
          </w:p>
          <w:p w14:paraId="0E1F83ED" w14:textId="716E636A" w:rsidR="00DA0648" w:rsidRPr="000454B5" w:rsidRDefault="00DA0648" w:rsidP="00DA0648">
            <w:pPr>
              <w:rPr>
                <w:ins w:id="3607" w:author="Ilham Pratama" w:date="2023-02-03T05:00:00Z"/>
                <w:rPrChange w:id="3608" w:author="ilham.nur@office.ui.ac.id" w:date="2023-02-11T11:03:00Z">
                  <w:rPr>
                    <w:ins w:id="3609" w:author="Ilham Pratama" w:date="2023-02-03T05:00:00Z"/>
                    <w:b/>
                    <w:bCs/>
                  </w:rPr>
                </w:rPrChange>
              </w:rPr>
            </w:pPr>
            <w:proofErr w:type="spellStart"/>
            <w:ins w:id="3610" w:author="Ilham Pratama" w:date="2023-02-03T05:00:00Z">
              <w:r w:rsidRPr="0033033B">
                <w:rPr>
                  <w:b/>
                  <w:bCs/>
                </w:rPr>
                <w:t>Detil</w:t>
              </w:r>
              <w:proofErr w:type="spellEnd"/>
              <w:r w:rsidRPr="0033033B">
                <w:rPr>
                  <w:b/>
                  <w:bCs/>
                </w:rPr>
                <w:t>:</w:t>
              </w:r>
            </w:ins>
            <w:ins w:id="3611" w:author="ilham.nur@office.ui.ac.id" w:date="2023-02-11T11:02:00Z">
              <w:r w:rsidR="00B7500E">
                <w:rPr>
                  <w:b/>
                  <w:bCs/>
                </w:rPr>
                <w:t xml:space="preserve"> </w:t>
              </w:r>
              <w:r w:rsidR="00B7500E" w:rsidRPr="00B7500E">
                <w:rPr>
                  <w:i/>
                  <w:iCs/>
                  <w:rPrChange w:id="3612" w:author="ilham.nur@office.ui.ac.id" w:date="2023-02-11T11:02:00Z">
                    <w:rPr/>
                  </w:rPrChange>
                </w:rPr>
                <w:t>Application Event</w:t>
              </w:r>
              <w:r w:rsidR="00B7500E">
                <w:rPr>
                  <w:i/>
                  <w:iCs/>
                </w:rPr>
                <w:t xml:space="preserve"> </w:t>
              </w:r>
              <w:r w:rsidR="00B7500E">
                <w:t xml:space="preserve">yang </w:t>
              </w:r>
              <w:proofErr w:type="spellStart"/>
              <w:r w:rsidR="00B7500E">
                <w:t>menyerupai</w:t>
              </w:r>
              <w:proofErr w:type="spellEnd"/>
              <w:r w:rsidR="00B7500E">
                <w:t xml:space="preserve"> </w:t>
              </w:r>
              <w:r w:rsidR="00B7500E">
                <w:rPr>
                  <w:i/>
                  <w:iCs/>
                </w:rPr>
                <w:t xml:space="preserve">project creation </w:t>
              </w:r>
              <w:proofErr w:type="spellStart"/>
              <w:r w:rsidR="00B7500E">
                <w:t>hanya</w:t>
              </w:r>
              <w:proofErr w:type="spellEnd"/>
              <w:r w:rsidR="00B7500E">
                <w:t xml:space="preserve"> </w:t>
              </w:r>
              <w:proofErr w:type="spellStart"/>
              <w:r w:rsidR="00B7500E">
                <w:t>saja</w:t>
              </w:r>
              <w:proofErr w:type="spellEnd"/>
              <w:r w:rsidR="00B7500E">
                <w:t xml:space="preserve"> </w:t>
              </w:r>
              <w:r w:rsidR="000454B5">
                <w:t xml:space="preserve">event </w:t>
              </w:r>
              <w:proofErr w:type="spellStart"/>
              <w:r w:rsidR="000454B5">
                <w:t>ini</w:t>
              </w:r>
              <w:proofErr w:type="spellEnd"/>
              <w:r w:rsidR="000454B5">
                <w:t xml:space="preserve"> </w:t>
              </w:r>
              <w:proofErr w:type="spellStart"/>
              <w:r w:rsidR="000454B5">
                <w:t>berfungsi</w:t>
              </w:r>
              <w:proofErr w:type="spellEnd"/>
              <w:r w:rsidR="000454B5">
                <w:t xml:space="preserve"> untuk </w:t>
              </w:r>
              <w:proofErr w:type="spellStart"/>
              <w:r w:rsidR="000454B5">
                <w:t>melakukan</w:t>
              </w:r>
              <w:proofErr w:type="spellEnd"/>
              <w:r w:rsidR="000454B5">
                <w:t xml:space="preserve"> </w:t>
              </w:r>
              <w:proofErr w:type="spellStart"/>
              <w:r w:rsidR="000454B5">
                <w:t>pembaruan</w:t>
              </w:r>
              <w:proofErr w:type="spellEnd"/>
              <w:r w:rsidR="000454B5">
                <w:t xml:space="preserve"> </w:t>
              </w:r>
              <w:proofErr w:type="spellStart"/>
              <w:r w:rsidR="000454B5">
                <w:t>atas</w:t>
              </w:r>
              <w:proofErr w:type="spellEnd"/>
              <w:r w:rsidR="000454B5">
                <w:t xml:space="preserve"> </w:t>
              </w:r>
              <w:proofErr w:type="spellStart"/>
              <w:r w:rsidR="000454B5">
                <w:t>pekerjaan</w:t>
              </w:r>
              <w:proofErr w:type="spellEnd"/>
              <w:r w:rsidR="000454B5">
                <w:t xml:space="preserve"> pada </w:t>
              </w:r>
              <w:proofErr w:type="spellStart"/>
              <w:r w:rsidR="000454B5">
                <w:t>proyek</w:t>
              </w:r>
              <w:proofErr w:type="spellEnd"/>
              <w:r w:rsidR="000454B5">
                <w:t xml:space="preserve"> yang </w:t>
              </w:r>
              <w:proofErr w:type="spellStart"/>
              <w:r w:rsidR="000454B5">
                <w:t>telah</w:t>
              </w:r>
              <w:proofErr w:type="spellEnd"/>
              <w:r w:rsidR="000454B5">
                <w:t xml:space="preserve"> </w:t>
              </w:r>
              <w:proofErr w:type="spellStart"/>
              <w:r w:rsidR="000454B5">
                <w:t>dibuat</w:t>
              </w:r>
              <w:proofErr w:type="spellEnd"/>
              <w:r w:rsidR="000454B5">
                <w:t xml:space="preserve"> pada </w:t>
              </w:r>
            </w:ins>
            <w:ins w:id="3613" w:author="ilham.nur@office.ui.ac.id" w:date="2023-02-11T11:03:00Z">
              <w:r w:rsidR="000454B5">
                <w:rPr>
                  <w:i/>
                  <w:iCs/>
                </w:rPr>
                <w:t xml:space="preserve">project creation. Project update </w:t>
              </w:r>
              <w:proofErr w:type="spellStart"/>
              <w:r w:rsidR="000454B5">
                <w:t>akan</w:t>
              </w:r>
              <w:proofErr w:type="spellEnd"/>
              <w:r w:rsidR="000454B5">
                <w:t xml:space="preserve"> </w:t>
              </w:r>
              <w:proofErr w:type="spellStart"/>
              <w:r w:rsidR="000454B5">
                <w:t>merealisasikan</w:t>
              </w:r>
              <w:proofErr w:type="spellEnd"/>
              <w:r w:rsidR="000454B5">
                <w:t xml:space="preserve"> </w:t>
              </w:r>
              <w:proofErr w:type="spellStart"/>
              <w:r w:rsidR="000454B5">
                <w:t>penyelesaian</w:t>
              </w:r>
              <w:proofErr w:type="spellEnd"/>
              <w:r w:rsidR="000454B5">
                <w:t xml:space="preserve"> </w:t>
              </w:r>
              <w:proofErr w:type="spellStart"/>
              <w:r w:rsidR="000454B5">
                <w:t>proyek</w:t>
              </w:r>
              <w:proofErr w:type="spellEnd"/>
              <w:r w:rsidR="000454B5">
                <w:t>.</w:t>
              </w:r>
            </w:ins>
          </w:p>
          <w:p w14:paraId="51367EA2" w14:textId="7CD7F439" w:rsidR="00DA0648" w:rsidRPr="000454B5" w:rsidRDefault="00DA0648" w:rsidP="00DA0648">
            <w:pPr>
              <w:rPr>
                <w:ins w:id="3614" w:author="ilham.nur@office.ui.ac.id" w:date="2023-02-03T05:00:00Z"/>
                <w:rPrChange w:id="3615" w:author="ilham.nur@office.ui.ac.id" w:date="2023-02-11T11:03:00Z">
                  <w:rPr>
                    <w:ins w:id="3616" w:author="ilham.nur@office.ui.ac.id" w:date="2023-02-03T05:00:00Z"/>
                    <w:b/>
                    <w:bCs/>
                  </w:rPr>
                </w:rPrChange>
              </w:rPr>
            </w:pPr>
            <w:proofErr w:type="spellStart"/>
            <w:ins w:id="3617" w:author="Ilham Pratama" w:date="2023-02-03T05:00:00Z">
              <w:r w:rsidRPr="0033033B">
                <w:rPr>
                  <w:b/>
                  <w:bCs/>
                </w:rPr>
                <w:t>Dampak</w:t>
              </w:r>
              <w:proofErr w:type="spellEnd"/>
              <w:r w:rsidRPr="0033033B">
                <w:rPr>
                  <w:b/>
                  <w:bCs/>
                </w:rPr>
                <w:t>:</w:t>
              </w:r>
            </w:ins>
            <w:ins w:id="3618" w:author="ilham.nur@office.ui.ac.id" w:date="2023-02-11T11:03:00Z">
              <w:r w:rsidR="000454B5">
                <w:rPr>
                  <w:b/>
                  <w:bCs/>
                </w:rPr>
                <w:t xml:space="preserve"> </w:t>
              </w:r>
              <w:proofErr w:type="spellStart"/>
              <w:r w:rsidR="000454B5">
                <w:t>Pekerjaan</w:t>
              </w:r>
              <w:proofErr w:type="spellEnd"/>
              <w:r w:rsidR="000454B5">
                <w:t xml:space="preserve"> yang </w:t>
              </w:r>
              <w:proofErr w:type="spellStart"/>
              <w:r w:rsidR="000454B5">
                <w:t>telah</w:t>
              </w:r>
              <w:proofErr w:type="spellEnd"/>
              <w:r w:rsidR="000454B5">
                <w:t xml:space="preserve"> </w:t>
              </w:r>
              <w:proofErr w:type="spellStart"/>
              <w:r w:rsidR="000454B5">
                <w:t>dikerjakan</w:t>
              </w:r>
              <w:proofErr w:type="spellEnd"/>
              <w:r w:rsidR="000454B5">
                <w:t xml:space="preserve"> </w:t>
              </w:r>
              <w:proofErr w:type="spellStart"/>
              <w:r w:rsidR="000454B5">
                <w:t>dapat</w:t>
              </w:r>
              <w:proofErr w:type="spellEnd"/>
              <w:r w:rsidR="000454B5">
                <w:t xml:space="preserve"> </w:t>
              </w:r>
              <w:proofErr w:type="spellStart"/>
              <w:r w:rsidR="000454B5">
                <w:t>tercatat</w:t>
              </w:r>
              <w:proofErr w:type="spellEnd"/>
              <w:r w:rsidR="00431BBB">
                <w:t xml:space="preserve"> dan </w:t>
              </w:r>
              <w:proofErr w:type="spellStart"/>
              <w:r w:rsidR="00431BBB">
                <w:t>termonitor</w:t>
              </w:r>
              <w:proofErr w:type="spellEnd"/>
              <w:r w:rsidR="00431BBB">
                <w:t xml:space="preserve"> </w:t>
              </w:r>
              <w:proofErr w:type="spellStart"/>
              <w:r w:rsidR="00431BBB">
                <w:t>sehingga</w:t>
              </w:r>
              <w:proofErr w:type="spellEnd"/>
              <w:r w:rsidR="00431BBB">
                <w:t xml:space="preserve"> </w:t>
              </w:r>
              <w:proofErr w:type="spellStart"/>
              <w:r w:rsidR="00431BBB">
                <w:t>pemegang</w:t>
              </w:r>
              <w:proofErr w:type="spellEnd"/>
              <w:r w:rsidR="00431BBB">
                <w:t xml:space="preserve"> </w:t>
              </w:r>
              <w:proofErr w:type="spellStart"/>
              <w:r w:rsidR="00431BBB">
                <w:t>kepentingan</w:t>
              </w:r>
              <w:proofErr w:type="spellEnd"/>
              <w:r w:rsidR="00431BBB">
                <w:t xml:space="preserve"> </w:t>
              </w:r>
              <w:proofErr w:type="spellStart"/>
              <w:r w:rsidR="00431BBB">
                <w:t>dapat</w:t>
              </w:r>
              <w:proofErr w:type="spellEnd"/>
              <w:r w:rsidR="00431BBB">
                <w:t xml:space="preserve"> </w:t>
              </w:r>
              <w:proofErr w:type="spellStart"/>
              <w:r w:rsidR="00431BBB">
                <w:t>mengetahui</w:t>
              </w:r>
              <w:proofErr w:type="spellEnd"/>
              <w:r w:rsidR="00431BBB">
                <w:t xml:space="preserve"> </w:t>
              </w:r>
              <w:proofErr w:type="spellStart"/>
              <w:r w:rsidR="00431BBB">
                <w:t>kapan</w:t>
              </w:r>
              <w:proofErr w:type="spellEnd"/>
              <w:r w:rsidR="00431BBB">
                <w:t xml:space="preserve"> </w:t>
              </w:r>
              <w:proofErr w:type="spellStart"/>
              <w:r w:rsidR="00431BBB">
                <w:t>proyek</w:t>
              </w:r>
              <w:proofErr w:type="spellEnd"/>
              <w:r w:rsidR="00431BBB">
                <w:t xml:space="preserve"> </w:t>
              </w:r>
              <w:proofErr w:type="spellStart"/>
              <w:r w:rsidR="00431BBB">
                <w:t>akan</w:t>
              </w:r>
              <w:proofErr w:type="spellEnd"/>
              <w:r w:rsidR="00431BBB">
                <w:t xml:space="preserve"> </w:t>
              </w:r>
              <w:proofErr w:type="spellStart"/>
              <w:r w:rsidR="00431BBB">
                <w:t>diselesaikan</w:t>
              </w:r>
              <w:proofErr w:type="spellEnd"/>
              <w:r w:rsidR="00431BBB">
                <w:t>.</w:t>
              </w:r>
            </w:ins>
          </w:p>
        </w:tc>
      </w:tr>
      <w:tr w:rsidR="00E20D39" w:rsidRPr="003D30C5" w14:paraId="7BCA34F2" w14:textId="77777777" w:rsidTr="00DA0648">
        <w:trPr>
          <w:ins w:id="3619" w:author="ilham.nur@office.ui.ac.id" w:date="2023-02-03T05:00:00Z"/>
        </w:trPr>
        <w:tc>
          <w:tcPr>
            <w:tcW w:w="390" w:type="pct"/>
            <w:shd w:val="clear" w:color="auto" w:fill="FFFFFF" w:themeFill="background1"/>
          </w:tcPr>
          <w:p w14:paraId="249F49D0" w14:textId="03962E3E" w:rsidR="00DA0648" w:rsidRDefault="00DA0648" w:rsidP="00DA0648">
            <w:pPr>
              <w:rPr>
                <w:ins w:id="3620" w:author="ilham.nur@office.ui.ac.id" w:date="2023-02-03T05:00:00Z"/>
              </w:rPr>
            </w:pPr>
            <w:ins w:id="3621" w:author="Ilham Pratama" w:date="2023-02-03T05:00:00Z">
              <w:r>
                <w:lastRenderedPageBreak/>
                <w:t>E.</w:t>
              </w:r>
            </w:ins>
            <w:ins w:id="3622" w:author="ilham.nur@office.ui.ac.id" w:date="2023-02-03T05:00:00Z">
              <w:r>
                <w:t>5</w:t>
              </w:r>
            </w:ins>
            <w:ins w:id="3623" w:author="Ilham Pratama" w:date="2023-02-03T05:00:00Z">
              <w:del w:id="3624" w:author="ilham.nur@office.ui.ac.id" w:date="2023-02-03T05:00:00Z">
                <w:r w:rsidDel="00DA0648">
                  <w:delText>1</w:delText>
                </w:r>
              </w:del>
            </w:ins>
          </w:p>
        </w:tc>
        <w:tc>
          <w:tcPr>
            <w:tcW w:w="4610" w:type="pct"/>
            <w:shd w:val="clear" w:color="auto" w:fill="FFFFFF" w:themeFill="background1"/>
          </w:tcPr>
          <w:p w14:paraId="1545FB1D" w14:textId="7051FE39" w:rsidR="00DA0648" w:rsidRPr="00DA0648" w:rsidRDefault="00DA0648" w:rsidP="00DA0648">
            <w:pPr>
              <w:rPr>
                <w:ins w:id="3625" w:author="Ilham Pratama" w:date="2023-02-03T05:00:00Z"/>
                <w:i/>
                <w:iCs/>
              </w:rPr>
            </w:pPr>
            <w:ins w:id="3626" w:author="Ilham Pratama" w:date="2023-02-03T05:00:00Z">
              <w:r>
                <w:rPr>
                  <w:b/>
                  <w:bCs/>
                </w:rPr>
                <w:t xml:space="preserve">Nama: </w:t>
              </w:r>
              <w:del w:id="3627" w:author="ilham.nur@office.ui.ac.id" w:date="2023-02-03T05:04:00Z">
                <w:r w:rsidDel="00D12D77">
                  <w:rPr>
                    <w:i/>
                    <w:iCs/>
                  </w:rPr>
                  <w:delText>Milestone creation</w:delText>
                </w:r>
              </w:del>
            </w:ins>
            <w:ins w:id="3628" w:author="ilham.nur@office.ui.ac.id" w:date="2023-02-03T05:04:00Z">
              <w:r w:rsidR="00D12D77">
                <w:rPr>
                  <w:i/>
                  <w:iCs/>
                </w:rPr>
                <w:t>Resource Allocation</w:t>
              </w:r>
            </w:ins>
          </w:p>
          <w:p w14:paraId="38BF3192" w14:textId="77777777" w:rsidR="00DA0648" w:rsidRDefault="00DA0648" w:rsidP="00DA0648">
            <w:pPr>
              <w:rPr>
                <w:ins w:id="3629" w:author="Ilham Pratama" w:date="2023-02-03T05:00:00Z"/>
                <w:i/>
                <w:iCs/>
              </w:rPr>
            </w:pPr>
            <w:ins w:id="3630" w:author="Ilham Pratama" w:date="2023-02-03T05:00:00Z">
              <w:r w:rsidRPr="0033033B">
                <w:rPr>
                  <w:b/>
                  <w:bCs/>
                </w:rPr>
                <w:t>Type:</w:t>
              </w:r>
              <w:r>
                <w:t xml:space="preserve"> </w:t>
              </w:r>
              <w:r>
                <w:rPr>
                  <w:i/>
                  <w:iCs/>
                </w:rPr>
                <w:t>Application Event</w:t>
              </w:r>
            </w:ins>
          </w:p>
          <w:p w14:paraId="19DD840F" w14:textId="4575F69E" w:rsidR="00DA0648" w:rsidRPr="0033033B" w:rsidRDefault="00DA0648" w:rsidP="00DA0648">
            <w:pPr>
              <w:rPr>
                <w:ins w:id="3631" w:author="Ilham Pratama" w:date="2023-02-03T05:00:00Z"/>
              </w:rPr>
            </w:pPr>
            <w:ins w:id="3632" w:author="Ilham Pratama" w:date="2023-02-03T05:00:00Z">
              <w:del w:id="3633" w:author="ilham.nur@office.ui.ac.id" w:date="2023-02-03T05:04:00Z">
                <w:r w:rsidDel="00D12D77">
                  <w:rPr>
                    <w:noProof/>
                  </w:rPr>
                  <w:drawing>
                    <wp:inline distT="0" distB="0" distL="0" distR="0" wp14:anchorId="4BE7B0A7" wp14:editId="6B5E478A">
                      <wp:extent cx="4756244" cy="987156"/>
                      <wp:effectExtent l="0" t="0" r="635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81269" cy="992350"/>
                              </a:xfrm>
                              <a:prstGeom prst="rect">
                                <a:avLst/>
                              </a:prstGeom>
                            </pic:spPr>
                          </pic:pic>
                        </a:graphicData>
                      </a:graphic>
                    </wp:inline>
                  </w:drawing>
                </w:r>
              </w:del>
            </w:ins>
            <w:ins w:id="3634" w:author="ilham.nur@office.ui.ac.id" w:date="2023-02-03T05:04:00Z">
              <w:r w:rsidR="00D12D77">
                <w:rPr>
                  <w:noProof/>
                </w:rPr>
                <w:drawing>
                  <wp:inline distT="0" distB="0" distL="0" distR="0" wp14:anchorId="5982D307" wp14:editId="1AEB7BF6">
                    <wp:extent cx="4810836" cy="411274"/>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848553" cy="414498"/>
                            </a:xfrm>
                            <a:prstGeom prst="rect">
                              <a:avLst/>
                            </a:prstGeom>
                          </pic:spPr>
                        </pic:pic>
                      </a:graphicData>
                    </a:graphic>
                  </wp:inline>
                </w:drawing>
              </w:r>
            </w:ins>
          </w:p>
          <w:p w14:paraId="621FFB01" w14:textId="778717B2" w:rsidR="00DA0648" w:rsidRPr="008F12CB" w:rsidRDefault="00DA0648" w:rsidP="00DA0648">
            <w:pPr>
              <w:rPr>
                <w:ins w:id="3635" w:author="Ilham Pratama" w:date="2023-02-03T05:00:00Z"/>
                <w:rPrChange w:id="3636" w:author="ilham.nur@office.ui.ac.id" w:date="2023-02-11T11:04:00Z">
                  <w:rPr>
                    <w:ins w:id="3637" w:author="Ilham Pratama" w:date="2023-02-03T05:00:00Z"/>
                    <w:b/>
                    <w:bCs/>
                  </w:rPr>
                </w:rPrChange>
              </w:rPr>
            </w:pPr>
            <w:proofErr w:type="spellStart"/>
            <w:ins w:id="3638" w:author="Ilham Pratama" w:date="2023-02-03T05:00:00Z">
              <w:r w:rsidRPr="0033033B">
                <w:rPr>
                  <w:b/>
                  <w:bCs/>
                </w:rPr>
                <w:t>Detil</w:t>
              </w:r>
              <w:proofErr w:type="spellEnd"/>
              <w:r w:rsidRPr="0033033B">
                <w:rPr>
                  <w:b/>
                  <w:bCs/>
                </w:rPr>
                <w:t>:</w:t>
              </w:r>
            </w:ins>
            <w:ins w:id="3639" w:author="ilham.nur@office.ui.ac.id" w:date="2023-02-11T11:04:00Z">
              <w:r w:rsidR="008F12CB">
                <w:rPr>
                  <w:b/>
                  <w:bCs/>
                </w:rPr>
                <w:t xml:space="preserve"> </w:t>
              </w:r>
              <w:proofErr w:type="spellStart"/>
              <w:r w:rsidR="008F12CB">
                <w:t>Sebuah</w:t>
              </w:r>
              <w:proofErr w:type="spellEnd"/>
              <w:r w:rsidR="008F12CB">
                <w:t xml:space="preserve"> </w:t>
              </w:r>
              <w:r w:rsidR="008F12CB">
                <w:rPr>
                  <w:i/>
                  <w:iCs/>
                </w:rPr>
                <w:t xml:space="preserve">application event </w:t>
              </w:r>
              <w:r w:rsidR="008F12CB">
                <w:t xml:space="preserve">yang </w:t>
              </w:r>
              <w:proofErr w:type="spellStart"/>
              <w:r w:rsidR="008F12CB">
                <w:t>merupakan</w:t>
              </w:r>
              <w:proofErr w:type="spellEnd"/>
              <w:r w:rsidR="008F12CB">
                <w:t xml:space="preserve"> </w:t>
              </w:r>
              <w:proofErr w:type="spellStart"/>
              <w:r w:rsidR="008F12CB">
                <w:t>komponen</w:t>
              </w:r>
              <w:proofErr w:type="spellEnd"/>
              <w:r w:rsidR="008F12CB">
                <w:t xml:space="preserve"> </w:t>
              </w:r>
              <w:proofErr w:type="spellStart"/>
              <w:r w:rsidR="008F12CB">
                <w:t>dari</w:t>
              </w:r>
              <w:proofErr w:type="spellEnd"/>
              <w:r w:rsidR="008F12CB">
                <w:t xml:space="preserve"> </w:t>
              </w:r>
              <w:r w:rsidR="008F12CB">
                <w:rPr>
                  <w:i/>
                  <w:iCs/>
                </w:rPr>
                <w:t xml:space="preserve">project creation </w:t>
              </w:r>
              <w:r w:rsidR="008F12CB">
                <w:t xml:space="preserve">yang </w:t>
              </w:r>
              <w:proofErr w:type="spellStart"/>
              <w:r w:rsidR="008F12CB">
                <w:t>berfungsi</w:t>
              </w:r>
              <w:proofErr w:type="spellEnd"/>
              <w:r w:rsidR="008F12CB">
                <w:t xml:space="preserve"> untuk </w:t>
              </w:r>
              <w:proofErr w:type="spellStart"/>
              <w:r w:rsidR="008F12CB">
                <w:t>menetapkan</w:t>
              </w:r>
              <w:proofErr w:type="spellEnd"/>
              <w:r w:rsidR="008F12CB">
                <w:t xml:space="preserve"> </w:t>
              </w:r>
              <w:proofErr w:type="spellStart"/>
              <w:r w:rsidR="008F12CB">
                <w:t>pekerjaan</w:t>
              </w:r>
              <w:proofErr w:type="spellEnd"/>
              <w:r w:rsidR="008F12CB">
                <w:t xml:space="preserve"> yang </w:t>
              </w:r>
              <w:proofErr w:type="spellStart"/>
              <w:r w:rsidR="008F12CB">
                <w:t>telah</w:t>
              </w:r>
              <w:proofErr w:type="spellEnd"/>
              <w:r w:rsidR="008F12CB">
                <w:t xml:space="preserve"> </w:t>
              </w:r>
              <w:proofErr w:type="spellStart"/>
              <w:r w:rsidR="008F12CB">
                <w:t>dibuat</w:t>
              </w:r>
              <w:proofErr w:type="spellEnd"/>
              <w:r w:rsidR="008F12CB">
                <w:t xml:space="preserve"> </w:t>
              </w:r>
              <w:proofErr w:type="spellStart"/>
              <w:r w:rsidR="008F12CB">
                <w:t>akan</w:t>
              </w:r>
              <w:proofErr w:type="spellEnd"/>
              <w:r w:rsidR="008F12CB">
                <w:t xml:space="preserve"> </w:t>
              </w:r>
              <w:proofErr w:type="spellStart"/>
              <w:r w:rsidR="008F12CB">
                <w:t>dikerjakan</w:t>
              </w:r>
              <w:proofErr w:type="spellEnd"/>
              <w:r w:rsidR="008F12CB">
                <w:t xml:space="preserve"> oleh </w:t>
              </w:r>
              <w:proofErr w:type="spellStart"/>
              <w:r w:rsidR="008F12CB">
                <w:t>siapa</w:t>
              </w:r>
              <w:proofErr w:type="spellEnd"/>
              <w:r w:rsidR="008F12CB">
                <w:t>.</w:t>
              </w:r>
            </w:ins>
          </w:p>
          <w:p w14:paraId="0DDF8828" w14:textId="2543C942" w:rsidR="00DA0648" w:rsidRPr="008F12CB" w:rsidRDefault="00DA0648" w:rsidP="00DA0648">
            <w:pPr>
              <w:rPr>
                <w:ins w:id="3640" w:author="ilham.nur@office.ui.ac.id" w:date="2023-02-03T05:00:00Z"/>
                <w:rPrChange w:id="3641" w:author="ilham.nur@office.ui.ac.id" w:date="2023-02-11T11:04:00Z">
                  <w:rPr>
                    <w:ins w:id="3642" w:author="ilham.nur@office.ui.ac.id" w:date="2023-02-03T05:00:00Z"/>
                    <w:b/>
                    <w:bCs/>
                  </w:rPr>
                </w:rPrChange>
              </w:rPr>
            </w:pPr>
            <w:proofErr w:type="spellStart"/>
            <w:ins w:id="3643" w:author="Ilham Pratama" w:date="2023-02-03T05:00:00Z">
              <w:r w:rsidRPr="0033033B">
                <w:rPr>
                  <w:b/>
                  <w:bCs/>
                </w:rPr>
                <w:t>Dampak</w:t>
              </w:r>
              <w:proofErr w:type="spellEnd"/>
              <w:r w:rsidRPr="0033033B">
                <w:rPr>
                  <w:b/>
                  <w:bCs/>
                </w:rPr>
                <w:t>:</w:t>
              </w:r>
            </w:ins>
            <w:ins w:id="3644" w:author="ilham.nur@office.ui.ac.id" w:date="2023-02-11T11:04:00Z">
              <w:r w:rsidR="008F12CB">
                <w:rPr>
                  <w:b/>
                  <w:bCs/>
                </w:rPr>
                <w:t xml:space="preserve"> </w:t>
              </w:r>
              <w:proofErr w:type="spellStart"/>
              <w:r w:rsidR="008F12CB">
                <w:t>Pekerjaan</w:t>
              </w:r>
              <w:proofErr w:type="spellEnd"/>
              <w:r w:rsidR="008F12CB">
                <w:t xml:space="preserve"> yang </w:t>
              </w:r>
              <w:proofErr w:type="spellStart"/>
              <w:r w:rsidR="008F12CB">
                <w:t>telah</w:t>
              </w:r>
              <w:proofErr w:type="spellEnd"/>
              <w:r w:rsidR="008F12CB">
                <w:t xml:space="preserve"> </w:t>
              </w:r>
              <w:proofErr w:type="spellStart"/>
              <w:r w:rsidR="008F12CB">
                <w:t>dibuat</w:t>
              </w:r>
              <w:proofErr w:type="spellEnd"/>
              <w:r w:rsidR="008F12CB">
                <w:t xml:space="preserve"> </w:t>
              </w:r>
              <w:proofErr w:type="spellStart"/>
              <w:r w:rsidR="008F12CB">
                <w:t>mendapatkan</w:t>
              </w:r>
              <w:proofErr w:type="spellEnd"/>
              <w:r w:rsidR="008F12CB">
                <w:t xml:space="preserve"> </w:t>
              </w:r>
              <w:proofErr w:type="spellStart"/>
              <w:r w:rsidR="008F12CB">
                <w:t>penanggung</w:t>
              </w:r>
              <w:proofErr w:type="spellEnd"/>
              <w:r w:rsidR="008F12CB">
                <w:t xml:space="preserve"> </w:t>
              </w:r>
              <w:proofErr w:type="spellStart"/>
              <w:r w:rsidR="008F12CB">
                <w:t>jawab</w:t>
              </w:r>
              <w:proofErr w:type="spellEnd"/>
              <w:r w:rsidR="008F12CB">
                <w:t xml:space="preserve"> </w:t>
              </w:r>
              <w:proofErr w:type="spellStart"/>
              <w:r w:rsidR="008F12CB">
                <w:t>pekerjaan</w:t>
              </w:r>
              <w:proofErr w:type="spellEnd"/>
              <w:r w:rsidR="008F12CB">
                <w:t xml:space="preserve"> yang </w:t>
              </w:r>
              <w:proofErr w:type="spellStart"/>
              <w:r w:rsidR="008F12CB">
                <w:t>melakukan</w:t>
              </w:r>
              <w:proofErr w:type="spellEnd"/>
              <w:r w:rsidR="008F12CB">
                <w:t xml:space="preserve"> </w:t>
              </w:r>
              <w:proofErr w:type="spellStart"/>
              <w:r w:rsidR="008F12CB">
                <w:t>pekerjaan</w:t>
              </w:r>
              <w:proofErr w:type="spellEnd"/>
              <w:r w:rsidR="008F12CB">
                <w:t xml:space="preserve"> </w:t>
              </w:r>
              <w:proofErr w:type="spellStart"/>
              <w:r w:rsidR="008F12CB">
                <w:t>tersebut</w:t>
              </w:r>
              <w:proofErr w:type="spellEnd"/>
              <w:r w:rsidR="008F12CB">
                <w:t>.</w:t>
              </w:r>
            </w:ins>
          </w:p>
        </w:tc>
      </w:tr>
      <w:tr w:rsidR="00E20D39" w:rsidRPr="003D30C5" w14:paraId="21EC01FA" w14:textId="77777777" w:rsidTr="00DA0648">
        <w:trPr>
          <w:ins w:id="3645" w:author="ilham.nur@office.ui.ac.id" w:date="2023-02-03T05:00:00Z"/>
        </w:trPr>
        <w:tc>
          <w:tcPr>
            <w:tcW w:w="390" w:type="pct"/>
            <w:shd w:val="clear" w:color="auto" w:fill="FFFFFF" w:themeFill="background1"/>
          </w:tcPr>
          <w:p w14:paraId="6CBD50EF" w14:textId="74A58FA5" w:rsidR="00DA0648" w:rsidRDefault="00DA0648" w:rsidP="00DA0648">
            <w:pPr>
              <w:rPr>
                <w:ins w:id="3646" w:author="ilham.nur@office.ui.ac.id" w:date="2023-02-03T05:00:00Z"/>
              </w:rPr>
            </w:pPr>
            <w:ins w:id="3647" w:author="Ilham Pratama" w:date="2023-02-03T05:00:00Z">
              <w:r>
                <w:t>E.</w:t>
              </w:r>
            </w:ins>
            <w:ins w:id="3648" w:author="ilham.nur@office.ui.ac.id" w:date="2023-02-03T05:00:00Z">
              <w:r>
                <w:t>6</w:t>
              </w:r>
            </w:ins>
            <w:ins w:id="3649" w:author="Ilham Pratama" w:date="2023-02-03T05:00:00Z">
              <w:del w:id="3650" w:author="ilham.nur@office.ui.ac.id" w:date="2023-02-03T05:00:00Z">
                <w:r w:rsidDel="00DA0648">
                  <w:delText>1</w:delText>
                </w:r>
              </w:del>
            </w:ins>
          </w:p>
        </w:tc>
        <w:tc>
          <w:tcPr>
            <w:tcW w:w="4610" w:type="pct"/>
            <w:shd w:val="clear" w:color="auto" w:fill="FFFFFF" w:themeFill="background1"/>
          </w:tcPr>
          <w:p w14:paraId="5784CD6D" w14:textId="3E83F96B" w:rsidR="00DA0648" w:rsidRPr="00DA0648" w:rsidRDefault="00DA0648" w:rsidP="00DA0648">
            <w:pPr>
              <w:rPr>
                <w:ins w:id="3651" w:author="Ilham Pratama" w:date="2023-02-03T05:00:00Z"/>
                <w:i/>
                <w:iCs/>
              </w:rPr>
            </w:pPr>
            <w:ins w:id="3652" w:author="Ilham Pratama" w:date="2023-02-03T05:00:00Z">
              <w:r>
                <w:rPr>
                  <w:b/>
                  <w:bCs/>
                </w:rPr>
                <w:t xml:space="preserve">Nama: </w:t>
              </w:r>
              <w:del w:id="3653" w:author="ilham.nur@office.ui.ac.id" w:date="2023-02-03T05:04:00Z">
                <w:r w:rsidDel="0085667D">
                  <w:rPr>
                    <w:i/>
                    <w:iCs/>
                  </w:rPr>
                  <w:delText>Milestone creation</w:delText>
                </w:r>
              </w:del>
            </w:ins>
            <w:ins w:id="3654" w:author="ilham.nur@office.ui.ac.id" w:date="2023-02-03T05:04:00Z">
              <w:r w:rsidR="0085667D">
                <w:rPr>
                  <w:i/>
                  <w:iCs/>
                </w:rPr>
                <w:t>Resource Allocation &amp; Selection</w:t>
              </w:r>
            </w:ins>
          </w:p>
          <w:p w14:paraId="1CC9B4A7" w14:textId="77777777" w:rsidR="00DA0648" w:rsidRDefault="00DA0648" w:rsidP="00DA0648">
            <w:pPr>
              <w:rPr>
                <w:ins w:id="3655" w:author="Ilham Pratama" w:date="2023-02-03T05:00:00Z"/>
                <w:i/>
                <w:iCs/>
              </w:rPr>
            </w:pPr>
            <w:ins w:id="3656" w:author="Ilham Pratama" w:date="2023-02-03T05:00:00Z">
              <w:r w:rsidRPr="0033033B">
                <w:rPr>
                  <w:b/>
                  <w:bCs/>
                </w:rPr>
                <w:t>Type:</w:t>
              </w:r>
              <w:r>
                <w:t xml:space="preserve"> </w:t>
              </w:r>
              <w:r>
                <w:rPr>
                  <w:i/>
                  <w:iCs/>
                </w:rPr>
                <w:t>Application Event</w:t>
              </w:r>
            </w:ins>
          </w:p>
          <w:p w14:paraId="012438BF" w14:textId="0F2FE340" w:rsidR="00DA0648" w:rsidRPr="0033033B" w:rsidRDefault="0085667D" w:rsidP="00DA0648">
            <w:pPr>
              <w:rPr>
                <w:ins w:id="3657" w:author="Ilham Pratama" w:date="2023-02-03T05:00:00Z"/>
              </w:rPr>
            </w:pPr>
            <w:ins w:id="3658" w:author="ilham.nur@office.ui.ac.id" w:date="2023-02-03T05:05:00Z">
              <w:r>
                <w:rPr>
                  <w:noProof/>
                </w:rPr>
                <w:drawing>
                  <wp:inline distT="0" distB="0" distL="0" distR="0" wp14:anchorId="3B2DB510" wp14:editId="56FF4589">
                    <wp:extent cx="4810760" cy="56004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855244" cy="565227"/>
                            </a:xfrm>
                            <a:prstGeom prst="rect">
                              <a:avLst/>
                            </a:prstGeom>
                          </pic:spPr>
                        </pic:pic>
                      </a:graphicData>
                    </a:graphic>
                  </wp:inline>
                </w:drawing>
              </w:r>
            </w:ins>
            <w:ins w:id="3659" w:author="Ilham Pratama" w:date="2023-02-03T05:00:00Z">
              <w:del w:id="3660" w:author="ilham.nur@office.ui.ac.id" w:date="2023-02-03T05:04:00Z">
                <w:r w:rsidR="00DA0648" w:rsidDel="0085667D">
                  <w:rPr>
                    <w:noProof/>
                  </w:rPr>
                  <w:drawing>
                    <wp:inline distT="0" distB="0" distL="0" distR="0" wp14:anchorId="3AC0FDC5" wp14:editId="1A1B8951">
                      <wp:extent cx="4756244" cy="987156"/>
                      <wp:effectExtent l="0" t="0" r="635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81269" cy="992350"/>
                              </a:xfrm>
                              <a:prstGeom prst="rect">
                                <a:avLst/>
                              </a:prstGeom>
                            </pic:spPr>
                          </pic:pic>
                        </a:graphicData>
                      </a:graphic>
                    </wp:inline>
                  </w:drawing>
                </w:r>
              </w:del>
            </w:ins>
          </w:p>
          <w:p w14:paraId="65A1B533" w14:textId="35E07FE0" w:rsidR="00DA0648" w:rsidRPr="00B279FF" w:rsidRDefault="00DA0648" w:rsidP="00DA0648">
            <w:pPr>
              <w:rPr>
                <w:ins w:id="3661" w:author="Ilham Pratama" w:date="2023-02-03T05:00:00Z"/>
                <w:rPrChange w:id="3662" w:author="ilham.nur@office.ui.ac.id" w:date="2023-02-11T11:05:00Z">
                  <w:rPr>
                    <w:ins w:id="3663" w:author="Ilham Pratama" w:date="2023-02-03T05:00:00Z"/>
                    <w:b/>
                    <w:bCs/>
                  </w:rPr>
                </w:rPrChange>
              </w:rPr>
            </w:pPr>
            <w:proofErr w:type="spellStart"/>
            <w:ins w:id="3664" w:author="Ilham Pratama" w:date="2023-02-03T05:00:00Z">
              <w:r w:rsidRPr="0033033B">
                <w:rPr>
                  <w:b/>
                  <w:bCs/>
                </w:rPr>
                <w:t>Detil</w:t>
              </w:r>
              <w:proofErr w:type="spellEnd"/>
              <w:r w:rsidRPr="0033033B">
                <w:rPr>
                  <w:b/>
                  <w:bCs/>
                </w:rPr>
                <w:t>:</w:t>
              </w:r>
            </w:ins>
            <w:ins w:id="3665" w:author="ilham.nur@office.ui.ac.id" w:date="2023-02-11T11:04:00Z">
              <w:r w:rsidR="00B279FF">
                <w:rPr>
                  <w:b/>
                  <w:bCs/>
                </w:rPr>
                <w:t xml:space="preserve"> </w:t>
              </w:r>
            </w:ins>
            <w:proofErr w:type="spellStart"/>
            <w:ins w:id="3666" w:author="ilham.nur@office.ui.ac.id" w:date="2023-02-11T11:05:00Z">
              <w:r w:rsidR="00B279FF">
                <w:t>Sebuah</w:t>
              </w:r>
              <w:proofErr w:type="spellEnd"/>
              <w:r w:rsidR="00B279FF">
                <w:t xml:space="preserve"> </w:t>
              </w:r>
              <w:r w:rsidR="00B279FF">
                <w:rPr>
                  <w:i/>
                  <w:iCs/>
                </w:rPr>
                <w:t xml:space="preserve">application event </w:t>
              </w:r>
              <w:r w:rsidR="00B279FF">
                <w:t xml:space="preserve">yang </w:t>
              </w:r>
              <w:proofErr w:type="spellStart"/>
              <w:r w:rsidR="00B279FF">
                <w:t>dimiliki</w:t>
              </w:r>
              <w:proofErr w:type="spellEnd"/>
              <w:r w:rsidR="00B279FF">
                <w:t xml:space="preserve"> oleh SOAPSD. </w:t>
              </w:r>
              <w:proofErr w:type="spellStart"/>
              <w:r w:rsidR="00B279FF">
                <w:t>Berberda</w:t>
              </w:r>
              <w:proofErr w:type="spellEnd"/>
              <w:r w:rsidR="00B279FF">
                <w:t xml:space="preserve"> dengan </w:t>
              </w:r>
              <w:r w:rsidR="00B279FF">
                <w:rPr>
                  <w:i/>
                  <w:iCs/>
                </w:rPr>
                <w:t xml:space="preserve">Resource Allocation, </w:t>
              </w:r>
              <w:r w:rsidR="007F4CAE">
                <w:t xml:space="preserve">di mana pada event </w:t>
              </w:r>
              <w:proofErr w:type="spellStart"/>
              <w:r w:rsidR="007F4CAE">
                <w:t>ini</w:t>
              </w:r>
              <w:proofErr w:type="spellEnd"/>
              <w:r w:rsidR="007F4CAE">
                <w:t xml:space="preserve"> </w:t>
              </w:r>
              <w:proofErr w:type="spellStart"/>
              <w:r w:rsidR="007F4CAE">
                <w:t>pekerjaan</w:t>
              </w:r>
              <w:proofErr w:type="spellEnd"/>
              <w:r w:rsidR="007F4CAE">
                <w:t xml:space="preserve"> tidak </w:t>
              </w:r>
              <w:proofErr w:type="spellStart"/>
              <w:r w:rsidR="007F4CAE">
                <w:t>hanya</w:t>
              </w:r>
              <w:proofErr w:type="spellEnd"/>
              <w:r w:rsidR="007F4CAE">
                <w:t xml:space="preserve"> </w:t>
              </w:r>
              <w:proofErr w:type="spellStart"/>
              <w:r w:rsidR="007F4CAE">
                <w:t>akan</w:t>
              </w:r>
              <w:proofErr w:type="spellEnd"/>
              <w:r w:rsidR="007F4CAE">
                <w:t xml:space="preserve"> </w:t>
              </w:r>
              <w:proofErr w:type="spellStart"/>
              <w:r w:rsidR="007F4CAE">
                <w:t>diberikan</w:t>
              </w:r>
              <w:proofErr w:type="spellEnd"/>
              <w:r w:rsidR="007F4CAE">
                <w:t xml:space="preserve"> </w:t>
              </w:r>
              <w:proofErr w:type="spellStart"/>
              <w:r w:rsidR="007F4CAE">
                <w:t>sumber</w:t>
              </w:r>
              <w:proofErr w:type="spellEnd"/>
              <w:r w:rsidR="007F4CAE">
                <w:t xml:space="preserve"> </w:t>
              </w:r>
              <w:proofErr w:type="spellStart"/>
              <w:r w:rsidR="007F4CAE">
                <w:t>daya</w:t>
              </w:r>
              <w:proofErr w:type="spellEnd"/>
              <w:r w:rsidR="007F4CAE">
                <w:t xml:space="preserve"> yang </w:t>
              </w:r>
              <w:proofErr w:type="spellStart"/>
              <w:r w:rsidR="007F4CAE">
                <w:t>akan</w:t>
              </w:r>
              <w:proofErr w:type="spellEnd"/>
              <w:r w:rsidR="007F4CAE">
                <w:t xml:space="preserve"> </w:t>
              </w:r>
              <w:proofErr w:type="spellStart"/>
              <w:r w:rsidR="007F4CAE">
                <w:t>mengerjakan</w:t>
              </w:r>
              <w:proofErr w:type="spellEnd"/>
              <w:r w:rsidR="007F4CAE">
                <w:t xml:space="preserve">, </w:t>
              </w:r>
              <w:proofErr w:type="spellStart"/>
              <w:r w:rsidR="007F4CAE">
                <w:t>tetapi</w:t>
              </w:r>
              <w:proofErr w:type="spellEnd"/>
              <w:r w:rsidR="007F4CAE">
                <w:t xml:space="preserve"> juga </w:t>
              </w:r>
              <w:proofErr w:type="spellStart"/>
              <w:r w:rsidR="007F4CAE">
                <w:t>dipertimbangkan</w:t>
              </w:r>
              <w:proofErr w:type="spellEnd"/>
              <w:r w:rsidR="007F4CAE">
                <w:t xml:space="preserve"> </w:t>
              </w:r>
              <w:proofErr w:type="spellStart"/>
              <w:r w:rsidR="007F4CAE">
                <w:t>beban</w:t>
              </w:r>
              <w:proofErr w:type="spellEnd"/>
              <w:r w:rsidR="007F4CAE">
                <w:t xml:space="preserve"> </w:t>
              </w:r>
              <w:proofErr w:type="spellStart"/>
              <w:r w:rsidR="007F4CAE">
                <w:t>pekerjaan</w:t>
              </w:r>
              <w:proofErr w:type="spellEnd"/>
              <w:r w:rsidR="007F4CAE">
                <w:t xml:space="preserve"> yang </w:t>
              </w:r>
              <w:proofErr w:type="spellStart"/>
              <w:r w:rsidR="007F4CAE">
                <w:t>ada</w:t>
              </w:r>
              <w:proofErr w:type="spellEnd"/>
              <w:r w:rsidR="007F4CAE">
                <w:t xml:space="preserve">, </w:t>
              </w:r>
              <w:proofErr w:type="spellStart"/>
              <w:r w:rsidR="007F4CAE">
                <w:t>kebutuhan</w:t>
              </w:r>
              <w:proofErr w:type="spellEnd"/>
              <w:r w:rsidR="007F4CAE">
                <w:t xml:space="preserve"> </w:t>
              </w:r>
              <w:proofErr w:type="spellStart"/>
              <w:r w:rsidR="007F4CAE">
                <w:t>kecepatan</w:t>
              </w:r>
              <w:proofErr w:type="spellEnd"/>
              <w:r w:rsidR="007F4CAE">
                <w:t xml:space="preserve"> </w:t>
              </w:r>
              <w:proofErr w:type="spellStart"/>
              <w:r w:rsidR="007F4CAE">
                <w:t>penyelesaian</w:t>
              </w:r>
              <w:proofErr w:type="spellEnd"/>
              <w:r w:rsidR="007F4CAE">
                <w:t xml:space="preserve"> </w:t>
              </w:r>
              <w:proofErr w:type="spellStart"/>
              <w:r w:rsidR="007F4CAE">
                <w:t>pekerjaan</w:t>
              </w:r>
              <w:proofErr w:type="spellEnd"/>
              <w:r w:rsidR="007F4CAE">
                <w:t xml:space="preserve"> dengan </w:t>
              </w:r>
              <w:proofErr w:type="spellStart"/>
              <w:r w:rsidR="007F4CAE">
                <w:t>kondisi</w:t>
              </w:r>
              <w:proofErr w:type="spellEnd"/>
              <w:r w:rsidR="007F4CAE">
                <w:t xml:space="preserve"> </w:t>
              </w:r>
              <w:proofErr w:type="spellStart"/>
              <w:r w:rsidR="007F4CAE">
                <w:t>sumber</w:t>
              </w:r>
              <w:proofErr w:type="spellEnd"/>
              <w:r w:rsidR="007F4CAE">
                <w:t xml:space="preserve"> </w:t>
              </w:r>
            </w:ins>
            <w:proofErr w:type="spellStart"/>
            <w:ins w:id="3667" w:author="ilham.nur@office.ui.ac.id" w:date="2023-02-11T11:06:00Z">
              <w:r w:rsidR="007F4CAE">
                <w:t>daya</w:t>
              </w:r>
              <w:proofErr w:type="spellEnd"/>
              <w:r w:rsidR="007F4CAE">
                <w:t xml:space="preserve"> yang </w:t>
              </w:r>
              <w:proofErr w:type="spellStart"/>
              <w:r w:rsidR="007F4CAE">
                <w:t>ada</w:t>
              </w:r>
              <w:proofErr w:type="spellEnd"/>
              <w:r w:rsidR="007F4CAE">
                <w:t>.</w:t>
              </w:r>
            </w:ins>
          </w:p>
          <w:p w14:paraId="35D6D242" w14:textId="1859F967" w:rsidR="00DA0648" w:rsidRPr="006C08B1" w:rsidRDefault="00DA0648" w:rsidP="00DA0648">
            <w:pPr>
              <w:rPr>
                <w:ins w:id="3668" w:author="ilham.nur@office.ui.ac.id" w:date="2023-02-03T05:00:00Z"/>
                <w:rPrChange w:id="3669" w:author="ilham.nur@office.ui.ac.id" w:date="2023-02-11T11:06:00Z">
                  <w:rPr>
                    <w:ins w:id="3670" w:author="ilham.nur@office.ui.ac.id" w:date="2023-02-03T05:00:00Z"/>
                    <w:b/>
                    <w:bCs/>
                  </w:rPr>
                </w:rPrChange>
              </w:rPr>
            </w:pPr>
            <w:proofErr w:type="spellStart"/>
            <w:ins w:id="3671" w:author="Ilham Pratama" w:date="2023-02-03T05:00:00Z">
              <w:r w:rsidRPr="0033033B">
                <w:rPr>
                  <w:b/>
                  <w:bCs/>
                </w:rPr>
                <w:t>Dampak</w:t>
              </w:r>
              <w:proofErr w:type="spellEnd"/>
              <w:r w:rsidRPr="0033033B">
                <w:rPr>
                  <w:b/>
                  <w:bCs/>
                </w:rPr>
                <w:t>:</w:t>
              </w:r>
            </w:ins>
            <w:ins w:id="3672" w:author="ilham.nur@office.ui.ac.id" w:date="2023-02-11T11:06:00Z">
              <w:r w:rsidR="006C08B1">
                <w:rPr>
                  <w:b/>
                  <w:bCs/>
                </w:rPr>
                <w:t xml:space="preserve"> </w:t>
              </w:r>
              <w:proofErr w:type="spellStart"/>
              <w:r w:rsidR="006C08B1">
                <w:t>Sumber</w:t>
              </w:r>
              <w:proofErr w:type="spellEnd"/>
              <w:r w:rsidR="006C08B1">
                <w:t xml:space="preserve"> </w:t>
              </w:r>
              <w:proofErr w:type="spellStart"/>
              <w:r w:rsidR="006C08B1">
                <w:t>daya</w:t>
              </w:r>
              <w:proofErr w:type="spellEnd"/>
              <w:r w:rsidR="006C08B1">
                <w:t xml:space="preserve"> yang </w:t>
              </w:r>
              <w:proofErr w:type="spellStart"/>
              <w:r w:rsidR="006C08B1">
                <w:t>ditunjuk</w:t>
              </w:r>
              <w:proofErr w:type="spellEnd"/>
              <w:r w:rsidR="006C08B1">
                <w:t xml:space="preserve"> untuk </w:t>
              </w:r>
              <w:proofErr w:type="spellStart"/>
              <w:r w:rsidR="006C08B1">
                <w:t>mengerjakan</w:t>
              </w:r>
              <w:proofErr w:type="spellEnd"/>
              <w:r w:rsidR="006C08B1">
                <w:t xml:space="preserve"> </w:t>
              </w:r>
              <w:proofErr w:type="spellStart"/>
              <w:r w:rsidR="006C08B1">
                <w:t>suatu</w:t>
              </w:r>
              <w:proofErr w:type="spellEnd"/>
              <w:r w:rsidR="006C08B1">
                <w:t xml:space="preserve"> </w:t>
              </w:r>
              <w:proofErr w:type="spellStart"/>
              <w:r w:rsidR="006C08B1">
                <w:t>pekerjaan</w:t>
              </w:r>
              <w:proofErr w:type="spellEnd"/>
              <w:r w:rsidR="006C08B1">
                <w:t xml:space="preserve"> sudah </w:t>
              </w:r>
              <w:proofErr w:type="spellStart"/>
              <w:r w:rsidR="006C08B1">
                <w:t>berdasarkan</w:t>
              </w:r>
              <w:proofErr w:type="spellEnd"/>
              <w:r w:rsidR="006C08B1">
                <w:t xml:space="preserve"> </w:t>
              </w:r>
              <w:proofErr w:type="spellStart"/>
              <w:r w:rsidR="006C08B1">
                <w:t>seleksi</w:t>
              </w:r>
              <w:proofErr w:type="spellEnd"/>
              <w:r w:rsidR="006C08B1">
                <w:t xml:space="preserve"> </w:t>
              </w:r>
              <w:proofErr w:type="spellStart"/>
              <w:r w:rsidR="006C08B1">
                <w:t>sistem</w:t>
              </w:r>
              <w:proofErr w:type="spellEnd"/>
              <w:r w:rsidR="006C08B1">
                <w:t xml:space="preserve"> </w:t>
              </w:r>
              <w:proofErr w:type="spellStart"/>
              <w:r w:rsidR="006C08B1">
                <w:t>sehingga</w:t>
              </w:r>
              <w:proofErr w:type="spellEnd"/>
              <w:r w:rsidR="006C08B1">
                <w:t xml:space="preserve"> </w:t>
              </w:r>
              <w:proofErr w:type="spellStart"/>
              <w:r w:rsidR="006C08B1">
                <w:t>dapat</w:t>
              </w:r>
              <w:proofErr w:type="spellEnd"/>
              <w:r w:rsidR="006C08B1">
                <w:t xml:space="preserve"> </w:t>
              </w:r>
              <w:proofErr w:type="spellStart"/>
              <w:r w:rsidR="006C08B1">
                <w:t>bekerja</w:t>
              </w:r>
              <w:proofErr w:type="spellEnd"/>
              <w:r w:rsidR="006C08B1">
                <w:t xml:space="preserve"> </w:t>
              </w:r>
              <w:proofErr w:type="spellStart"/>
              <w:r w:rsidR="006C08B1">
                <w:t>secara</w:t>
              </w:r>
              <w:proofErr w:type="spellEnd"/>
              <w:r w:rsidR="006C08B1">
                <w:t xml:space="preserve"> optimal dan </w:t>
              </w:r>
              <w:proofErr w:type="spellStart"/>
              <w:r w:rsidR="006C08B1">
                <w:t>mempercepat</w:t>
              </w:r>
              <w:proofErr w:type="spellEnd"/>
              <w:r w:rsidR="006C08B1">
                <w:t xml:space="preserve"> </w:t>
              </w:r>
              <w:proofErr w:type="spellStart"/>
              <w:r w:rsidR="006C08B1">
                <w:t>waktu</w:t>
              </w:r>
              <w:proofErr w:type="spellEnd"/>
              <w:r w:rsidR="006C08B1">
                <w:t xml:space="preserve"> </w:t>
              </w:r>
              <w:proofErr w:type="spellStart"/>
              <w:r w:rsidR="006C08B1">
                <w:t>penyelesaian</w:t>
              </w:r>
              <w:proofErr w:type="spellEnd"/>
              <w:r w:rsidR="006C08B1">
                <w:t xml:space="preserve"> </w:t>
              </w:r>
              <w:proofErr w:type="spellStart"/>
              <w:r w:rsidR="006C08B1">
                <w:t>proyek</w:t>
              </w:r>
              <w:proofErr w:type="spellEnd"/>
              <w:r w:rsidR="006C08B1">
                <w:t>.</w:t>
              </w:r>
            </w:ins>
          </w:p>
        </w:tc>
      </w:tr>
      <w:tr w:rsidR="00E20D39" w:rsidRPr="003D30C5" w14:paraId="5416C935" w14:textId="77777777" w:rsidTr="00DA0648">
        <w:trPr>
          <w:ins w:id="3673" w:author="ilham.nur@office.ui.ac.id" w:date="2023-02-03T05:00:00Z"/>
        </w:trPr>
        <w:tc>
          <w:tcPr>
            <w:tcW w:w="390" w:type="pct"/>
            <w:shd w:val="clear" w:color="auto" w:fill="FFFFFF" w:themeFill="background1"/>
          </w:tcPr>
          <w:p w14:paraId="7FCA6AC8" w14:textId="053A8A66" w:rsidR="00DA0648" w:rsidRDefault="00DA0648" w:rsidP="00DA0648">
            <w:pPr>
              <w:rPr>
                <w:ins w:id="3674" w:author="ilham.nur@office.ui.ac.id" w:date="2023-02-03T05:00:00Z"/>
              </w:rPr>
            </w:pPr>
            <w:ins w:id="3675" w:author="Ilham Pratama" w:date="2023-02-03T05:01:00Z">
              <w:r>
                <w:t>E.</w:t>
              </w:r>
            </w:ins>
            <w:ins w:id="3676" w:author="ilham.nur@office.ui.ac.id" w:date="2023-02-03T05:01:00Z">
              <w:r>
                <w:t>7</w:t>
              </w:r>
            </w:ins>
            <w:ins w:id="3677" w:author="Ilham Pratama" w:date="2023-02-03T05:01:00Z">
              <w:del w:id="3678" w:author="ilham.nur@office.ui.ac.id" w:date="2023-02-03T05:01:00Z">
                <w:r w:rsidDel="00DA0648">
                  <w:delText>1</w:delText>
                </w:r>
              </w:del>
            </w:ins>
          </w:p>
        </w:tc>
        <w:tc>
          <w:tcPr>
            <w:tcW w:w="4610" w:type="pct"/>
            <w:shd w:val="clear" w:color="auto" w:fill="FFFFFF" w:themeFill="background1"/>
          </w:tcPr>
          <w:p w14:paraId="646CE4B0" w14:textId="32F87341" w:rsidR="00DA0648" w:rsidRPr="00DA0648" w:rsidRDefault="00DA0648" w:rsidP="00DA0648">
            <w:pPr>
              <w:rPr>
                <w:ins w:id="3679" w:author="Ilham Pratama" w:date="2023-02-03T05:01:00Z"/>
                <w:i/>
                <w:iCs/>
              </w:rPr>
            </w:pPr>
            <w:ins w:id="3680" w:author="Ilham Pratama" w:date="2023-02-03T05:01:00Z">
              <w:r>
                <w:rPr>
                  <w:b/>
                  <w:bCs/>
                </w:rPr>
                <w:t xml:space="preserve">Nama: </w:t>
              </w:r>
              <w:del w:id="3681" w:author="ilham.nur@office.ui.ac.id" w:date="2023-02-03T05:05:00Z">
                <w:r w:rsidDel="0085667D">
                  <w:rPr>
                    <w:i/>
                    <w:iCs/>
                  </w:rPr>
                  <w:delText>Milestone creation</w:delText>
                </w:r>
              </w:del>
            </w:ins>
            <w:ins w:id="3682" w:author="ilham.nur@office.ui.ac.id" w:date="2023-02-03T05:05:00Z">
              <w:r w:rsidR="0085667D">
                <w:rPr>
                  <w:i/>
                  <w:iCs/>
                </w:rPr>
                <w:t>Task Creation</w:t>
              </w:r>
            </w:ins>
          </w:p>
          <w:p w14:paraId="408E1B30" w14:textId="77777777" w:rsidR="00DA0648" w:rsidRDefault="00DA0648" w:rsidP="00DA0648">
            <w:pPr>
              <w:rPr>
                <w:ins w:id="3683" w:author="Ilham Pratama" w:date="2023-02-03T05:01:00Z"/>
                <w:i/>
                <w:iCs/>
              </w:rPr>
            </w:pPr>
            <w:ins w:id="3684" w:author="Ilham Pratama" w:date="2023-02-03T05:01:00Z">
              <w:r w:rsidRPr="0033033B">
                <w:rPr>
                  <w:b/>
                  <w:bCs/>
                </w:rPr>
                <w:t>Type:</w:t>
              </w:r>
              <w:r>
                <w:t xml:space="preserve"> </w:t>
              </w:r>
              <w:r>
                <w:rPr>
                  <w:i/>
                  <w:iCs/>
                </w:rPr>
                <w:t>Application Event</w:t>
              </w:r>
            </w:ins>
          </w:p>
          <w:p w14:paraId="26B5E5D1" w14:textId="7E250774" w:rsidR="00DA0648" w:rsidRPr="0033033B" w:rsidRDefault="00DA0648" w:rsidP="00DA0648">
            <w:pPr>
              <w:rPr>
                <w:ins w:id="3685" w:author="Ilham Pratama" w:date="2023-02-03T05:01:00Z"/>
              </w:rPr>
            </w:pPr>
            <w:ins w:id="3686" w:author="Ilham Pratama" w:date="2023-02-03T05:01:00Z">
              <w:del w:id="3687" w:author="ilham.nur@office.ui.ac.id" w:date="2023-02-03T05:05:00Z">
                <w:r w:rsidDel="0085667D">
                  <w:rPr>
                    <w:noProof/>
                  </w:rPr>
                  <w:drawing>
                    <wp:inline distT="0" distB="0" distL="0" distR="0" wp14:anchorId="62AF3636" wp14:editId="2D6F9529">
                      <wp:extent cx="4756244" cy="987156"/>
                      <wp:effectExtent l="0" t="0" r="635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81269" cy="992350"/>
                              </a:xfrm>
                              <a:prstGeom prst="rect">
                                <a:avLst/>
                              </a:prstGeom>
                            </pic:spPr>
                          </pic:pic>
                        </a:graphicData>
                      </a:graphic>
                    </wp:inline>
                  </w:drawing>
                </w:r>
              </w:del>
            </w:ins>
            <w:ins w:id="3688" w:author="ilham.nur@office.ui.ac.id" w:date="2023-02-03T05:05:00Z">
              <w:r w:rsidR="002B36EE">
                <w:rPr>
                  <w:noProof/>
                </w:rPr>
                <w:drawing>
                  <wp:inline distT="0" distB="0" distL="0" distR="0" wp14:anchorId="6D9BFA01" wp14:editId="2CBA0A3B">
                    <wp:extent cx="4756150" cy="5033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828374" cy="510999"/>
                            </a:xfrm>
                            <a:prstGeom prst="rect">
                              <a:avLst/>
                            </a:prstGeom>
                          </pic:spPr>
                        </pic:pic>
                      </a:graphicData>
                    </a:graphic>
                  </wp:inline>
                </w:drawing>
              </w:r>
            </w:ins>
          </w:p>
          <w:p w14:paraId="2B3E538D" w14:textId="099E7B02" w:rsidR="00DA0648" w:rsidRPr="00A45CBE" w:rsidRDefault="00DA0648" w:rsidP="00DA0648">
            <w:pPr>
              <w:rPr>
                <w:ins w:id="3689" w:author="Ilham Pratama" w:date="2023-02-03T05:01:00Z"/>
                <w:rPrChange w:id="3690" w:author="ilham.nur@office.ui.ac.id" w:date="2023-02-11T11:07:00Z">
                  <w:rPr>
                    <w:ins w:id="3691" w:author="Ilham Pratama" w:date="2023-02-03T05:01:00Z"/>
                    <w:b/>
                    <w:bCs/>
                  </w:rPr>
                </w:rPrChange>
              </w:rPr>
            </w:pPr>
            <w:proofErr w:type="spellStart"/>
            <w:ins w:id="3692" w:author="Ilham Pratama" w:date="2023-02-03T05:01:00Z">
              <w:r w:rsidRPr="0033033B">
                <w:rPr>
                  <w:b/>
                  <w:bCs/>
                </w:rPr>
                <w:t>Detil</w:t>
              </w:r>
              <w:proofErr w:type="spellEnd"/>
              <w:r w:rsidRPr="0033033B">
                <w:rPr>
                  <w:b/>
                  <w:bCs/>
                </w:rPr>
                <w:t>:</w:t>
              </w:r>
            </w:ins>
            <w:ins w:id="3693" w:author="ilham.nur@office.ui.ac.id" w:date="2023-02-11T11:07:00Z">
              <w:r w:rsidR="00A45CBE">
                <w:rPr>
                  <w:b/>
                  <w:bCs/>
                </w:rPr>
                <w:t xml:space="preserve"> </w:t>
              </w:r>
              <w:proofErr w:type="spellStart"/>
              <w:r w:rsidR="00A45CBE">
                <w:t>Sebuah</w:t>
              </w:r>
              <w:proofErr w:type="spellEnd"/>
              <w:r w:rsidR="00A45CBE">
                <w:t xml:space="preserve"> </w:t>
              </w:r>
              <w:r w:rsidR="00A45CBE">
                <w:rPr>
                  <w:i/>
                  <w:iCs/>
                </w:rPr>
                <w:t xml:space="preserve">application event </w:t>
              </w:r>
              <w:r w:rsidR="00A45CBE">
                <w:t xml:space="preserve">yang </w:t>
              </w:r>
              <w:proofErr w:type="spellStart"/>
              <w:r w:rsidR="00A45CBE">
                <w:t>berfungsi</w:t>
              </w:r>
              <w:proofErr w:type="spellEnd"/>
              <w:r w:rsidR="00A45CBE">
                <w:t xml:space="preserve"> untuk </w:t>
              </w:r>
              <w:proofErr w:type="spellStart"/>
              <w:r w:rsidR="00A45CBE">
                <w:t>membuat</w:t>
              </w:r>
              <w:proofErr w:type="spellEnd"/>
              <w:r w:rsidR="00A45CBE">
                <w:t xml:space="preserve"> </w:t>
              </w:r>
              <w:proofErr w:type="spellStart"/>
              <w:r w:rsidR="00A45CBE">
                <w:t>sebuah</w:t>
              </w:r>
            </w:ins>
            <w:proofErr w:type="spellEnd"/>
            <w:ins w:id="3694" w:author="ilham.nur@office.ui.ac.id" w:date="2023-02-11T11:08:00Z">
              <w:r w:rsidR="00A45CBE">
                <w:t xml:space="preserve"> </w:t>
              </w:r>
              <w:proofErr w:type="spellStart"/>
              <w:r w:rsidR="00A45CBE">
                <w:t>pekerjaan</w:t>
              </w:r>
              <w:proofErr w:type="spellEnd"/>
              <w:r w:rsidR="00A45CBE">
                <w:t xml:space="preserve"> </w:t>
              </w:r>
              <w:proofErr w:type="spellStart"/>
              <w:r w:rsidR="00A45CBE">
                <w:t>dalam</w:t>
              </w:r>
              <w:proofErr w:type="spellEnd"/>
              <w:r w:rsidR="00A45CBE">
                <w:t xml:space="preserve"> </w:t>
              </w:r>
              <w:proofErr w:type="spellStart"/>
              <w:r w:rsidR="00A45CBE">
                <w:t>sebuah</w:t>
              </w:r>
              <w:proofErr w:type="spellEnd"/>
              <w:r w:rsidR="00A45CBE">
                <w:t xml:space="preserve"> </w:t>
              </w:r>
              <w:proofErr w:type="spellStart"/>
              <w:r w:rsidR="00A45CBE">
                <w:t>proyek</w:t>
              </w:r>
              <w:proofErr w:type="spellEnd"/>
              <w:r w:rsidR="005E22D5">
                <w:t>.</w:t>
              </w:r>
            </w:ins>
          </w:p>
          <w:p w14:paraId="136F7744" w14:textId="7D6B2B93" w:rsidR="00DA0648" w:rsidRPr="005E22D5" w:rsidRDefault="00DA0648" w:rsidP="00DA0648">
            <w:pPr>
              <w:rPr>
                <w:ins w:id="3695" w:author="ilham.nur@office.ui.ac.id" w:date="2023-02-03T05:00:00Z"/>
                <w:rPrChange w:id="3696" w:author="ilham.nur@office.ui.ac.id" w:date="2023-02-11T11:08:00Z">
                  <w:rPr>
                    <w:ins w:id="3697" w:author="ilham.nur@office.ui.ac.id" w:date="2023-02-03T05:00:00Z"/>
                    <w:b/>
                    <w:bCs/>
                  </w:rPr>
                </w:rPrChange>
              </w:rPr>
            </w:pPr>
            <w:proofErr w:type="spellStart"/>
            <w:ins w:id="3698" w:author="Ilham Pratama" w:date="2023-02-03T05:01:00Z">
              <w:r w:rsidRPr="0033033B">
                <w:rPr>
                  <w:b/>
                  <w:bCs/>
                </w:rPr>
                <w:t>Dampak</w:t>
              </w:r>
              <w:proofErr w:type="spellEnd"/>
              <w:r w:rsidRPr="0033033B">
                <w:rPr>
                  <w:b/>
                  <w:bCs/>
                </w:rPr>
                <w:t>:</w:t>
              </w:r>
            </w:ins>
            <w:ins w:id="3699" w:author="ilham.nur@office.ui.ac.id" w:date="2023-02-11T11:08:00Z">
              <w:r w:rsidR="005E22D5">
                <w:rPr>
                  <w:b/>
                  <w:bCs/>
                </w:rPr>
                <w:t xml:space="preserve"> </w:t>
              </w:r>
              <w:proofErr w:type="spellStart"/>
              <w:r w:rsidR="005E22D5">
                <w:t>Pekerjaan</w:t>
              </w:r>
              <w:proofErr w:type="spellEnd"/>
              <w:r w:rsidR="005E22D5">
                <w:t xml:space="preserve"> yang </w:t>
              </w:r>
              <w:proofErr w:type="spellStart"/>
              <w:r w:rsidR="005E22D5">
                <w:t>telah</w:t>
              </w:r>
              <w:proofErr w:type="spellEnd"/>
              <w:r w:rsidR="005E22D5">
                <w:t xml:space="preserve"> </w:t>
              </w:r>
              <w:proofErr w:type="spellStart"/>
              <w:r w:rsidR="005E22D5">
                <w:t>direncanakan</w:t>
              </w:r>
              <w:proofErr w:type="spellEnd"/>
              <w:r w:rsidR="005E22D5">
                <w:t xml:space="preserve"> </w:t>
              </w:r>
              <w:proofErr w:type="spellStart"/>
              <w:r w:rsidR="005E22D5">
                <w:t>dapat</w:t>
              </w:r>
              <w:proofErr w:type="spellEnd"/>
              <w:r w:rsidR="005E22D5">
                <w:t xml:space="preserve"> </w:t>
              </w:r>
              <w:proofErr w:type="spellStart"/>
              <w:r w:rsidR="005E22D5">
                <w:t>terdata</w:t>
              </w:r>
              <w:proofErr w:type="spellEnd"/>
              <w:r w:rsidR="005E22D5">
                <w:t xml:space="preserve"> pada SIMP.</w:t>
              </w:r>
            </w:ins>
          </w:p>
        </w:tc>
      </w:tr>
      <w:tr w:rsidR="00E20D39" w:rsidRPr="003D30C5" w14:paraId="165DE82F" w14:textId="77777777" w:rsidTr="00DA0648">
        <w:trPr>
          <w:ins w:id="3700" w:author="ilham.nur@office.ui.ac.id" w:date="2023-02-03T05:00:00Z"/>
        </w:trPr>
        <w:tc>
          <w:tcPr>
            <w:tcW w:w="390" w:type="pct"/>
            <w:shd w:val="clear" w:color="auto" w:fill="FFFFFF" w:themeFill="background1"/>
          </w:tcPr>
          <w:p w14:paraId="7476DBF3" w14:textId="7969026E" w:rsidR="00DA0648" w:rsidRDefault="00DA0648" w:rsidP="00DA0648">
            <w:pPr>
              <w:rPr>
                <w:ins w:id="3701" w:author="ilham.nur@office.ui.ac.id" w:date="2023-02-03T05:00:00Z"/>
              </w:rPr>
            </w:pPr>
            <w:ins w:id="3702" w:author="Ilham Pratama" w:date="2023-02-03T05:01:00Z">
              <w:r>
                <w:t>E.</w:t>
              </w:r>
            </w:ins>
            <w:ins w:id="3703" w:author="ilham.nur@office.ui.ac.id" w:date="2023-02-03T05:01:00Z">
              <w:r>
                <w:t>8</w:t>
              </w:r>
            </w:ins>
            <w:ins w:id="3704" w:author="Ilham Pratama" w:date="2023-02-03T05:01:00Z">
              <w:del w:id="3705" w:author="ilham.nur@office.ui.ac.id" w:date="2023-02-03T05:01:00Z">
                <w:r w:rsidDel="00DA0648">
                  <w:delText>1</w:delText>
                </w:r>
              </w:del>
            </w:ins>
          </w:p>
        </w:tc>
        <w:tc>
          <w:tcPr>
            <w:tcW w:w="4610" w:type="pct"/>
            <w:shd w:val="clear" w:color="auto" w:fill="FFFFFF" w:themeFill="background1"/>
          </w:tcPr>
          <w:p w14:paraId="6F972648" w14:textId="034725A8" w:rsidR="00DA0648" w:rsidRPr="00DA0648" w:rsidRDefault="00DA0648" w:rsidP="00DA0648">
            <w:pPr>
              <w:rPr>
                <w:ins w:id="3706" w:author="Ilham Pratama" w:date="2023-02-03T05:01:00Z"/>
                <w:i/>
                <w:iCs/>
              </w:rPr>
            </w:pPr>
            <w:ins w:id="3707" w:author="Ilham Pratama" w:date="2023-02-03T05:01:00Z">
              <w:r>
                <w:rPr>
                  <w:b/>
                  <w:bCs/>
                </w:rPr>
                <w:t xml:space="preserve">Nama: </w:t>
              </w:r>
              <w:del w:id="3708" w:author="ilham.nur@office.ui.ac.id" w:date="2023-02-03T05:05:00Z">
                <w:r w:rsidDel="002B36EE">
                  <w:rPr>
                    <w:i/>
                    <w:iCs/>
                  </w:rPr>
                  <w:delText>Milestone creation</w:delText>
                </w:r>
              </w:del>
            </w:ins>
            <w:ins w:id="3709" w:author="ilham.nur@office.ui.ac.id" w:date="2023-02-03T05:05:00Z">
              <w:r w:rsidR="002B36EE">
                <w:rPr>
                  <w:i/>
                  <w:iCs/>
                </w:rPr>
                <w:t>Task Update</w:t>
              </w:r>
            </w:ins>
          </w:p>
          <w:p w14:paraId="14A47A77" w14:textId="77777777" w:rsidR="00DA0648" w:rsidRDefault="00DA0648" w:rsidP="00DA0648">
            <w:pPr>
              <w:rPr>
                <w:ins w:id="3710" w:author="Ilham Pratama" w:date="2023-02-03T05:01:00Z"/>
                <w:i/>
                <w:iCs/>
              </w:rPr>
            </w:pPr>
            <w:ins w:id="3711" w:author="Ilham Pratama" w:date="2023-02-03T05:01:00Z">
              <w:r w:rsidRPr="0033033B">
                <w:rPr>
                  <w:b/>
                  <w:bCs/>
                </w:rPr>
                <w:t>Type:</w:t>
              </w:r>
              <w:r>
                <w:t xml:space="preserve"> </w:t>
              </w:r>
              <w:r>
                <w:rPr>
                  <w:i/>
                  <w:iCs/>
                </w:rPr>
                <w:t>Application Event</w:t>
              </w:r>
            </w:ins>
          </w:p>
          <w:p w14:paraId="04FAE6B3" w14:textId="267169E0" w:rsidR="00DA0648" w:rsidRPr="0033033B" w:rsidRDefault="0081040E" w:rsidP="00DA0648">
            <w:pPr>
              <w:rPr>
                <w:ins w:id="3712" w:author="Ilham Pratama" w:date="2023-02-03T05:01:00Z"/>
              </w:rPr>
            </w:pPr>
            <w:ins w:id="3713" w:author="ilham.nur@office.ui.ac.id" w:date="2023-02-03T05:06:00Z">
              <w:r>
                <w:rPr>
                  <w:noProof/>
                </w:rPr>
                <w:drawing>
                  <wp:inline distT="0" distB="0" distL="0" distR="0" wp14:anchorId="67F77982" wp14:editId="78274615">
                    <wp:extent cx="4756150" cy="581096"/>
                    <wp:effectExtent l="0" t="0" r="635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778645" cy="583844"/>
                            </a:xfrm>
                            <a:prstGeom prst="rect">
                              <a:avLst/>
                            </a:prstGeom>
                          </pic:spPr>
                        </pic:pic>
                      </a:graphicData>
                    </a:graphic>
                  </wp:inline>
                </w:drawing>
              </w:r>
            </w:ins>
            <w:ins w:id="3714" w:author="Ilham Pratama" w:date="2023-02-03T05:01:00Z">
              <w:del w:id="3715" w:author="ilham.nur@office.ui.ac.id" w:date="2023-02-03T05:05:00Z">
                <w:r w:rsidR="00DA0648" w:rsidDel="002B36EE">
                  <w:rPr>
                    <w:noProof/>
                  </w:rPr>
                  <w:drawing>
                    <wp:inline distT="0" distB="0" distL="0" distR="0" wp14:anchorId="38D20994" wp14:editId="15B88CDE">
                      <wp:extent cx="4756244" cy="987156"/>
                      <wp:effectExtent l="0" t="0" r="635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781269" cy="992350"/>
                              </a:xfrm>
                              <a:prstGeom prst="rect">
                                <a:avLst/>
                              </a:prstGeom>
                            </pic:spPr>
                          </pic:pic>
                        </a:graphicData>
                      </a:graphic>
                    </wp:inline>
                  </w:drawing>
                </w:r>
              </w:del>
            </w:ins>
          </w:p>
          <w:p w14:paraId="28710EBC" w14:textId="2E0920B8" w:rsidR="00DA0648" w:rsidRPr="005E22D5" w:rsidRDefault="00DA0648" w:rsidP="00DA0648">
            <w:pPr>
              <w:rPr>
                <w:ins w:id="3716" w:author="Ilham Pratama" w:date="2023-02-03T05:01:00Z"/>
                <w:rPrChange w:id="3717" w:author="ilham.nur@office.ui.ac.id" w:date="2023-02-11T11:08:00Z">
                  <w:rPr>
                    <w:ins w:id="3718" w:author="Ilham Pratama" w:date="2023-02-03T05:01:00Z"/>
                    <w:b/>
                    <w:bCs/>
                  </w:rPr>
                </w:rPrChange>
              </w:rPr>
            </w:pPr>
            <w:proofErr w:type="spellStart"/>
            <w:ins w:id="3719" w:author="Ilham Pratama" w:date="2023-02-03T05:01:00Z">
              <w:r w:rsidRPr="0033033B">
                <w:rPr>
                  <w:b/>
                  <w:bCs/>
                </w:rPr>
                <w:lastRenderedPageBreak/>
                <w:t>Detil</w:t>
              </w:r>
              <w:proofErr w:type="spellEnd"/>
              <w:r w:rsidRPr="0033033B">
                <w:rPr>
                  <w:b/>
                  <w:bCs/>
                </w:rPr>
                <w:t>:</w:t>
              </w:r>
            </w:ins>
            <w:ins w:id="3720" w:author="ilham.nur@office.ui.ac.id" w:date="2023-02-11T11:08:00Z">
              <w:r w:rsidR="005E22D5">
                <w:rPr>
                  <w:b/>
                  <w:bCs/>
                </w:rPr>
                <w:t xml:space="preserve"> </w:t>
              </w:r>
              <w:proofErr w:type="spellStart"/>
              <w:r w:rsidR="005E22D5">
                <w:t>Sebuah</w:t>
              </w:r>
              <w:proofErr w:type="spellEnd"/>
              <w:r w:rsidR="005E22D5">
                <w:t xml:space="preserve"> </w:t>
              </w:r>
              <w:r w:rsidR="005E22D5" w:rsidRPr="005E22D5">
                <w:rPr>
                  <w:i/>
                  <w:iCs/>
                  <w:rPrChange w:id="3721" w:author="ilham.nur@office.ui.ac.id" w:date="2023-02-11T11:08:00Z">
                    <w:rPr/>
                  </w:rPrChange>
                </w:rPr>
                <w:t>application event</w:t>
              </w:r>
              <w:r w:rsidR="005E22D5">
                <w:rPr>
                  <w:i/>
                  <w:iCs/>
                </w:rPr>
                <w:t xml:space="preserve"> </w:t>
              </w:r>
              <w:r w:rsidR="005E22D5">
                <w:t xml:space="preserve">yang </w:t>
              </w:r>
              <w:proofErr w:type="spellStart"/>
              <w:r w:rsidR="005E22D5">
                <w:t>berfungsi</w:t>
              </w:r>
              <w:proofErr w:type="spellEnd"/>
              <w:r w:rsidR="005E22D5">
                <w:t xml:space="preserve"> untuk </w:t>
              </w:r>
              <w:proofErr w:type="spellStart"/>
              <w:r w:rsidR="005E22D5">
                <w:t>melakukan</w:t>
              </w:r>
              <w:proofErr w:type="spellEnd"/>
              <w:r w:rsidR="005E22D5">
                <w:t xml:space="preserve"> </w:t>
              </w:r>
              <w:proofErr w:type="spellStart"/>
              <w:r w:rsidR="005E22D5">
                <w:t>pembaharuan</w:t>
              </w:r>
              <w:proofErr w:type="spellEnd"/>
              <w:r w:rsidR="005E22D5">
                <w:t xml:space="preserve"> </w:t>
              </w:r>
              <w:proofErr w:type="spellStart"/>
              <w:r w:rsidR="005E22D5">
                <w:t>atas</w:t>
              </w:r>
              <w:proofErr w:type="spellEnd"/>
              <w:r w:rsidR="005E22D5">
                <w:t xml:space="preserve"> </w:t>
              </w:r>
              <w:proofErr w:type="spellStart"/>
              <w:r w:rsidR="005E22D5">
                <w:t>pekerjaan</w:t>
              </w:r>
              <w:proofErr w:type="spellEnd"/>
              <w:r w:rsidR="005E22D5">
                <w:t xml:space="preserve"> yang </w:t>
              </w:r>
              <w:proofErr w:type="spellStart"/>
              <w:r w:rsidR="005E22D5">
                <w:t>telah</w:t>
              </w:r>
              <w:proofErr w:type="spellEnd"/>
              <w:r w:rsidR="005E22D5">
                <w:t xml:space="preserve"> dilakukan dan </w:t>
              </w:r>
              <w:proofErr w:type="spellStart"/>
              <w:r w:rsidR="005E22D5">
                <w:t>akan</w:t>
              </w:r>
              <w:proofErr w:type="spellEnd"/>
              <w:r w:rsidR="005E22D5">
                <w:t xml:space="preserve"> </w:t>
              </w:r>
              <w:proofErr w:type="spellStart"/>
              <w:r w:rsidR="005E22D5">
                <w:t>berdampak</w:t>
              </w:r>
              <w:proofErr w:type="spellEnd"/>
              <w:r w:rsidR="005E22D5">
                <w:t xml:space="preserve"> pada </w:t>
              </w:r>
              <w:proofErr w:type="spellStart"/>
              <w:r w:rsidR="005E22D5">
                <w:t>fase</w:t>
              </w:r>
              <w:proofErr w:type="spellEnd"/>
              <w:r w:rsidR="005E22D5">
                <w:t xml:space="preserve"> di mana </w:t>
              </w:r>
              <w:proofErr w:type="spellStart"/>
              <w:r w:rsidR="005E22D5">
                <w:t>pekerjaan</w:t>
              </w:r>
              <w:proofErr w:type="spellEnd"/>
              <w:r w:rsidR="005E22D5">
                <w:t xml:space="preserve"> </w:t>
              </w:r>
              <w:proofErr w:type="spellStart"/>
              <w:r w:rsidR="005E22D5">
                <w:t>ini</w:t>
              </w:r>
              <w:proofErr w:type="spellEnd"/>
              <w:r w:rsidR="005E22D5">
                <w:t xml:space="preserve"> </w:t>
              </w:r>
              <w:proofErr w:type="spellStart"/>
              <w:r w:rsidR="005E22D5">
                <w:t>berada</w:t>
              </w:r>
              <w:proofErr w:type="spellEnd"/>
              <w:r w:rsidR="005E22D5">
                <w:t>.</w:t>
              </w:r>
            </w:ins>
          </w:p>
          <w:p w14:paraId="0EE100C0" w14:textId="250EAA67" w:rsidR="00DA0648" w:rsidRPr="005E22D5" w:rsidRDefault="00DA0648" w:rsidP="00DA0648">
            <w:pPr>
              <w:rPr>
                <w:ins w:id="3722" w:author="ilham.nur@office.ui.ac.id" w:date="2023-02-03T05:00:00Z"/>
                <w:rPrChange w:id="3723" w:author="ilham.nur@office.ui.ac.id" w:date="2023-02-11T11:08:00Z">
                  <w:rPr>
                    <w:ins w:id="3724" w:author="ilham.nur@office.ui.ac.id" w:date="2023-02-03T05:00:00Z"/>
                    <w:b/>
                    <w:bCs/>
                  </w:rPr>
                </w:rPrChange>
              </w:rPr>
            </w:pPr>
            <w:proofErr w:type="spellStart"/>
            <w:ins w:id="3725" w:author="Ilham Pratama" w:date="2023-02-03T05:01:00Z">
              <w:r w:rsidRPr="0033033B">
                <w:rPr>
                  <w:b/>
                  <w:bCs/>
                </w:rPr>
                <w:t>Dampak</w:t>
              </w:r>
              <w:proofErr w:type="spellEnd"/>
              <w:r w:rsidRPr="0033033B">
                <w:rPr>
                  <w:b/>
                  <w:bCs/>
                </w:rPr>
                <w:t>:</w:t>
              </w:r>
            </w:ins>
            <w:ins w:id="3726" w:author="ilham.nur@office.ui.ac.id" w:date="2023-02-11T11:08:00Z">
              <w:r w:rsidR="005E22D5">
                <w:rPr>
                  <w:b/>
                  <w:bCs/>
                </w:rPr>
                <w:t xml:space="preserve"> </w:t>
              </w:r>
            </w:ins>
            <w:proofErr w:type="spellStart"/>
            <w:ins w:id="3727" w:author="ilham.nur@office.ui.ac.id" w:date="2023-02-11T11:09:00Z">
              <w:r w:rsidR="005E22D5">
                <w:t>Pekerjaan</w:t>
              </w:r>
              <w:proofErr w:type="spellEnd"/>
              <w:r w:rsidR="005E22D5">
                <w:t xml:space="preserve"> dan </w:t>
              </w:r>
              <w:proofErr w:type="spellStart"/>
              <w:r w:rsidR="005E22D5">
                <w:t>fase</w:t>
              </w:r>
              <w:proofErr w:type="spellEnd"/>
              <w:r w:rsidR="005E22D5">
                <w:t xml:space="preserve"> </w:t>
              </w:r>
              <w:proofErr w:type="spellStart"/>
              <w:r w:rsidR="005E22D5">
                <w:t>akan</w:t>
              </w:r>
              <w:proofErr w:type="spellEnd"/>
              <w:r w:rsidR="005E22D5">
                <w:t xml:space="preserve"> </w:t>
              </w:r>
              <w:proofErr w:type="spellStart"/>
              <w:r w:rsidR="005E22D5">
                <w:t>terbarui</w:t>
              </w:r>
              <w:proofErr w:type="spellEnd"/>
              <w:r w:rsidR="005E22D5">
                <w:t xml:space="preserve"> </w:t>
              </w:r>
              <w:proofErr w:type="spellStart"/>
              <w:r w:rsidR="005E22D5">
                <w:t>sesuai</w:t>
              </w:r>
              <w:proofErr w:type="spellEnd"/>
              <w:r w:rsidR="005E22D5">
                <w:t xml:space="preserve"> dengan </w:t>
              </w:r>
              <w:proofErr w:type="spellStart"/>
              <w:r w:rsidR="005E22D5">
                <w:t>informasi</w:t>
              </w:r>
              <w:proofErr w:type="spellEnd"/>
              <w:r w:rsidR="005E22D5">
                <w:t xml:space="preserve"> yang </w:t>
              </w:r>
              <w:proofErr w:type="spellStart"/>
              <w:r w:rsidR="005E22D5">
                <w:t>diberikan</w:t>
              </w:r>
              <w:proofErr w:type="spellEnd"/>
              <w:r w:rsidR="005E22D5">
                <w:t xml:space="preserve"> pada </w:t>
              </w:r>
              <w:proofErr w:type="spellStart"/>
              <w:r w:rsidR="005E22D5">
                <w:t>sistem</w:t>
              </w:r>
              <w:proofErr w:type="spellEnd"/>
              <w:r w:rsidR="005E22D5">
                <w:t>.</w:t>
              </w:r>
            </w:ins>
          </w:p>
        </w:tc>
      </w:tr>
      <w:tr w:rsidR="00354BC7" w:rsidRPr="003D30C5" w14:paraId="4A81C273" w14:textId="77777777" w:rsidTr="00DA0648">
        <w:trPr>
          <w:ins w:id="3728" w:author="ilham.nur@office.ui.ac.id" w:date="2023-02-11T10:23:00Z"/>
        </w:trPr>
        <w:tc>
          <w:tcPr>
            <w:tcW w:w="390" w:type="pct"/>
            <w:shd w:val="clear" w:color="auto" w:fill="FFFFFF" w:themeFill="background1"/>
          </w:tcPr>
          <w:p w14:paraId="2F04B2EB" w14:textId="70017DBB" w:rsidR="00354BC7" w:rsidRDefault="00354BC7" w:rsidP="00DA0648">
            <w:pPr>
              <w:rPr>
                <w:ins w:id="3729" w:author="ilham.nur@office.ui.ac.id" w:date="2023-02-11T10:23:00Z"/>
              </w:rPr>
            </w:pPr>
            <w:ins w:id="3730" w:author="ilham.nur@office.ui.ac.id" w:date="2023-02-11T10:23:00Z">
              <w:r>
                <w:lastRenderedPageBreak/>
                <w:t>S</w:t>
              </w:r>
            </w:ins>
            <w:ins w:id="3731" w:author="ilham.nur@office.ui.ac.id" w:date="2023-02-11T10:24:00Z">
              <w:r>
                <w:t>.1</w:t>
              </w:r>
            </w:ins>
          </w:p>
        </w:tc>
        <w:tc>
          <w:tcPr>
            <w:tcW w:w="4610" w:type="pct"/>
            <w:shd w:val="clear" w:color="auto" w:fill="FFFFFF" w:themeFill="background1"/>
          </w:tcPr>
          <w:p w14:paraId="5C1E7250" w14:textId="349B6F22" w:rsidR="00354BC7" w:rsidRPr="003A0AF6" w:rsidRDefault="00354BC7" w:rsidP="00354BC7">
            <w:pPr>
              <w:rPr>
                <w:ins w:id="3732" w:author="ilham.nur@office.ui.ac.id" w:date="2023-02-11T10:24:00Z"/>
                <w:i/>
                <w:iCs/>
              </w:rPr>
            </w:pPr>
            <w:ins w:id="3733" w:author="ilham.nur@office.ui.ac.id" w:date="2023-02-11T10:24:00Z">
              <w:r>
                <w:rPr>
                  <w:b/>
                  <w:bCs/>
                </w:rPr>
                <w:t xml:space="preserve">Nama: </w:t>
              </w:r>
            </w:ins>
            <w:proofErr w:type="spellStart"/>
            <w:ins w:id="3734" w:author="ilham.nur@office.ui.ac.id" w:date="2023-02-11T10:31:00Z">
              <w:r w:rsidR="003A0AF6">
                <w:t>Sistem</w:t>
              </w:r>
              <w:proofErr w:type="spellEnd"/>
              <w:r w:rsidR="003A0AF6">
                <w:t xml:space="preserve"> </w:t>
              </w:r>
            </w:ins>
            <w:proofErr w:type="spellStart"/>
            <w:ins w:id="3735" w:author="ilham.nur@office.ui.ac.id" w:date="2023-02-11T10:33:00Z">
              <w:r w:rsidR="000E57B0">
                <w:t>Identifikasi</w:t>
              </w:r>
              <w:proofErr w:type="spellEnd"/>
              <w:r w:rsidR="000E57B0">
                <w:t xml:space="preserve"> </w:t>
              </w:r>
              <w:proofErr w:type="spellStart"/>
              <w:r w:rsidR="000E57B0">
                <w:t>berbasis</w:t>
              </w:r>
              <w:proofErr w:type="spellEnd"/>
              <w:r w:rsidR="000E57B0">
                <w:t xml:space="preserve"> </w:t>
              </w:r>
              <w:r w:rsidR="000E57B0" w:rsidRPr="000E57B0">
                <w:rPr>
                  <w:i/>
                  <w:iCs/>
                  <w:rPrChange w:id="3736" w:author="ilham.nur@office.ui.ac.id" w:date="2023-02-11T10:33:00Z">
                    <w:rPr/>
                  </w:rPrChange>
                </w:rPr>
                <w:t>random forest</w:t>
              </w:r>
            </w:ins>
          </w:p>
          <w:p w14:paraId="17143D02" w14:textId="7DEB3627" w:rsidR="00354BC7" w:rsidRDefault="00354BC7" w:rsidP="00354BC7">
            <w:pPr>
              <w:rPr>
                <w:ins w:id="3737" w:author="ilham.nur@office.ui.ac.id" w:date="2023-02-11T10:24:00Z"/>
                <w:i/>
                <w:iCs/>
              </w:rPr>
            </w:pPr>
            <w:ins w:id="3738" w:author="ilham.nur@office.ui.ac.id" w:date="2023-02-11T10:24:00Z">
              <w:r w:rsidRPr="0033033B">
                <w:rPr>
                  <w:b/>
                  <w:bCs/>
                </w:rPr>
                <w:t>Type:</w:t>
              </w:r>
              <w:r>
                <w:t xml:space="preserve"> </w:t>
              </w:r>
              <w:r>
                <w:rPr>
                  <w:i/>
                  <w:iCs/>
                </w:rPr>
                <w:t xml:space="preserve">Application </w:t>
              </w:r>
              <w:r>
                <w:rPr>
                  <w:i/>
                  <w:iCs/>
                </w:rPr>
                <w:t>Service</w:t>
              </w:r>
            </w:ins>
          </w:p>
          <w:p w14:paraId="7E753650" w14:textId="39150C55" w:rsidR="00354BC7" w:rsidRPr="0033033B" w:rsidRDefault="000E57B0" w:rsidP="00354BC7">
            <w:pPr>
              <w:rPr>
                <w:ins w:id="3739" w:author="ilham.nur@office.ui.ac.id" w:date="2023-02-11T10:24:00Z"/>
              </w:rPr>
            </w:pPr>
            <w:ins w:id="3740" w:author="ilham.nur@office.ui.ac.id" w:date="2023-02-11T10:32:00Z">
              <w:r>
                <w:rPr>
                  <w:noProof/>
                </w:rPr>
                <w:drawing>
                  <wp:inline distT="0" distB="0" distL="0" distR="0" wp14:anchorId="7786E2AE" wp14:editId="4119012F">
                    <wp:extent cx="4756150" cy="545861"/>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792597" cy="550044"/>
                            </a:xfrm>
                            <a:prstGeom prst="rect">
                              <a:avLst/>
                            </a:prstGeom>
                          </pic:spPr>
                        </pic:pic>
                      </a:graphicData>
                    </a:graphic>
                  </wp:inline>
                </w:drawing>
              </w:r>
            </w:ins>
          </w:p>
          <w:p w14:paraId="71B18AEE" w14:textId="0ED94324" w:rsidR="00354BC7" w:rsidRPr="008B38CA" w:rsidRDefault="00354BC7" w:rsidP="00354BC7">
            <w:pPr>
              <w:rPr>
                <w:ins w:id="3741" w:author="ilham.nur@office.ui.ac.id" w:date="2023-02-11T10:24:00Z"/>
                <w:rPrChange w:id="3742" w:author="ilham.nur@office.ui.ac.id" w:date="2023-02-11T11:09:00Z">
                  <w:rPr>
                    <w:ins w:id="3743" w:author="ilham.nur@office.ui.ac.id" w:date="2023-02-11T10:24:00Z"/>
                    <w:b/>
                    <w:bCs/>
                  </w:rPr>
                </w:rPrChange>
              </w:rPr>
            </w:pPr>
            <w:proofErr w:type="spellStart"/>
            <w:ins w:id="3744" w:author="ilham.nur@office.ui.ac.id" w:date="2023-02-11T10:24:00Z">
              <w:r w:rsidRPr="0033033B">
                <w:rPr>
                  <w:b/>
                  <w:bCs/>
                </w:rPr>
                <w:t>Detil</w:t>
              </w:r>
              <w:proofErr w:type="spellEnd"/>
              <w:r w:rsidRPr="0033033B">
                <w:rPr>
                  <w:b/>
                  <w:bCs/>
                </w:rPr>
                <w:t>:</w:t>
              </w:r>
            </w:ins>
            <w:ins w:id="3745" w:author="ilham.nur@office.ui.ac.id" w:date="2023-02-11T11:09:00Z">
              <w:r w:rsidR="006737E9">
                <w:rPr>
                  <w:b/>
                  <w:bCs/>
                </w:rPr>
                <w:t xml:space="preserve"> </w:t>
              </w:r>
              <w:proofErr w:type="spellStart"/>
              <w:r w:rsidR="006737E9">
                <w:t>Sebuah</w:t>
              </w:r>
              <w:proofErr w:type="spellEnd"/>
              <w:r w:rsidR="006737E9">
                <w:t xml:space="preserve"> </w:t>
              </w:r>
              <w:r w:rsidR="006737E9">
                <w:rPr>
                  <w:i/>
                  <w:iCs/>
                </w:rPr>
                <w:t xml:space="preserve">application service </w:t>
              </w:r>
              <w:r w:rsidR="006737E9">
                <w:t xml:space="preserve">yang </w:t>
              </w:r>
              <w:proofErr w:type="spellStart"/>
              <w:r w:rsidR="006737E9">
                <w:t>merupakan</w:t>
              </w:r>
              <w:proofErr w:type="spellEnd"/>
              <w:r w:rsidR="006737E9">
                <w:t xml:space="preserve"> </w:t>
              </w:r>
              <w:proofErr w:type="spellStart"/>
              <w:r w:rsidR="006737E9">
                <w:t>komponen</w:t>
              </w:r>
              <w:proofErr w:type="spellEnd"/>
              <w:r w:rsidR="006737E9">
                <w:t xml:space="preserve"> </w:t>
              </w:r>
              <w:proofErr w:type="spellStart"/>
              <w:r w:rsidR="006737E9">
                <w:t>dari</w:t>
              </w:r>
              <w:proofErr w:type="spellEnd"/>
              <w:r w:rsidR="006737E9">
                <w:t xml:space="preserve"> SOAPSD yang </w:t>
              </w:r>
              <w:proofErr w:type="spellStart"/>
              <w:r w:rsidR="006737E9">
                <w:t>menerima</w:t>
              </w:r>
              <w:proofErr w:type="spellEnd"/>
              <w:r w:rsidR="006737E9">
                <w:t xml:space="preserve"> </w:t>
              </w:r>
              <w:proofErr w:type="spellStart"/>
              <w:r w:rsidR="006737E9">
                <w:t>inputan</w:t>
              </w:r>
              <w:proofErr w:type="spellEnd"/>
              <w:r w:rsidR="006737E9">
                <w:t xml:space="preserve"> </w:t>
              </w:r>
              <w:proofErr w:type="spellStart"/>
              <w:r w:rsidR="006737E9">
                <w:t>dari</w:t>
              </w:r>
              <w:proofErr w:type="spellEnd"/>
              <w:r w:rsidR="006737E9">
                <w:t xml:space="preserve"> </w:t>
              </w:r>
              <w:r w:rsidR="006737E9">
                <w:rPr>
                  <w:i/>
                  <w:iCs/>
                </w:rPr>
                <w:t>receiver input</w:t>
              </w:r>
              <w:r w:rsidR="008B38CA">
                <w:rPr>
                  <w:i/>
                  <w:iCs/>
                </w:rPr>
                <w:t xml:space="preserve">, </w:t>
              </w:r>
              <w:r w:rsidR="008B38CA">
                <w:t xml:space="preserve">untuk </w:t>
              </w:r>
              <w:proofErr w:type="spellStart"/>
              <w:r w:rsidR="008B38CA">
                <w:t>melakukan</w:t>
              </w:r>
              <w:proofErr w:type="spellEnd"/>
              <w:r w:rsidR="008B38CA">
                <w:t xml:space="preserve"> proses </w:t>
              </w:r>
              <w:proofErr w:type="spellStart"/>
              <w:r w:rsidR="008B38CA">
                <w:t>identifikasi</w:t>
              </w:r>
              <w:proofErr w:type="spellEnd"/>
              <w:r w:rsidR="008B38CA">
                <w:t xml:space="preserve"> </w:t>
              </w:r>
              <w:proofErr w:type="spellStart"/>
              <w:r w:rsidR="008B38CA">
                <w:t>pekerja</w:t>
              </w:r>
              <w:proofErr w:type="spellEnd"/>
              <w:r w:rsidR="008B38CA">
                <w:t xml:space="preserve"> yang </w:t>
              </w:r>
              <w:proofErr w:type="spellStart"/>
              <w:r w:rsidR="008B38CA">
                <w:t>tepat</w:t>
              </w:r>
              <w:proofErr w:type="spellEnd"/>
              <w:r w:rsidR="008B38CA">
                <w:t xml:space="preserve"> </w:t>
              </w:r>
              <w:proofErr w:type="spellStart"/>
              <w:r w:rsidR="008B38CA">
                <w:t>dalam</w:t>
              </w:r>
              <w:proofErr w:type="spellEnd"/>
              <w:r w:rsidR="008B38CA">
                <w:t xml:space="preserve"> </w:t>
              </w:r>
              <w:proofErr w:type="spellStart"/>
              <w:r w:rsidR="008B38CA">
                <w:t>melakukan</w:t>
              </w:r>
              <w:proofErr w:type="spellEnd"/>
              <w:r w:rsidR="008B38CA">
                <w:t xml:space="preserve"> </w:t>
              </w:r>
              <w:proofErr w:type="spellStart"/>
              <w:r w:rsidR="008B38CA">
                <w:t>pekerjaan</w:t>
              </w:r>
              <w:proofErr w:type="spellEnd"/>
              <w:r w:rsidR="008B38CA">
                <w:t xml:space="preserve"> untuk </w:t>
              </w:r>
              <w:proofErr w:type="spellStart"/>
              <w:r w:rsidR="008B38CA">
                <w:t>kemudian</w:t>
              </w:r>
              <w:proofErr w:type="spellEnd"/>
              <w:r w:rsidR="008B38CA">
                <w:t xml:space="preserve"> </w:t>
              </w:r>
              <w:proofErr w:type="spellStart"/>
              <w:r w:rsidR="008B38CA">
                <w:t>selanjutnya</w:t>
              </w:r>
              <w:proofErr w:type="spellEnd"/>
              <w:r w:rsidR="008B38CA">
                <w:t xml:space="preserve"> dila</w:t>
              </w:r>
            </w:ins>
            <w:ins w:id="3746" w:author="ilham.nur@office.ui.ac.id" w:date="2023-02-11T11:10:00Z">
              <w:r w:rsidR="008B38CA">
                <w:t xml:space="preserve">kukan </w:t>
              </w:r>
              <w:proofErr w:type="spellStart"/>
              <w:r w:rsidR="008B38CA">
                <w:t>alokasi</w:t>
              </w:r>
              <w:proofErr w:type="spellEnd"/>
              <w:r w:rsidR="008B38CA">
                <w:t xml:space="preserve"> </w:t>
              </w:r>
              <w:proofErr w:type="spellStart"/>
              <w:r w:rsidR="008B38CA">
                <w:t>pekerjaan</w:t>
              </w:r>
              <w:proofErr w:type="spellEnd"/>
              <w:r w:rsidR="008B38CA">
                <w:t xml:space="preserve"> dan </w:t>
              </w:r>
              <w:proofErr w:type="spellStart"/>
              <w:r w:rsidR="008B38CA">
                <w:t>informasi</w:t>
              </w:r>
              <w:proofErr w:type="spellEnd"/>
              <w:r w:rsidR="008B38CA">
                <w:t xml:space="preserve"> yang </w:t>
              </w:r>
              <w:proofErr w:type="spellStart"/>
              <w:r w:rsidR="008B38CA">
                <w:t>dihasilkan</w:t>
              </w:r>
              <w:proofErr w:type="spellEnd"/>
              <w:r w:rsidR="008B38CA">
                <w:t xml:space="preserve"> </w:t>
              </w:r>
              <w:proofErr w:type="spellStart"/>
              <w:r w:rsidR="008B38CA">
                <w:t>diteruskan</w:t>
              </w:r>
              <w:proofErr w:type="spellEnd"/>
              <w:r w:rsidR="008B38CA">
                <w:t xml:space="preserve"> </w:t>
              </w:r>
              <w:proofErr w:type="spellStart"/>
              <w:r w:rsidR="008B38CA">
                <w:t>kepada</w:t>
              </w:r>
              <w:proofErr w:type="spellEnd"/>
              <w:r w:rsidR="008B38CA">
                <w:t xml:space="preserve"> SIMP.</w:t>
              </w:r>
            </w:ins>
          </w:p>
          <w:p w14:paraId="6250A2C8" w14:textId="3D0CD6F7" w:rsidR="00354BC7" w:rsidRPr="008B38CA" w:rsidRDefault="00354BC7" w:rsidP="00354BC7">
            <w:pPr>
              <w:rPr>
                <w:ins w:id="3747" w:author="ilham.nur@office.ui.ac.id" w:date="2023-02-11T10:23:00Z"/>
                <w:i/>
                <w:iCs/>
                <w:rPrChange w:id="3748" w:author="ilham.nur@office.ui.ac.id" w:date="2023-02-11T11:10:00Z">
                  <w:rPr>
                    <w:ins w:id="3749" w:author="ilham.nur@office.ui.ac.id" w:date="2023-02-11T10:23:00Z"/>
                    <w:b/>
                    <w:bCs/>
                  </w:rPr>
                </w:rPrChange>
              </w:rPr>
            </w:pPr>
            <w:proofErr w:type="spellStart"/>
            <w:ins w:id="3750" w:author="ilham.nur@office.ui.ac.id" w:date="2023-02-11T10:24:00Z">
              <w:r w:rsidRPr="0033033B">
                <w:rPr>
                  <w:b/>
                  <w:bCs/>
                </w:rPr>
                <w:t>Dampak</w:t>
              </w:r>
              <w:proofErr w:type="spellEnd"/>
              <w:r w:rsidRPr="0033033B">
                <w:rPr>
                  <w:b/>
                  <w:bCs/>
                </w:rPr>
                <w:t>:</w:t>
              </w:r>
            </w:ins>
            <w:ins w:id="3751" w:author="ilham.nur@office.ui.ac.id" w:date="2023-02-11T11:10:00Z">
              <w:r w:rsidR="008B38CA">
                <w:rPr>
                  <w:b/>
                  <w:bCs/>
                </w:rPr>
                <w:t xml:space="preserve"> </w:t>
              </w:r>
              <w:proofErr w:type="spellStart"/>
              <w:r w:rsidR="008B38CA">
                <w:t>Permasalahan</w:t>
              </w:r>
              <w:proofErr w:type="spellEnd"/>
              <w:r w:rsidR="008B38CA">
                <w:t xml:space="preserve"> terkait dengan RCMPSP </w:t>
              </w:r>
              <w:proofErr w:type="spellStart"/>
              <w:r w:rsidR="008B38CA">
                <w:t>dapat</w:t>
              </w:r>
              <w:proofErr w:type="spellEnd"/>
              <w:r w:rsidR="008B38CA">
                <w:t xml:space="preserve"> </w:t>
              </w:r>
              <w:proofErr w:type="spellStart"/>
              <w:r w:rsidR="008B38CA">
                <w:t>diatasi</w:t>
              </w:r>
              <w:proofErr w:type="spellEnd"/>
              <w:r w:rsidR="008B38CA">
                <w:t xml:space="preserve"> dengan </w:t>
              </w:r>
              <w:proofErr w:type="spellStart"/>
              <w:r w:rsidR="008B38CA">
                <w:t>adanya</w:t>
              </w:r>
              <w:proofErr w:type="spellEnd"/>
              <w:r w:rsidR="008B38CA">
                <w:t xml:space="preserve"> </w:t>
              </w:r>
              <w:proofErr w:type="spellStart"/>
              <w:r w:rsidR="008B38CA">
                <w:t>bantuan</w:t>
              </w:r>
              <w:proofErr w:type="spellEnd"/>
              <w:r w:rsidR="008B38CA">
                <w:t xml:space="preserve"> </w:t>
              </w:r>
              <w:r w:rsidR="008B38CA" w:rsidRPr="008B38CA">
                <w:rPr>
                  <w:i/>
                  <w:iCs/>
                  <w:rPrChange w:id="3752" w:author="ilham.nur@office.ui.ac.id" w:date="2023-02-11T11:10:00Z">
                    <w:rPr/>
                  </w:rPrChange>
                </w:rPr>
                <w:t>service</w:t>
              </w:r>
              <w:r w:rsidR="008B38CA">
                <w:t xml:space="preserve"> </w:t>
              </w:r>
              <w:proofErr w:type="spellStart"/>
              <w:r w:rsidR="008B38CA">
                <w:t>ini</w:t>
              </w:r>
              <w:proofErr w:type="spellEnd"/>
              <w:r w:rsidR="008B38CA">
                <w:t>.</w:t>
              </w:r>
            </w:ins>
          </w:p>
        </w:tc>
      </w:tr>
      <w:tr w:rsidR="00354BC7" w:rsidRPr="003D30C5" w14:paraId="490231D2" w14:textId="77777777" w:rsidTr="00DA0648">
        <w:trPr>
          <w:ins w:id="3753" w:author="ilham.nur@office.ui.ac.id" w:date="2023-02-11T10:23:00Z"/>
        </w:trPr>
        <w:tc>
          <w:tcPr>
            <w:tcW w:w="390" w:type="pct"/>
            <w:shd w:val="clear" w:color="auto" w:fill="FFFFFF" w:themeFill="background1"/>
          </w:tcPr>
          <w:p w14:paraId="007D9DA5" w14:textId="4F30EDF0" w:rsidR="00354BC7" w:rsidRDefault="00354BC7" w:rsidP="00DA0648">
            <w:pPr>
              <w:rPr>
                <w:ins w:id="3754" w:author="ilham.nur@office.ui.ac.id" w:date="2023-02-11T10:23:00Z"/>
              </w:rPr>
            </w:pPr>
            <w:ins w:id="3755" w:author="ilham.nur@office.ui.ac.id" w:date="2023-02-11T10:24:00Z">
              <w:r>
                <w:t>C.1</w:t>
              </w:r>
            </w:ins>
          </w:p>
        </w:tc>
        <w:tc>
          <w:tcPr>
            <w:tcW w:w="4610" w:type="pct"/>
            <w:shd w:val="clear" w:color="auto" w:fill="FFFFFF" w:themeFill="background1"/>
          </w:tcPr>
          <w:p w14:paraId="4E12B8BE" w14:textId="22AAE953" w:rsidR="00354BC7" w:rsidRPr="00885AE5" w:rsidRDefault="00354BC7" w:rsidP="00354BC7">
            <w:pPr>
              <w:rPr>
                <w:ins w:id="3756" w:author="ilham.nur@office.ui.ac.id" w:date="2023-02-11T10:24:00Z"/>
                <w:i/>
                <w:iCs/>
              </w:rPr>
            </w:pPr>
            <w:ins w:id="3757" w:author="ilham.nur@office.ui.ac.id" w:date="2023-02-11T10:24:00Z">
              <w:r>
                <w:rPr>
                  <w:b/>
                  <w:bCs/>
                </w:rPr>
                <w:t xml:space="preserve">Nama: </w:t>
              </w:r>
            </w:ins>
            <w:proofErr w:type="spellStart"/>
            <w:ins w:id="3758" w:author="ilham.nur@office.ui.ac.id" w:date="2023-02-11T10:36:00Z">
              <w:r w:rsidR="00885AE5">
                <w:t>Sistem</w:t>
              </w:r>
              <w:proofErr w:type="spellEnd"/>
              <w:r w:rsidR="00885AE5">
                <w:t xml:space="preserve"> </w:t>
              </w:r>
              <w:proofErr w:type="spellStart"/>
              <w:r w:rsidR="00885AE5">
                <w:t>Informasi</w:t>
              </w:r>
              <w:proofErr w:type="spellEnd"/>
              <w:r w:rsidR="00885AE5">
                <w:t xml:space="preserve"> </w:t>
              </w:r>
              <w:proofErr w:type="spellStart"/>
              <w:r w:rsidR="00885AE5">
                <w:t>Manajemen</w:t>
              </w:r>
              <w:proofErr w:type="spellEnd"/>
              <w:r w:rsidR="00885AE5">
                <w:t xml:space="preserve"> </w:t>
              </w:r>
              <w:proofErr w:type="spellStart"/>
              <w:r w:rsidR="00885AE5">
                <w:t>Proyek</w:t>
              </w:r>
            </w:ins>
            <w:proofErr w:type="spellEnd"/>
          </w:p>
          <w:p w14:paraId="3F462791" w14:textId="144CE9F1" w:rsidR="00354BC7" w:rsidRDefault="00354BC7" w:rsidP="00354BC7">
            <w:pPr>
              <w:rPr>
                <w:ins w:id="3759" w:author="ilham.nur@office.ui.ac.id" w:date="2023-02-11T10:24:00Z"/>
                <w:i/>
                <w:iCs/>
              </w:rPr>
            </w:pPr>
            <w:ins w:id="3760" w:author="ilham.nur@office.ui.ac.id" w:date="2023-02-11T10:24:00Z">
              <w:r w:rsidRPr="0033033B">
                <w:rPr>
                  <w:b/>
                  <w:bCs/>
                </w:rPr>
                <w:t>Type:</w:t>
              </w:r>
              <w:r>
                <w:t xml:space="preserve"> </w:t>
              </w:r>
              <w:r>
                <w:rPr>
                  <w:i/>
                  <w:iCs/>
                </w:rPr>
                <w:t xml:space="preserve">Application </w:t>
              </w:r>
              <w:r>
                <w:rPr>
                  <w:i/>
                  <w:iCs/>
                </w:rPr>
                <w:t>Component</w:t>
              </w:r>
            </w:ins>
          </w:p>
          <w:p w14:paraId="0168B7A7" w14:textId="7BFACB3A" w:rsidR="00354BC7" w:rsidRPr="0033033B" w:rsidRDefault="00DF572E" w:rsidP="00354BC7">
            <w:pPr>
              <w:rPr>
                <w:ins w:id="3761" w:author="ilham.nur@office.ui.ac.id" w:date="2023-02-11T10:24:00Z"/>
              </w:rPr>
            </w:pPr>
            <w:ins w:id="3762" w:author="ilham.nur@office.ui.ac.id" w:date="2023-02-11T10:42:00Z">
              <w:r>
                <w:rPr>
                  <w:noProof/>
                </w:rPr>
                <w:drawing>
                  <wp:inline distT="0" distB="0" distL="0" distR="0" wp14:anchorId="5F536EB3" wp14:editId="195B1D3B">
                    <wp:extent cx="4810760" cy="59116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850782" cy="596080"/>
                            </a:xfrm>
                            <a:prstGeom prst="rect">
                              <a:avLst/>
                            </a:prstGeom>
                          </pic:spPr>
                        </pic:pic>
                      </a:graphicData>
                    </a:graphic>
                  </wp:inline>
                </w:drawing>
              </w:r>
            </w:ins>
          </w:p>
          <w:p w14:paraId="295A2A35" w14:textId="7D589817" w:rsidR="00354BC7" w:rsidRPr="008B38CA" w:rsidRDefault="00354BC7" w:rsidP="00354BC7">
            <w:pPr>
              <w:rPr>
                <w:ins w:id="3763" w:author="ilham.nur@office.ui.ac.id" w:date="2023-02-11T10:24:00Z"/>
                <w:rPrChange w:id="3764" w:author="ilham.nur@office.ui.ac.id" w:date="2023-02-11T11:10:00Z">
                  <w:rPr>
                    <w:ins w:id="3765" w:author="ilham.nur@office.ui.ac.id" w:date="2023-02-11T10:24:00Z"/>
                    <w:b/>
                    <w:bCs/>
                  </w:rPr>
                </w:rPrChange>
              </w:rPr>
            </w:pPr>
            <w:proofErr w:type="spellStart"/>
            <w:ins w:id="3766" w:author="ilham.nur@office.ui.ac.id" w:date="2023-02-11T10:24:00Z">
              <w:r w:rsidRPr="0033033B">
                <w:rPr>
                  <w:b/>
                  <w:bCs/>
                </w:rPr>
                <w:t>Detil</w:t>
              </w:r>
              <w:proofErr w:type="spellEnd"/>
              <w:r w:rsidRPr="0033033B">
                <w:rPr>
                  <w:b/>
                  <w:bCs/>
                </w:rPr>
                <w:t>:</w:t>
              </w:r>
            </w:ins>
            <w:ins w:id="3767" w:author="ilham.nur@office.ui.ac.id" w:date="2023-02-11T11:10:00Z">
              <w:r w:rsidR="008B38CA">
                <w:rPr>
                  <w:b/>
                  <w:bCs/>
                </w:rPr>
                <w:t xml:space="preserve"> </w:t>
              </w:r>
              <w:proofErr w:type="spellStart"/>
              <w:r w:rsidR="008B38CA">
                <w:t>Sebuah</w:t>
              </w:r>
              <w:proofErr w:type="spellEnd"/>
              <w:r w:rsidR="008B38CA">
                <w:t xml:space="preserve"> </w:t>
              </w:r>
              <w:proofErr w:type="spellStart"/>
              <w:r w:rsidR="008B38CA">
                <w:t>komponen</w:t>
              </w:r>
              <w:proofErr w:type="spellEnd"/>
              <w:r w:rsidR="008B38CA">
                <w:t xml:space="preserve"> </w:t>
              </w:r>
              <w:proofErr w:type="spellStart"/>
              <w:r w:rsidR="008B38CA">
                <w:t>aplikasi</w:t>
              </w:r>
              <w:proofErr w:type="spellEnd"/>
              <w:r w:rsidR="008B38CA">
                <w:t xml:space="preserve"> </w:t>
              </w:r>
            </w:ins>
            <w:ins w:id="3768" w:author="ilham.nur@office.ui.ac.id" w:date="2023-02-11T11:11:00Z">
              <w:r w:rsidR="008B38CA" w:rsidRPr="000607C2">
                <w:t xml:space="preserve">yang </w:t>
              </w:r>
              <w:proofErr w:type="spellStart"/>
              <w:r w:rsidR="008B38CA" w:rsidRPr="000607C2">
                <w:t>digunakan</w:t>
              </w:r>
              <w:proofErr w:type="spellEnd"/>
              <w:r w:rsidR="008B38CA" w:rsidRPr="000607C2">
                <w:t xml:space="preserve"> </w:t>
              </w:r>
              <w:proofErr w:type="spellStart"/>
              <w:r w:rsidR="008B38CA" w:rsidRPr="000607C2">
                <w:t>suatu</w:t>
              </w:r>
              <w:proofErr w:type="spellEnd"/>
              <w:r w:rsidR="008B38CA" w:rsidRPr="000607C2">
                <w:t xml:space="preserve"> </w:t>
              </w:r>
              <w:proofErr w:type="spellStart"/>
              <w:r w:rsidR="008B38CA" w:rsidRPr="000607C2">
                <w:t>organisasi</w:t>
              </w:r>
              <w:proofErr w:type="spellEnd"/>
              <w:r w:rsidR="008B38CA" w:rsidRPr="000607C2">
                <w:t xml:space="preserve">, untuk </w:t>
              </w:r>
              <w:proofErr w:type="spellStart"/>
              <w:r w:rsidR="008B38CA" w:rsidRPr="000607C2">
                <w:t>menghasilkan</w:t>
              </w:r>
              <w:proofErr w:type="spellEnd"/>
              <w:r w:rsidR="008B38CA" w:rsidRPr="000607C2">
                <w:t xml:space="preserve">, </w:t>
              </w:r>
              <w:proofErr w:type="spellStart"/>
              <w:r w:rsidR="008B38CA" w:rsidRPr="000607C2">
                <w:t>menyimpan</w:t>
              </w:r>
              <w:proofErr w:type="spellEnd"/>
              <w:r w:rsidR="008B38CA" w:rsidRPr="000607C2">
                <w:t xml:space="preserve">, dan </w:t>
              </w:r>
              <w:proofErr w:type="spellStart"/>
              <w:r w:rsidR="008B38CA" w:rsidRPr="000607C2">
                <w:t>mengelola</w:t>
              </w:r>
              <w:proofErr w:type="spellEnd"/>
              <w:r w:rsidR="008B38CA" w:rsidRPr="000607C2">
                <w:t xml:space="preserve"> data </w:t>
              </w:r>
              <w:proofErr w:type="spellStart"/>
              <w:r w:rsidR="008B38CA" w:rsidRPr="000607C2">
                <w:t>Proyek</w:t>
              </w:r>
              <w:proofErr w:type="spellEnd"/>
              <w:r w:rsidR="008B38CA" w:rsidRPr="000607C2">
                <w:t xml:space="preserve"> </w:t>
              </w:r>
              <w:proofErr w:type="spellStart"/>
              <w:r w:rsidR="008B38CA" w:rsidRPr="000607C2">
                <w:t>dalam</w:t>
              </w:r>
              <w:proofErr w:type="spellEnd"/>
              <w:r w:rsidR="008B38CA" w:rsidRPr="000607C2">
                <w:t xml:space="preserve"> </w:t>
              </w:r>
              <w:proofErr w:type="spellStart"/>
              <w:r w:rsidR="008B38CA" w:rsidRPr="000607C2">
                <w:t>mengejar</w:t>
              </w:r>
              <w:proofErr w:type="spellEnd"/>
              <w:r w:rsidR="008B38CA" w:rsidRPr="000607C2">
                <w:t xml:space="preserve"> </w:t>
              </w:r>
              <w:proofErr w:type="spellStart"/>
              <w:r w:rsidR="008B38CA" w:rsidRPr="000607C2">
                <w:t>kinerja</w:t>
              </w:r>
              <w:proofErr w:type="spellEnd"/>
              <w:r w:rsidR="008B38CA" w:rsidRPr="000607C2">
                <w:t xml:space="preserve"> </w:t>
              </w:r>
              <w:proofErr w:type="spellStart"/>
              <w:r w:rsidR="008B38CA" w:rsidRPr="000607C2">
                <w:t>Proyek</w:t>
              </w:r>
              <w:proofErr w:type="spellEnd"/>
              <w:r w:rsidR="008B38CA" w:rsidRPr="000607C2">
                <w:t xml:space="preserve"> yang optimal</w:t>
              </w:r>
            </w:ins>
          </w:p>
          <w:p w14:paraId="6E157A50" w14:textId="0958C834" w:rsidR="00354BC7" w:rsidRPr="00716645" w:rsidRDefault="00354BC7" w:rsidP="00354BC7">
            <w:pPr>
              <w:rPr>
                <w:ins w:id="3769" w:author="ilham.nur@office.ui.ac.id" w:date="2023-02-11T10:23:00Z"/>
                <w:i/>
                <w:iCs/>
                <w:rPrChange w:id="3770" w:author="ilham.nur@office.ui.ac.id" w:date="2023-02-11T11:12:00Z">
                  <w:rPr>
                    <w:ins w:id="3771" w:author="ilham.nur@office.ui.ac.id" w:date="2023-02-11T10:23:00Z"/>
                    <w:b/>
                    <w:bCs/>
                  </w:rPr>
                </w:rPrChange>
              </w:rPr>
            </w:pPr>
            <w:proofErr w:type="spellStart"/>
            <w:ins w:id="3772" w:author="ilham.nur@office.ui.ac.id" w:date="2023-02-11T10:24:00Z">
              <w:r w:rsidRPr="0033033B">
                <w:rPr>
                  <w:b/>
                  <w:bCs/>
                </w:rPr>
                <w:t>Dampak</w:t>
              </w:r>
              <w:proofErr w:type="spellEnd"/>
              <w:r w:rsidRPr="0033033B">
                <w:rPr>
                  <w:b/>
                  <w:bCs/>
                </w:rPr>
                <w:t>:</w:t>
              </w:r>
            </w:ins>
            <w:ins w:id="3773" w:author="ilham.nur@office.ui.ac.id" w:date="2023-02-11T11:11:00Z">
              <w:r w:rsidR="008B38CA">
                <w:rPr>
                  <w:b/>
                  <w:bCs/>
                </w:rPr>
                <w:t xml:space="preserve"> </w:t>
              </w:r>
              <w:proofErr w:type="spellStart"/>
              <w:r w:rsidR="008B38CA">
                <w:t>Proyek</w:t>
              </w:r>
              <w:proofErr w:type="spellEnd"/>
              <w:r w:rsidR="008B38CA">
                <w:t xml:space="preserve"> yang </w:t>
              </w:r>
              <w:proofErr w:type="spellStart"/>
              <w:r w:rsidR="008B38CA">
                <w:t>telah</w:t>
              </w:r>
              <w:proofErr w:type="spellEnd"/>
              <w:r w:rsidR="008B38CA">
                <w:t xml:space="preserve"> </w:t>
              </w:r>
              <w:proofErr w:type="spellStart"/>
              <w:r w:rsidR="008B38CA">
                <w:t>dibuat</w:t>
              </w:r>
              <w:proofErr w:type="spellEnd"/>
              <w:r w:rsidR="008B38CA">
                <w:t xml:space="preserve"> </w:t>
              </w:r>
              <w:proofErr w:type="spellStart"/>
              <w:r w:rsidR="008B38CA">
                <w:t>dapat</w:t>
              </w:r>
              <w:proofErr w:type="spellEnd"/>
              <w:r w:rsidR="008B38CA">
                <w:t xml:space="preserve"> </w:t>
              </w:r>
              <w:proofErr w:type="spellStart"/>
              <w:r w:rsidR="008B38CA">
                <w:t>dikawal</w:t>
              </w:r>
              <w:proofErr w:type="spellEnd"/>
              <w:r w:rsidR="008B38CA">
                <w:t xml:space="preserve"> pada </w:t>
              </w:r>
              <w:proofErr w:type="spellStart"/>
              <w:r w:rsidR="008B38CA">
                <w:t>seluruh</w:t>
              </w:r>
              <w:proofErr w:type="spellEnd"/>
              <w:r w:rsidR="008B38CA">
                <w:t xml:space="preserve"> </w:t>
              </w:r>
              <w:proofErr w:type="spellStart"/>
              <w:r w:rsidR="008B38CA">
                <w:t>grup</w:t>
              </w:r>
              <w:proofErr w:type="spellEnd"/>
              <w:r w:rsidR="008B38CA">
                <w:t xml:space="preserve"> proses </w:t>
              </w:r>
              <w:proofErr w:type="spellStart"/>
              <w:r w:rsidR="008B38CA">
                <w:t>manajemen</w:t>
              </w:r>
              <w:proofErr w:type="spellEnd"/>
              <w:r w:rsidR="008B38CA">
                <w:t xml:space="preserve"> </w:t>
              </w:r>
              <w:proofErr w:type="spellStart"/>
              <w:r w:rsidR="008B38CA">
                <w:t>proyek</w:t>
              </w:r>
            </w:ins>
            <w:proofErr w:type="spellEnd"/>
            <w:ins w:id="3774" w:author="ilham.nur@office.ui.ac.id" w:date="2023-02-11T11:12:00Z">
              <w:r w:rsidR="00716645">
                <w:t xml:space="preserve"> oleh </w:t>
              </w:r>
              <w:proofErr w:type="spellStart"/>
              <w:r w:rsidR="00716645">
                <w:t>manajer</w:t>
              </w:r>
              <w:proofErr w:type="spellEnd"/>
              <w:r w:rsidR="00716645">
                <w:t xml:space="preserve"> </w:t>
              </w:r>
              <w:proofErr w:type="spellStart"/>
              <w:r w:rsidR="00716645">
                <w:t>proyek</w:t>
              </w:r>
              <w:proofErr w:type="spellEnd"/>
              <w:r w:rsidR="00716645">
                <w:t xml:space="preserve">, di mana </w:t>
              </w:r>
              <w:proofErr w:type="spellStart"/>
              <w:r w:rsidR="00716645">
                <w:t>seluruh</w:t>
              </w:r>
              <w:proofErr w:type="spellEnd"/>
              <w:r w:rsidR="00716645">
                <w:t xml:space="preserve"> </w:t>
              </w:r>
              <w:proofErr w:type="spellStart"/>
              <w:r w:rsidR="00716645">
                <w:t>datanya</w:t>
              </w:r>
              <w:proofErr w:type="spellEnd"/>
              <w:r w:rsidR="00716645">
                <w:t xml:space="preserve"> </w:t>
              </w:r>
              <w:proofErr w:type="spellStart"/>
              <w:r w:rsidR="00716645">
                <w:t>terdata</w:t>
              </w:r>
              <w:proofErr w:type="spellEnd"/>
              <w:r w:rsidR="00716645">
                <w:t xml:space="preserve"> </w:t>
              </w:r>
              <w:proofErr w:type="spellStart"/>
              <w:r w:rsidR="00716645">
                <w:t>dalam</w:t>
              </w:r>
              <w:proofErr w:type="spellEnd"/>
              <w:r w:rsidR="00716645">
                <w:t xml:space="preserve"> </w:t>
              </w:r>
              <w:proofErr w:type="spellStart"/>
              <w:r w:rsidR="00716645">
                <w:t>sebuah</w:t>
              </w:r>
              <w:proofErr w:type="spellEnd"/>
              <w:r w:rsidR="00716645">
                <w:t xml:space="preserve"> </w:t>
              </w:r>
              <w:r w:rsidR="00716645">
                <w:rPr>
                  <w:i/>
                  <w:iCs/>
                </w:rPr>
                <w:t xml:space="preserve">server </w:t>
              </w:r>
              <w:r w:rsidR="00716645">
                <w:t>PMIS.</w:t>
              </w:r>
            </w:ins>
          </w:p>
        </w:tc>
      </w:tr>
      <w:tr w:rsidR="00354BC7" w:rsidRPr="003D30C5" w14:paraId="4A2503DC" w14:textId="77777777" w:rsidTr="00DA0648">
        <w:trPr>
          <w:ins w:id="3775" w:author="ilham.nur@office.ui.ac.id" w:date="2023-02-11T10:23:00Z"/>
        </w:trPr>
        <w:tc>
          <w:tcPr>
            <w:tcW w:w="390" w:type="pct"/>
            <w:shd w:val="clear" w:color="auto" w:fill="FFFFFF" w:themeFill="background1"/>
          </w:tcPr>
          <w:p w14:paraId="605DFC80" w14:textId="3B76C831" w:rsidR="00354BC7" w:rsidRDefault="00354BC7" w:rsidP="00DA0648">
            <w:pPr>
              <w:rPr>
                <w:ins w:id="3776" w:author="ilham.nur@office.ui.ac.id" w:date="2023-02-11T10:23:00Z"/>
              </w:rPr>
            </w:pPr>
            <w:ins w:id="3777" w:author="ilham.nur@office.ui.ac.id" w:date="2023-02-11T10:24:00Z">
              <w:r>
                <w:t>C.2</w:t>
              </w:r>
            </w:ins>
          </w:p>
        </w:tc>
        <w:tc>
          <w:tcPr>
            <w:tcW w:w="4610" w:type="pct"/>
            <w:shd w:val="clear" w:color="auto" w:fill="FFFFFF" w:themeFill="background1"/>
          </w:tcPr>
          <w:p w14:paraId="429F4DC1" w14:textId="667805C4" w:rsidR="00354BC7" w:rsidRPr="00B112AF" w:rsidRDefault="00354BC7" w:rsidP="00354BC7">
            <w:pPr>
              <w:rPr>
                <w:ins w:id="3778" w:author="ilham.nur@office.ui.ac.id" w:date="2023-02-11T10:24:00Z"/>
                <w:i/>
                <w:iCs/>
              </w:rPr>
            </w:pPr>
            <w:ins w:id="3779" w:author="ilham.nur@office.ui.ac.id" w:date="2023-02-11T10:24:00Z">
              <w:r>
                <w:rPr>
                  <w:b/>
                  <w:bCs/>
                </w:rPr>
                <w:t xml:space="preserve">Nama: </w:t>
              </w:r>
            </w:ins>
            <w:proofErr w:type="spellStart"/>
            <w:ins w:id="3780" w:author="ilham.nur@office.ui.ac.id" w:date="2023-02-11T10:36:00Z">
              <w:r w:rsidR="00B112AF">
                <w:t>Sistem</w:t>
              </w:r>
              <w:proofErr w:type="spellEnd"/>
              <w:r w:rsidR="00B112AF">
                <w:t xml:space="preserve"> </w:t>
              </w:r>
              <w:proofErr w:type="spellStart"/>
              <w:r w:rsidR="00B112AF">
                <w:t>Optimasi</w:t>
              </w:r>
              <w:proofErr w:type="spellEnd"/>
              <w:r w:rsidR="00B112AF">
                <w:t xml:space="preserve"> </w:t>
              </w:r>
              <w:proofErr w:type="spellStart"/>
              <w:r w:rsidR="00B112AF">
                <w:t>Alokasi</w:t>
              </w:r>
              <w:proofErr w:type="spellEnd"/>
              <w:r w:rsidR="00B112AF">
                <w:t xml:space="preserve"> </w:t>
              </w:r>
              <w:proofErr w:type="spellStart"/>
              <w:r w:rsidR="00B112AF">
                <w:t>Pekerjaan</w:t>
              </w:r>
              <w:proofErr w:type="spellEnd"/>
              <w:r w:rsidR="00B112AF">
                <w:t xml:space="preserve"> dan </w:t>
              </w:r>
              <w:proofErr w:type="spellStart"/>
              <w:r w:rsidR="00B112AF">
                <w:t>Sumber</w:t>
              </w:r>
              <w:proofErr w:type="spellEnd"/>
              <w:r w:rsidR="00B112AF">
                <w:t xml:space="preserve"> </w:t>
              </w:r>
              <w:proofErr w:type="spellStart"/>
              <w:r w:rsidR="00B112AF">
                <w:t>Daya</w:t>
              </w:r>
            </w:ins>
            <w:proofErr w:type="spellEnd"/>
          </w:p>
          <w:p w14:paraId="7476C9AA" w14:textId="5A0CEE61" w:rsidR="00354BC7" w:rsidRDefault="00354BC7" w:rsidP="00354BC7">
            <w:pPr>
              <w:rPr>
                <w:ins w:id="3781" w:author="ilham.nur@office.ui.ac.id" w:date="2023-02-11T10:24:00Z"/>
                <w:i/>
                <w:iCs/>
              </w:rPr>
            </w:pPr>
            <w:ins w:id="3782" w:author="ilham.nur@office.ui.ac.id" w:date="2023-02-11T10:24:00Z">
              <w:r w:rsidRPr="0033033B">
                <w:rPr>
                  <w:b/>
                  <w:bCs/>
                </w:rPr>
                <w:t>Type:</w:t>
              </w:r>
              <w:r>
                <w:t xml:space="preserve"> </w:t>
              </w:r>
              <w:r>
                <w:rPr>
                  <w:i/>
                  <w:iCs/>
                </w:rPr>
                <w:t xml:space="preserve">Application </w:t>
              </w:r>
              <w:r>
                <w:rPr>
                  <w:i/>
                  <w:iCs/>
                </w:rPr>
                <w:t>Component</w:t>
              </w:r>
            </w:ins>
          </w:p>
          <w:p w14:paraId="0C2375D3" w14:textId="47C56343" w:rsidR="00354BC7" w:rsidRPr="0033033B" w:rsidRDefault="00800B76" w:rsidP="00354BC7">
            <w:pPr>
              <w:rPr>
                <w:ins w:id="3783" w:author="ilham.nur@office.ui.ac.id" w:date="2023-02-11T10:24:00Z"/>
              </w:rPr>
            </w:pPr>
            <w:ins w:id="3784" w:author="ilham.nur@office.ui.ac.id" w:date="2023-02-11T10:42:00Z">
              <w:r>
                <w:rPr>
                  <w:noProof/>
                </w:rPr>
                <w:drawing>
                  <wp:inline distT="0" distB="0" distL="0" distR="0" wp14:anchorId="7A7DE5AA" wp14:editId="2CC7BDFB">
                    <wp:extent cx="4851070" cy="567593"/>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885657" cy="571640"/>
                            </a:xfrm>
                            <a:prstGeom prst="rect">
                              <a:avLst/>
                            </a:prstGeom>
                          </pic:spPr>
                        </pic:pic>
                      </a:graphicData>
                    </a:graphic>
                  </wp:inline>
                </w:drawing>
              </w:r>
            </w:ins>
          </w:p>
          <w:p w14:paraId="476BC4E4" w14:textId="6D965F68" w:rsidR="00354BC7" w:rsidRPr="00726EC6" w:rsidRDefault="00354BC7" w:rsidP="00354BC7">
            <w:pPr>
              <w:rPr>
                <w:ins w:id="3785" w:author="ilham.nur@office.ui.ac.id" w:date="2023-02-11T10:24:00Z"/>
                <w:rPrChange w:id="3786" w:author="ilham.nur@office.ui.ac.id" w:date="2023-02-11T11:12:00Z">
                  <w:rPr>
                    <w:ins w:id="3787" w:author="ilham.nur@office.ui.ac.id" w:date="2023-02-11T10:24:00Z"/>
                    <w:b/>
                    <w:bCs/>
                  </w:rPr>
                </w:rPrChange>
              </w:rPr>
            </w:pPr>
            <w:proofErr w:type="spellStart"/>
            <w:ins w:id="3788" w:author="ilham.nur@office.ui.ac.id" w:date="2023-02-11T10:24:00Z">
              <w:r w:rsidRPr="0033033B">
                <w:rPr>
                  <w:b/>
                  <w:bCs/>
                </w:rPr>
                <w:t>Detil</w:t>
              </w:r>
              <w:proofErr w:type="spellEnd"/>
              <w:r w:rsidRPr="0033033B">
                <w:rPr>
                  <w:b/>
                  <w:bCs/>
                </w:rPr>
                <w:t>:</w:t>
              </w:r>
            </w:ins>
            <w:ins w:id="3789" w:author="ilham.nur@office.ui.ac.id" w:date="2023-02-11T11:12:00Z">
              <w:r w:rsidR="00726EC6">
                <w:rPr>
                  <w:b/>
                  <w:bCs/>
                </w:rPr>
                <w:t xml:space="preserve"> </w:t>
              </w:r>
              <w:proofErr w:type="spellStart"/>
              <w:r w:rsidR="00726EC6">
                <w:t>Sebuah</w:t>
              </w:r>
              <w:proofErr w:type="spellEnd"/>
              <w:r w:rsidR="00726EC6">
                <w:t xml:space="preserve"> </w:t>
              </w:r>
              <w:proofErr w:type="spellStart"/>
              <w:r w:rsidR="00726EC6">
                <w:t>komponen</w:t>
              </w:r>
              <w:proofErr w:type="spellEnd"/>
              <w:r w:rsidR="00726EC6">
                <w:t xml:space="preserve"> </w:t>
              </w:r>
              <w:proofErr w:type="spellStart"/>
              <w:r w:rsidR="00726EC6">
                <w:t>apli</w:t>
              </w:r>
            </w:ins>
            <w:ins w:id="3790" w:author="ilham.nur@office.ui.ac.id" w:date="2023-02-11T11:13:00Z">
              <w:r w:rsidR="00726EC6">
                <w:t>kasi</w:t>
              </w:r>
              <w:proofErr w:type="spellEnd"/>
              <w:r w:rsidR="00726EC6">
                <w:t xml:space="preserve"> yang </w:t>
              </w:r>
              <w:proofErr w:type="spellStart"/>
              <w:r w:rsidR="00726EC6">
                <w:t>menjadi</w:t>
              </w:r>
              <w:proofErr w:type="spellEnd"/>
              <w:r w:rsidR="00726EC6">
                <w:t xml:space="preserve"> </w:t>
              </w:r>
              <w:proofErr w:type="spellStart"/>
              <w:r w:rsidR="00726EC6">
                <w:t>penghubung</w:t>
              </w:r>
              <w:proofErr w:type="spellEnd"/>
              <w:r w:rsidR="00726EC6">
                <w:t xml:space="preserve"> ke SIMP untuk </w:t>
              </w:r>
              <w:proofErr w:type="spellStart"/>
              <w:r w:rsidR="00726EC6">
                <w:t>mendapatkan</w:t>
              </w:r>
              <w:proofErr w:type="spellEnd"/>
              <w:r w:rsidR="00726EC6">
                <w:t xml:space="preserve"> </w:t>
              </w:r>
              <w:proofErr w:type="spellStart"/>
              <w:r w:rsidR="00726EC6">
                <w:t>alokasi</w:t>
              </w:r>
              <w:proofErr w:type="spellEnd"/>
              <w:r w:rsidR="00726EC6">
                <w:t xml:space="preserve"> </w:t>
              </w:r>
              <w:proofErr w:type="spellStart"/>
              <w:r w:rsidR="00726EC6">
                <w:t>pekerjaan</w:t>
              </w:r>
              <w:proofErr w:type="spellEnd"/>
              <w:r w:rsidR="00726EC6">
                <w:t xml:space="preserve"> dan </w:t>
              </w:r>
              <w:proofErr w:type="spellStart"/>
              <w:r w:rsidR="00726EC6">
                <w:t>sumber</w:t>
              </w:r>
              <w:proofErr w:type="spellEnd"/>
              <w:r w:rsidR="00726EC6">
                <w:t xml:space="preserve"> </w:t>
              </w:r>
              <w:proofErr w:type="spellStart"/>
              <w:r w:rsidR="00726EC6">
                <w:t>daya</w:t>
              </w:r>
              <w:proofErr w:type="spellEnd"/>
              <w:r w:rsidR="00726EC6">
                <w:t xml:space="preserve"> yang </w:t>
              </w:r>
              <w:proofErr w:type="spellStart"/>
              <w:r w:rsidR="00726EC6">
                <w:t>tepat</w:t>
              </w:r>
              <w:proofErr w:type="spellEnd"/>
              <w:r w:rsidR="00726EC6">
                <w:t xml:space="preserve"> </w:t>
              </w:r>
              <w:proofErr w:type="spellStart"/>
              <w:r w:rsidR="00726EC6">
                <w:t>guna</w:t>
              </w:r>
              <w:proofErr w:type="spellEnd"/>
              <w:r w:rsidR="00726EC6">
                <w:t xml:space="preserve"> </w:t>
              </w:r>
              <w:proofErr w:type="spellStart"/>
              <w:r w:rsidR="00726EC6">
                <w:t>mempercepat</w:t>
              </w:r>
              <w:proofErr w:type="spellEnd"/>
              <w:r w:rsidR="00726EC6">
                <w:t xml:space="preserve"> </w:t>
              </w:r>
              <w:proofErr w:type="spellStart"/>
              <w:r w:rsidR="00726EC6">
                <w:t>waktu</w:t>
              </w:r>
              <w:proofErr w:type="spellEnd"/>
              <w:r w:rsidR="00726EC6">
                <w:t xml:space="preserve"> </w:t>
              </w:r>
              <w:proofErr w:type="spellStart"/>
              <w:r w:rsidR="00726EC6">
                <w:t>perencanaan</w:t>
              </w:r>
              <w:proofErr w:type="spellEnd"/>
              <w:r w:rsidR="00726EC6">
                <w:t xml:space="preserve"> </w:t>
              </w:r>
              <w:proofErr w:type="spellStart"/>
              <w:r w:rsidR="00726EC6">
                <w:t>proyek</w:t>
              </w:r>
              <w:proofErr w:type="spellEnd"/>
              <w:r w:rsidR="00726EC6">
                <w:t xml:space="preserve"> dan </w:t>
              </w:r>
              <w:proofErr w:type="spellStart"/>
              <w:r w:rsidR="00726EC6">
                <w:t>penyelesaian</w:t>
              </w:r>
              <w:proofErr w:type="spellEnd"/>
              <w:r w:rsidR="00726EC6">
                <w:t xml:space="preserve"> </w:t>
              </w:r>
              <w:proofErr w:type="spellStart"/>
              <w:r w:rsidR="00726EC6">
                <w:t>proyek</w:t>
              </w:r>
              <w:proofErr w:type="spellEnd"/>
              <w:r w:rsidR="00726EC6">
                <w:t>.</w:t>
              </w:r>
            </w:ins>
          </w:p>
          <w:p w14:paraId="10ACA43A" w14:textId="4BFD421A" w:rsidR="00354BC7" w:rsidRPr="00DD5208" w:rsidRDefault="00354BC7" w:rsidP="00354BC7">
            <w:pPr>
              <w:rPr>
                <w:ins w:id="3791" w:author="ilham.nur@office.ui.ac.id" w:date="2023-02-11T10:23:00Z"/>
                <w:rPrChange w:id="3792" w:author="ilham.nur@office.ui.ac.id" w:date="2023-02-11T11:14:00Z">
                  <w:rPr>
                    <w:ins w:id="3793" w:author="ilham.nur@office.ui.ac.id" w:date="2023-02-11T10:23:00Z"/>
                    <w:b/>
                    <w:bCs/>
                  </w:rPr>
                </w:rPrChange>
              </w:rPr>
            </w:pPr>
            <w:proofErr w:type="spellStart"/>
            <w:ins w:id="3794" w:author="ilham.nur@office.ui.ac.id" w:date="2023-02-11T10:24:00Z">
              <w:r w:rsidRPr="0033033B">
                <w:rPr>
                  <w:b/>
                  <w:bCs/>
                </w:rPr>
                <w:t>Dampak</w:t>
              </w:r>
              <w:proofErr w:type="spellEnd"/>
              <w:r w:rsidRPr="0033033B">
                <w:rPr>
                  <w:b/>
                  <w:bCs/>
                </w:rPr>
                <w:t>:</w:t>
              </w:r>
            </w:ins>
            <w:ins w:id="3795" w:author="ilham.nur@office.ui.ac.id" w:date="2023-02-11T11:14:00Z">
              <w:r w:rsidR="00DD5208">
                <w:rPr>
                  <w:b/>
                  <w:bCs/>
                </w:rPr>
                <w:t xml:space="preserve"> </w:t>
              </w:r>
              <w:proofErr w:type="spellStart"/>
              <w:r w:rsidR="00DD5208">
                <w:t>Alokasi</w:t>
              </w:r>
              <w:proofErr w:type="spellEnd"/>
              <w:r w:rsidR="00DD5208">
                <w:t xml:space="preserve"> </w:t>
              </w:r>
              <w:proofErr w:type="spellStart"/>
              <w:r w:rsidR="00DD5208">
                <w:t>pekerjaan</w:t>
              </w:r>
              <w:proofErr w:type="spellEnd"/>
              <w:r w:rsidR="00DD5208">
                <w:t xml:space="preserve"> yang </w:t>
              </w:r>
              <w:proofErr w:type="spellStart"/>
              <w:r w:rsidR="00DD5208">
                <w:t>diberikan</w:t>
              </w:r>
              <w:proofErr w:type="spellEnd"/>
              <w:r w:rsidR="00DD5208">
                <w:t xml:space="preserve"> </w:t>
              </w:r>
              <w:proofErr w:type="spellStart"/>
              <w:r w:rsidR="00DD5208">
                <w:t>berbasis</w:t>
              </w:r>
              <w:proofErr w:type="spellEnd"/>
              <w:r w:rsidR="00DD5208">
                <w:t xml:space="preserve"> data </w:t>
              </w:r>
              <w:proofErr w:type="spellStart"/>
              <w:r w:rsidR="00DD5208">
                <w:t>ketersediaan</w:t>
              </w:r>
              <w:proofErr w:type="spellEnd"/>
              <w:r w:rsidR="00DD5208">
                <w:t xml:space="preserve"> dan </w:t>
              </w:r>
              <w:proofErr w:type="spellStart"/>
              <w:r w:rsidR="00DD5208">
                <w:t>kemampuan</w:t>
              </w:r>
              <w:proofErr w:type="spellEnd"/>
              <w:r w:rsidR="00DD5208">
                <w:t xml:space="preserve"> </w:t>
              </w:r>
              <w:proofErr w:type="spellStart"/>
              <w:r w:rsidR="00DD5208">
                <w:t>sumber</w:t>
              </w:r>
              <w:proofErr w:type="spellEnd"/>
              <w:r w:rsidR="00DD5208">
                <w:t xml:space="preserve"> </w:t>
              </w:r>
              <w:proofErr w:type="spellStart"/>
              <w:r w:rsidR="00DD5208">
                <w:t>daya</w:t>
              </w:r>
              <w:proofErr w:type="spellEnd"/>
              <w:r w:rsidR="00DD5208">
                <w:t xml:space="preserve"> </w:t>
              </w:r>
              <w:proofErr w:type="spellStart"/>
              <w:r w:rsidR="00DD5208">
                <w:t>sehingga</w:t>
              </w:r>
              <w:proofErr w:type="spellEnd"/>
              <w:r w:rsidR="00DD5208">
                <w:t xml:space="preserve"> </w:t>
              </w:r>
              <w:r w:rsidR="00DD5208">
                <w:rPr>
                  <w:i/>
                  <w:iCs/>
                </w:rPr>
                <w:t xml:space="preserve">bottleneck </w:t>
              </w:r>
              <w:r w:rsidR="00DD5208">
                <w:t xml:space="preserve">yang </w:t>
              </w:r>
              <w:proofErr w:type="spellStart"/>
              <w:r w:rsidR="00DD5208">
                <w:t>terjadi</w:t>
              </w:r>
              <w:proofErr w:type="spellEnd"/>
              <w:r w:rsidR="00DD5208">
                <w:t xml:space="preserve"> </w:t>
              </w:r>
              <w:proofErr w:type="spellStart"/>
              <w:r w:rsidR="00DD5208">
                <w:t>akibat</w:t>
              </w:r>
              <w:proofErr w:type="spellEnd"/>
              <w:r w:rsidR="00DD5208">
                <w:t xml:space="preserve"> </w:t>
              </w:r>
              <w:proofErr w:type="spellStart"/>
              <w:r w:rsidR="00DD5208">
                <w:t>permasalahan</w:t>
              </w:r>
              <w:proofErr w:type="spellEnd"/>
              <w:r w:rsidR="00DD5208">
                <w:t xml:space="preserve"> </w:t>
              </w:r>
              <w:proofErr w:type="spellStart"/>
              <w:r w:rsidR="00DD5208">
                <w:t>sumber</w:t>
              </w:r>
              <w:proofErr w:type="spellEnd"/>
              <w:r w:rsidR="00DD5208">
                <w:t xml:space="preserve"> </w:t>
              </w:r>
              <w:proofErr w:type="spellStart"/>
              <w:r w:rsidR="00DD5208">
                <w:t>daya</w:t>
              </w:r>
              <w:proofErr w:type="spellEnd"/>
              <w:r w:rsidR="00DD5208">
                <w:t xml:space="preserve"> </w:t>
              </w:r>
              <w:proofErr w:type="spellStart"/>
              <w:r w:rsidR="00DD5208">
                <w:t>dapat</w:t>
              </w:r>
              <w:proofErr w:type="spellEnd"/>
              <w:r w:rsidR="00DD5208">
                <w:t xml:space="preserve"> </w:t>
              </w:r>
              <w:proofErr w:type="spellStart"/>
              <w:r w:rsidR="00DD5208">
                <w:t>diatasi</w:t>
              </w:r>
              <w:proofErr w:type="spellEnd"/>
              <w:r w:rsidR="00DD5208">
                <w:t>.</w:t>
              </w:r>
            </w:ins>
          </w:p>
        </w:tc>
      </w:tr>
    </w:tbl>
    <w:p w14:paraId="50D79D73" w14:textId="480023F9" w:rsidR="00E549E9" w:rsidDel="00F22F5A" w:rsidRDefault="00E549E9">
      <w:pPr>
        <w:rPr>
          <w:del w:id="3796" w:author="ilham.nur@office.ui.ac.id [2]" w:date="2023-01-28T11:30:00Z"/>
          <w:b/>
          <w:bCs/>
        </w:rPr>
      </w:pPr>
      <w:ins w:id="3797" w:author="Ilham Pratama" w:date="2023-01-28T11:11:00Z">
        <w:del w:id="3798" w:author="ilham.nur@office.ui.ac.id [2]" w:date="2023-01-28T11:30:00Z">
          <w:r w:rsidDel="006956F3">
            <w:rPr>
              <w:b/>
              <w:bCs/>
            </w:rPr>
            <w:delText xml:space="preserve">Type: </w:delText>
          </w:r>
          <w:r w:rsidDel="006956F3">
            <w:rPr>
              <w:i/>
              <w:iCs/>
            </w:rPr>
            <w:delText>Business Actor</w:delText>
          </w:r>
        </w:del>
      </w:ins>
    </w:p>
    <w:p w14:paraId="1610AC19" w14:textId="77777777" w:rsidR="00F22F5A" w:rsidRDefault="00F22F5A" w:rsidP="00E549E9">
      <w:pPr>
        <w:rPr>
          <w:ins w:id="3799" w:author="ilham.nur@office.ui.ac.id" w:date="2023-02-11T10:46:00Z"/>
          <w:b/>
          <w:bCs/>
        </w:rPr>
      </w:pPr>
    </w:p>
    <w:p w14:paraId="77A924CA" w14:textId="19A01151" w:rsidR="00F22F5A" w:rsidRDefault="00F22F5A" w:rsidP="00F22F5A">
      <w:pPr>
        <w:pStyle w:val="Caption"/>
        <w:rPr>
          <w:ins w:id="3800" w:author="ilham.nur@office.ui.ac.id" w:date="2023-02-11T10:46:00Z"/>
        </w:rPr>
        <w:pPrChange w:id="3801" w:author="ilham.nur@office.ui.ac.id" w:date="2023-02-11T10:46:00Z">
          <w:pPr/>
        </w:pPrChange>
      </w:pPr>
      <w:proofErr w:type="spellStart"/>
      <w:ins w:id="3802" w:author="ilham.nur@office.ui.ac.id" w:date="2023-02-11T10:46:00Z">
        <w:r>
          <w:t>Tabel</w:t>
        </w:r>
        <w:proofErr w:type="spellEnd"/>
        <w:r>
          <w:t xml:space="preserve"> </w:t>
        </w:r>
        <w:r>
          <w:fldChar w:fldCharType="begin"/>
        </w:r>
        <w:r>
          <w:instrText xml:space="preserve"> STYLEREF 1 \s </w:instrText>
        </w:r>
      </w:ins>
      <w:r>
        <w:fldChar w:fldCharType="separate"/>
      </w:r>
      <w:r>
        <w:rPr>
          <w:noProof/>
        </w:rPr>
        <w:t>4</w:t>
      </w:r>
      <w:ins w:id="3803" w:author="ilham.nur@office.ui.ac.id" w:date="2023-02-11T10:46:00Z">
        <w:r>
          <w:fldChar w:fldCharType="end"/>
        </w:r>
        <w:r>
          <w:t>.</w:t>
        </w:r>
        <w:r>
          <w:fldChar w:fldCharType="begin"/>
        </w:r>
        <w:r>
          <w:instrText xml:space="preserve"> SEQ Tabel \* ARABIC \s 1 </w:instrText>
        </w:r>
      </w:ins>
      <w:r>
        <w:fldChar w:fldCharType="separate"/>
      </w:r>
      <w:ins w:id="3804" w:author="ilham.nur@office.ui.ac.id" w:date="2023-02-11T10:46:00Z">
        <w:r>
          <w:rPr>
            <w:noProof/>
          </w:rPr>
          <w:t>3</w:t>
        </w:r>
        <w:r>
          <w:fldChar w:fldCharType="end"/>
        </w:r>
        <w:r>
          <w:t xml:space="preserve"> </w:t>
        </w:r>
        <w:proofErr w:type="spellStart"/>
        <w:r>
          <w:t>Struktur</w:t>
        </w:r>
        <w:proofErr w:type="spellEnd"/>
        <w:r>
          <w:t xml:space="preserve"> </w:t>
        </w:r>
        <w:proofErr w:type="spellStart"/>
        <w:r>
          <w:t>Lapisan</w:t>
        </w:r>
        <w:proofErr w:type="spellEnd"/>
        <w:r>
          <w:t xml:space="preserve"> </w:t>
        </w:r>
        <w:proofErr w:type="spellStart"/>
        <w:r>
          <w:t>Teknologi</w:t>
        </w:r>
        <w:proofErr w:type="spellEnd"/>
        <w:r>
          <w:t xml:space="preserve"> EA SOAPSD</w:t>
        </w:r>
      </w:ins>
    </w:p>
    <w:tbl>
      <w:tblPr>
        <w:tblStyle w:val="TableGrid"/>
        <w:tblW w:w="5000" w:type="pct"/>
        <w:tblLook w:val="04A0" w:firstRow="1" w:lastRow="0" w:firstColumn="1" w:lastColumn="0" w:noHBand="0" w:noVBand="1"/>
      </w:tblPr>
      <w:tblGrid>
        <w:gridCol w:w="598"/>
        <w:gridCol w:w="7896"/>
        <w:tblGridChange w:id="3805">
          <w:tblGrid>
            <w:gridCol w:w="598"/>
            <w:gridCol w:w="7896"/>
          </w:tblGrid>
        </w:tblGridChange>
      </w:tblGrid>
      <w:tr w:rsidR="00E2660E" w:rsidRPr="0033033B" w14:paraId="4BB779C3" w14:textId="77777777" w:rsidTr="00F22F5A">
        <w:trPr>
          <w:tblHeader/>
          <w:ins w:id="3806" w:author="ilham.nur@office.ui.ac.id" w:date="2023-02-11T10:46:00Z"/>
        </w:trPr>
        <w:tc>
          <w:tcPr>
            <w:tcW w:w="390" w:type="pct"/>
            <w:shd w:val="clear" w:color="auto" w:fill="E2EFD9" w:themeFill="accent6" w:themeFillTint="33"/>
          </w:tcPr>
          <w:p w14:paraId="0E4D4057" w14:textId="77777777" w:rsidR="00F22F5A" w:rsidRPr="0033033B" w:rsidRDefault="00F22F5A" w:rsidP="00BD5746">
            <w:pPr>
              <w:rPr>
                <w:ins w:id="3807" w:author="ilham.nur@office.ui.ac.id" w:date="2023-02-11T10:46:00Z"/>
                <w:b/>
                <w:bCs/>
              </w:rPr>
            </w:pPr>
            <w:ins w:id="3808" w:author="ilham.nur@office.ui.ac.id" w:date="2023-02-11T10:46:00Z">
              <w:r w:rsidRPr="0033033B">
                <w:rPr>
                  <w:b/>
                  <w:bCs/>
                </w:rPr>
                <w:t>ID</w:t>
              </w:r>
            </w:ins>
          </w:p>
        </w:tc>
        <w:tc>
          <w:tcPr>
            <w:tcW w:w="4610" w:type="pct"/>
            <w:shd w:val="clear" w:color="auto" w:fill="E2EFD9" w:themeFill="accent6" w:themeFillTint="33"/>
          </w:tcPr>
          <w:p w14:paraId="44AA1369" w14:textId="77777777" w:rsidR="00F22F5A" w:rsidRPr="0033033B" w:rsidRDefault="00F22F5A" w:rsidP="00BD5746">
            <w:pPr>
              <w:rPr>
                <w:ins w:id="3809" w:author="ilham.nur@office.ui.ac.id" w:date="2023-02-11T10:46:00Z"/>
                <w:b/>
                <w:bCs/>
              </w:rPr>
            </w:pPr>
            <w:proofErr w:type="spellStart"/>
            <w:ins w:id="3810" w:author="ilham.nur@office.ui.ac.id" w:date="2023-02-11T10:46:00Z">
              <w:r w:rsidRPr="0033033B">
                <w:rPr>
                  <w:b/>
                  <w:bCs/>
                </w:rPr>
                <w:t>Detil</w:t>
              </w:r>
              <w:proofErr w:type="spellEnd"/>
            </w:ins>
          </w:p>
        </w:tc>
      </w:tr>
      <w:tr w:rsidR="003B3BB6" w:rsidRPr="00024851" w14:paraId="6DED2688" w14:textId="77777777" w:rsidTr="00BD5746">
        <w:trPr>
          <w:ins w:id="3811" w:author="ilham.nur@office.ui.ac.id" w:date="2023-02-11T10:46:00Z"/>
        </w:trPr>
        <w:tc>
          <w:tcPr>
            <w:tcW w:w="390" w:type="pct"/>
            <w:shd w:val="clear" w:color="auto" w:fill="FFFFFF" w:themeFill="background1"/>
          </w:tcPr>
          <w:p w14:paraId="58C706C7" w14:textId="4E118EAD" w:rsidR="00F22F5A" w:rsidRDefault="00601165" w:rsidP="00BD5746">
            <w:pPr>
              <w:rPr>
                <w:ins w:id="3812" w:author="ilham.nur@office.ui.ac.id" w:date="2023-02-11T10:46:00Z"/>
              </w:rPr>
            </w:pPr>
            <w:ins w:id="3813" w:author="ilham.nur@office.ui.ac.id" w:date="2023-02-11T10:47:00Z">
              <w:r>
                <w:t>D</w:t>
              </w:r>
            </w:ins>
            <w:ins w:id="3814" w:author="ilham.nur@office.ui.ac.id" w:date="2023-02-11T10:46:00Z">
              <w:r w:rsidR="00F22F5A">
                <w:t>.1</w:t>
              </w:r>
            </w:ins>
          </w:p>
        </w:tc>
        <w:tc>
          <w:tcPr>
            <w:tcW w:w="4610" w:type="pct"/>
            <w:shd w:val="clear" w:color="auto" w:fill="FFFFFF" w:themeFill="background1"/>
          </w:tcPr>
          <w:p w14:paraId="665BF16F" w14:textId="5D53CDEF" w:rsidR="00F22F5A" w:rsidRPr="007A4D3A" w:rsidRDefault="00F22F5A" w:rsidP="00BD5746">
            <w:pPr>
              <w:rPr>
                <w:ins w:id="3815" w:author="ilham.nur@office.ui.ac.id" w:date="2023-02-11T10:46:00Z"/>
                <w:i/>
                <w:iCs/>
                <w:rPrChange w:id="3816" w:author="ilham.nur@office.ui.ac.id" w:date="2023-02-11T11:15:00Z">
                  <w:rPr>
                    <w:ins w:id="3817" w:author="ilham.nur@office.ui.ac.id" w:date="2023-02-11T10:46:00Z"/>
                  </w:rPr>
                </w:rPrChange>
              </w:rPr>
            </w:pPr>
            <w:ins w:id="3818" w:author="ilham.nur@office.ui.ac.id" w:date="2023-02-11T10:46:00Z">
              <w:r w:rsidRPr="0033033B">
                <w:rPr>
                  <w:b/>
                  <w:bCs/>
                </w:rPr>
                <w:t>Nama:</w:t>
              </w:r>
              <w:r>
                <w:t xml:space="preserve"> </w:t>
              </w:r>
            </w:ins>
            <w:ins w:id="3819" w:author="ilham.nur@office.ui.ac.id" w:date="2023-02-11T11:15:00Z">
              <w:r w:rsidR="007A4D3A">
                <w:t>C</w:t>
              </w:r>
              <w:r w:rsidR="007A4D3A">
                <w:rPr>
                  <w:i/>
                  <w:iCs/>
                </w:rPr>
                <w:t>lient Device</w:t>
              </w:r>
            </w:ins>
          </w:p>
          <w:p w14:paraId="704A13CD" w14:textId="42ECD6B3" w:rsidR="00F22F5A" w:rsidRPr="0036124C" w:rsidRDefault="00F22F5A" w:rsidP="00BD5746">
            <w:pPr>
              <w:rPr>
                <w:ins w:id="3820" w:author="ilham.nur@office.ui.ac.id" w:date="2023-02-11T10:46:00Z"/>
              </w:rPr>
            </w:pPr>
            <w:ins w:id="3821" w:author="ilham.nur@office.ui.ac.id" w:date="2023-02-11T10:46:00Z">
              <w:r w:rsidRPr="0033033B">
                <w:rPr>
                  <w:b/>
                  <w:bCs/>
                </w:rPr>
                <w:t>Type</w:t>
              </w:r>
              <w:r>
                <w:rPr>
                  <w:b/>
                  <w:bCs/>
                </w:rPr>
                <w:t xml:space="preserve">: </w:t>
              </w:r>
            </w:ins>
            <w:ins w:id="3822" w:author="ilham.nur@office.ui.ac.id" w:date="2023-02-11T10:47:00Z">
              <w:r>
                <w:rPr>
                  <w:i/>
                  <w:iCs/>
                </w:rPr>
                <w:t>Technology Device</w:t>
              </w:r>
            </w:ins>
          </w:p>
          <w:p w14:paraId="64E68F90" w14:textId="1645DDC7" w:rsidR="00F22F5A" w:rsidRDefault="007A4D3A" w:rsidP="00BD5746">
            <w:pPr>
              <w:rPr>
                <w:ins w:id="3823" w:author="ilham.nur@office.ui.ac.id" w:date="2023-02-11T10:46:00Z"/>
              </w:rPr>
            </w:pPr>
            <w:ins w:id="3824" w:author="ilham.nur@office.ui.ac.id" w:date="2023-02-11T11:15:00Z">
              <w:r>
                <w:rPr>
                  <w:noProof/>
                </w:rPr>
                <w:lastRenderedPageBreak/>
                <w:drawing>
                  <wp:inline distT="0" distB="0" distL="0" distR="0" wp14:anchorId="1159D8AA" wp14:editId="6FD860BC">
                    <wp:extent cx="4873451" cy="617778"/>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96420" cy="620690"/>
                            </a:xfrm>
                            <a:prstGeom prst="rect">
                              <a:avLst/>
                            </a:prstGeom>
                          </pic:spPr>
                        </pic:pic>
                      </a:graphicData>
                    </a:graphic>
                  </wp:inline>
                </w:drawing>
              </w:r>
            </w:ins>
          </w:p>
          <w:p w14:paraId="7C1E7D52" w14:textId="183344EC" w:rsidR="00F22F5A" w:rsidRPr="00B42E44" w:rsidRDefault="00F22F5A" w:rsidP="00BD5746">
            <w:pPr>
              <w:rPr>
                <w:ins w:id="3825" w:author="ilham.nur@office.ui.ac.id" w:date="2023-02-11T10:46:00Z"/>
                <w:rPrChange w:id="3826" w:author="ilham.nur@office.ui.ac.id" w:date="2023-02-11T11:21:00Z">
                  <w:rPr>
                    <w:ins w:id="3827" w:author="ilham.nur@office.ui.ac.id" w:date="2023-02-11T10:46:00Z"/>
                    <w:b/>
                    <w:bCs/>
                  </w:rPr>
                </w:rPrChange>
              </w:rPr>
            </w:pPr>
            <w:proofErr w:type="spellStart"/>
            <w:ins w:id="3828" w:author="ilham.nur@office.ui.ac.id" w:date="2023-02-11T10:46:00Z">
              <w:r w:rsidRPr="0033033B">
                <w:rPr>
                  <w:b/>
                  <w:bCs/>
                </w:rPr>
                <w:t>Detil</w:t>
              </w:r>
              <w:proofErr w:type="spellEnd"/>
              <w:r w:rsidRPr="0033033B">
                <w:rPr>
                  <w:b/>
                  <w:bCs/>
                </w:rPr>
                <w:t>:</w:t>
              </w:r>
              <w:r>
                <w:t xml:space="preserve"> </w:t>
              </w:r>
            </w:ins>
            <w:proofErr w:type="spellStart"/>
            <w:ins w:id="3829" w:author="ilham.nur@office.ui.ac.id" w:date="2023-02-11T11:20:00Z">
              <w:r w:rsidR="00E76024">
                <w:t>Sebuah</w:t>
              </w:r>
              <w:proofErr w:type="spellEnd"/>
              <w:r w:rsidR="00E76024">
                <w:t xml:space="preserve"> </w:t>
              </w:r>
              <w:r w:rsidR="00C70650">
                <w:rPr>
                  <w:i/>
                  <w:iCs/>
                </w:rPr>
                <w:t xml:space="preserve">device </w:t>
              </w:r>
              <w:r w:rsidR="00C70650">
                <w:t xml:space="preserve">yang </w:t>
              </w:r>
              <w:proofErr w:type="spellStart"/>
              <w:r w:rsidR="00C70650">
                <w:t>digunakan</w:t>
              </w:r>
              <w:proofErr w:type="spellEnd"/>
              <w:r w:rsidR="00C70650">
                <w:t xml:space="preserve"> oleh </w:t>
              </w:r>
              <w:r w:rsidR="00C70650" w:rsidRPr="00C70650">
                <w:rPr>
                  <w:i/>
                  <w:iCs/>
                  <w:rPrChange w:id="3830" w:author="ilham.nur@office.ui.ac.id" w:date="2023-02-11T11:20:00Z">
                    <w:rPr/>
                  </w:rPrChange>
                </w:rPr>
                <w:t>client</w:t>
              </w:r>
              <w:r w:rsidR="00C70650">
                <w:rPr>
                  <w:i/>
                  <w:iCs/>
                </w:rPr>
                <w:t xml:space="preserve"> </w:t>
              </w:r>
              <w:proofErr w:type="spellStart"/>
              <w:r w:rsidR="00C70650">
                <w:t>baik</w:t>
              </w:r>
              <w:proofErr w:type="spellEnd"/>
              <w:r w:rsidR="00C70650">
                <w:t xml:space="preserve"> </w:t>
              </w:r>
              <w:r w:rsidR="00C70650">
                <w:rPr>
                  <w:i/>
                  <w:iCs/>
                </w:rPr>
                <w:t xml:space="preserve">planner </w:t>
              </w:r>
              <w:proofErr w:type="spellStart"/>
              <w:r w:rsidR="00C70650">
                <w:t>atau</w:t>
              </w:r>
              <w:proofErr w:type="spellEnd"/>
              <w:r w:rsidR="00C70650">
                <w:t xml:space="preserve"> </w:t>
              </w:r>
              <w:r w:rsidR="00C70650">
                <w:rPr>
                  <w:i/>
                  <w:iCs/>
                </w:rPr>
                <w:t xml:space="preserve">executor </w:t>
              </w:r>
              <w:r w:rsidR="00C70650">
                <w:t xml:space="preserve">untuk </w:t>
              </w:r>
              <w:proofErr w:type="spellStart"/>
              <w:r w:rsidR="00C70650">
                <w:t>melakukan</w:t>
              </w:r>
              <w:proofErr w:type="spellEnd"/>
              <w:r w:rsidR="00C70650">
                <w:t xml:space="preserve"> </w:t>
              </w:r>
              <w:proofErr w:type="spellStart"/>
              <w:r w:rsidR="00C70650">
                <w:t>interaksi</w:t>
              </w:r>
              <w:proofErr w:type="spellEnd"/>
              <w:r w:rsidR="00C70650">
                <w:t xml:space="preserve"> dengan </w:t>
              </w:r>
              <w:proofErr w:type="spellStart"/>
              <w:r w:rsidR="00C70650">
                <w:t>aplikasi</w:t>
              </w:r>
              <w:proofErr w:type="spellEnd"/>
              <w:r w:rsidR="00C70650">
                <w:t xml:space="preserve"> yang </w:t>
              </w:r>
              <w:proofErr w:type="spellStart"/>
              <w:r w:rsidR="00C70650">
                <w:t>ada</w:t>
              </w:r>
            </w:ins>
            <w:proofErr w:type="spellEnd"/>
            <w:ins w:id="3831" w:author="ilham.nur@office.ui.ac.id" w:date="2023-02-11T11:21:00Z">
              <w:r w:rsidR="00C70650">
                <w:t>. K</w:t>
              </w:r>
              <w:r w:rsidR="00B42E44">
                <w:t xml:space="preserve">oneksi </w:t>
              </w:r>
              <w:proofErr w:type="spellStart"/>
              <w:r w:rsidR="00B42E44">
                <w:t>perangkat</w:t>
              </w:r>
              <w:proofErr w:type="spellEnd"/>
              <w:r w:rsidR="00B42E44">
                <w:t xml:space="preserve"> </w:t>
              </w:r>
              <w:proofErr w:type="spellStart"/>
              <w:r w:rsidR="00B42E44">
                <w:t>dijaga</w:t>
              </w:r>
              <w:proofErr w:type="spellEnd"/>
              <w:r w:rsidR="00B42E44">
                <w:t xml:space="preserve"> pada </w:t>
              </w:r>
              <w:proofErr w:type="spellStart"/>
              <w:r w:rsidR="00B42E44">
                <w:t>layanan</w:t>
              </w:r>
              <w:proofErr w:type="spellEnd"/>
              <w:r w:rsidR="00B42E44">
                <w:t xml:space="preserve"> </w:t>
              </w:r>
              <w:r w:rsidR="00B42E44">
                <w:rPr>
                  <w:i/>
                  <w:iCs/>
                </w:rPr>
                <w:t xml:space="preserve">secure connection </w:t>
              </w:r>
              <w:r w:rsidR="00B42E44">
                <w:t xml:space="preserve">untuk </w:t>
              </w:r>
              <w:proofErr w:type="spellStart"/>
              <w:r w:rsidR="00B42E44">
                <w:t>memastikan</w:t>
              </w:r>
              <w:proofErr w:type="spellEnd"/>
              <w:r w:rsidR="00B42E44">
                <w:t xml:space="preserve"> data yang </w:t>
              </w:r>
              <w:proofErr w:type="spellStart"/>
              <w:r w:rsidR="00B42E44">
                <w:t>dikirimkan</w:t>
              </w:r>
              <w:proofErr w:type="spellEnd"/>
              <w:r w:rsidR="00B42E44">
                <w:t xml:space="preserve"> sudah </w:t>
              </w:r>
              <w:proofErr w:type="spellStart"/>
              <w:r w:rsidR="00B42E44">
                <w:t>aman</w:t>
              </w:r>
              <w:proofErr w:type="spellEnd"/>
              <w:r w:rsidR="00B42E44">
                <w:t>.</w:t>
              </w:r>
            </w:ins>
          </w:p>
          <w:p w14:paraId="38BAB637" w14:textId="335DCB07" w:rsidR="00F22F5A" w:rsidRPr="00C70650" w:rsidRDefault="00F22F5A" w:rsidP="00BD5746">
            <w:pPr>
              <w:rPr>
                <w:ins w:id="3832" w:author="ilham.nur@office.ui.ac.id" w:date="2023-02-11T10:46:00Z"/>
              </w:rPr>
            </w:pPr>
            <w:proofErr w:type="spellStart"/>
            <w:ins w:id="3833" w:author="ilham.nur@office.ui.ac.id" w:date="2023-02-11T10:46:00Z">
              <w:r w:rsidRPr="0033033B">
                <w:rPr>
                  <w:b/>
                  <w:bCs/>
                </w:rPr>
                <w:t>Dampak</w:t>
              </w:r>
              <w:proofErr w:type="spellEnd"/>
              <w:r w:rsidRPr="0033033B">
                <w:rPr>
                  <w:b/>
                  <w:bCs/>
                </w:rPr>
                <w:t>:</w:t>
              </w:r>
              <w:r>
                <w:rPr>
                  <w:b/>
                  <w:bCs/>
                </w:rPr>
                <w:t xml:space="preserve"> </w:t>
              </w:r>
            </w:ins>
            <w:proofErr w:type="spellStart"/>
            <w:ins w:id="3834" w:author="ilham.nur@office.ui.ac.id" w:date="2023-02-11T11:21:00Z">
              <w:r w:rsidR="00C70650">
                <w:t>Apikasi</w:t>
              </w:r>
              <w:proofErr w:type="spellEnd"/>
              <w:r w:rsidR="00C70650">
                <w:t xml:space="preserve"> yang </w:t>
              </w:r>
              <w:proofErr w:type="spellStart"/>
              <w:r w:rsidR="00C70650">
                <w:t>telah</w:t>
              </w:r>
              <w:proofErr w:type="spellEnd"/>
              <w:r w:rsidR="00C70650">
                <w:t xml:space="preserve"> </w:t>
              </w:r>
              <w:proofErr w:type="spellStart"/>
              <w:r w:rsidR="00C70650">
                <w:t>dibangun</w:t>
              </w:r>
              <w:proofErr w:type="spellEnd"/>
              <w:r w:rsidR="00C70650">
                <w:t xml:space="preserve"> </w:t>
              </w:r>
              <w:proofErr w:type="spellStart"/>
              <w:r w:rsidR="00C70650">
                <w:t>dapat</w:t>
              </w:r>
              <w:proofErr w:type="spellEnd"/>
              <w:r w:rsidR="00C70650">
                <w:t xml:space="preserve"> </w:t>
              </w:r>
              <w:proofErr w:type="spellStart"/>
              <w:r w:rsidR="00C70650">
                <w:t>diakses</w:t>
              </w:r>
              <w:proofErr w:type="spellEnd"/>
              <w:r w:rsidR="00C70650">
                <w:t xml:space="preserve"> oleh </w:t>
              </w:r>
              <w:proofErr w:type="spellStart"/>
              <w:r w:rsidR="00C70650">
                <w:t>pengguna</w:t>
              </w:r>
              <w:proofErr w:type="spellEnd"/>
              <w:r w:rsidR="00C70650">
                <w:t>.</w:t>
              </w:r>
            </w:ins>
          </w:p>
        </w:tc>
      </w:tr>
      <w:tr w:rsidR="00CE303F" w:rsidRPr="00024851" w14:paraId="5B4E5ED3" w14:textId="77777777" w:rsidTr="00BD5746">
        <w:trPr>
          <w:ins w:id="3835" w:author="ilham.nur@office.ui.ac.id" w:date="2023-02-11T10:47:00Z"/>
        </w:trPr>
        <w:tc>
          <w:tcPr>
            <w:tcW w:w="390" w:type="pct"/>
            <w:shd w:val="clear" w:color="auto" w:fill="FFFFFF" w:themeFill="background1"/>
          </w:tcPr>
          <w:p w14:paraId="230EA702" w14:textId="17C51AD5" w:rsidR="00601165" w:rsidRDefault="00601165" w:rsidP="00BD5746">
            <w:pPr>
              <w:rPr>
                <w:ins w:id="3836" w:author="ilham.nur@office.ui.ac.id" w:date="2023-02-11T10:47:00Z"/>
              </w:rPr>
            </w:pPr>
            <w:ins w:id="3837" w:author="ilham.nur@office.ui.ac.id" w:date="2023-02-11T10:47:00Z">
              <w:r>
                <w:lastRenderedPageBreak/>
                <w:t>D.2</w:t>
              </w:r>
            </w:ins>
          </w:p>
        </w:tc>
        <w:tc>
          <w:tcPr>
            <w:tcW w:w="4610" w:type="pct"/>
            <w:shd w:val="clear" w:color="auto" w:fill="FFFFFF" w:themeFill="background1"/>
          </w:tcPr>
          <w:p w14:paraId="293F34E6" w14:textId="0E3F8312" w:rsidR="00601165" w:rsidRDefault="00601165" w:rsidP="00601165">
            <w:pPr>
              <w:rPr>
                <w:ins w:id="3838" w:author="ilham.nur@office.ui.ac.id" w:date="2023-02-11T10:47:00Z"/>
              </w:rPr>
            </w:pPr>
            <w:ins w:id="3839" w:author="ilham.nur@office.ui.ac.id" w:date="2023-02-11T10:47:00Z">
              <w:r w:rsidRPr="0033033B">
                <w:rPr>
                  <w:b/>
                  <w:bCs/>
                </w:rPr>
                <w:t>Nama:</w:t>
              </w:r>
              <w:r>
                <w:t xml:space="preserve"> </w:t>
              </w:r>
            </w:ins>
            <w:ins w:id="3840" w:author="ilham.nur@office.ui.ac.id" w:date="2023-02-11T11:15:00Z">
              <w:r w:rsidR="00E2660E">
                <w:t>PMIS Server</w:t>
              </w:r>
            </w:ins>
          </w:p>
          <w:p w14:paraId="78DD2548" w14:textId="77777777" w:rsidR="00601165" w:rsidRPr="0036124C" w:rsidRDefault="00601165" w:rsidP="00601165">
            <w:pPr>
              <w:rPr>
                <w:ins w:id="3841" w:author="ilham.nur@office.ui.ac.id" w:date="2023-02-11T10:47:00Z"/>
              </w:rPr>
            </w:pPr>
            <w:ins w:id="3842" w:author="ilham.nur@office.ui.ac.id" w:date="2023-02-11T10:47:00Z">
              <w:r w:rsidRPr="0033033B">
                <w:rPr>
                  <w:b/>
                  <w:bCs/>
                </w:rPr>
                <w:t>Type</w:t>
              </w:r>
              <w:r>
                <w:rPr>
                  <w:b/>
                  <w:bCs/>
                </w:rPr>
                <w:t xml:space="preserve">: </w:t>
              </w:r>
              <w:r>
                <w:rPr>
                  <w:i/>
                  <w:iCs/>
                </w:rPr>
                <w:t>Technology Device</w:t>
              </w:r>
            </w:ins>
          </w:p>
          <w:p w14:paraId="56EC312B" w14:textId="2EC3A2FB" w:rsidR="00601165" w:rsidRDefault="00E2660E" w:rsidP="00601165">
            <w:pPr>
              <w:rPr>
                <w:ins w:id="3843" w:author="ilham.nur@office.ui.ac.id" w:date="2023-02-11T10:47:00Z"/>
              </w:rPr>
            </w:pPr>
            <w:ins w:id="3844" w:author="ilham.nur@office.ui.ac.id" w:date="2023-02-11T11:15:00Z">
              <w:r>
                <w:rPr>
                  <w:noProof/>
                </w:rPr>
                <w:drawing>
                  <wp:inline distT="0" distB="0" distL="0" distR="0" wp14:anchorId="22503DFE" wp14:editId="1367F02A">
                    <wp:extent cx="4872990" cy="559271"/>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930310" cy="565850"/>
                            </a:xfrm>
                            <a:prstGeom prst="rect">
                              <a:avLst/>
                            </a:prstGeom>
                          </pic:spPr>
                        </pic:pic>
                      </a:graphicData>
                    </a:graphic>
                  </wp:inline>
                </w:drawing>
              </w:r>
            </w:ins>
          </w:p>
          <w:p w14:paraId="3E271BC2" w14:textId="7B79C5CA" w:rsidR="00601165" w:rsidRPr="007F18CB" w:rsidRDefault="00601165" w:rsidP="00601165">
            <w:pPr>
              <w:rPr>
                <w:ins w:id="3845" w:author="ilham.nur@office.ui.ac.id" w:date="2023-02-11T10:47:00Z"/>
                <w:b/>
                <w:bCs/>
              </w:rPr>
            </w:pPr>
            <w:proofErr w:type="spellStart"/>
            <w:ins w:id="3846" w:author="ilham.nur@office.ui.ac.id" w:date="2023-02-11T10:47:00Z">
              <w:r w:rsidRPr="0033033B">
                <w:rPr>
                  <w:b/>
                  <w:bCs/>
                </w:rPr>
                <w:t>Detil</w:t>
              </w:r>
              <w:proofErr w:type="spellEnd"/>
              <w:r w:rsidRPr="0033033B">
                <w:rPr>
                  <w:b/>
                  <w:bCs/>
                </w:rPr>
                <w:t>:</w:t>
              </w:r>
              <w:r>
                <w:t xml:space="preserve"> </w:t>
              </w:r>
            </w:ins>
            <w:proofErr w:type="spellStart"/>
            <w:ins w:id="3847" w:author="ilham.nur@office.ui.ac.id" w:date="2023-02-11T11:26:00Z">
              <w:r w:rsidR="007F18CB">
                <w:t>Sebuah</w:t>
              </w:r>
              <w:proofErr w:type="spellEnd"/>
              <w:r w:rsidR="007F18CB">
                <w:t xml:space="preserve"> </w:t>
              </w:r>
              <w:proofErr w:type="spellStart"/>
              <w:r w:rsidR="007F18CB">
                <w:t>perangkat</w:t>
              </w:r>
              <w:proofErr w:type="spellEnd"/>
              <w:r w:rsidR="007F18CB">
                <w:t xml:space="preserve"> yang </w:t>
              </w:r>
              <w:proofErr w:type="spellStart"/>
              <w:r w:rsidR="007F18CB">
                <w:t>digunakan</w:t>
              </w:r>
              <w:proofErr w:type="spellEnd"/>
              <w:r w:rsidR="007F18CB">
                <w:t xml:space="preserve"> untuk </w:t>
              </w:r>
              <w:proofErr w:type="spellStart"/>
              <w:r w:rsidR="007F18CB">
                <w:t>menjalankan</w:t>
              </w:r>
              <w:proofErr w:type="spellEnd"/>
              <w:r w:rsidR="007F18CB">
                <w:t xml:space="preserve"> SIMP</w:t>
              </w:r>
              <w:r w:rsidR="00A6033F">
                <w:t xml:space="preserve"> dan SOAPSD</w:t>
              </w:r>
              <w:r w:rsidR="007F18CB">
                <w:t xml:space="preserve"> </w:t>
              </w:r>
              <w:proofErr w:type="spellStart"/>
              <w:r w:rsidR="007F18CB">
                <w:t>secara</w:t>
              </w:r>
              <w:proofErr w:type="spellEnd"/>
              <w:r w:rsidR="007F18CB">
                <w:t xml:space="preserve"> </w:t>
              </w:r>
              <w:r w:rsidR="007F18CB">
                <w:rPr>
                  <w:i/>
                  <w:iCs/>
                </w:rPr>
                <w:t xml:space="preserve">cloud </w:t>
              </w:r>
              <w:proofErr w:type="spellStart"/>
              <w:r w:rsidR="007F18CB">
                <w:t>sehingga</w:t>
              </w:r>
              <w:proofErr w:type="spellEnd"/>
              <w:r w:rsidR="007F18CB">
                <w:t xml:space="preserve"> </w:t>
              </w:r>
              <w:proofErr w:type="spellStart"/>
              <w:r w:rsidR="007F18CB">
                <w:t>dapat</w:t>
              </w:r>
              <w:proofErr w:type="spellEnd"/>
              <w:r w:rsidR="007F18CB">
                <w:t xml:space="preserve"> </w:t>
              </w:r>
              <w:proofErr w:type="spellStart"/>
              <w:r w:rsidR="007F18CB">
                <w:t>diakses</w:t>
              </w:r>
              <w:proofErr w:type="spellEnd"/>
              <w:r w:rsidR="007F18CB">
                <w:t xml:space="preserve"> oleh </w:t>
              </w:r>
              <w:proofErr w:type="spellStart"/>
              <w:r w:rsidR="007F18CB">
                <w:t>pengguna</w:t>
              </w:r>
              <w:proofErr w:type="spellEnd"/>
              <w:r w:rsidR="007F18CB">
                <w:t xml:space="preserve"> </w:t>
              </w:r>
              <w:proofErr w:type="spellStart"/>
              <w:r w:rsidR="007F18CB">
                <w:t>melalui</w:t>
              </w:r>
              <w:proofErr w:type="spellEnd"/>
              <w:r w:rsidR="007F18CB">
                <w:t xml:space="preserve"> </w:t>
              </w:r>
              <w:proofErr w:type="spellStart"/>
              <w:r w:rsidR="007F18CB">
                <w:t>jaringan</w:t>
              </w:r>
              <w:proofErr w:type="spellEnd"/>
              <w:r w:rsidR="007F18CB">
                <w:t xml:space="preserve"> </w:t>
              </w:r>
              <w:proofErr w:type="spellStart"/>
              <w:r w:rsidR="00A6033F">
                <w:t>publik</w:t>
              </w:r>
              <w:proofErr w:type="spellEnd"/>
              <w:r w:rsidR="00A6033F">
                <w:t>.</w:t>
              </w:r>
            </w:ins>
          </w:p>
          <w:p w14:paraId="0429BCE4" w14:textId="1DAE02D0" w:rsidR="00601165" w:rsidRPr="00A6033F" w:rsidRDefault="00601165" w:rsidP="00601165">
            <w:pPr>
              <w:rPr>
                <w:ins w:id="3848" w:author="ilham.nur@office.ui.ac.id" w:date="2023-02-11T10:47:00Z"/>
                <w:i/>
                <w:iCs/>
                <w:rPrChange w:id="3849" w:author="ilham.nur@office.ui.ac.id" w:date="2023-02-11T11:27:00Z">
                  <w:rPr>
                    <w:ins w:id="3850" w:author="ilham.nur@office.ui.ac.id" w:date="2023-02-11T10:47:00Z"/>
                    <w:b/>
                    <w:bCs/>
                  </w:rPr>
                </w:rPrChange>
              </w:rPr>
            </w:pPr>
            <w:proofErr w:type="spellStart"/>
            <w:ins w:id="3851" w:author="ilham.nur@office.ui.ac.id" w:date="2023-02-11T10:47:00Z">
              <w:r w:rsidRPr="0033033B">
                <w:rPr>
                  <w:b/>
                  <w:bCs/>
                </w:rPr>
                <w:t>Dampak</w:t>
              </w:r>
              <w:proofErr w:type="spellEnd"/>
              <w:r w:rsidRPr="0033033B">
                <w:rPr>
                  <w:b/>
                  <w:bCs/>
                </w:rPr>
                <w:t>:</w:t>
              </w:r>
            </w:ins>
            <w:ins w:id="3852" w:author="ilham.nur@office.ui.ac.id" w:date="2023-02-11T11:27:00Z">
              <w:r w:rsidR="00A6033F">
                <w:rPr>
                  <w:b/>
                  <w:bCs/>
                </w:rPr>
                <w:t xml:space="preserve"> </w:t>
              </w:r>
              <w:proofErr w:type="spellStart"/>
              <w:r w:rsidR="00A6033F">
                <w:t>Aplikasi</w:t>
              </w:r>
              <w:proofErr w:type="spellEnd"/>
              <w:r w:rsidR="00A6033F">
                <w:t xml:space="preserve"> SIMP dan SOAPSD </w:t>
              </w:r>
              <w:proofErr w:type="spellStart"/>
              <w:r w:rsidR="00A6033F">
                <w:t>dapat</w:t>
              </w:r>
              <w:proofErr w:type="spellEnd"/>
              <w:r w:rsidR="00A6033F">
                <w:t xml:space="preserve"> </w:t>
              </w:r>
              <w:proofErr w:type="spellStart"/>
              <w:r w:rsidR="00A6033F">
                <w:t>diakses</w:t>
              </w:r>
              <w:proofErr w:type="spellEnd"/>
              <w:r w:rsidR="00A6033F">
                <w:t xml:space="preserve"> </w:t>
              </w:r>
              <w:proofErr w:type="spellStart"/>
              <w:r w:rsidR="00A6033F">
                <w:t>melalui</w:t>
              </w:r>
              <w:proofErr w:type="spellEnd"/>
              <w:r w:rsidR="00A6033F">
                <w:t xml:space="preserve"> </w:t>
              </w:r>
              <w:proofErr w:type="spellStart"/>
              <w:r w:rsidR="00A6033F">
                <w:t>perangkat</w:t>
              </w:r>
              <w:proofErr w:type="spellEnd"/>
              <w:r w:rsidR="00A6033F">
                <w:t xml:space="preserve"> yang </w:t>
              </w:r>
              <w:proofErr w:type="spellStart"/>
              <w:r w:rsidR="00A6033F">
                <w:t>dimiliki</w:t>
              </w:r>
              <w:proofErr w:type="spellEnd"/>
              <w:r w:rsidR="00A6033F">
                <w:t xml:space="preserve"> oleh </w:t>
              </w:r>
              <w:r w:rsidR="00A6033F">
                <w:rPr>
                  <w:i/>
                  <w:iCs/>
                </w:rPr>
                <w:t>client.</w:t>
              </w:r>
            </w:ins>
          </w:p>
        </w:tc>
      </w:tr>
      <w:tr w:rsidR="00CE303F" w:rsidRPr="00024851" w14:paraId="71E1E81C" w14:textId="77777777" w:rsidTr="00BD5746">
        <w:trPr>
          <w:ins w:id="3853" w:author="ilham.nur@office.ui.ac.id" w:date="2023-02-11T10:47:00Z"/>
        </w:trPr>
        <w:tc>
          <w:tcPr>
            <w:tcW w:w="390" w:type="pct"/>
            <w:shd w:val="clear" w:color="auto" w:fill="FFFFFF" w:themeFill="background1"/>
          </w:tcPr>
          <w:p w14:paraId="2C61881F" w14:textId="5CBDC648" w:rsidR="00601165" w:rsidRDefault="00BA04FA" w:rsidP="00BD5746">
            <w:pPr>
              <w:rPr>
                <w:ins w:id="3854" w:author="ilham.nur@office.ui.ac.id" w:date="2023-02-11T10:47:00Z"/>
              </w:rPr>
            </w:pPr>
            <w:ins w:id="3855" w:author="ilham.nur@office.ui.ac.id" w:date="2023-02-11T10:47:00Z">
              <w:r>
                <w:t>Y.1</w:t>
              </w:r>
            </w:ins>
          </w:p>
        </w:tc>
        <w:tc>
          <w:tcPr>
            <w:tcW w:w="4610" w:type="pct"/>
            <w:shd w:val="clear" w:color="auto" w:fill="FFFFFF" w:themeFill="background1"/>
          </w:tcPr>
          <w:p w14:paraId="0AA5FD1C" w14:textId="4428FE4B" w:rsidR="00BA04FA" w:rsidRDefault="00BA04FA" w:rsidP="00BA04FA">
            <w:pPr>
              <w:rPr>
                <w:ins w:id="3856" w:author="ilham.nur@office.ui.ac.id" w:date="2023-02-11T10:47:00Z"/>
              </w:rPr>
            </w:pPr>
            <w:ins w:id="3857" w:author="ilham.nur@office.ui.ac.id" w:date="2023-02-11T10:47:00Z">
              <w:r w:rsidRPr="0033033B">
                <w:rPr>
                  <w:b/>
                  <w:bCs/>
                </w:rPr>
                <w:t>Nama:</w:t>
              </w:r>
              <w:r>
                <w:t xml:space="preserve"> </w:t>
              </w:r>
            </w:ins>
            <w:ins w:id="3858" w:author="ilham.nur@office.ui.ac.id" w:date="2023-02-11T11:16:00Z">
              <w:r w:rsidR="003B3BB6" w:rsidRPr="003B3BB6">
                <w:rPr>
                  <w:i/>
                  <w:iCs/>
                  <w:rPrChange w:id="3859" w:author="ilham.nur@office.ui.ac.id" w:date="2023-02-11T11:16:00Z">
                    <w:rPr/>
                  </w:rPrChange>
                </w:rPr>
                <w:t>Database</w:t>
              </w:r>
              <w:r w:rsidR="003B3BB6">
                <w:t xml:space="preserve"> SOAPSD</w:t>
              </w:r>
            </w:ins>
          </w:p>
          <w:p w14:paraId="1CEBCD9A" w14:textId="77F7186B" w:rsidR="00BA04FA" w:rsidRPr="0036124C" w:rsidRDefault="00BA04FA" w:rsidP="00BA04FA">
            <w:pPr>
              <w:rPr>
                <w:ins w:id="3860" w:author="ilham.nur@office.ui.ac.id" w:date="2023-02-11T10:47:00Z"/>
              </w:rPr>
            </w:pPr>
            <w:ins w:id="3861" w:author="ilham.nur@office.ui.ac.id" w:date="2023-02-11T10:47:00Z">
              <w:r w:rsidRPr="0033033B">
                <w:rPr>
                  <w:b/>
                  <w:bCs/>
                </w:rPr>
                <w:t>Type</w:t>
              </w:r>
              <w:r>
                <w:rPr>
                  <w:b/>
                  <w:bCs/>
                </w:rPr>
                <w:t xml:space="preserve">: </w:t>
              </w:r>
              <w:r>
                <w:rPr>
                  <w:i/>
                  <w:iCs/>
                </w:rPr>
                <w:t>System S</w:t>
              </w:r>
            </w:ins>
            <w:ins w:id="3862" w:author="ilham.nur@office.ui.ac.id" w:date="2023-02-11T10:48:00Z">
              <w:r>
                <w:rPr>
                  <w:i/>
                  <w:iCs/>
                </w:rPr>
                <w:t>oftware</w:t>
              </w:r>
            </w:ins>
          </w:p>
          <w:p w14:paraId="1D3B49CA" w14:textId="71E8B98F" w:rsidR="00BA04FA" w:rsidRDefault="003B3BB6" w:rsidP="00BA04FA">
            <w:pPr>
              <w:rPr>
                <w:ins w:id="3863" w:author="ilham.nur@office.ui.ac.id" w:date="2023-02-11T10:47:00Z"/>
              </w:rPr>
            </w:pPr>
            <w:ins w:id="3864" w:author="ilham.nur@office.ui.ac.id" w:date="2023-02-11T11:16:00Z">
              <w:r>
                <w:rPr>
                  <w:noProof/>
                </w:rPr>
                <w:drawing>
                  <wp:inline distT="0" distB="0" distL="0" distR="0" wp14:anchorId="08239A3D" wp14:editId="15905643">
                    <wp:extent cx="4872990" cy="55583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921762" cy="561396"/>
                            </a:xfrm>
                            <a:prstGeom prst="rect">
                              <a:avLst/>
                            </a:prstGeom>
                          </pic:spPr>
                        </pic:pic>
                      </a:graphicData>
                    </a:graphic>
                  </wp:inline>
                </w:drawing>
              </w:r>
            </w:ins>
          </w:p>
          <w:p w14:paraId="068A90BF" w14:textId="5AE1B1A1" w:rsidR="00BA04FA" w:rsidRPr="00BD5746" w:rsidRDefault="00BA04FA" w:rsidP="00BA04FA">
            <w:pPr>
              <w:rPr>
                <w:ins w:id="3865" w:author="ilham.nur@office.ui.ac.id" w:date="2023-02-11T10:47:00Z"/>
                <w:b/>
                <w:bCs/>
              </w:rPr>
            </w:pPr>
            <w:proofErr w:type="spellStart"/>
            <w:ins w:id="3866" w:author="ilham.nur@office.ui.ac.id" w:date="2023-02-11T10:47:00Z">
              <w:r w:rsidRPr="0033033B">
                <w:rPr>
                  <w:b/>
                  <w:bCs/>
                </w:rPr>
                <w:t>Detil</w:t>
              </w:r>
              <w:proofErr w:type="spellEnd"/>
              <w:r w:rsidRPr="0033033B">
                <w:rPr>
                  <w:b/>
                  <w:bCs/>
                </w:rPr>
                <w:t>:</w:t>
              </w:r>
              <w:r>
                <w:t xml:space="preserve"> </w:t>
              </w:r>
            </w:ins>
            <w:proofErr w:type="spellStart"/>
            <w:ins w:id="3867" w:author="ilham.nur@office.ui.ac.id" w:date="2023-02-11T11:33:00Z">
              <w:r w:rsidR="004B6433">
                <w:t>Sebuah</w:t>
              </w:r>
              <w:proofErr w:type="spellEnd"/>
              <w:r w:rsidR="004B6433">
                <w:t xml:space="preserve"> </w:t>
              </w:r>
              <w:proofErr w:type="spellStart"/>
              <w:r w:rsidR="004B6433">
                <w:t>sistem</w:t>
              </w:r>
              <w:proofErr w:type="spellEnd"/>
              <w:r w:rsidR="004B6433">
                <w:t xml:space="preserve"> basis data yang </w:t>
              </w:r>
              <w:proofErr w:type="spellStart"/>
              <w:r w:rsidR="004B6433">
                <w:t>berfungsi</w:t>
              </w:r>
              <w:proofErr w:type="spellEnd"/>
              <w:r w:rsidR="004B6433">
                <w:t xml:space="preserve"> untuk </w:t>
              </w:r>
              <w:proofErr w:type="spellStart"/>
              <w:r w:rsidR="004B6433">
                <w:t>menampung</w:t>
              </w:r>
              <w:proofErr w:type="spellEnd"/>
              <w:r w:rsidR="004B6433">
                <w:t xml:space="preserve"> </w:t>
              </w:r>
              <w:proofErr w:type="spellStart"/>
              <w:r w:rsidR="004B6433">
                <w:t>beberapa</w:t>
              </w:r>
              <w:proofErr w:type="spellEnd"/>
              <w:r w:rsidR="004B6433">
                <w:t xml:space="preserve"> parameter</w:t>
              </w:r>
              <w:r w:rsidR="001708F7">
                <w:t xml:space="preserve"> untuk </w:t>
              </w:r>
              <w:proofErr w:type="spellStart"/>
              <w:r w:rsidR="001708F7">
                <w:t>keperluan</w:t>
              </w:r>
              <w:proofErr w:type="spellEnd"/>
              <w:r w:rsidR="001708F7">
                <w:t xml:space="preserve"> </w:t>
              </w:r>
              <w:proofErr w:type="spellStart"/>
              <w:r w:rsidR="001708F7">
                <w:t>alokasi</w:t>
              </w:r>
              <w:proofErr w:type="spellEnd"/>
              <w:r w:rsidR="001708F7">
                <w:t xml:space="preserve"> </w:t>
              </w:r>
              <w:proofErr w:type="spellStart"/>
              <w:r w:rsidR="001708F7">
                <w:t>pekerjaan</w:t>
              </w:r>
              <w:proofErr w:type="spellEnd"/>
              <w:r w:rsidR="001708F7">
                <w:t xml:space="preserve"> pada </w:t>
              </w:r>
              <w:proofErr w:type="spellStart"/>
              <w:r w:rsidR="001708F7">
                <w:t>sumber</w:t>
              </w:r>
              <w:proofErr w:type="spellEnd"/>
              <w:r w:rsidR="001708F7">
                <w:t xml:space="preserve"> </w:t>
              </w:r>
              <w:proofErr w:type="spellStart"/>
              <w:r w:rsidR="001708F7">
                <w:t>daya</w:t>
              </w:r>
              <w:proofErr w:type="spellEnd"/>
              <w:r w:rsidR="001708F7">
                <w:t xml:space="preserve"> yang </w:t>
              </w:r>
              <w:proofErr w:type="spellStart"/>
              <w:r w:rsidR="001708F7">
                <w:t>sesuai</w:t>
              </w:r>
              <w:proofErr w:type="spellEnd"/>
              <w:r w:rsidR="001708F7">
                <w:t xml:space="preserve">. </w:t>
              </w:r>
              <w:proofErr w:type="spellStart"/>
              <w:r w:rsidR="001708F7">
                <w:t>Sistem</w:t>
              </w:r>
              <w:proofErr w:type="spellEnd"/>
              <w:r w:rsidR="001708F7">
                <w:t xml:space="preserve"> basis data </w:t>
              </w:r>
              <w:proofErr w:type="spellStart"/>
              <w:r w:rsidR="001708F7">
                <w:t>ini</w:t>
              </w:r>
              <w:proofErr w:type="spellEnd"/>
              <w:r w:rsidR="001708F7">
                <w:t xml:space="preserve"> </w:t>
              </w:r>
              <w:proofErr w:type="spellStart"/>
              <w:r w:rsidR="001708F7">
                <w:t>menggunakan</w:t>
              </w:r>
              <w:proofErr w:type="spellEnd"/>
              <w:r w:rsidR="001708F7">
                <w:t xml:space="preserve"> </w:t>
              </w:r>
              <w:proofErr w:type="spellStart"/>
              <w:r w:rsidR="001708F7">
                <w:t>beberapa</w:t>
              </w:r>
              <w:proofErr w:type="spellEnd"/>
              <w:r w:rsidR="001708F7">
                <w:t xml:space="preserve"> data yang </w:t>
              </w:r>
              <w:proofErr w:type="spellStart"/>
              <w:r w:rsidR="001708F7">
                <w:t>dimi</w:t>
              </w:r>
            </w:ins>
            <w:ins w:id="3868" w:author="ilham.nur@office.ui.ac.id" w:date="2023-02-11T11:34:00Z">
              <w:r w:rsidR="001708F7">
                <w:t>liki</w:t>
              </w:r>
              <w:proofErr w:type="spellEnd"/>
              <w:r w:rsidR="001708F7">
                <w:t xml:space="preserve"> oleh basis data SIMP untuk </w:t>
              </w:r>
              <w:proofErr w:type="spellStart"/>
              <w:r w:rsidR="001708F7">
                <w:t>memastikan</w:t>
              </w:r>
              <w:proofErr w:type="spellEnd"/>
              <w:r w:rsidR="001708F7">
                <w:t xml:space="preserve"> </w:t>
              </w:r>
              <w:proofErr w:type="spellStart"/>
              <w:r w:rsidR="001708F7">
                <w:t>singkronisasi</w:t>
              </w:r>
              <w:proofErr w:type="spellEnd"/>
              <w:r w:rsidR="001708F7">
                <w:t xml:space="preserve"> data.</w:t>
              </w:r>
            </w:ins>
          </w:p>
          <w:p w14:paraId="34AFE60E" w14:textId="613A3596" w:rsidR="00601165" w:rsidRPr="001708F7" w:rsidRDefault="00BA04FA" w:rsidP="00BA04FA">
            <w:pPr>
              <w:rPr>
                <w:ins w:id="3869" w:author="ilham.nur@office.ui.ac.id" w:date="2023-02-11T10:47:00Z"/>
                <w:rPrChange w:id="3870" w:author="ilham.nur@office.ui.ac.id" w:date="2023-02-11T11:34:00Z">
                  <w:rPr>
                    <w:ins w:id="3871" w:author="ilham.nur@office.ui.ac.id" w:date="2023-02-11T10:47:00Z"/>
                    <w:b/>
                    <w:bCs/>
                  </w:rPr>
                </w:rPrChange>
              </w:rPr>
            </w:pPr>
            <w:proofErr w:type="spellStart"/>
            <w:ins w:id="3872" w:author="ilham.nur@office.ui.ac.id" w:date="2023-02-11T10:47:00Z">
              <w:r w:rsidRPr="0033033B">
                <w:rPr>
                  <w:b/>
                  <w:bCs/>
                </w:rPr>
                <w:t>Dampak</w:t>
              </w:r>
              <w:proofErr w:type="spellEnd"/>
              <w:r w:rsidRPr="0033033B">
                <w:rPr>
                  <w:b/>
                  <w:bCs/>
                </w:rPr>
                <w:t>:</w:t>
              </w:r>
            </w:ins>
            <w:ins w:id="3873" w:author="ilham.nur@office.ui.ac.id" w:date="2023-02-11T11:34:00Z">
              <w:r w:rsidR="001708F7">
                <w:rPr>
                  <w:b/>
                  <w:bCs/>
                </w:rPr>
                <w:t xml:space="preserve"> </w:t>
              </w:r>
              <w:proofErr w:type="spellStart"/>
              <w:r w:rsidR="001708F7">
                <w:t>Aplikasi</w:t>
              </w:r>
              <w:proofErr w:type="spellEnd"/>
              <w:r w:rsidR="001708F7">
                <w:t xml:space="preserve"> </w:t>
              </w:r>
              <w:proofErr w:type="spellStart"/>
              <w:r w:rsidR="001708F7">
                <w:t>dapat</w:t>
              </w:r>
              <w:proofErr w:type="spellEnd"/>
              <w:r w:rsidR="001708F7">
                <w:t xml:space="preserve"> </w:t>
              </w:r>
              <w:proofErr w:type="spellStart"/>
              <w:r w:rsidR="001708F7">
                <w:t>melakukan</w:t>
              </w:r>
              <w:proofErr w:type="spellEnd"/>
              <w:r w:rsidR="001708F7">
                <w:t xml:space="preserve"> </w:t>
              </w:r>
              <w:proofErr w:type="spellStart"/>
              <w:r w:rsidR="001708F7">
                <w:t>alokasi</w:t>
              </w:r>
              <w:proofErr w:type="spellEnd"/>
              <w:r w:rsidR="001708F7">
                <w:t xml:space="preserve"> </w:t>
              </w:r>
              <w:proofErr w:type="spellStart"/>
              <w:r w:rsidR="001708F7">
                <w:t>pekerjaan</w:t>
              </w:r>
              <w:proofErr w:type="spellEnd"/>
              <w:r w:rsidR="001708F7">
                <w:t xml:space="preserve"> dan </w:t>
              </w:r>
              <w:proofErr w:type="spellStart"/>
              <w:r w:rsidR="001708F7">
                <w:t>sumber</w:t>
              </w:r>
              <w:proofErr w:type="spellEnd"/>
              <w:r w:rsidR="001708F7">
                <w:t xml:space="preserve"> </w:t>
              </w:r>
              <w:proofErr w:type="spellStart"/>
              <w:r w:rsidR="001708F7">
                <w:t>daya</w:t>
              </w:r>
              <w:proofErr w:type="spellEnd"/>
              <w:r w:rsidR="001708F7">
                <w:t xml:space="preserve"> </w:t>
              </w:r>
              <w:proofErr w:type="spellStart"/>
              <w:r w:rsidR="001708F7">
                <w:t>berdasarkan</w:t>
              </w:r>
              <w:proofErr w:type="spellEnd"/>
              <w:r w:rsidR="001708F7">
                <w:t xml:space="preserve"> </w:t>
              </w:r>
              <w:r w:rsidR="00373658">
                <w:t xml:space="preserve">bank data yang </w:t>
              </w:r>
              <w:proofErr w:type="spellStart"/>
              <w:r w:rsidR="00373658">
                <w:t>dimiliki</w:t>
              </w:r>
              <w:proofErr w:type="spellEnd"/>
              <w:r w:rsidR="00373658">
                <w:t>.</w:t>
              </w:r>
            </w:ins>
          </w:p>
        </w:tc>
      </w:tr>
      <w:tr w:rsidR="00CE303F" w:rsidRPr="00024851" w14:paraId="7B78B581" w14:textId="77777777" w:rsidTr="00BD5746">
        <w:trPr>
          <w:ins w:id="3874" w:author="ilham.nur@office.ui.ac.id" w:date="2023-02-11T10:47:00Z"/>
        </w:trPr>
        <w:tc>
          <w:tcPr>
            <w:tcW w:w="390" w:type="pct"/>
            <w:shd w:val="clear" w:color="auto" w:fill="FFFFFF" w:themeFill="background1"/>
          </w:tcPr>
          <w:p w14:paraId="26D92C7A" w14:textId="38AFB30F" w:rsidR="00601165" w:rsidRDefault="00BA04FA" w:rsidP="00BD5746">
            <w:pPr>
              <w:rPr>
                <w:ins w:id="3875" w:author="ilham.nur@office.ui.ac.id" w:date="2023-02-11T10:47:00Z"/>
              </w:rPr>
            </w:pPr>
            <w:ins w:id="3876" w:author="ilham.nur@office.ui.ac.id" w:date="2023-02-11T10:47:00Z">
              <w:r>
                <w:t>Y.2</w:t>
              </w:r>
            </w:ins>
          </w:p>
        </w:tc>
        <w:tc>
          <w:tcPr>
            <w:tcW w:w="4610" w:type="pct"/>
            <w:shd w:val="clear" w:color="auto" w:fill="FFFFFF" w:themeFill="background1"/>
          </w:tcPr>
          <w:p w14:paraId="24CDC463" w14:textId="60E7F936" w:rsidR="00BA04FA" w:rsidRDefault="00BA04FA" w:rsidP="00BA04FA">
            <w:pPr>
              <w:rPr>
                <w:ins w:id="3877" w:author="ilham.nur@office.ui.ac.id" w:date="2023-02-11T10:47:00Z"/>
              </w:rPr>
            </w:pPr>
            <w:ins w:id="3878" w:author="ilham.nur@office.ui.ac.id" w:date="2023-02-11T10:47:00Z">
              <w:r w:rsidRPr="0033033B">
                <w:rPr>
                  <w:b/>
                  <w:bCs/>
                </w:rPr>
                <w:t>Nama:</w:t>
              </w:r>
              <w:r>
                <w:t xml:space="preserve"> </w:t>
              </w:r>
            </w:ins>
            <w:ins w:id="3879" w:author="ilham.nur@office.ui.ac.id" w:date="2023-02-11T11:16:00Z">
              <w:r w:rsidR="003B3BB6" w:rsidRPr="003B3BB6">
                <w:rPr>
                  <w:i/>
                  <w:iCs/>
                  <w:rPrChange w:id="3880" w:author="ilham.nur@office.ui.ac.id" w:date="2023-02-11T11:16:00Z">
                    <w:rPr/>
                  </w:rPrChange>
                </w:rPr>
                <w:t>Database</w:t>
              </w:r>
              <w:r w:rsidR="003B3BB6">
                <w:t xml:space="preserve"> SIMP</w:t>
              </w:r>
            </w:ins>
          </w:p>
          <w:p w14:paraId="04F3D9EB" w14:textId="39078DD3" w:rsidR="00BA04FA" w:rsidRPr="0036124C" w:rsidRDefault="00BA04FA" w:rsidP="00BA04FA">
            <w:pPr>
              <w:rPr>
                <w:ins w:id="3881" w:author="ilham.nur@office.ui.ac.id" w:date="2023-02-11T10:47:00Z"/>
              </w:rPr>
            </w:pPr>
            <w:ins w:id="3882" w:author="ilham.nur@office.ui.ac.id" w:date="2023-02-11T10:47:00Z">
              <w:r w:rsidRPr="0033033B">
                <w:rPr>
                  <w:b/>
                  <w:bCs/>
                </w:rPr>
                <w:t>Type</w:t>
              </w:r>
              <w:r>
                <w:rPr>
                  <w:b/>
                  <w:bCs/>
                </w:rPr>
                <w:t xml:space="preserve">: </w:t>
              </w:r>
            </w:ins>
            <w:ins w:id="3883" w:author="ilham.nur@office.ui.ac.id" w:date="2023-02-11T10:48:00Z">
              <w:r>
                <w:rPr>
                  <w:i/>
                  <w:iCs/>
                </w:rPr>
                <w:t>System Software</w:t>
              </w:r>
            </w:ins>
          </w:p>
          <w:p w14:paraId="19FBB895" w14:textId="439F10DF" w:rsidR="00BA04FA" w:rsidRDefault="00926F5E" w:rsidP="00BA04FA">
            <w:pPr>
              <w:rPr>
                <w:ins w:id="3884" w:author="ilham.nur@office.ui.ac.id" w:date="2023-02-11T10:47:00Z"/>
              </w:rPr>
            </w:pPr>
            <w:ins w:id="3885" w:author="ilham.nur@office.ui.ac.id" w:date="2023-02-11T11:16:00Z">
              <w:r>
                <w:rPr>
                  <w:noProof/>
                </w:rPr>
                <w:drawing>
                  <wp:inline distT="0" distB="0" distL="0" distR="0" wp14:anchorId="4857062A" wp14:editId="21C2CD6E">
                    <wp:extent cx="4872990" cy="589641"/>
                    <wp:effectExtent l="0" t="0" r="381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901528" cy="593094"/>
                            </a:xfrm>
                            <a:prstGeom prst="rect">
                              <a:avLst/>
                            </a:prstGeom>
                          </pic:spPr>
                        </pic:pic>
                      </a:graphicData>
                    </a:graphic>
                  </wp:inline>
                </w:drawing>
              </w:r>
            </w:ins>
          </w:p>
          <w:p w14:paraId="68E4E60C" w14:textId="7D66D9E8" w:rsidR="00BA04FA" w:rsidRPr="00BD5746" w:rsidRDefault="00BA04FA" w:rsidP="00BA04FA">
            <w:pPr>
              <w:rPr>
                <w:ins w:id="3886" w:author="ilham.nur@office.ui.ac.id" w:date="2023-02-11T10:47:00Z"/>
                <w:b/>
                <w:bCs/>
              </w:rPr>
            </w:pPr>
            <w:proofErr w:type="spellStart"/>
            <w:ins w:id="3887" w:author="ilham.nur@office.ui.ac.id" w:date="2023-02-11T10:47:00Z">
              <w:r w:rsidRPr="0033033B">
                <w:rPr>
                  <w:b/>
                  <w:bCs/>
                </w:rPr>
                <w:t>Detil</w:t>
              </w:r>
              <w:proofErr w:type="spellEnd"/>
              <w:r w:rsidRPr="0033033B">
                <w:rPr>
                  <w:b/>
                  <w:bCs/>
                </w:rPr>
                <w:t>:</w:t>
              </w:r>
              <w:r>
                <w:t xml:space="preserve"> </w:t>
              </w:r>
            </w:ins>
            <w:proofErr w:type="spellStart"/>
            <w:ins w:id="3888" w:author="ilham.nur@office.ui.ac.id" w:date="2023-02-11T11:34:00Z">
              <w:r w:rsidR="00373658">
                <w:t>Sistem</w:t>
              </w:r>
              <w:proofErr w:type="spellEnd"/>
              <w:r w:rsidR="00373658">
                <w:t xml:space="preserve"> basis data yang </w:t>
              </w:r>
              <w:proofErr w:type="spellStart"/>
              <w:r w:rsidR="00373658">
                <w:t>menunjang</w:t>
              </w:r>
              <w:proofErr w:type="spellEnd"/>
              <w:r w:rsidR="00373658">
                <w:t xml:space="preserve"> </w:t>
              </w:r>
              <w:proofErr w:type="spellStart"/>
              <w:r w:rsidR="00373658">
                <w:t>operasional</w:t>
              </w:r>
              <w:proofErr w:type="spellEnd"/>
              <w:r w:rsidR="00373658">
                <w:t xml:space="preserve"> SIMP </w:t>
              </w:r>
              <w:proofErr w:type="spellStart"/>
              <w:r w:rsidR="00373658">
                <w:t>sehari-hari</w:t>
              </w:r>
              <w:proofErr w:type="spellEnd"/>
              <w:r w:rsidR="00373658">
                <w:t xml:space="preserve">. </w:t>
              </w:r>
            </w:ins>
            <w:ins w:id="3889" w:author="ilham.nur@office.ui.ac.id" w:date="2023-02-11T11:35:00Z">
              <w:r w:rsidR="00C27DB5">
                <w:t xml:space="preserve">Basis data </w:t>
              </w:r>
              <w:proofErr w:type="spellStart"/>
              <w:r w:rsidR="00C27DB5">
                <w:t>ini</w:t>
              </w:r>
              <w:proofErr w:type="spellEnd"/>
              <w:r w:rsidR="00C27DB5">
                <w:t xml:space="preserve"> </w:t>
              </w:r>
              <w:proofErr w:type="spellStart"/>
              <w:r w:rsidR="00C27DB5">
                <w:t>akan</w:t>
              </w:r>
              <w:proofErr w:type="spellEnd"/>
              <w:r w:rsidR="00C27DB5">
                <w:t xml:space="preserve"> </w:t>
              </w:r>
              <w:proofErr w:type="spellStart"/>
              <w:r w:rsidR="00C27DB5">
                <w:t>menyimpan</w:t>
              </w:r>
              <w:proofErr w:type="spellEnd"/>
              <w:r w:rsidR="00C27DB5">
                <w:t xml:space="preserve"> </w:t>
              </w:r>
              <w:proofErr w:type="spellStart"/>
              <w:r w:rsidR="00C27DB5">
                <w:t>seluruh</w:t>
              </w:r>
              <w:proofErr w:type="spellEnd"/>
              <w:r w:rsidR="00C27DB5">
                <w:t xml:space="preserve"> data yang </w:t>
              </w:r>
              <w:proofErr w:type="spellStart"/>
              <w:r w:rsidR="00C27DB5">
                <w:t>ada</w:t>
              </w:r>
              <w:proofErr w:type="spellEnd"/>
              <w:r w:rsidR="00C27DB5">
                <w:t xml:space="preserve"> pada SIMP.</w:t>
              </w:r>
            </w:ins>
          </w:p>
          <w:p w14:paraId="748BFE3D" w14:textId="5B4A5F92" w:rsidR="00601165" w:rsidRPr="00C27DB5" w:rsidRDefault="00BA04FA" w:rsidP="00BA04FA">
            <w:pPr>
              <w:rPr>
                <w:ins w:id="3890" w:author="ilham.nur@office.ui.ac.id" w:date="2023-02-11T10:47:00Z"/>
                <w:rPrChange w:id="3891" w:author="ilham.nur@office.ui.ac.id" w:date="2023-02-11T11:35:00Z">
                  <w:rPr>
                    <w:ins w:id="3892" w:author="ilham.nur@office.ui.ac.id" w:date="2023-02-11T10:47:00Z"/>
                    <w:b/>
                    <w:bCs/>
                  </w:rPr>
                </w:rPrChange>
              </w:rPr>
            </w:pPr>
            <w:proofErr w:type="spellStart"/>
            <w:ins w:id="3893" w:author="ilham.nur@office.ui.ac.id" w:date="2023-02-11T10:47:00Z">
              <w:r w:rsidRPr="0033033B">
                <w:rPr>
                  <w:b/>
                  <w:bCs/>
                </w:rPr>
                <w:t>Dampak</w:t>
              </w:r>
              <w:proofErr w:type="spellEnd"/>
              <w:r w:rsidRPr="0033033B">
                <w:rPr>
                  <w:b/>
                  <w:bCs/>
                </w:rPr>
                <w:t>:</w:t>
              </w:r>
            </w:ins>
            <w:ins w:id="3894" w:author="ilham.nur@office.ui.ac.id" w:date="2023-02-11T11:35:00Z">
              <w:r w:rsidR="00C27DB5">
                <w:rPr>
                  <w:b/>
                  <w:bCs/>
                </w:rPr>
                <w:t xml:space="preserve"> </w:t>
              </w:r>
              <w:proofErr w:type="spellStart"/>
              <w:r w:rsidR="00C27DB5">
                <w:t>Aplikasi</w:t>
              </w:r>
              <w:proofErr w:type="spellEnd"/>
              <w:r w:rsidR="00C27DB5">
                <w:t xml:space="preserve"> SIMP </w:t>
              </w:r>
              <w:proofErr w:type="spellStart"/>
              <w:r w:rsidR="00C27DB5">
                <w:t>dapat</w:t>
              </w:r>
              <w:proofErr w:type="spellEnd"/>
              <w:r w:rsidR="00C27DB5">
                <w:t xml:space="preserve"> </w:t>
              </w:r>
              <w:proofErr w:type="spellStart"/>
              <w:r w:rsidR="00C27DB5">
                <w:t>berjalan</w:t>
              </w:r>
              <w:proofErr w:type="spellEnd"/>
              <w:r w:rsidR="00C27DB5">
                <w:t xml:space="preserve"> dan </w:t>
              </w:r>
              <w:proofErr w:type="spellStart"/>
              <w:r w:rsidR="00C27DB5">
                <w:t>dapat</w:t>
              </w:r>
              <w:proofErr w:type="spellEnd"/>
              <w:r w:rsidR="00C27DB5">
                <w:t xml:space="preserve"> </w:t>
              </w:r>
              <w:proofErr w:type="spellStart"/>
              <w:r w:rsidR="00C27DB5">
                <w:t>melakukan</w:t>
              </w:r>
              <w:proofErr w:type="spellEnd"/>
              <w:r w:rsidR="00C27DB5">
                <w:t xml:space="preserve"> </w:t>
              </w:r>
              <w:proofErr w:type="spellStart"/>
              <w:r w:rsidR="00C27DB5">
                <w:t>penyimpanan</w:t>
              </w:r>
              <w:proofErr w:type="spellEnd"/>
              <w:r w:rsidR="00C27DB5">
                <w:t xml:space="preserve"> data</w:t>
              </w:r>
            </w:ins>
          </w:p>
        </w:tc>
      </w:tr>
      <w:tr w:rsidR="00CE303F" w:rsidRPr="00024851" w14:paraId="6E643F93" w14:textId="77777777" w:rsidTr="00BD5746">
        <w:trPr>
          <w:ins w:id="3895" w:author="ilham.nur@office.ui.ac.id" w:date="2023-02-11T10:47:00Z"/>
        </w:trPr>
        <w:tc>
          <w:tcPr>
            <w:tcW w:w="390" w:type="pct"/>
            <w:shd w:val="clear" w:color="auto" w:fill="FFFFFF" w:themeFill="background1"/>
          </w:tcPr>
          <w:p w14:paraId="47CCD740" w14:textId="120C0751" w:rsidR="00601165" w:rsidRDefault="00BA04FA" w:rsidP="00BD5746">
            <w:pPr>
              <w:rPr>
                <w:ins w:id="3896" w:author="ilham.nur@office.ui.ac.id" w:date="2023-02-11T10:47:00Z"/>
              </w:rPr>
            </w:pPr>
            <w:ins w:id="3897" w:author="ilham.nur@office.ui.ac.id" w:date="2023-02-11T10:47:00Z">
              <w:r>
                <w:t>S.1</w:t>
              </w:r>
            </w:ins>
          </w:p>
        </w:tc>
        <w:tc>
          <w:tcPr>
            <w:tcW w:w="4610" w:type="pct"/>
            <w:shd w:val="clear" w:color="auto" w:fill="FFFFFF" w:themeFill="background1"/>
          </w:tcPr>
          <w:p w14:paraId="370DE782" w14:textId="0A797E2F" w:rsidR="00BA04FA" w:rsidRDefault="00BA04FA" w:rsidP="00BA04FA">
            <w:pPr>
              <w:rPr>
                <w:ins w:id="3898" w:author="ilham.nur@office.ui.ac.id" w:date="2023-02-11T10:48:00Z"/>
              </w:rPr>
            </w:pPr>
            <w:ins w:id="3899" w:author="ilham.nur@office.ui.ac.id" w:date="2023-02-11T10:48:00Z">
              <w:r w:rsidRPr="0033033B">
                <w:rPr>
                  <w:b/>
                  <w:bCs/>
                </w:rPr>
                <w:t>Nama:</w:t>
              </w:r>
              <w:r>
                <w:t xml:space="preserve"> </w:t>
              </w:r>
            </w:ins>
            <w:ins w:id="3900" w:author="ilham.nur@office.ui.ac.id" w:date="2023-02-11T11:16:00Z">
              <w:r w:rsidR="00926F5E" w:rsidRPr="00926F5E">
                <w:rPr>
                  <w:i/>
                  <w:iCs/>
                  <w:rPrChange w:id="3901" w:author="ilham.nur@office.ui.ac.id" w:date="2023-02-11T11:16:00Z">
                    <w:rPr/>
                  </w:rPrChange>
                </w:rPr>
                <w:t>Secure Connection</w:t>
              </w:r>
            </w:ins>
          </w:p>
          <w:p w14:paraId="2B774649" w14:textId="192DC75F" w:rsidR="00BA04FA" w:rsidRPr="0036124C" w:rsidRDefault="00BA04FA" w:rsidP="00BA04FA">
            <w:pPr>
              <w:rPr>
                <w:ins w:id="3902" w:author="ilham.nur@office.ui.ac.id" w:date="2023-02-11T10:48:00Z"/>
              </w:rPr>
            </w:pPr>
            <w:ins w:id="3903" w:author="ilham.nur@office.ui.ac.id" w:date="2023-02-11T10:48:00Z">
              <w:r w:rsidRPr="0033033B">
                <w:rPr>
                  <w:b/>
                  <w:bCs/>
                </w:rPr>
                <w:t>Type</w:t>
              </w:r>
              <w:r>
                <w:rPr>
                  <w:b/>
                  <w:bCs/>
                </w:rPr>
                <w:t xml:space="preserve">: </w:t>
              </w:r>
              <w:r>
                <w:rPr>
                  <w:i/>
                  <w:iCs/>
                </w:rPr>
                <w:t>Technology Service</w:t>
              </w:r>
            </w:ins>
          </w:p>
          <w:p w14:paraId="19D0331E" w14:textId="7029CDFC" w:rsidR="00BA04FA" w:rsidRDefault="00926F5E" w:rsidP="00BA04FA">
            <w:pPr>
              <w:rPr>
                <w:ins w:id="3904" w:author="ilham.nur@office.ui.ac.id" w:date="2023-02-11T10:48:00Z"/>
              </w:rPr>
            </w:pPr>
            <w:ins w:id="3905" w:author="ilham.nur@office.ui.ac.id" w:date="2023-02-11T11:17:00Z">
              <w:r>
                <w:rPr>
                  <w:noProof/>
                </w:rPr>
                <w:drawing>
                  <wp:inline distT="0" distB="0" distL="0" distR="0" wp14:anchorId="0ED027B3" wp14:editId="4192C1D2">
                    <wp:extent cx="4872990" cy="536350"/>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894594" cy="538728"/>
                            </a:xfrm>
                            <a:prstGeom prst="rect">
                              <a:avLst/>
                            </a:prstGeom>
                          </pic:spPr>
                        </pic:pic>
                      </a:graphicData>
                    </a:graphic>
                  </wp:inline>
                </w:drawing>
              </w:r>
            </w:ins>
          </w:p>
          <w:p w14:paraId="6345BC25" w14:textId="068E2941" w:rsidR="00BA04FA" w:rsidRPr="003576F9" w:rsidRDefault="00BA04FA" w:rsidP="00BA04FA">
            <w:pPr>
              <w:rPr>
                <w:ins w:id="3906" w:author="ilham.nur@office.ui.ac.id" w:date="2023-02-11T10:48:00Z"/>
                <w:b/>
                <w:bCs/>
              </w:rPr>
            </w:pPr>
            <w:proofErr w:type="spellStart"/>
            <w:ins w:id="3907" w:author="ilham.nur@office.ui.ac.id" w:date="2023-02-11T10:48:00Z">
              <w:r w:rsidRPr="0033033B">
                <w:rPr>
                  <w:b/>
                  <w:bCs/>
                </w:rPr>
                <w:t>Detil</w:t>
              </w:r>
              <w:proofErr w:type="spellEnd"/>
              <w:r w:rsidRPr="0033033B">
                <w:rPr>
                  <w:b/>
                  <w:bCs/>
                </w:rPr>
                <w:t>:</w:t>
              </w:r>
              <w:r>
                <w:t xml:space="preserve"> </w:t>
              </w:r>
            </w:ins>
            <w:proofErr w:type="spellStart"/>
            <w:ins w:id="3908" w:author="ilham.nur@office.ui.ac.id" w:date="2023-02-11T11:35:00Z">
              <w:r w:rsidR="00C27DB5">
                <w:t>Sebuah</w:t>
              </w:r>
              <w:proofErr w:type="spellEnd"/>
              <w:r w:rsidR="00C27DB5">
                <w:t xml:space="preserve"> </w:t>
              </w:r>
              <w:proofErr w:type="spellStart"/>
              <w:r w:rsidR="00C27DB5">
                <w:t>layanan</w:t>
              </w:r>
              <w:proofErr w:type="spellEnd"/>
              <w:r w:rsidR="00C27DB5">
                <w:t xml:space="preserve"> yang </w:t>
              </w:r>
              <w:proofErr w:type="spellStart"/>
              <w:r w:rsidR="00C27DB5">
                <w:t>menjembatani</w:t>
              </w:r>
              <w:proofErr w:type="spellEnd"/>
              <w:r w:rsidR="00C27DB5">
                <w:t xml:space="preserve"> dua </w:t>
              </w:r>
              <w:proofErr w:type="spellStart"/>
              <w:r w:rsidR="00C27DB5">
                <w:t>buah</w:t>
              </w:r>
              <w:proofErr w:type="spellEnd"/>
              <w:r w:rsidR="00C27DB5">
                <w:t xml:space="preserve"> </w:t>
              </w:r>
              <w:proofErr w:type="spellStart"/>
              <w:r w:rsidR="00C27DB5">
                <w:t>perangkat</w:t>
              </w:r>
              <w:proofErr w:type="spellEnd"/>
              <w:r w:rsidR="00C27DB5">
                <w:t xml:space="preserve"> </w:t>
              </w:r>
              <w:proofErr w:type="spellStart"/>
              <w:r w:rsidR="003576F9">
                <w:t>dari</w:t>
              </w:r>
              <w:proofErr w:type="spellEnd"/>
              <w:r w:rsidR="003576F9">
                <w:t xml:space="preserve"> </w:t>
              </w:r>
              <w:r w:rsidR="003576F9">
                <w:rPr>
                  <w:i/>
                  <w:iCs/>
                </w:rPr>
                <w:t xml:space="preserve">client </w:t>
              </w:r>
              <w:r w:rsidR="003576F9">
                <w:t xml:space="preserve">dan juga </w:t>
              </w:r>
              <w:r w:rsidR="003576F9">
                <w:rPr>
                  <w:i/>
                  <w:iCs/>
                </w:rPr>
                <w:t xml:space="preserve">server </w:t>
              </w:r>
              <w:r w:rsidR="003576F9">
                <w:t xml:space="preserve">untuk </w:t>
              </w:r>
              <w:proofErr w:type="spellStart"/>
              <w:r w:rsidR="003576F9">
                <w:t>memastikan</w:t>
              </w:r>
              <w:proofErr w:type="spellEnd"/>
              <w:r w:rsidR="003576F9">
                <w:t xml:space="preserve"> data yang </w:t>
              </w:r>
              <w:proofErr w:type="spellStart"/>
              <w:r w:rsidR="003576F9">
                <w:t>dikirimkan</w:t>
              </w:r>
              <w:proofErr w:type="spellEnd"/>
              <w:r w:rsidR="003576F9">
                <w:t xml:space="preserve"> sudah </w:t>
              </w:r>
              <w:proofErr w:type="spellStart"/>
              <w:r w:rsidR="003576F9">
                <w:t>di</w:t>
              </w:r>
            </w:ins>
            <w:ins w:id="3909" w:author="ilham.nur@office.ui.ac.id" w:date="2023-02-11T11:36:00Z">
              <w:r w:rsidR="003576F9">
                <w:t>enkripsi</w:t>
              </w:r>
              <w:proofErr w:type="spellEnd"/>
              <w:r w:rsidR="003576F9">
                <w:t xml:space="preserve"> dan tidak </w:t>
              </w:r>
              <w:proofErr w:type="spellStart"/>
              <w:r w:rsidR="003576F9">
                <w:t>ada</w:t>
              </w:r>
              <w:proofErr w:type="spellEnd"/>
              <w:r w:rsidR="003576F9">
                <w:t xml:space="preserve"> </w:t>
              </w:r>
              <w:proofErr w:type="spellStart"/>
              <w:r w:rsidR="003576F9">
                <w:t>celah</w:t>
              </w:r>
              <w:proofErr w:type="spellEnd"/>
              <w:r w:rsidR="003576F9">
                <w:t xml:space="preserve"> </w:t>
              </w:r>
              <w:proofErr w:type="spellStart"/>
              <w:r w:rsidR="003576F9">
                <w:t>kebocoran</w:t>
              </w:r>
              <w:proofErr w:type="spellEnd"/>
              <w:r w:rsidR="003576F9">
                <w:t xml:space="preserve"> data.</w:t>
              </w:r>
            </w:ins>
          </w:p>
          <w:p w14:paraId="186A9BC0" w14:textId="3C9866B5" w:rsidR="00601165" w:rsidRPr="003576F9" w:rsidRDefault="00BA04FA" w:rsidP="00BA04FA">
            <w:pPr>
              <w:rPr>
                <w:ins w:id="3910" w:author="ilham.nur@office.ui.ac.id" w:date="2023-02-11T10:47:00Z"/>
                <w:i/>
                <w:iCs/>
                <w:rPrChange w:id="3911" w:author="ilham.nur@office.ui.ac.id" w:date="2023-02-11T11:36:00Z">
                  <w:rPr>
                    <w:ins w:id="3912" w:author="ilham.nur@office.ui.ac.id" w:date="2023-02-11T10:47:00Z"/>
                    <w:b/>
                    <w:bCs/>
                  </w:rPr>
                </w:rPrChange>
              </w:rPr>
            </w:pPr>
            <w:proofErr w:type="spellStart"/>
            <w:ins w:id="3913" w:author="ilham.nur@office.ui.ac.id" w:date="2023-02-11T10:48:00Z">
              <w:r w:rsidRPr="0033033B">
                <w:rPr>
                  <w:b/>
                  <w:bCs/>
                </w:rPr>
                <w:lastRenderedPageBreak/>
                <w:t>Dampak</w:t>
              </w:r>
              <w:proofErr w:type="spellEnd"/>
              <w:r w:rsidRPr="0033033B">
                <w:rPr>
                  <w:b/>
                  <w:bCs/>
                </w:rPr>
                <w:t>:</w:t>
              </w:r>
            </w:ins>
            <w:ins w:id="3914" w:author="ilham.nur@office.ui.ac.id" w:date="2023-02-11T11:36:00Z">
              <w:r w:rsidR="003576F9">
                <w:rPr>
                  <w:b/>
                  <w:bCs/>
                </w:rPr>
                <w:t xml:space="preserve"> </w:t>
              </w:r>
              <w:r w:rsidR="003576F9">
                <w:t xml:space="preserve">Data yang </w:t>
              </w:r>
              <w:proofErr w:type="spellStart"/>
              <w:r w:rsidR="003576F9">
                <w:t>ditransmisikan</w:t>
              </w:r>
              <w:proofErr w:type="spellEnd"/>
              <w:r w:rsidR="003576F9">
                <w:t xml:space="preserve"> </w:t>
              </w:r>
              <w:proofErr w:type="spellStart"/>
              <w:r w:rsidR="003576F9">
                <w:t>melalui</w:t>
              </w:r>
              <w:proofErr w:type="spellEnd"/>
              <w:r w:rsidR="003576F9">
                <w:t xml:space="preserve"> </w:t>
              </w:r>
              <w:proofErr w:type="spellStart"/>
              <w:r w:rsidR="003576F9">
                <w:t>sistem</w:t>
              </w:r>
              <w:proofErr w:type="spellEnd"/>
              <w:r w:rsidR="003576F9">
                <w:t xml:space="preserve"> </w:t>
              </w:r>
              <w:proofErr w:type="spellStart"/>
              <w:r w:rsidR="003576F9">
                <w:t>bersifat</w:t>
              </w:r>
              <w:proofErr w:type="spellEnd"/>
              <w:r w:rsidR="003576F9">
                <w:t xml:space="preserve"> </w:t>
              </w:r>
              <w:proofErr w:type="spellStart"/>
              <w:r w:rsidR="003576F9">
                <w:t>aman</w:t>
              </w:r>
              <w:proofErr w:type="spellEnd"/>
              <w:r w:rsidR="003576F9">
                <w:t xml:space="preserve"> dan </w:t>
              </w:r>
              <w:proofErr w:type="spellStart"/>
              <w:r w:rsidR="003576F9">
                <w:t>dapat</w:t>
              </w:r>
              <w:proofErr w:type="spellEnd"/>
              <w:r w:rsidR="003576F9">
                <w:t xml:space="preserve"> </w:t>
              </w:r>
              <w:proofErr w:type="spellStart"/>
              <w:r w:rsidR="003576F9">
                <w:t>digunakan</w:t>
              </w:r>
              <w:proofErr w:type="spellEnd"/>
              <w:r w:rsidR="003576F9">
                <w:t xml:space="preserve"> oleh </w:t>
              </w:r>
              <w:r w:rsidR="003576F9">
                <w:rPr>
                  <w:i/>
                  <w:iCs/>
                </w:rPr>
                <w:t>client.</w:t>
              </w:r>
            </w:ins>
          </w:p>
        </w:tc>
      </w:tr>
    </w:tbl>
    <w:p w14:paraId="7AC01360" w14:textId="4870F3CE" w:rsidR="00E549E9" w:rsidDel="006956F3" w:rsidRDefault="00E549E9" w:rsidP="00E549E9">
      <w:pPr>
        <w:rPr>
          <w:ins w:id="3915" w:author="Ilham Pratama" w:date="2023-01-28T11:11:00Z"/>
          <w:del w:id="3916" w:author="ilham.nur@office.ui.ac.id [2]" w:date="2023-01-28T11:30:00Z"/>
          <w:b/>
          <w:bCs/>
        </w:rPr>
      </w:pPr>
    </w:p>
    <w:p w14:paraId="35B43878" w14:textId="03D19DE4" w:rsidR="00E549E9" w:rsidRPr="008122AF" w:rsidDel="006956F3" w:rsidRDefault="00E549E9" w:rsidP="00E549E9">
      <w:pPr>
        <w:rPr>
          <w:ins w:id="3917" w:author="Ilham Pratama" w:date="2023-01-28T11:11:00Z"/>
          <w:del w:id="3918" w:author="ilham.nur@office.ui.ac.id [2]" w:date="2023-01-28T11:30:00Z"/>
        </w:rPr>
      </w:pPr>
      <w:ins w:id="3919" w:author="Ilham Pratama" w:date="2023-01-28T11:11:00Z">
        <w:del w:id="3920" w:author="ilham.nur@office.ui.ac.id [2]" w:date="2023-01-28T11:30:00Z">
          <w:r w:rsidDel="006956F3">
            <w:rPr>
              <w:b/>
              <w:bCs/>
            </w:rPr>
            <w:delText xml:space="preserve">Detil: </w:delText>
          </w:r>
        </w:del>
      </w:ins>
    </w:p>
    <w:p w14:paraId="41583349" w14:textId="42AC6838" w:rsidR="00152F06" w:rsidRDefault="00E549E9">
      <w:pPr>
        <w:rPr>
          <w:ins w:id="3921" w:author="ilham.nur@office.ui.ac.id [2]" w:date="2023-01-25T05:44:00Z"/>
        </w:rPr>
        <w:pPrChange w:id="3922" w:author="ilham.nur@office.ui.ac.id [2]" w:date="2023-01-25T05:44:00Z">
          <w:pPr>
            <w:pStyle w:val="Heading2"/>
            <w:spacing w:line="360" w:lineRule="auto"/>
          </w:pPr>
        </w:pPrChange>
      </w:pPr>
      <w:ins w:id="3923" w:author="Ilham Pratama" w:date="2023-01-28T11:11:00Z">
        <w:del w:id="3924" w:author="ilham.nur@office.ui.ac.id [2]" w:date="2023-01-28T11:29:00Z">
          <w:r w:rsidDel="006956F3">
            <w:rPr>
              <w:b/>
              <w:bCs/>
            </w:rPr>
            <w:delText>Dampak:</w:delText>
          </w:r>
          <w:r w:rsidDel="006956F3">
            <w:delText>.</w:delText>
          </w:r>
        </w:del>
      </w:ins>
    </w:p>
    <w:p w14:paraId="0005031D" w14:textId="361E99B4" w:rsidR="002A7DCF" w:rsidRDefault="002A7DCF">
      <w:pPr>
        <w:pStyle w:val="Heading2"/>
        <w:spacing w:line="360" w:lineRule="auto"/>
        <w:rPr>
          <w:ins w:id="3925" w:author="ilham.nur@office.ui.ac.id [2]" w:date="2023-01-23T21:38:00Z"/>
        </w:rPr>
        <w:pPrChange w:id="3926" w:author="ilham.nur@office.ui.ac.id [2]" w:date="2023-01-24T06:16:00Z">
          <w:pPr>
            <w:pStyle w:val="Heading2"/>
          </w:pPr>
        </w:pPrChange>
      </w:pPr>
      <w:bookmarkStart w:id="3927" w:name="_Toc127003414"/>
      <w:proofErr w:type="spellStart"/>
      <w:ins w:id="3928" w:author="ilham.nur@office.ui.ac.id [2]" w:date="2023-01-23T20:29:00Z">
        <w:r>
          <w:t>Struktur</w:t>
        </w:r>
        <w:proofErr w:type="spellEnd"/>
        <w:r>
          <w:t xml:space="preserve"> Basis Data</w:t>
        </w:r>
      </w:ins>
      <w:bookmarkEnd w:id="3927"/>
    </w:p>
    <w:p w14:paraId="7EF4A305" w14:textId="2AB2544E" w:rsidR="0066169C" w:rsidRDefault="0066169C">
      <w:pPr>
        <w:spacing w:line="360" w:lineRule="auto"/>
        <w:rPr>
          <w:ins w:id="3929" w:author="ilham.nur@office.ui.ac.id [2]" w:date="2023-01-28T08:19:00Z"/>
        </w:rPr>
      </w:pPr>
      <w:ins w:id="3930" w:author="ilham.nur@office.ui.ac.id [2]" w:date="2023-01-23T21:39:00Z">
        <w:r>
          <w:rPr>
            <w:i/>
            <w:iCs/>
          </w:rPr>
          <w:t xml:space="preserve">Entity Relational Diagram </w:t>
        </w:r>
        <w:r>
          <w:t xml:space="preserve">(ERD) </w:t>
        </w:r>
        <w:proofErr w:type="spellStart"/>
        <w:r>
          <w:t>diguna</w:t>
        </w:r>
      </w:ins>
      <w:customXmlInsRangeStart w:id="3931" w:author="ilham.nur@office.ui.ac.id [2]" w:date="2023-01-25T11:45:00Z"/>
      <w:sdt>
        <w:sdtPr>
          <w:id w:val="595440242"/>
          <w:docPartObj>
            <w:docPartGallery w:val="Watermarks"/>
          </w:docPartObj>
        </w:sdtPr>
        <w:sdtEndPr/>
        <w:sdtContent>
          <w:customXmlInsRangeEnd w:id="3931"/>
          <w:ins w:id="3932" w:author="ilham.nur@office.ui.ac.id [2]" w:date="2023-01-25T11:45:00Z">
            <w:r w:rsidR="00FB5F94">
              <w:rPr>
                <w:noProof/>
              </w:rPr>
              <w:drawing>
                <wp:anchor distT="0" distB="0" distL="114300" distR="114300" simplePos="0" relativeHeight="251658245" behindDoc="1" locked="0" layoutInCell="0" allowOverlap="1" wp14:anchorId="2BB1630B" wp14:editId="6400D03A">
                  <wp:simplePos x="0" y="0"/>
                  <wp:positionH relativeFrom="margin">
                    <wp:align>center</wp:align>
                  </wp:positionH>
                  <wp:positionV relativeFrom="margin">
                    <wp:align>center</wp:align>
                  </wp:positionV>
                  <wp:extent cx="3810000" cy="3810000"/>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ins>
          <w:customXmlInsRangeStart w:id="3933" w:author="ilham.nur@office.ui.ac.id [2]" w:date="2023-01-25T11:45:00Z"/>
        </w:sdtContent>
      </w:sdt>
      <w:customXmlInsRangeEnd w:id="3933"/>
      <w:ins w:id="3934" w:author="ilham.nur@office.ui.ac.id [2]" w:date="2023-01-23T21:39:00Z">
        <w:r>
          <w:t>kan</w:t>
        </w:r>
        <w:proofErr w:type="spellEnd"/>
        <w:r>
          <w:t xml:space="preserve"> untuk </w:t>
        </w:r>
        <w:proofErr w:type="spellStart"/>
        <w:r>
          <w:t>menggambarkan</w:t>
        </w:r>
        <w:proofErr w:type="spellEnd"/>
        <w:r>
          <w:t xml:space="preserve"> bagaimana </w:t>
        </w:r>
        <w:proofErr w:type="spellStart"/>
        <w:r>
          <w:t>struktur</w:t>
        </w:r>
        <w:proofErr w:type="spellEnd"/>
        <w:r>
          <w:t xml:space="preserve"> </w:t>
        </w:r>
        <w:proofErr w:type="spellStart"/>
        <w:r>
          <w:t>dari</w:t>
        </w:r>
        <w:proofErr w:type="spellEnd"/>
        <w:r>
          <w:t xml:space="preserve"> </w:t>
        </w:r>
        <w:proofErr w:type="spellStart"/>
        <w:r>
          <w:t>sistem</w:t>
        </w:r>
        <w:proofErr w:type="spellEnd"/>
        <w:r>
          <w:t xml:space="preserve"> basis data </w:t>
        </w:r>
      </w:ins>
      <w:proofErr w:type="spellStart"/>
      <w:ins w:id="3935" w:author="ilham.nur@office.ui.ac.id [2]" w:date="2023-01-25T04:32:00Z">
        <w:r w:rsidR="003D3FE7">
          <w:t>S</w:t>
        </w:r>
      </w:ins>
      <w:ins w:id="3936" w:author="ilham.nur@office.ui.ac.id [2]" w:date="2023-01-23T21:39:00Z">
        <w:r>
          <w:t>istem</w:t>
        </w:r>
        <w:proofErr w:type="spellEnd"/>
        <w:r>
          <w:t xml:space="preserve"> </w:t>
        </w:r>
      </w:ins>
      <w:proofErr w:type="spellStart"/>
      <w:ins w:id="3937" w:author="ilham.nur@office.ui.ac.id [2]" w:date="2023-01-25T04:32:00Z">
        <w:r w:rsidR="003D3FE7">
          <w:t>O</w:t>
        </w:r>
      </w:ins>
      <w:ins w:id="3938" w:author="ilham.nur@office.ui.ac.id [2]" w:date="2023-01-23T21:39:00Z">
        <w:r>
          <w:t>ptimasi</w:t>
        </w:r>
        <w:proofErr w:type="spellEnd"/>
        <w:r>
          <w:t xml:space="preserve"> </w:t>
        </w:r>
      </w:ins>
      <w:proofErr w:type="spellStart"/>
      <w:ins w:id="3939" w:author="ilham.nur@office.ui.ac.id [2]" w:date="2023-01-25T04:32:00Z">
        <w:r w:rsidR="003D3FE7">
          <w:t>Alokasi</w:t>
        </w:r>
        <w:proofErr w:type="spellEnd"/>
        <w:r w:rsidR="003D3FE7">
          <w:t xml:space="preserve"> </w:t>
        </w:r>
        <w:proofErr w:type="spellStart"/>
        <w:r w:rsidR="003D3FE7">
          <w:t>Pekerjaan</w:t>
        </w:r>
        <w:proofErr w:type="spellEnd"/>
        <w:r w:rsidR="003D3FE7">
          <w:t xml:space="preserve"> dan </w:t>
        </w:r>
        <w:proofErr w:type="spellStart"/>
        <w:r w:rsidR="003D3FE7">
          <w:t>Sumber</w:t>
        </w:r>
        <w:proofErr w:type="spellEnd"/>
        <w:r w:rsidR="003D3FE7">
          <w:t xml:space="preserve"> </w:t>
        </w:r>
        <w:proofErr w:type="spellStart"/>
        <w:r w:rsidR="003D3FE7">
          <w:t>Daya</w:t>
        </w:r>
      </w:ins>
      <w:proofErr w:type="spellEnd"/>
      <w:ins w:id="3940" w:author="ilham.nur@office.ui.ac.id" w:date="2023-02-02T22:33:00Z">
        <w:r w:rsidR="00A76FCF">
          <w:t xml:space="preserve"> (SOAPSD)</w:t>
        </w:r>
      </w:ins>
      <w:ins w:id="3941" w:author="ilham.nur@office.ui.ac.id [2]" w:date="2023-01-25T04:32:00Z">
        <w:r w:rsidR="003D3FE7">
          <w:t xml:space="preserve"> yang </w:t>
        </w:r>
        <w:proofErr w:type="spellStart"/>
        <w:r w:rsidR="003D3FE7">
          <w:t>diintegrasikan</w:t>
        </w:r>
        <w:proofErr w:type="spellEnd"/>
        <w:r w:rsidR="003D3FE7">
          <w:t xml:space="preserve"> dengan SIMP.</w:t>
        </w:r>
      </w:ins>
      <w:moveFromRangeStart w:id="3942" w:author="ilham.nur@office.ui.ac.id" w:date="2023-02-02T22:04:00Z" w:name="move126267915"/>
      <w:moveFrom w:id="3943" w:author="ilham.nur@office.ui.ac.id" w:date="2023-02-02T22:04:00Z">
        <w:ins w:id="3944" w:author="ilham.nur@office.ui.ac.id [2]" w:date="2023-01-25T04:32:00Z">
          <w:r w:rsidR="003D3FE7" w:rsidDel="008E667B">
            <w:t xml:space="preserve"> </w:t>
          </w:r>
        </w:ins>
        <w:ins w:id="3945" w:author="ilham.nur@office.ui.ac.id [2]" w:date="2023-01-28T10:55:00Z">
          <w:r w:rsidR="007F18E8" w:rsidDel="008E667B">
            <w:t xml:space="preserve">Penulisan parameter entitas yang digunakan pada sistem basis data yang akan dibangun adalah </w:t>
          </w:r>
        </w:ins>
        <w:ins w:id="3946" w:author="ilham.nur@office.ui.ac.id [2]" w:date="2023-01-28T10:56:00Z">
          <w:r w:rsidR="007F18E8" w:rsidDel="008E667B">
            <w:rPr>
              <w:i/>
              <w:iCs/>
            </w:rPr>
            <w:t>pascal case</w:t>
          </w:r>
          <w:r w:rsidR="00FF734E" w:rsidDel="008E667B">
            <w:rPr>
              <w:i/>
              <w:iCs/>
            </w:rPr>
            <w:t xml:space="preserve">, </w:t>
          </w:r>
          <w:r w:rsidR="00FF734E" w:rsidDel="008E667B">
            <w:t xml:space="preserve">di mana huruf pertama </w:t>
          </w:r>
        </w:ins>
        <w:ins w:id="3947" w:author="ilham.nur@office.ui.ac.id [2]" w:date="2023-01-28T11:06:00Z">
          <w:r w:rsidR="002D5D6B" w:rsidDel="008E667B">
            <w:t>dari nama paramete</w:t>
          </w:r>
        </w:ins>
        <w:ins w:id="3948" w:author="ilham.nur@office.ui.ac.id [2]" w:date="2023-01-28T11:07:00Z">
          <w:r w:rsidR="002D5D6B" w:rsidDel="008E667B">
            <w:t xml:space="preserve">r entitas akan dibuat huruf kecil dan apabila terdapat kata setelahnya dibuat huruf besar. Kaidah penuilsan </w:t>
          </w:r>
          <w:r w:rsidR="002D5D6B" w:rsidRPr="002D5D6B" w:rsidDel="008E667B">
            <w:rPr>
              <w:i/>
              <w:iCs/>
              <w:rPrChange w:id="3949" w:author="ilham.nur@office.ui.ac.id [2]" w:date="2023-01-28T11:07:00Z">
                <w:rPr/>
              </w:rPrChange>
            </w:rPr>
            <w:t xml:space="preserve">pascal </w:t>
          </w:r>
          <w:r w:rsidR="002D5D6B" w:rsidDel="008E667B">
            <w:rPr>
              <w:i/>
              <w:iCs/>
            </w:rPr>
            <w:t>c</w:t>
          </w:r>
          <w:r w:rsidR="002D5D6B" w:rsidRPr="002D5D6B" w:rsidDel="008E667B">
            <w:rPr>
              <w:i/>
              <w:iCs/>
              <w:rPrChange w:id="3950" w:author="ilham.nur@office.ui.ac.id [2]" w:date="2023-01-28T11:07:00Z">
                <w:rPr/>
              </w:rPrChange>
            </w:rPr>
            <w:t>ase</w:t>
          </w:r>
          <w:r w:rsidR="002D5D6B" w:rsidDel="008E667B">
            <w:rPr>
              <w:i/>
              <w:iCs/>
            </w:rPr>
            <w:t xml:space="preserve"> </w:t>
          </w:r>
          <w:r w:rsidR="002D5D6B" w:rsidDel="008E667B">
            <w:t>ini digunakan untuk menyesuaikan penulisan parameter pada PT X</w:t>
          </w:r>
        </w:ins>
      </w:moveFrom>
      <w:moveFromRangeEnd w:id="3942"/>
      <w:ins w:id="3951" w:author="ilham.nur@office.ui.ac.id [2]" w:date="2023-01-28T11:07:00Z">
        <w:del w:id="3952" w:author="finnet" w:date="2023-02-01T20:50:00Z">
          <w:r w:rsidR="002D5D6B" w:rsidDel="00DB2C80">
            <w:delText>.</w:delText>
          </w:r>
        </w:del>
        <w:r w:rsidR="002D5D6B">
          <w:t xml:space="preserve"> </w:t>
        </w:r>
      </w:ins>
      <w:ins w:id="3953" w:author="ilham.nur@office.ui.ac.id [2]" w:date="2023-01-28T08:19:00Z">
        <w:r w:rsidR="008F21A1">
          <w:t xml:space="preserve">ERD yang </w:t>
        </w:r>
        <w:proofErr w:type="spellStart"/>
        <w:r w:rsidR="008F21A1">
          <w:t>akan</w:t>
        </w:r>
        <w:proofErr w:type="spellEnd"/>
        <w:r w:rsidR="008F21A1">
          <w:t xml:space="preserve"> </w:t>
        </w:r>
        <w:proofErr w:type="spellStart"/>
        <w:r w:rsidR="008F21A1">
          <w:t>dibangun</w:t>
        </w:r>
        <w:proofErr w:type="spellEnd"/>
        <w:r w:rsidR="008F21A1">
          <w:t xml:space="preserve"> </w:t>
        </w:r>
        <w:proofErr w:type="spellStart"/>
        <w:r w:rsidR="008F21A1">
          <w:t>dibagi</w:t>
        </w:r>
        <w:proofErr w:type="spellEnd"/>
        <w:r w:rsidR="008F21A1">
          <w:t xml:space="preserve"> </w:t>
        </w:r>
        <w:proofErr w:type="spellStart"/>
        <w:r w:rsidR="008F21A1">
          <w:t>menjadi</w:t>
        </w:r>
        <w:proofErr w:type="spellEnd"/>
        <w:r w:rsidR="008F21A1">
          <w:t xml:space="preserve"> dua </w:t>
        </w:r>
        <w:proofErr w:type="spellStart"/>
        <w:r w:rsidR="008F21A1">
          <w:t>bentuk</w:t>
        </w:r>
        <w:proofErr w:type="spellEnd"/>
        <w:r w:rsidR="008F21A1">
          <w:t xml:space="preserve"> model </w:t>
        </w:r>
        <w:proofErr w:type="spellStart"/>
        <w:r w:rsidR="008F21A1">
          <w:t>konseptual</w:t>
        </w:r>
        <w:proofErr w:type="spellEnd"/>
        <w:r w:rsidR="008F21A1">
          <w:t xml:space="preserve"> dan model </w:t>
        </w:r>
        <w:proofErr w:type="spellStart"/>
        <w:r w:rsidR="008F21A1">
          <w:t>logikal</w:t>
        </w:r>
        <w:proofErr w:type="spellEnd"/>
        <w:r w:rsidR="008F21A1">
          <w:t xml:space="preserve">. Model </w:t>
        </w:r>
        <w:proofErr w:type="spellStart"/>
        <w:r w:rsidR="008F21A1">
          <w:t>konseptual</w:t>
        </w:r>
        <w:proofErr w:type="spellEnd"/>
        <w:r w:rsidR="008F21A1">
          <w:t xml:space="preserve"> </w:t>
        </w:r>
        <w:proofErr w:type="spellStart"/>
        <w:r w:rsidR="008F21A1">
          <w:t>ditunjukkan</w:t>
        </w:r>
        <w:proofErr w:type="spellEnd"/>
        <w:r w:rsidR="008F21A1">
          <w:t xml:space="preserve"> pada</w:t>
        </w:r>
      </w:ins>
      <w:ins w:id="3954" w:author="ilham.nur@office.ui.ac.id" w:date="2023-02-02T22:33:00Z">
        <w:r w:rsidR="00A55AA9">
          <w:t xml:space="preserve"> </w:t>
        </w:r>
        <w:r w:rsidR="00A55AA9">
          <w:fldChar w:fldCharType="begin"/>
        </w:r>
        <w:r w:rsidR="00A55AA9">
          <w:instrText xml:space="preserve"> REF _Ref126269640 \h </w:instrText>
        </w:r>
      </w:ins>
      <w:r w:rsidR="00A55AA9">
        <w:fldChar w:fldCharType="separate"/>
      </w:r>
      <w:ins w:id="3955" w:author="ilham.nur@office.ui.ac.id" w:date="2023-02-11T10:22:00Z">
        <w:r w:rsidR="00A47A89">
          <w:t xml:space="preserve">Gambar </w:t>
        </w:r>
        <w:r w:rsidR="00A47A89">
          <w:rPr>
            <w:noProof/>
          </w:rPr>
          <w:t>4</w:t>
        </w:r>
        <w:r w:rsidR="00A47A89">
          <w:t>.</w:t>
        </w:r>
        <w:r w:rsidR="00A47A89">
          <w:rPr>
            <w:noProof/>
          </w:rPr>
          <w:t>2</w:t>
        </w:r>
      </w:ins>
      <w:ins w:id="3956" w:author="ilham.nur@office.ui.ac.id" w:date="2023-02-02T22:33:00Z">
        <w:r w:rsidR="00A55AA9">
          <w:fldChar w:fldCharType="end"/>
        </w:r>
      </w:ins>
      <w:ins w:id="3957" w:author="ilham.nur@office.ui.ac.id [2]" w:date="2023-01-28T08:19:00Z">
        <w:r w:rsidR="008F21A1">
          <w:t>.</w:t>
        </w:r>
      </w:ins>
    </w:p>
    <w:p w14:paraId="1783144D" w14:textId="77777777" w:rsidR="00A76FCF" w:rsidRDefault="00A76FCF">
      <w:pPr>
        <w:keepNext/>
        <w:spacing w:line="360" w:lineRule="auto"/>
        <w:rPr>
          <w:ins w:id="3958" w:author="ilham.nur@office.ui.ac.id" w:date="2023-02-02T22:33:00Z"/>
        </w:rPr>
        <w:pPrChange w:id="3959" w:author="ilham.nur@office.ui.ac.id" w:date="2023-02-02T22:33:00Z">
          <w:pPr>
            <w:spacing w:line="360" w:lineRule="auto"/>
          </w:pPr>
        </w:pPrChange>
      </w:pPr>
      <w:ins w:id="3960" w:author="ilham.nur@office.ui.ac.id" w:date="2023-02-02T22:32:00Z">
        <w:r>
          <w:rPr>
            <w:noProof/>
          </w:rPr>
          <w:drawing>
            <wp:inline distT="0" distB="0" distL="0" distR="0" wp14:anchorId="6B780E2F" wp14:editId="0E412806">
              <wp:extent cx="5400040" cy="3294380"/>
              <wp:effectExtent l="0" t="0" r="0" b="127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00040" cy="3294380"/>
                      </a:xfrm>
                      <a:prstGeom prst="rect">
                        <a:avLst/>
                      </a:prstGeom>
                      <a:noFill/>
                      <a:ln>
                        <a:noFill/>
                      </a:ln>
                    </pic:spPr>
                  </pic:pic>
                </a:graphicData>
              </a:graphic>
            </wp:inline>
          </w:drawing>
        </w:r>
      </w:ins>
    </w:p>
    <w:p w14:paraId="47CB8673" w14:textId="03958D17" w:rsidR="008F21A1" w:rsidRDefault="00A76FCF" w:rsidP="00F22F5A">
      <w:pPr>
        <w:pStyle w:val="Caption"/>
        <w:rPr>
          <w:ins w:id="3961" w:author="ilham.nur@office.ui.ac.id" w:date="2023-02-02T22:04:00Z"/>
        </w:rPr>
        <w:pPrChange w:id="3962" w:author="ilham.nur@office.ui.ac.id" w:date="2023-02-11T10:46:00Z">
          <w:pPr>
            <w:spacing w:line="360" w:lineRule="auto"/>
          </w:pPr>
        </w:pPrChange>
      </w:pPr>
      <w:bookmarkStart w:id="3963" w:name="_Ref126269640"/>
      <w:bookmarkStart w:id="3964" w:name="_Toc127003447"/>
      <w:ins w:id="3965" w:author="ilham.nur@office.ui.ac.id" w:date="2023-02-02T22:33:00Z">
        <w:r>
          <w:t xml:space="preserve">Gambar </w:t>
        </w:r>
        <w:r>
          <w:fldChar w:fldCharType="begin"/>
        </w:r>
        <w:r>
          <w:instrText xml:space="preserve"> STYLEREF 1 \s </w:instrText>
        </w:r>
      </w:ins>
      <w:r>
        <w:fldChar w:fldCharType="separate"/>
      </w:r>
      <w:r w:rsidR="00A47A89">
        <w:rPr>
          <w:noProof/>
        </w:rPr>
        <w:t>4</w:t>
      </w:r>
      <w:ins w:id="3966" w:author="ilham.nur@office.ui.ac.id" w:date="2023-02-02T22:33:00Z">
        <w:r>
          <w:fldChar w:fldCharType="end"/>
        </w:r>
        <w:r>
          <w:t>.</w:t>
        </w:r>
        <w:r>
          <w:fldChar w:fldCharType="begin"/>
        </w:r>
        <w:r>
          <w:instrText xml:space="preserve"> SEQ Gambar \* ARABIC \s 1 </w:instrText>
        </w:r>
      </w:ins>
      <w:r>
        <w:fldChar w:fldCharType="separate"/>
      </w:r>
      <w:ins w:id="3967" w:author="ilham.nur@office.ui.ac.id" w:date="2023-02-11T10:22:00Z">
        <w:r w:rsidR="00A47A89">
          <w:rPr>
            <w:noProof/>
          </w:rPr>
          <w:t>2</w:t>
        </w:r>
      </w:ins>
      <w:ins w:id="3968" w:author="ilham.nur@office.ui.ac.id" w:date="2023-02-02T22:33:00Z">
        <w:r>
          <w:fldChar w:fldCharType="end"/>
        </w:r>
        <w:bookmarkEnd w:id="3963"/>
        <w:r>
          <w:t xml:space="preserve"> Model </w:t>
        </w:r>
        <w:proofErr w:type="spellStart"/>
        <w:r>
          <w:t>konseptual</w:t>
        </w:r>
        <w:proofErr w:type="spellEnd"/>
        <w:r>
          <w:t xml:space="preserve"> ERD SOAPSD</w:t>
        </w:r>
      </w:ins>
      <w:bookmarkEnd w:id="3964"/>
    </w:p>
    <w:p w14:paraId="31CED972" w14:textId="71533D69" w:rsidR="00A55AA9" w:rsidRPr="00577E6D" w:rsidRDefault="00A55AA9">
      <w:pPr>
        <w:spacing w:line="360" w:lineRule="auto"/>
        <w:rPr>
          <w:ins w:id="3969" w:author="ilham.nur@office.ui.ac.id" w:date="2023-02-02T22:33:00Z"/>
        </w:rPr>
      </w:pPr>
      <w:proofErr w:type="spellStart"/>
      <w:ins w:id="3970" w:author="ilham.nur@office.ui.ac.id" w:date="2023-02-02T22:33:00Z">
        <w:r>
          <w:t>Terdapat</w:t>
        </w:r>
        <w:proofErr w:type="spellEnd"/>
        <w:r>
          <w:t xml:space="preserve"> 3 </w:t>
        </w:r>
        <w:proofErr w:type="spellStart"/>
        <w:r>
          <w:t>entitas</w:t>
        </w:r>
        <w:proofErr w:type="spellEnd"/>
        <w:r>
          <w:t xml:space="preserve"> </w:t>
        </w:r>
        <w:proofErr w:type="spellStart"/>
        <w:r>
          <w:t>utama</w:t>
        </w:r>
        <w:proofErr w:type="spellEnd"/>
        <w:r>
          <w:t xml:space="preserve"> </w:t>
        </w:r>
        <w:proofErr w:type="spellStart"/>
        <w:r>
          <w:t>yaitu</w:t>
        </w:r>
        <w:proofErr w:type="spellEnd"/>
        <w:r>
          <w:t xml:space="preserve"> </w:t>
        </w:r>
        <w:r w:rsidRPr="00A55AA9">
          <w:rPr>
            <w:i/>
            <w:iCs/>
            <w:rPrChange w:id="3971" w:author="ilham.nur@office.ui.ac.id" w:date="2023-02-02T22:34:00Z">
              <w:rPr/>
            </w:rPrChange>
          </w:rPr>
          <w:t>project</w:t>
        </w:r>
      </w:ins>
      <w:ins w:id="3972" w:author="ilham.nur@office.ui.ac.id" w:date="2023-02-02T22:34:00Z">
        <w:r w:rsidRPr="00A55AA9">
          <w:rPr>
            <w:i/>
            <w:iCs/>
            <w:rPrChange w:id="3973" w:author="ilham.nur@office.ui.ac.id" w:date="2023-02-02T22:34:00Z">
              <w:rPr/>
            </w:rPrChange>
          </w:rPr>
          <w:t>, task</w:t>
        </w:r>
        <w:r>
          <w:t xml:space="preserve">, dan </w:t>
        </w:r>
        <w:r w:rsidRPr="00A55AA9">
          <w:rPr>
            <w:i/>
            <w:iCs/>
            <w:rPrChange w:id="3974" w:author="ilham.nur@office.ui.ac.id" w:date="2023-02-02T22:34:00Z">
              <w:rPr/>
            </w:rPrChange>
          </w:rPr>
          <w:t>resource</w:t>
        </w:r>
      </w:ins>
      <w:ins w:id="3975" w:author="ilham.nur@office.ui.ac.id" w:date="2023-02-02T22:46:00Z">
        <w:r w:rsidR="00E3098F">
          <w:t xml:space="preserve">, di mana </w:t>
        </w:r>
        <w:proofErr w:type="spellStart"/>
        <w:r w:rsidR="00E3098F">
          <w:t>ketiga</w:t>
        </w:r>
        <w:proofErr w:type="spellEnd"/>
        <w:r w:rsidR="00E3098F">
          <w:t xml:space="preserve"> </w:t>
        </w:r>
        <w:proofErr w:type="spellStart"/>
        <w:r w:rsidR="00E3098F">
          <w:t>entitas</w:t>
        </w:r>
        <w:proofErr w:type="spellEnd"/>
        <w:r w:rsidR="00E3098F">
          <w:t xml:space="preserve"> </w:t>
        </w:r>
        <w:proofErr w:type="spellStart"/>
        <w:r w:rsidR="00E3098F">
          <w:t>ini</w:t>
        </w:r>
        <w:proofErr w:type="spellEnd"/>
        <w:r w:rsidR="00E3098F">
          <w:t xml:space="preserve"> </w:t>
        </w:r>
        <w:proofErr w:type="spellStart"/>
        <w:r w:rsidR="00E3098F">
          <w:t>saling</w:t>
        </w:r>
        <w:proofErr w:type="spellEnd"/>
        <w:r w:rsidR="00E3098F">
          <w:t xml:space="preserve"> </w:t>
        </w:r>
        <w:proofErr w:type="spellStart"/>
        <w:r w:rsidR="00E3098F">
          <w:t>memiliki</w:t>
        </w:r>
        <w:proofErr w:type="spellEnd"/>
        <w:r w:rsidR="00E3098F">
          <w:t xml:space="preserve"> </w:t>
        </w:r>
        <w:proofErr w:type="spellStart"/>
        <w:r w:rsidR="00E3098F">
          <w:t>relasi</w:t>
        </w:r>
        <w:proofErr w:type="spellEnd"/>
        <w:r w:rsidR="00E3098F">
          <w:t xml:space="preserve"> </w:t>
        </w:r>
        <w:proofErr w:type="spellStart"/>
        <w:r w:rsidR="00E3098F">
          <w:t>satu</w:t>
        </w:r>
        <w:proofErr w:type="spellEnd"/>
        <w:r w:rsidR="00E3098F">
          <w:t xml:space="preserve"> dengan </w:t>
        </w:r>
        <w:proofErr w:type="spellStart"/>
        <w:r w:rsidR="00E3098F">
          <w:t>lainya</w:t>
        </w:r>
        <w:proofErr w:type="spellEnd"/>
        <w:r w:rsidR="00E3098F">
          <w:t xml:space="preserve">. </w:t>
        </w:r>
        <w:proofErr w:type="spellStart"/>
        <w:r w:rsidR="00E3098F">
          <w:t>Sebuah</w:t>
        </w:r>
        <w:proofErr w:type="spellEnd"/>
        <w:r w:rsidR="00E3098F">
          <w:t xml:space="preserve"> </w:t>
        </w:r>
        <w:r w:rsidR="00E3098F">
          <w:rPr>
            <w:i/>
            <w:iCs/>
          </w:rPr>
          <w:t xml:space="preserve">Project </w:t>
        </w:r>
        <w:proofErr w:type="spellStart"/>
        <w:r w:rsidR="00E3098F">
          <w:t>akan</w:t>
        </w:r>
        <w:proofErr w:type="spellEnd"/>
        <w:r w:rsidR="00E3098F">
          <w:t xml:space="preserve"> </w:t>
        </w:r>
        <w:proofErr w:type="spellStart"/>
        <w:r w:rsidR="00E3098F">
          <w:t>memilki</w:t>
        </w:r>
        <w:proofErr w:type="spellEnd"/>
        <w:r w:rsidR="00E3098F">
          <w:t xml:space="preserve"> minimal 1 </w:t>
        </w:r>
        <w:r w:rsidR="00E3098F">
          <w:rPr>
            <w:i/>
            <w:iCs/>
          </w:rPr>
          <w:t xml:space="preserve">task </w:t>
        </w:r>
        <w:r w:rsidR="00E3098F">
          <w:t xml:space="preserve">agar </w:t>
        </w:r>
        <w:proofErr w:type="spellStart"/>
        <w:r w:rsidR="00E3098F">
          <w:t>proyek</w:t>
        </w:r>
        <w:proofErr w:type="spellEnd"/>
        <w:r w:rsidR="00E3098F">
          <w:t xml:space="preserve"> </w:t>
        </w:r>
        <w:proofErr w:type="spellStart"/>
        <w:r w:rsidR="00E3098F">
          <w:t>dapat</w:t>
        </w:r>
        <w:proofErr w:type="spellEnd"/>
        <w:r w:rsidR="00E3098F">
          <w:t xml:space="preserve"> </w:t>
        </w:r>
        <w:proofErr w:type="spellStart"/>
        <w:r w:rsidR="00E3098F">
          <w:t>berjalan</w:t>
        </w:r>
        <w:proofErr w:type="spellEnd"/>
        <w:r w:rsidR="00E3098F">
          <w:t xml:space="preserve"> dan </w:t>
        </w:r>
        <w:proofErr w:type="spellStart"/>
        <w:r w:rsidR="00E3098F">
          <w:t>umumnya</w:t>
        </w:r>
        <w:proofErr w:type="spellEnd"/>
        <w:r w:rsidR="00E3098F">
          <w:t xml:space="preserve"> </w:t>
        </w:r>
        <w:proofErr w:type="spellStart"/>
        <w:r w:rsidR="00E3098F">
          <w:t>lebih</w:t>
        </w:r>
        <w:proofErr w:type="spellEnd"/>
        <w:r w:rsidR="00E3098F">
          <w:t xml:space="preserve"> </w:t>
        </w:r>
        <w:proofErr w:type="spellStart"/>
        <w:r w:rsidR="00E3098F">
          <w:t>dari</w:t>
        </w:r>
        <w:proofErr w:type="spellEnd"/>
        <w:r w:rsidR="00E3098F">
          <w:t xml:space="preserve"> </w:t>
        </w:r>
        <w:proofErr w:type="spellStart"/>
        <w:r w:rsidR="00E3098F">
          <w:t>satu</w:t>
        </w:r>
        <w:proofErr w:type="spellEnd"/>
        <w:r w:rsidR="00E3098F">
          <w:t xml:space="preserve"> </w:t>
        </w:r>
      </w:ins>
      <w:ins w:id="3976" w:author="ilham.nur@office.ui.ac.id" w:date="2023-02-02T22:47:00Z">
        <w:r w:rsidR="00E3098F">
          <w:rPr>
            <w:i/>
            <w:iCs/>
          </w:rPr>
          <w:t xml:space="preserve">task </w:t>
        </w:r>
        <w:r w:rsidR="00E3098F">
          <w:t xml:space="preserve">yang Menyusun </w:t>
        </w:r>
        <w:proofErr w:type="spellStart"/>
        <w:r w:rsidR="00E3098F">
          <w:t>suatu</w:t>
        </w:r>
        <w:proofErr w:type="spellEnd"/>
        <w:r w:rsidR="00E3098F">
          <w:t xml:space="preserve"> </w:t>
        </w:r>
        <w:proofErr w:type="spellStart"/>
        <w:r w:rsidR="00E3098F">
          <w:t>proyek</w:t>
        </w:r>
        <w:proofErr w:type="spellEnd"/>
        <w:r w:rsidR="00E3098F">
          <w:t>.</w:t>
        </w:r>
      </w:ins>
      <w:ins w:id="3977" w:author="ilham.nur@office.ui.ac.id" w:date="2023-02-02T22:49:00Z">
        <w:r w:rsidR="00391083">
          <w:t xml:space="preserve"> </w:t>
        </w:r>
        <w:proofErr w:type="spellStart"/>
        <w:r w:rsidR="00391083">
          <w:t>Dalam</w:t>
        </w:r>
        <w:proofErr w:type="spellEnd"/>
        <w:r w:rsidR="00391083">
          <w:t xml:space="preserve"> </w:t>
        </w:r>
        <w:proofErr w:type="spellStart"/>
        <w:r w:rsidR="00391083">
          <w:t>melakukan</w:t>
        </w:r>
        <w:proofErr w:type="spellEnd"/>
        <w:r w:rsidR="00391083">
          <w:t xml:space="preserve"> </w:t>
        </w:r>
        <w:r w:rsidR="00391083">
          <w:rPr>
            <w:i/>
            <w:iCs/>
          </w:rPr>
          <w:t xml:space="preserve">task </w:t>
        </w:r>
        <w:r w:rsidR="00391083">
          <w:t xml:space="preserve">yang </w:t>
        </w:r>
      </w:ins>
      <w:proofErr w:type="spellStart"/>
      <w:ins w:id="3978" w:author="ilham.nur@office.ui.ac.id" w:date="2023-02-02T22:50:00Z">
        <w:r w:rsidR="00F93A8D">
          <w:t>ada</w:t>
        </w:r>
        <w:proofErr w:type="spellEnd"/>
        <w:r w:rsidR="00F93A8D">
          <w:t xml:space="preserve"> pada </w:t>
        </w:r>
        <w:proofErr w:type="spellStart"/>
        <w:r w:rsidR="00F93A8D">
          <w:t>sebuah</w:t>
        </w:r>
        <w:proofErr w:type="spellEnd"/>
        <w:r w:rsidR="00F93A8D">
          <w:t xml:space="preserve"> </w:t>
        </w:r>
        <w:r w:rsidR="00F93A8D">
          <w:rPr>
            <w:i/>
            <w:iCs/>
          </w:rPr>
          <w:t xml:space="preserve">project </w:t>
        </w:r>
        <w:proofErr w:type="spellStart"/>
        <w:r w:rsidR="00F93A8D">
          <w:t>maka</w:t>
        </w:r>
        <w:proofErr w:type="spellEnd"/>
        <w:r w:rsidR="00F93A8D">
          <w:t xml:space="preserve"> </w:t>
        </w:r>
        <w:proofErr w:type="spellStart"/>
        <w:r w:rsidR="00577E6D">
          <w:t>diperlukan</w:t>
        </w:r>
        <w:proofErr w:type="spellEnd"/>
        <w:r w:rsidR="00577E6D">
          <w:t xml:space="preserve"> </w:t>
        </w:r>
        <w:r w:rsidR="00577E6D">
          <w:rPr>
            <w:i/>
            <w:iCs/>
          </w:rPr>
          <w:t xml:space="preserve">resource </w:t>
        </w:r>
        <w:r w:rsidR="00577E6D">
          <w:t xml:space="preserve">untuk </w:t>
        </w:r>
        <w:proofErr w:type="spellStart"/>
        <w:r w:rsidR="00577E6D">
          <w:t>melakukan</w:t>
        </w:r>
        <w:proofErr w:type="spellEnd"/>
        <w:r w:rsidR="00577E6D">
          <w:t xml:space="preserve"> </w:t>
        </w:r>
        <w:proofErr w:type="spellStart"/>
        <w:r w:rsidR="00577E6D">
          <w:t>pekerjaan</w:t>
        </w:r>
        <w:proofErr w:type="spellEnd"/>
        <w:r w:rsidR="00577E6D">
          <w:t xml:space="preserve">. </w:t>
        </w:r>
        <w:r w:rsidR="00577E6D">
          <w:rPr>
            <w:i/>
            <w:iCs/>
          </w:rPr>
          <w:t xml:space="preserve">Resource </w:t>
        </w:r>
        <w:r w:rsidR="00577E6D">
          <w:t xml:space="preserve">juga </w:t>
        </w:r>
        <w:proofErr w:type="spellStart"/>
        <w:r w:rsidR="00577E6D">
          <w:t>akan</w:t>
        </w:r>
        <w:proofErr w:type="spellEnd"/>
        <w:r w:rsidR="00577E6D">
          <w:t xml:space="preserve"> </w:t>
        </w:r>
        <w:proofErr w:type="spellStart"/>
        <w:r w:rsidR="00577E6D">
          <w:t>melakukan</w:t>
        </w:r>
        <w:proofErr w:type="spellEnd"/>
        <w:r w:rsidR="00577E6D">
          <w:t xml:space="preserve"> </w:t>
        </w:r>
      </w:ins>
      <w:ins w:id="3979" w:author="ilham.nur@office.ui.ac.id" w:date="2023-02-02T22:51:00Z">
        <w:r w:rsidR="00577E6D">
          <w:t xml:space="preserve">proses </w:t>
        </w:r>
        <w:proofErr w:type="spellStart"/>
        <w:r w:rsidR="00577E6D">
          <w:t>grup</w:t>
        </w:r>
        <w:proofErr w:type="spellEnd"/>
        <w:r w:rsidR="00577E6D">
          <w:t xml:space="preserve"> </w:t>
        </w:r>
        <w:proofErr w:type="spellStart"/>
        <w:r w:rsidR="00577E6D">
          <w:t>manajemen</w:t>
        </w:r>
        <w:proofErr w:type="spellEnd"/>
        <w:r w:rsidR="00577E6D">
          <w:t xml:space="preserve"> </w:t>
        </w:r>
        <w:proofErr w:type="spellStart"/>
        <w:r w:rsidR="00577E6D">
          <w:t>proyek</w:t>
        </w:r>
        <w:proofErr w:type="spellEnd"/>
        <w:r w:rsidR="00577E6D">
          <w:t xml:space="preserve"> untuk </w:t>
        </w:r>
        <w:proofErr w:type="spellStart"/>
        <w:r w:rsidR="00577E6D">
          <w:t>memastikan</w:t>
        </w:r>
        <w:proofErr w:type="spellEnd"/>
        <w:r w:rsidR="00577E6D">
          <w:t xml:space="preserve"> </w:t>
        </w:r>
        <w:proofErr w:type="spellStart"/>
        <w:r w:rsidR="00577E6D">
          <w:t>proyek</w:t>
        </w:r>
        <w:proofErr w:type="spellEnd"/>
        <w:r w:rsidR="00577E6D">
          <w:t xml:space="preserve"> yang </w:t>
        </w:r>
        <w:proofErr w:type="spellStart"/>
        <w:r w:rsidR="00577E6D">
          <w:t>ada</w:t>
        </w:r>
        <w:proofErr w:type="spellEnd"/>
        <w:r w:rsidR="00577E6D">
          <w:t xml:space="preserve"> </w:t>
        </w:r>
        <w:proofErr w:type="spellStart"/>
        <w:r w:rsidR="00577E6D">
          <w:t>dapat</w:t>
        </w:r>
        <w:proofErr w:type="spellEnd"/>
        <w:r w:rsidR="00577E6D">
          <w:t xml:space="preserve"> </w:t>
        </w:r>
        <w:proofErr w:type="spellStart"/>
        <w:r w:rsidR="00577E6D">
          <w:t>diselesaikan</w:t>
        </w:r>
        <w:proofErr w:type="spellEnd"/>
        <w:r w:rsidR="00577E6D">
          <w:t>.</w:t>
        </w:r>
      </w:ins>
    </w:p>
    <w:p w14:paraId="2C0A907D" w14:textId="6ACAEEA5" w:rsidR="00DA522B" w:rsidRDefault="008E667B">
      <w:pPr>
        <w:spacing w:line="360" w:lineRule="auto"/>
        <w:rPr>
          <w:ins w:id="3980" w:author="ilham.nur@office.ui.ac.id [2]" w:date="2023-01-25T04:32:00Z"/>
        </w:rPr>
      </w:pPr>
      <w:ins w:id="3981" w:author="ilham.nur@office.ui.ac.id" w:date="2023-02-02T22:04:00Z">
        <w:r>
          <w:t xml:space="preserve">Model </w:t>
        </w:r>
        <w:proofErr w:type="spellStart"/>
        <w:r>
          <w:t>konseptual</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inte</w:t>
        </w:r>
      </w:ins>
      <w:ins w:id="3982" w:author="ilham.nur@office.ui.ac.id" w:date="2023-02-02T22:05:00Z">
        <w:r>
          <w:t>rpretasikan</w:t>
        </w:r>
        <w:proofErr w:type="spellEnd"/>
        <w:r>
          <w:t xml:space="preserve"> </w:t>
        </w:r>
        <w:proofErr w:type="spellStart"/>
        <w:r>
          <w:t>kedalam</w:t>
        </w:r>
        <w:proofErr w:type="spellEnd"/>
        <w:r>
          <w:t xml:space="preserve"> </w:t>
        </w:r>
        <w:proofErr w:type="spellStart"/>
        <w:r>
          <w:t>sebuah</w:t>
        </w:r>
        <w:proofErr w:type="spellEnd"/>
        <w:r>
          <w:t xml:space="preserve"> model </w:t>
        </w:r>
        <w:proofErr w:type="spellStart"/>
        <w:r>
          <w:t>logikal</w:t>
        </w:r>
        <w:proofErr w:type="spellEnd"/>
        <w:r>
          <w:t>.</w:t>
        </w:r>
      </w:ins>
      <w:ins w:id="3983" w:author="ilham.nur@office.ui.ac.id" w:date="2023-02-02T22:04:00Z">
        <w:r>
          <w:t xml:space="preserve"> </w:t>
        </w:r>
      </w:ins>
      <w:moveToRangeStart w:id="3984" w:author="ilham.nur@office.ui.ac.id" w:date="2023-02-02T22:04:00Z" w:name="move126267915"/>
      <w:proofErr w:type="spellStart"/>
      <w:moveTo w:id="3985" w:author="ilham.nur@office.ui.ac.id" w:date="2023-02-02T22:04:00Z">
        <w:r>
          <w:t>Penulisan</w:t>
        </w:r>
        <w:proofErr w:type="spellEnd"/>
        <w:r>
          <w:t xml:space="preserve"> parameter </w:t>
        </w:r>
        <w:proofErr w:type="spellStart"/>
        <w:r>
          <w:t>entitas</w:t>
        </w:r>
        <w:proofErr w:type="spellEnd"/>
        <w:r>
          <w:t xml:space="preserve"> yang </w:t>
        </w:r>
        <w:proofErr w:type="spellStart"/>
        <w:r>
          <w:t>digunakan</w:t>
        </w:r>
        <w:proofErr w:type="spellEnd"/>
        <w:r>
          <w:t xml:space="preserve"> pada </w:t>
        </w:r>
        <w:proofErr w:type="spellStart"/>
        <w:r>
          <w:t>sistem</w:t>
        </w:r>
        <w:proofErr w:type="spellEnd"/>
        <w:r>
          <w:t xml:space="preserve"> basis data yang </w:t>
        </w:r>
        <w:proofErr w:type="spellStart"/>
        <w:r>
          <w:t>akan</w:t>
        </w:r>
        <w:proofErr w:type="spellEnd"/>
        <w:r>
          <w:t xml:space="preserve"> </w:t>
        </w:r>
        <w:proofErr w:type="spellStart"/>
        <w:r>
          <w:t>dibangun</w:t>
        </w:r>
        <w:proofErr w:type="spellEnd"/>
        <w:r>
          <w:t xml:space="preserve"> </w:t>
        </w:r>
        <w:proofErr w:type="spellStart"/>
        <w:r>
          <w:t>adalah</w:t>
        </w:r>
        <w:proofErr w:type="spellEnd"/>
        <w:r>
          <w:t xml:space="preserve"> </w:t>
        </w:r>
        <w:r>
          <w:rPr>
            <w:i/>
            <w:iCs/>
          </w:rPr>
          <w:t xml:space="preserve">pascal case, </w:t>
        </w:r>
        <w:r>
          <w:t xml:space="preserve">di mana </w:t>
        </w:r>
        <w:proofErr w:type="spellStart"/>
        <w:r>
          <w:t>huruf</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nama</w:t>
        </w:r>
        <w:proofErr w:type="spellEnd"/>
        <w:r>
          <w:t xml:space="preserve"> parameter </w:t>
        </w:r>
        <w:proofErr w:type="spellStart"/>
        <w:r>
          <w:t>entitas</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huruf</w:t>
        </w:r>
        <w:proofErr w:type="spellEnd"/>
        <w:r>
          <w:t xml:space="preserve"> </w:t>
        </w:r>
        <w:proofErr w:type="spellStart"/>
        <w:r>
          <w:lastRenderedPageBreak/>
          <w:t>kecil</w:t>
        </w:r>
        <w:proofErr w:type="spellEnd"/>
        <w:r>
          <w:t xml:space="preserve"> dan </w:t>
        </w:r>
        <w:proofErr w:type="spellStart"/>
        <w:r>
          <w:t>apabila</w:t>
        </w:r>
        <w:proofErr w:type="spellEnd"/>
        <w:r>
          <w:t xml:space="preserve"> </w:t>
        </w:r>
        <w:proofErr w:type="spellStart"/>
        <w:r>
          <w:t>terdapat</w:t>
        </w:r>
        <w:proofErr w:type="spellEnd"/>
        <w:r>
          <w:t xml:space="preserve"> kata </w:t>
        </w:r>
        <w:proofErr w:type="spellStart"/>
        <w:r>
          <w:t>setelahnya</w:t>
        </w:r>
        <w:proofErr w:type="spellEnd"/>
        <w:r>
          <w:t xml:space="preserve"> </w:t>
        </w:r>
        <w:proofErr w:type="spellStart"/>
        <w:r>
          <w:t>dibuat</w:t>
        </w:r>
        <w:proofErr w:type="spellEnd"/>
        <w:r>
          <w:t xml:space="preserve"> </w:t>
        </w:r>
        <w:proofErr w:type="spellStart"/>
        <w:r>
          <w:t>huruf</w:t>
        </w:r>
        <w:proofErr w:type="spellEnd"/>
        <w:r>
          <w:t xml:space="preserve"> </w:t>
        </w:r>
        <w:proofErr w:type="spellStart"/>
        <w:r>
          <w:t>besar</w:t>
        </w:r>
        <w:proofErr w:type="spellEnd"/>
        <w:r>
          <w:t xml:space="preserve">. </w:t>
        </w:r>
        <w:proofErr w:type="spellStart"/>
        <w:r>
          <w:t>Kaidah</w:t>
        </w:r>
        <w:proofErr w:type="spellEnd"/>
        <w:r>
          <w:t xml:space="preserve"> </w:t>
        </w:r>
        <w:proofErr w:type="spellStart"/>
        <w:r>
          <w:t>penuilsan</w:t>
        </w:r>
        <w:proofErr w:type="spellEnd"/>
        <w:r>
          <w:t xml:space="preserve"> </w:t>
        </w:r>
        <w:r w:rsidRPr="0033033B">
          <w:rPr>
            <w:i/>
            <w:iCs/>
          </w:rPr>
          <w:t xml:space="preserve">pascal </w:t>
        </w:r>
        <w:r>
          <w:rPr>
            <w:i/>
            <w:iCs/>
          </w:rPr>
          <w:t>c</w:t>
        </w:r>
        <w:r w:rsidRPr="0033033B">
          <w:rPr>
            <w:i/>
            <w:iCs/>
          </w:rPr>
          <w:t>ase</w:t>
        </w:r>
        <w:r>
          <w:rPr>
            <w:i/>
            <w:iCs/>
          </w:rPr>
          <w:t xml:space="preserve"> </w:t>
        </w:r>
        <w:proofErr w:type="spellStart"/>
        <w:r>
          <w:t>ini</w:t>
        </w:r>
        <w:proofErr w:type="spellEnd"/>
        <w:r>
          <w:t xml:space="preserve"> </w:t>
        </w:r>
        <w:proofErr w:type="spellStart"/>
        <w:r>
          <w:t>digunakan</w:t>
        </w:r>
        <w:proofErr w:type="spellEnd"/>
        <w:r>
          <w:t xml:space="preserve"> untuk </w:t>
        </w:r>
        <w:proofErr w:type="spellStart"/>
        <w:r>
          <w:t>menyesuaikan</w:t>
        </w:r>
        <w:proofErr w:type="spellEnd"/>
        <w:r>
          <w:t xml:space="preserve"> </w:t>
        </w:r>
        <w:proofErr w:type="spellStart"/>
        <w:r>
          <w:t>penulisan</w:t>
        </w:r>
        <w:proofErr w:type="spellEnd"/>
        <w:r>
          <w:t xml:space="preserve"> parameter pada PT </w:t>
        </w:r>
      </w:moveTo>
      <w:proofErr w:type="spellStart"/>
      <w:ins w:id="3986" w:author="ilham.nur@office.ui.ac.id" w:date="2023-02-02T22:45:00Z">
        <w:r w:rsidR="00303105">
          <w:t>Pembayaran</w:t>
        </w:r>
        <w:proofErr w:type="spellEnd"/>
        <w:r w:rsidR="00303105">
          <w:t xml:space="preserve"> Digital Indonesia</w:t>
        </w:r>
      </w:ins>
      <w:ins w:id="3987" w:author="ilham.nur@office.ui.ac.id" w:date="2023-02-02T22:46:00Z">
        <w:r w:rsidR="00303105">
          <w:t>.</w:t>
        </w:r>
      </w:ins>
      <w:moveTo w:id="3988" w:author="ilham.nur@office.ui.ac.id" w:date="2023-02-02T22:04:00Z">
        <w:del w:id="3989" w:author="ilham.nur@office.ui.ac.id" w:date="2023-02-02T22:45:00Z">
          <w:r w:rsidDel="00303105">
            <w:delText>X</w:delText>
          </w:r>
        </w:del>
      </w:moveTo>
      <w:moveToRangeEnd w:id="3984"/>
    </w:p>
    <w:p w14:paraId="301BFF2A" w14:textId="60DFA511" w:rsidR="003D3FE7" w:rsidRDefault="008F0D08">
      <w:pPr>
        <w:keepNext/>
        <w:spacing w:line="360" w:lineRule="auto"/>
        <w:jc w:val="center"/>
        <w:rPr>
          <w:ins w:id="3990" w:author="ilham.nur@office.ui.ac.id [2]" w:date="2023-01-25T04:33:00Z"/>
        </w:rPr>
        <w:pPrChange w:id="3991" w:author="ilham.nur@office.ui.ac.id [2]" w:date="2023-01-29T11:17:00Z">
          <w:pPr>
            <w:spacing w:line="360" w:lineRule="auto"/>
          </w:pPr>
        </w:pPrChange>
      </w:pPr>
      <w:ins w:id="3992" w:author="ilham.nur@office.ui.ac.id [2]" w:date="2023-01-29T11:17:00Z">
        <w:r>
          <w:rPr>
            <w:noProof/>
          </w:rPr>
          <w:drawing>
            <wp:inline distT="0" distB="0" distL="0" distR="0" wp14:anchorId="77254CA0" wp14:editId="74A937AE">
              <wp:extent cx="5400040" cy="3032760"/>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0040" cy="3032760"/>
                      </a:xfrm>
                      <a:prstGeom prst="rect">
                        <a:avLst/>
                      </a:prstGeom>
                      <a:noFill/>
                      <a:ln>
                        <a:noFill/>
                      </a:ln>
                    </pic:spPr>
                  </pic:pic>
                </a:graphicData>
              </a:graphic>
            </wp:inline>
          </w:drawing>
        </w:r>
      </w:ins>
    </w:p>
    <w:p w14:paraId="14DFA9AF" w14:textId="723FE87E" w:rsidR="003D3FE7" w:rsidRDefault="003D3FE7" w:rsidP="00F22F5A">
      <w:pPr>
        <w:pStyle w:val="Caption"/>
        <w:rPr>
          <w:ins w:id="3993" w:author="ilham.nur@office.ui.ac.id [2]" w:date="2023-01-25T04:33:00Z"/>
        </w:rPr>
      </w:pPr>
      <w:bookmarkStart w:id="3994" w:name="_Ref125513669"/>
      <w:bookmarkStart w:id="3995" w:name="_Toc127003448"/>
      <w:ins w:id="3996" w:author="ilham.nur@office.ui.ac.id [2]" w:date="2023-01-25T04:33:00Z">
        <w:r>
          <w:t xml:space="preserve">Gambar </w:t>
        </w:r>
      </w:ins>
      <w:ins w:id="3997" w:author="ilham.nur@office.ui.ac.id" w:date="2023-02-02T22:33:00Z">
        <w:r w:rsidR="00A76FCF">
          <w:fldChar w:fldCharType="begin"/>
        </w:r>
        <w:r w:rsidR="00A76FCF">
          <w:instrText xml:space="preserve"> STYLEREF 1 \s </w:instrText>
        </w:r>
      </w:ins>
      <w:r w:rsidR="00A76FCF">
        <w:fldChar w:fldCharType="separate"/>
      </w:r>
      <w:r w:rsidR="00A47A89">
        <w:rPr>
          <w:noProof/>
        </w:rPr>
        <w:t>4</w:t>
      </w:r>
      <w:ins w:id="3998" w:author="ilham.nur@office.ui.ac.id" w:date="2023-02-02T22:33:00Z">
        <w:r w:rsidR="00A76FCF">
          <w:fldChar w:fldCharType="end"/>
        </w:r>
        <w:r w:rsidR="00A76FCF">
          <w:t>.</w:t>
        </w:r>
        <w:r w:rsidR="00A76FCF">
          <w:fldChar w:fldCharType="begin"/>
        </w:r>
        <w:r w:rsidR="00A76FCF">
          <w:instrText xml:space="preserve"> SEQ Gambar \* ARABIC \s 1 </w:instrText>
        </w:r>
      </w:ins>
      <w:r w:rsidR="00A76FCF">
        <w:fldChar w:fldCharType="separate"/>
      </w:r>
      <w:ins w:id="3999" w:author="ilham.nur@office.ui.ac.id" w:date="2023-02-11T10:22:00Z">
        <w:r w:rsidR="00A47A89">
          <w:rPr>
            <w:noProof/>
          </w:rPr>
          <w:t>3</w:t>
        </w:r>
      </w:ins>
      <w:ins w:id="4000" w:author="ilham.nur@office.ui.ac.id" w:date="2023-02-02T22:33:00Z">
        <w:r w:rsidR="00A76FCF">
          <w:fldChar w:fldCharType="end"/>
        </w:r>
      </w:ins>
      <w:ins w:id="4001" w:author="ilham.nur@office.ui.ac.id [2]" w:date="2023-01-25T05:09:00Z">
        <w:del w:id="4002" w:author="ilham.nur@office.ui.ac.id" w:date="2023-02-02T22:33:00Z">
          <w:r w:rsidR="00F62D33" w:rsidDel="00A76FCF">
            <w:fldChar w:fldCharType="begin"/>
          </w:r>
          <w:r w:rsidR="00F62D33" w:rsidDel="00A76FCF">
            <w:delInstrText xml:space="preserve"> STYLEREF 1 \s </w:delInstrText>
          </w:r>
        </w:del>
      </w:ins>
      <w:del w:id="4003" w:author="ilham.nur@office.ui.ac.id" w:date="2023-02-02T22:33:00Z">
        <w:r w:rsidR="00F62D33" w:rsidDel="00A76FCF">
          <w:fldChar w:fldCharType="separate"/>
        </w:r>
        <w:r w:rsidR="00C64CA0" w:rsidDel="00A76FCF">
          <w:rPr>
            <w:noProof/>
          </w:rPr>
          <w:delText>4</w:delText>
        </w:r>
      </w:del>
      <w:ins w:id="4004" w:author="ilham.nur@office.ui.ac.id [2]" w:date="2023-01-25T05:09:00Z">
        <w:del w:id="4005" w:author="ilham.nur@office.ui.ac.id" w:date="2023-02-02T22:33:00Z">
          <w:r w:rsidR="00F62D33" w:rsidDel="00A76FCF">
            <w:fldChar w:fldCharType="end"/>
          </w:r>
          <w:r w:rsidR="00F62D33" w:rsidDel="00A76FCF">
            <w:delText>.</w:delText>
          </w:r>
          <w:r w:rsidR="00F62D33" w:rsidDel="00A76FCF">
            <w:fldChar w:fldCharType="begin"/>
          </w:r>
          <w:r w:rsidR="00F62D33" w:rsidDel="00A76FCF">
            <w:delInstrText xml:space="preserve"> SEQ Gambar \* ARABIC \s 1 </w:delInstrText>
          </w:r>
        </w:del>
      </w:ins>
      <w:del w:id="4006" w:author="ilham.nur@office.ui.ac.id" w:date="2023-02-02T22:33:00Z">
        <w:r w:rsidR="00105420">
          <w:fldChar w:fldCharType="separate"/>
        </w:r>
      </w:del>
      <w:ins w:id="4007" w:author="ilham.nur@office.ui.ac.id [2]" w:date="2023-01-25T05:09:00Z">
        <w:del w:id="4008" w:author="ilham.nur@office.ui.ac.id" w:date="2023-02-02T22:33:00Z">
          <w:r w:rsidR="00F62D33" w:rsidDel="00A76FCF">
            <w:fldChar w:fldCharType="end"/>
          </w:r>
        </w:del>
      </w:ins>
      <w:bookmarkEnd w:id="3994"/>
      <w:ins w:id="4009" w:author="ilham.nur@office.ui.ac.id [2]" w:date="2023-01-25T04:33:00Z">
        <w:r>
          <w:t xml:space="preserve"> </w:t>
        </w:r>
        <w:r w:rsidRPr="00A43D47">
          <w:rPr>
            <w:i/>
            <w:rPrChange w:id="4010" w:author="ilham.nur@office.ui.ac.id [2]" w:date="2023-01-25T04:34:00Z">
              <w:rPr/>
            </w:rPrChange>
          </w:rPr>
          <w:t>Entity Relational Diagram</w:t>
        </w:r>
        <w:r>
          <w:t xml:space="preserve"> </w:t>
        </w:r>
      </w:ins>
      <w:proofErr w:type="spellStart"/>
      <w:ins w:id="4011" w:author="ilham.nur@office.ui.ac.id [2]" w:date="2023-01-28T08:39:00Z">
        <w:r w:rsidR="00DC4490">
          <w:t>Logikal</w:t>
        </w:r>
        <w:proofErr w:type="spellEnd"/>
        <w:r w:rsidR="00DC4490">
          <w:t xml:space="preserve"> </w:t>
        </w:r>
        <w:proofErr w:type="spellStart"/>
        <w:r w:rsidR="00DC4490">
          <w:t>dari</w:t>
        </w:r>
        <w:proofErr w:type="spellEnd"/>
        <w:r w:rsidR="00DC4490">
          <w:t xml:space="preserve"> </w:t>
        </w:r>
      </w:ins>
      <w:proofErr w:type="spellStart"/>
      <w:ins w:id="4012" w:author="ilham.nur@office.ui.ac.id [2]" w:date="2023-01-25T04:33:00Z">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bookmarkEnd w:id="3995"/>
        <w:proofErr w:type="spellEnd"/>
      </w:ins>
    </w:p>
    <w:p w14:paraId="59C2814F" w14:textId="77FA2D06" w:rsidR="00142ECF" w:rsidRDefault="00A43D47" w:rsidP="003E15DD">
      <w:pPr>
        <w:spacing w:line="360" w:lineRule="auto"/>
        <w:rPr>
          <w:ins w:id="4013" w:author="ilham.nur@office.ui.ac.id [2]" w:date="2023-01-25T04:42:00Z"/>
        </w:rPr>
      </w:pPr>
      <w:ins w:id="4014" w:author="ilham.nur@office.ui.ac.id [2]" w:date="2023-01-25T04:33:00Z">
        <w:r>
          <w:t xml:space="preserve">Pada </w:t>
        </w:r>
      </w:ins>
      <w:ins w:id="4015" w:author="ilham.nur@office.ui.ac.id [2]" w:date="2023-01-25T04:34:00Z">
        <w:r>
          <w:fldChar w:fldCharType="begin"/>
        </w:r>
        <w:r>
          <w:instrText xml:space="preserve"> REF _Ref125513669 \h </w:instrText>
        </w:r>
      </w:ins>
      <w:r w:rsidR="003E15DD">
        <w:instrText xml:space="preserve"> \* MERGEFORMAT </w:instrText>
      </w:r>
      <w:r>
        <w:fldChar w:fldCharType="separate"/>
      </w:r>
      <w:ins w:id="4016" w:author="ilham.nur@office.ui.ac.id" w:date="2023-02-11T10:22:00Z">
        <w:r w:rsidR="00A47A89">
          <w:t xml:space="preserve">Gambar </w:t>
        </w:r>
        <w:r w:rsidR="00A47A89">
          <w:rPr>
            <w:noProof/>
          </w:rPr>
          <w:t>4.3</w:t>
        </w:r>
      </w:ins>
      <w:ins w:id="4017" w:author="ilham.nur@office.ui.ac.id [2]" w:date="2023-01-25T04:34:00Z">
        <w:r>
          <w:fldChar w:fldCharType="end"/>
        </w:r>
        <w:r>
          <w:t xml:space="preserve"> </w:t>
        </w:r>
        <w:proofErr w:type="spellStart"/>
        <w:r>
          <w:t>merupakan</w:t>
        </w:r>
        <w:proofErr w:type="spellEnd"/>
        <w:r>
          <w:t xml:space="preserve"> ERD</w:t>
        </w:r>
      </w:ins>
      <w:ins w:id="4018" w:author="ilham.nur@office.ui.ac.id [2]" w:date="2023-01-28T08:19:00Z">
        <w:r w:rsidR="008F21A1">
          <w:t xml:space="preserve"> </w:t>
        </w:r>
        <w:proofErr w:type="spellStart"/>
        <w:r w:rsidR="008F21A1">
          <w:t>logikal</w:t>
        </w:r>
      </w:ins>
      <w:proofErr w:type="spellEnd"/>
      <w:ins w:id="4019" w:author="ilham.nur@office.ui.ac.id [2]" w:date="2023-01-25T04:34:00Z">
        <w:r>
          <w:t xml:space="preserve"> </w:t>
        </w:r>
        <w:proofErr w:type="spellStart"/>
        <w:r>
          <w:t>dari</w:t>
        </w:r>
        <w:proofErr w:type="spellEnd"/>
        <w:r>
          <w:t xml:space="preserve"> </w:t>
        </w:r>
        <w:proofErr w:type="spellStart"/>
        <w:r w:rsidR="003E15DD">
          <w:t>Sistem</w:t>
        </w:r>
        <w:proofErr w:type="spellEnd"/>
        <w:r w:rsidR="003E15DD">
          <w:t xml:space="preserve"> </w:t>
        </w:r>
        <w:proofErr w:type="spellStart"/>
        <w:r w:rsidR="003E15DD">
          <w:t>Optimasi</w:t>
        </w:r>
        <w:proofErr w:type="spellEnd"/>
        <w:r w:rsidR="003E15DD">
          <w:t xml:space="preserve"> </w:t>
        </w:r>
        <w:proofErr w:type="spellStart"/>
        <w:r w:rsidR="003E15DD">
          <w:t>Alokasi</w:t>
        </w:r>
        <w:proofErr w:type="spellEnd"/>
        <w:r w:rsidR="003E15DD">
          <w:t xml:space="preserve"> </w:t>
        </w:r>
        <w:proofErr w:type="spellStart"/>
        <w:r w:rsidR="003E15DD">
          <w:t>Pekerjaan</w:t>
        </w:r>
        <w:proofErr w:type="spellEnd"/>
        <w:r w:rsidR="003E15DD">
          <w:t xml:space="preserve"> dan </w:t>
        </w:r>
        <w:proofErr w:type="spellStart"/>
        <w:r w:rsidR="003E15DD">
          <w:t>Sumber</w:t>
        </w:r>
        <w:proofErr w:type="spellEnd"/>
        <w:r w:rsidR="003E15DD">
          <w:t xml:space="preserve"> </w:t>
        </w:r>
      </w:ins>
      <w:proofErr w:type="spellStart"/>
      <w:ins w:id="4020" w:author="ilham.nur@office.ui.ac.id [2]" w:date="2023-01-25T04:37:00Z">
        <w:r w:rsidR="00193EAE">
          <w:t>D</w:t>
        </w:r>
      </w:ins>
      <w:ins w:id="4021" w:author="ilham.nur@office.ui.ac.id [2]" w:date="2023-01-25T04:34:00Z">
        <w:r w:rsidR="003E15DD">
          <w:t>aya</w:t>
        </w:r>
        <w:proofErr w:type="spellEnd"/>
        <w:r w:rsidR="003E15DD">
          <w:t xml:space="preserve"> yang </w:t>
        </w:r>
        <w:proofErr w:type="spellStart"/>
        <w:r w:rsidR="003E15DD">
          <w:t>akan</w:t>
        </w:r>
        <w:proofErr w:type="spellEnd"/>
        <w:r w:rsidR="003E15DD">
          <w:t xml:space="preserve"> </w:t>
        </w:r>
        <w:proofErr w:type="spellStart"/>
        <w:r w:rsidR="003E15DD">
          <w:t>dibangun</w:t>
        </w:r>
        <w:proofErr w:type="spellEnd"/>
        <w:r w:rsidR="003E15DD">
          <w:t>.</w:t>
        </w:r>
      </w:ins>
      <w:ins w:id="4022" w:author="ilham.nur@office.ui.ac.id [2]" w:date="2023-01-25T04:36:00Z">
        <w:r w:rsidR="00E47D0F">
          <w:t xml:space="preserve"> Pada </w:t>
        </w:r>
        <w:proofErr w:type="spellStart"/>
        <w:r w:rsidR="00E47D0F">
          <w:t>tabel</w:t>
        </w:r>
        <w:proofErr w:type="spellEnd"/>
        <w:r w:rsidR="00E47D0F">
          <w:t xml:space="preserve"> </w:t>
        </w:r>
        <w:proofErr w:type="spellStart"/>
        <w:r w:rsidR="00E47D0F" w:rsidRPr="00E47D0F">
          <w:rPr>
            <w:i/>
            <w:iCs/>
            <w:rPrChange w:id="4023" w:author="ilham.nur@office.ui.ac.id [2]" w:date="2023-01-25T04:36:00Z">
              <w:rPr/>
            </w:rPrChange>
          </w:rPr>
          <w:t>projectTable</w:t>
        </w:r>
        <w:proofErr w:type="spellEnd"/>
        <w:r w:rsidR="00E47D0F">
          <w:t xml:space="preserve">, </w:t>
        </w:r>
        <w:proofErr w:type="spellStart"/>
        <w:r w:rsidR="00E47D0F">
          <w:t>merupakan</w:t>
        </w:r>
        <w:proofErr w:type="spellEnd"/>
        <w:r w:rsidR="00E47D0F">
          <w:t xml:space="preserve"> </w:t>
        </w:r>
        <w:proofErr w:type="spellStart"/>
        <w:r w:rsidR="00E47D0F">
          <w:t>tabel</w:t>
        </w:r>
        <w:proofErr w:type="spellEnd"/>
        <w:r w:rsidR="00E47D0F">
          <w:t xml:space="preserve"> yang </w:t>
        </w:r>
        <w:proofErr w:type="spellStart"/>
        <w:r w:rsidR="00E47D0F">
          <w:t>digunakan</w:t>
        </w:r>
        <w:proofErr w:type="spellEnd"/>
        <w:r w:rsidR="00E47D0F">
          <w:t xml:space="preserve"> </w:t>
        </w:r>
        <w:proofErr w:type="spellStart"/>
        <w:r w:rsidR="00E47D0F">
          <w:t>sebagai</w:t>
        </w:r>
        <w:proofErr w:type="spellEnd"/>
        <w:r w:rsidR="00E47D0F">
          <w:t xml:space="preserve"> </w:t>
        </w:r>
        <w:proofErr w:type="spellStart"/>
        <w:r w:rsidR="00E47D0F">
          <w:t>tabel</w:t>
        </w:r>
        <w:proofErr w:type="spellEnd"/>
        <w:r w:rsidR="00E47D0F">
          <w:t xml:space="preserve"> </w:t>
        </w:r>
        <w:proofErr w:type="spellStart"/>
        <w:r w:rsidR="00E47D0F">
          <w:t>utama</w:t>
        </w:r>
        <w:proofErr w:type="spellEnd"/>
        <w:r w:rsidR="00E47D0F">
          <w:t xml:space="preserve"> </w:t>
        </w:r>
      </w:ins>
      <w:ins w:id="4024" w:author="ilham.nur@office.ui.ac.id [2]" w:date="2023-01-25T04:37:00Z">
        <w:r w:rsidR="00B94BB4">
          <w:t xml:space="preserve">pada </w:t>
        </w:r>
      </w:ins>
      <w:proofErr w:type="spellStart"/>
      <w:ins w:id="4025" w:author="ilham.nur@office.ui.ac.id [2]" w:date="2023-01-25T20:31:00Z">
        <w:r w:rsidR="001F24DA">
          <w:t>penelitian</w:t>
        </w:r>
        <w:proofErr w:type="spellEnd"/>
        <w:r w:rsidR="001F24DA">
          <w:t xml:space="preserve"> </w:t>
        </w:r>
        <w:proofErr w:type="spellStart"/>
        <w:r w:rsidR="001F24DA">
          <w:t>ini</w:t>
        </w:r>
        <w:proofErr w:type="spellEnd"/>
        <w:r w:rsidR="001F24DA">
          <w:t>.</w:t>
        </w:r>
        <w:r w:rsidR="00DD0DAB">
          <w:t xml:space="preserve"> </w:t>
        </w:r>
        <w:proofErr w:type="spellStart"/>
        <w:r w:rsidR="00DD0DAB">
          <w:t>Tipe</w:t>
        </w:r>
        <w:proofErr w:type="spellEnd"/>
        <w:r w:rsidR="00DD0DAB">
          <w:t xml:space="preserve"> dan </w:t>
        </w:r>
        <w:proofErr w:type="spellStart"/>
        <w:r w:rsidR="00DD0DAB">
          <w:t>struktur</w:t>
        </w:r>
        <w:proofErr w:type="spellEnd"/>
        <w:r w:rsidR="00DD0DAB">
          <w:t xml:space="preserve"> data yang </w:t>
        </w:r>
        <w:proofErr w:type="spellStart"/>
        <w:r w:rsidR="00DD0DAB">
          <w:t>akan</w:t>
        </w:r>
        <w:proofErr w:type="spellEnd"/>
        <w:r w:rsidR="00DD0DAB">
          <w:t xml:space="preserve"> </w:t>
        </w:r>
        <w:proofErr w:type="spellStart"/>
        <w:r w:rsidR="00DD0DAB">
          <w:t>digunakan</w:t>
        </w:r>
        <w:proofErr w:type="spellEnd"/>
        <w:r w:rsidR="00DD0DAB">
          <w:t xml:space="preserve">, </w:t>
        </w:r>
        <w:proofErr w:type="spellStart"/>
        <w:r w:rsidR="00DD0DAB">
          <w:t>secara</w:t>
        </w:r>
        <w:proofErr w:type="spellEnd"/>
        <w:r w:rsidR="00DD0DAB">
          <w:t xml:space="preserve"> </w:t>
        </w:r>
        <w:proofErr w:type="spellStart"/>
        <w:r w:rsidR="00DD0DAB">
          <w:t>detil</w:t>
        </w:r>
        <w:proofErr w:type="spellEnd"/>
        <w:r w:rsidR="00DD0DAB">
          <w:t xml:space="preserve"> </w:t>
        </w:r>
        <w:proofErr w:type="spellStart"/>
        <w:r w:rsidR="00DD0DAB">
          <w:t>dapat</w:t>
        </w:r>
        <w:proofErr w:type="spellEnd"/>
        <w:r w:rsidR="00DD0DAB">
          <w:t xml:space="preserve"> </w:t>
        </w:r>
        <w:proofErr w:type="spellStart"/>
        <w:r w:rsidR="00DD0DAB">
          <w:t>dilihat</w:t>
        </w:r>
        <w:proofErr w:type="spellEnd"/>
        <w:r w:rsidR="00DD0DAB">
          <w:t xml:space="preserve"> pada </w:t>
        </w:r>
        <w:r w:rsidR="00DD0DAB">
          <w:fldChar w:fldCharType="begin"/>
        </w:r>
        <w:r w:rsidR="00DD0DAB">
          <w:instrText xml:space="preserve"> REF _Ref125518877 \h </w:instrText>
        </w:r>
      </w:ins>
      <w:ins w:id="4026" w:author="ilham.nur@office.ui.ac.id [2]" w:date="2023-01-25T20:31:00Z">
        <w:r w:rsidR="00DD0DAB">
          <w:fldChar w:fldCharType="separate"/>
        </w:r>
      </w:ins>
      <w:proofErr w:type="spellStart"/>
      <w:ins w:id="4027" w:author="ilham.nur@office.ui.ac.id" w:date="2023-02-11T10:22:00Z">
        <w:r w:rsidR="00A47A89">
          <w:t>Tabel</w:t>
        </w:r>
        <w:proofErr w:type="spellEnd"/>
        <w:r w:rsidR="00A47A89">
          <w:t xml:space="preserve"> </w:t>
        </w:r>
        <w:r w:rsidR="00A47A89">
          <w:rPr>
            <w:noProof/>
          </w:rPr>
          <w:t>4</w:t>
        </w:r>
        <w:r w:rsidR="00A47A89">
          <w:t>.</w:t>
        </w:r>
        <w:r w:rsidR="00A47A89">
          <w:rPr>
            <w:noProof/>
          </w:rPr>
          <w:t>3</w:t>
        </w:r>
      </w:ins>
      <w:ins w:id="4028" w:author="ilham.nur@office.ui.ac.id [2]" w:date="2023-01-25T20:31:00Z">
        <w:r w:rsidR="00DD0DAB">
          <w:fldChar w:fldCharType="end"/>
        </w:r>
        <w:r w:rsidR="00DD0DAB">
          <w:t>.</w:t>
        </w:r>
      </w:ins>
    </w:p>
    <w:p w14:paraId="093D9FB3" w14:textId="4A66AFBE" w:rsidR="00F62D33" w:rsidRDefault="00F62D33" w:rsidP="00F22F5A">
      <w:pPr>
        <w:pStyle w:val="Caption"/>
        <w:rPr>
          <w:ins w:id="4029" w:author="ilham.nur@office.ui.ac.id [2]" w:date="2023-01-25T05:08:00Z"/>
        </w:rPr>
        <w:pPrChange w:id="4030" w:author="ilham.nur@office.ui.ac.id" w:date="2023-02-11T10:46:00Z">
          <w:pPr/>
        </w:pPrChange>
      </w:pPr>
      <w:bookmarkStart w:id="4031" w:name="_Ref125518877"/>
      <w:bookmarkStart w:id="4032" w:name="_Toc127003462"/>
      <w:proofErr w:type="spellStart"/>
      <w:ins w:id="4033" w:author="ilham.nur@office.ui.ac.id [2]" w:date="2023-01-25T05:08:00Z">
        <w:r>
          <w:t>Tabel</w:t>
        </w:r>
        <w:proofErr w:type="spellEnd"/>
        <w:r>
          <w:t xml:space="preserve"> </w:t>
        </w:r>
      </w:ins>
      <w:ins w:id="4034" w:author="ilham.nur@office.ui.ac.id" w:date="2023-02-11T10:46:00Z">
        <w:r w:rsidR="00F22F5A">
          <w:fldChar w:fldCharType="begin"/>
        </w:r>
        <w:r w:rsidR="00F22F5A">
          <w:instrText xml:space="preserve"> STYLEREF 1 \s </w:instrText>
        </w:r>
      </w:ins>
      <w:r w:rsidR="00F22F5A">
        <w:fldChar w:fldCharType="separate"/>
      </w:r>
      <w:r w:rsidR="00F22F5A">
        <w:rPr>
          <w:noProof/>
        </w:rPr>
        <w:t>4</w:t>
      </w:r>
      <w:ins w:id="4035"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4036" w:author="ilham.nur@office.ui.ac.id" w:date="2023-02-11T10:46:00Z">
        <w:r w:rsidR="00F22F5A">
          <w:rPr>
            <w:noProof/>
          </w:rPr>
          <w:t>4</w:t>
        </w:r>
        <w:r w:rsidR="00F22F5A">
          <w:fldChar w:fldCharType="end"/>
        </w:r>
      </w:ins>
      <w:ins w:id="4037" w:author="ilham.nur@office.ui.ac.id [2]" w:date="2023-01-28T21:53:00Z">
        <w:del w:id="4038" w:author="ilham.nur@office.ui.ac.id" w:date="2023-02-02T21:41:00Z">
          <w:r w:rsidR="009035EE" w:rsidDel="003B572F">
            <w:fldChar w:fldCharType="begin"/>
          </w:r>
          <w:r w:rsidR="009035EE" w:rsidDel="003B572F">
            <w:delInstrText xml:space="preserve"> STYLEREF 1 \s </w:delInstrText>
          </w:r>
        </w:del>
      </w:ins>
      <w:del w:id="4039" w:author="ilham.nur@office.ui.ac.id" w:date="2023-02-02T21:41:00Z">
        <w:r w:rsidR="009035EE" w:rsidDel="003B572F">
          <w:fldChar w:fldCharType="separate"/>
        </w:r>
        <w:r w:rsidR="00C64CA0" w:rsidDel="003B572F">
          <w:rPr>
            <w:noProof/>
          </w:rPr>
          <w:delText>4</w:delText>
        </w:r>
      </w:del>
      <w:ins w:id="4040" w:author="ilham.nur@office.ui.ac.id [2]" w:date="2023-01-28T21:53:00Z">
        <w:del w:id="4041"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4042" w:author="ilham.nur@office.ui.ac.id" w:date="2023-02-02T21:41:00Z">
        <w:r w:rsidR="00105420">
          <w:fldChar w:fldCharType="separate"/>
        </w:r>
      </w:del>
      <w:ins w:id="4043" w:author="ilham.nur@office.ui.ac.id [2]" w:date="2023-01-28T21:53:00Z">
        <w:del w:id="4044" w:author="ilham.nur@office.ui.ac.id" w:date="2023-02-02T21:41:00Z">
          <w:r w:rsidR="009035EE" w:rsidDel="003B572F">
            <w:fldChar w:fldCharType="end"/>
          </w:r>
        </w:del>
      </w:ins>
      <w:bookmarkEnd w:id="4031"/>
      <w:ins w:id="4045" w:author="ilham.nur@office.ui.ac.id [2]" w:date="2023-01-25T05:08:00Z">
        <w:r>
          <w:t xml:space="preserve"> </w:t>
        </w:r>
        <w:proofErr w:type="spellStart"/>
        <w:r>
          <w:t>Struktur</w:t>
        </w:r>
        <w:proofErr w:type="spellEnd"/>
        <w:r>
          <w:t xml:space="preserve"> dan </w:t>
        </w:r>
        <w:proofErr w:type="spellStart"/>
        <w:r>
          <w:t>Tipe</w:t>
        </w:r>
        <w:proofErr w:type="spellEnd"/>
        <w:r>
          <w:t xml:space="preserve"> Data </w:t>
        </w:r>
        <w:proofErr w:type="spellStart"/>
        <w:r>
          <w:t>Sistem</w:t>
        </w:r>
        <w:bookmarkEnd w:id="4032"/>
        <w:proofErr w:type="spellEnd"/>
      </w:ins>
    </w:p>
    <w:tbl>
      <w:tblPr>
        <w:tblStyle w:val="TableGrid"/>
        <w:tblW w:w="0" w:type="auto"/>
        <w:tblLook w:val="04A0" w:firstRow="1" w:lastRow="0" w:firstColumn="1" w:lastColumn="0" w:noHBand="0" w:noVBand="1"/>
        <w:tblPrChange w:id="4046" w:author="ilham.nur@office.ui.ac.id [2]" w:date="2023-01-28T07:49:00Z">
          <w:tblPr>
            <w:tblStyle w:val="TableGrid"/>
            <w:tblW w:w="0" w:type="auto"/>
            <w:tblLook w:val="04A0" w:firstRow="1" w:lastRow="0" w:firstColumn="1" w:lastColumn="0" w:noHBand="0" w:noVBand="1"/>
          </w:tblPr>
        </w:tblPrChange>
      </w:tblPr>
      <w:tblGrid>
        <w:gridCol w:w="696"/>
        <w:gridCol w:w="2391"/>
        <w:gridCol w:w="950"/>
        <w:gridCol w:w="1844"/>
        <w:gridCol w:w="2613"/>
        <w:tblGridChange w:id="4047">
          <w:tblGrid>
            <w:gridCol w:w="696"/>
            <w:gridCol w:w="1002"/>
            <w:gridCol w:w="1389"/>
            <w:gridCol w:w="310"/>
            <w:gridCol w:w="640"/>
            <w:gridCol w:w="1059"/>
            <w:gridCol w:w="785"/>
            <w:gridCol w:w="914"/>
            <w:gridCol w:w="1699"/>
          </w:tblGrid>
        </w:tblGridChange>
      </w:tblGrid>
      <w:tr w:rsidR="00D74EB3" w14:paraId="2B91D9BD" w14:textId="77777777" w:rsidTr="00866032">
        <w:trPr>
          <w:tblHeader/>
          <w:ins w:id="4048" w:author="ilham.nur@office.ui.ac.id [2]" w:date="2023-01-25T04:43:00Z"/>
        </w:trPr>
        <w:tc>
          <w:tcPr>
            <w:tcW w:w="672" w:type="dxa"/>
            <w:tcPrChange w:id="4049" w:author="ilham.nur@office.ui.ac.id [2]" w:date="2023-01-28T07:49:00Z">
              <w:tcPr>
                <w:tcW w:w="1698" w:type="dxa"/>
                <w:gridSpan w:val="2"/>
              </w:tcPr>
            </w:tcPrChange>
          </w:tcPr>
          <w:p w14:paraId="0BD3F50F" w14:textId="220C3B5C" w:rsidR="00D74EB3" w:rsidRPr="00895231" w:rsidRDefault="00D74EB3" w:rsidP="00DB61D9">
            <w:pPr>
              <w:spacing w:line="360" w:lineRule="auto"/>
              <w:rPr>
                <w:ins w:id="4050" w:author="ilham.nur@office.ui.ac.id [2]" w:date="2023-01-25T04:43:00Z"/>
                <w:b/>
                <w:bCs/>
                <w:rPrChange w:id="4051" w:author="ilham.nur@office.ui.ac.id [2]" w:date="2023-01-25T04:44:00Z">
                  <w:rPr>
                    <w:ins w:id="4052" w:author="ilham.nur@office.ui.ac.id [2]" w:date="2023-01-25T04:43:00Z"/>
                  </w:rPr>
                </w:rPrChange>
              </w:rPr>
            </w:pPr>
            <w:ins w:id="4053" w:author="ilham.nur@office.ui.ac.id [2]" w:date="2023-01-25T04:43:00Z">
              <w:r w:rsidRPr="00895231">
                <w:rPr>
                  <w:b/>
                  <w:bCs/>
                  <w:rPrChange w:id="4054" w:author="ilham.nur@office.ui.ac.id [2]" w:date="2023-01-25T04:44:00Z">
                    <w:rPr/>
                  </w:rPrChange>
                </w:rPr>
                <w:t>No.</w:t>
              </w:r>
            </w:ins>
          </w:p>
        </w:tc>
        <w:tc>
          <w:tcPr>
            <w:tcW w:w="2403" w:type="dxa"/>
            <w:tcPrChange w:id="4055" w:author="ilham.nur@office.ui.ac.id [2]" w:date="2023-01-28T07:49:00Z">
              <w:tcPr>
                <w:tcW w:w="1699" w:type="dxa"/>
                <w:gridSpan w:val="2"/>
              </w:tcPr>
            </w:tcPrChange>
          </w:tcPr>
          <w:p w14:paraId="5D6CE636" w14:textId="63B4C1CE" w:rsidR="00D74EB3" w:rsidRPr="00895231" w:rsidRDefault="00D74EB3" w:rsidP="00DB61D9">
            <w:pPr>
              <w:spacing w:line="360" w:lineRule="auto"/>
              <w:rPr>
                <w:ins w:id="4056" w:author="ilham.nur@office.ui.ac.id [2]" w:date="2023-01-25T04:43:00Z"/>
                <w:b/>
                <w:bCs/>
                <w:rPrChange w:id="4057" w:author="ilham.nur@office.ui.ac.id [2]" w:date="2023-01-25T04:44:00Z">
                  <w:rPr>
                    <w:ins w:id="4058" w:author="ilham.nur@office.ui.ac.id [2]" w:date="2023-01-25T04:43:00Z"/>
                  </w:rPr>
                </w:rPrChange>
              </w:rPr>
            </w:pPr>
            <w:ins w:id="4059" w:author="ilham.nur@office.ui.ac.id [2]" w:date="2023-01-25T04:43:00Z">
              <w:r w:rsidRPr="00895231">
                <w:rPr>
                  <w:b/>
                  <w:bCs/>
                  <w:rPrChange w:id="4060" w:author="ilham.nur@office.ui.ac.id [2]" w:date="2023-01-25T04:44:00Z">
                    <w:rPr/>
                  </w:rPrChange>
                </w:rPr>
                <w:t>Parameter</w:t>
              </w:r>
            </w:ins>
          </w:p>
        </w:tc>
        <w:tc>
          <w:tcPr>
            <w:tcW w:w="951" w:type="dxa"/>
            <w:tcPrChange w:id="4061" w:author="ilham.nur@office.ui.ac.id [2]" w:date="2023-01-28T07:49:00Z">
              <w:tcPr>
                <w:tcW w:w="1699" w:type="dxa"/>
                <w:gridSpan w:val="2"/>
              </w:tcPr>
            </w:tcPrChange>
          </w:tcPr>
          <w:p w14:paraId="35C89470" w14:textId="176FFC52" w:rsidR="00D74EB3" w:rsidRPr="00895231" w:rsidRDefault="00D74EB3" w:rsidP="00DB61D9">
            <w:pPr>
              <w:spacing w:line="360" w:lineRule="auto"/>
              <w:rPr>
                <w:ins w:id="4062" w:author="ilham.nur@office.ui.ac.id [2]" w:date="2023-01-25T04:43:00Z"/>
                <w:b/>
                <w:bCs/>
                <w:rPrChange w:id="4063" w:author="ilham.nur@office.ui.ac.id [2]" w:date="2023-01-25T04:44:00Z">
                  <w:rPr>
                    <w:ins w:id="4064" w:author="ilham.nur@office.ui.ac.id [2]" w:date="2023-01-25T04:43:00Z"/>
                  </w:rPr>
                </w:rPrChange>
              </w:rPr>
            </w:pPr>
            <w:proofErr w:type="spellStart"/>
            <w:ins w:id="4065" w:author="ilham.nur@office.ui.ac.id [2]" w:date="2023-01-25T04:43:00Z">
              <w:r w:rsidRPr="00895231">
                <w:rPr>
                  <w:b/>
                  <w:bCs/>
                  <w:rPrChange w:id="4066" w:author="ilham.nur@office.ui.ac.id [2]" w:date="2023-01-25T04:44:00Z">
                    <w:rPr/>
                  </w:rPrChange>
                </w:rPr>
                <w:t>Tipe</w:t>
              </w:r>
              <w:proofErr w:type="spellEnd"/>
            </w:ins>
          </w:p>
        </w:tc>
        <w:tc>
          <w:tcPr>
            <w:tcW w:w="1844" w:type="dxa"/>
            <w:tcPrChange w:id="4067" w:author="ilham.nur@office.ui.ac.id [2]" w:date="2023-01-28T07:49:00Z">
              <w:tcPr>
                <w:tcW w:w="1699" w:type="dxa"/>
                <w:gridSpan w:val="2"/>
              </w:tcPr>
            </w:tcPrChange>
          </w:tcPr>
          <w:p w14:paraId="6AF358F6" w14:textId="3E4F4017" w:rsidR="00D74EB3" w:rsidRPr="00895231" w:rsidRDefault="00D74EB3" w:rsidP="00DB61D9">
            <w:pPr>
              <w:spacing w:line="360" w:lineRule="auto"/>
              <w:rPr>
                <w:ins w:id="4068" w:author="ilham.nur@office.ui.ac.id [2]" w:date="2023-01-25T04:43:00Z"/>
                <w:b/>
                <w:bCs/>
                <w:rPrChange w:id="4069" w:author="ilham.nur@office.ui.ac.id [2]" w:date="2023-01-25T04:44:00Z">
                  <w:rPr>
                    <w:ins w:id="4070" w:author="ilham.nur@office.ui.ac.id [2]" w:date="2023-01-25T04:43:00Z"/>
                  </w:rPr>
                </w:rPrChange>
              </w:rPr>
            </w:pPr>
            <w:proofErr w:type="spellStart"/>
            <w:ins w:id="4071" w:author="ilham.nur@office.ui.ac.id [2]" w:date="2023-01-25T04:43:00Z">
              <w:r w:rsidRPr="00895231">
                <w:rPr>
                  <w:b/>
                  <w:bCs/>
                  <w:rPrChange w:id="4072" w:author="ilham.nur@office.ui.ac.id [2]" w:date="2023-01-25T04:44:00Z">
                    <w:rPr/>
                  </w:rPrChange>
                </w:rPr>
                <w:t>Wajib</w:t>
              </w:r>
              <w:proofErr w:type="spellEnd"/>
              <w:r w:rsidRPr="00895231">
                <w:rPr>
                  <w:b/>
                  <w:bCs/>
                  <w:rPrChange w:id="4073" w:author="ilham.nur@office.ui.ac.id [2]" w:date="2023-01-25T04:44:00Z">
                    <w:rPr/>
                  </w:rPrChange>
                </w:rPr>
                <w:t>/</w:t>
              </w:r>
            </w:ins>
            <w:proofErr w:type="spellStart"/>
            <w:ins w:id="4074" w:author="ilham.nur@office.ui.ac.id [2]" w:date="2023-01-25T06:00:00Z">
              <w:r w:rsidR="006B4A33">
                <w:rPr>
                  <w:b/>
                  <w:bCs/>
                </w:rPr>
                <w:t>Opsional</w:t>
              </w:r>
            </w:ins>
            <w:proofErr w:type="spellEnd"/>
          </w:p>
        </w:tc>
        <w:tc>
          <w:tcPr>
            <w:tcW w:w="2624" w:type="dxa"/>
            <w:tcPrChange w:id="4075" w:author="ilham.nur@office.ui.ac.id [2]" w:date="2023-01-28T07:49:00Z">
              <w:tcPr>
                <w:tcW w:w="1699" w:type="dxa"/>
              </w:tcPr>
            </w:tcPrChange>
          </w:tcPr>
          <w:p w14:paraId="14A8D220" w14:textId="71908F64" w:rsidR="00D74EB3" w:rsidRPr="00895231" w:rsidRDefault="00D74EB3" w:rsidP="00DB61D9">
            <w:pPr>
              <w:spacing w:line="360" w:lineRule="auto"/>
              <w:rPr>
                <w:ins w:id="4076" w:author="ilham.nur@office.ui.ac.id [2]" w:date="2023-01-25T04:43:00Z"/>
                <w:b/>
                <w:bCs/>
                <w:rPrChange w:id="4077" w:author="ilham.nur@office.ui.ac.id [2]" w:date="2023-01-25T04:44:00Z">
                  <w:rPr>
                    <w:ins w:id="4078" w:author="ilham.nur@office.ui.ac.id [2]" w:date="2023-01-25T04:43:00Z"/>
                  </w:rPr>
                </w:rPrChange>
              </w:rPr>
            </w:pPr>
            <w:proofErr w:type="spellStart"/>
            <w:ins w:id="4079" w:author="ilham.nur@office.ui.ac.id [2]" w:date="2023-01-25T04:43:00Z">
              <w:r w:rsidRPr="00895231">
                <w:rPr>
                  <w:b/>
                  <w:bCs/>
                  <w:rPrChange w:id="4080" w:author="ilham.nur@office.ui.ac.id [2]" w:date="2023-01-25T04:44:00Z">
                    <w:rPr/>
                  </w:rPrChange>
                </w:rPr>
                <w:t>Keterangan</w:t>
              </w:r>
              <w:proofErr w:type="spellEnd"/>
            </w:ins>
          </w:p>
        </w:tc>
      </w:tr>
      <w:tr w:rsidR="00D74EB3" w14:paraId="4EF56E13" w14:textId="77777777" w:rsidTr="00866032">
        <w:trPr>
          <w:ins w:id="4081" w:author="ilham.nur@office.ui.ac.id [2]" w:date="2023-01-25T04:43:00Z"/>
        </w:trPr>
        <w:tc>
          <w:tcPr>
            <w:tcW w:w="672" w:type="dxa"/>
            <w:tcPrChange w:id="4082" w:author="ilham.nur@office.ui.ac.id [2]" w:date="2023-01-25T05:08:00Z">
              <w:tcPr>
                <w:tcW w:w="1698" w:type="dxa"/>
                <w:gridSpan w:val="2"/>
              </w:tcPr>
            </w:tcPrChange>
          </w:tcPr>
          <w:p w14:paraId="155ADF69" w14:textId="6172D885" w:rsidR="00D74EB3" w:rsidRDefault="00D74EB3" w:rsidP="00DB61D9">
            <w:pPr>
              <w:spacing w:line="360" w:lineRule="auto"/>
              <w:rPr>
                <w:ins w:id="4083" w:author="ilham.nur@office.ui.ac.id [2]" w:date="2023-01-25T04:43:00Z"/>
              </w:rPr>
            </w:pPr>
            <w:ins w:id="4084" w:author="ilham.nur@office.ui.ac.id [2]" w:date="2023-01-25T04:43:00Z">
              <w:r>
                <w:t>1</w:t>
              </w:r>
            </w:ins>
          </w:p>
        </w:tc>
        <w:tc>
          <w:tcPr>
            <w:tcW w:w="2403" w:type="dxa"/>
            <w:tcPrChange w:id="4085" w:author="ilham.nur@office.ui.ac.id [2]" w:date="2023-01-25T05:08:00Z">
              <w:tcPr>
                <w:tcW w:w="1699" w:type="dxa"/>
                <w:gridSpan w:val="2"/>
              </w:tcPr>
            </w:tcPrChange>
          </w:tcPr>
          <w:p w14:paraId="5A397804" w14:textId="04B50FD8" w:rsidR="00D74EB3" w:rsidRDefault="00D74EB3" w:rsidP="00DB61D9">
            <w:pPr>
              <w:spacing w:line="360" w:lineRule="auto"/>
              <w:rPr>
                <w:ins w:id="4086" w:author="ilham.nur@office.ui.ac.id [2]" w:date="2023-01-25T04:43:00Z"/>
              </w:rPr>
            </w:pPr>
            <w:ins w:id="4087" w:author="ilham.nur@office.ui.ac.id [2]" w:date="2023-01-25T04:43:00Z">
              <w:r>
                <w:t>PID</w:t>
              </w:r>
            </w:ins>
          </w:p>
        </w:tc>
        <w:tc>
          <w:tcPr>
            <w:tcW w:w="951" w:type="dxa"/>
            <w:tcPrChange w:id="4088" w:author="ilham.nur@office.ui.ac.id [2]" w:date="2023-01-25T05:08:00Z">
              <w:tcPr>
                <w:tcW w:w="1699" w:type="dxa"/>
                <w:gridSpan w:val="2"/>
              </w:tcPr>
            </w:tcPrChange>
          </w:tcPr>
          <w:p w14:paraId="69BE061F" w14:textId="78FD2674" w:rsidR="00D74EB3" w:rsidRPr="00895231" w:rsidRDefault="00895231" w:rsidP="00DB61D9">
            <w:pPr>
              <w:spacing w:line="360" w:lineRule="auto"/>
              <w:rPr>
                <w:ins w:id="4089" w:author="ilham.nur@office.ui.ac.id [2]" w:date="2023-01-25T04:43:00Z"/>
                <w:i/>
                <w:iCs/>
                <w:rPrChange w:id="4090" w:author="ilham.nur@office.ui.ac.id [2]" w:date="2023-01-25T04:44:00Z">
                  <w:rPr>
                    <w:ins w:id="4091" w:author="ilham.nur@office.ui.ac.id [2]" w:date="2023-01-25T04:43:00Z"/>
                  </w:rPr>
                </w:rPrChange>
              </w:rPr>
            </w:pPr>
            <w:ins w:id="4092" w:author="ilham.nur@office.ui.ac.id [2]" w:date="2023-01-25T04:44:00Z">
              <w:r w:rsidRPr="00895231">
                <w:rPr>
                  <w:i/>
                  <w:iCs/>
                  <w:rPrChange w:id="4093" w:author="ilham.nur@office.ui.ac.id [2]" w:date="2023-01-25T04:44:00Z">
                    <w:rPr/>
                  </w:rPrChange>
                </w:rPr>
                <w:t>String</w:t>
              </w:r>
            </w:ins>
          </w:p>
        </w:tc>
        <w:tc>
          <w:tcPr>
            <w:tcW w:w="1844" w:type="dxa"/>
            <w:tcPrChange w:id="4094" w:author="ilham.nur@office.ui.ac.id [2]" w:date="2023-01-25T05:08:00Z">
              <w:tcPr>
                <w:tcW w:w="1699" w:type="dxa"/>
                <w:gridSpan w:val="2"/>
              </w:tcPr>
            </w:tcPrChange>
          </w:tcPr>
          <w:p w14:paraId="39FDB6D8" w14:textId="26E9623E" w:rsidR="00D74EB3" w:rsidRDefault="00895231" w:rsidP="00DB61D9">
            <w:pPr>
              <w:spacing w:line="360" w:lineRule="auto"/>
              <w:rPr>
                <w:ins w:id="4095" w:author="ilham.nur@office.ui.ac.id [2]" w:date="2023-01-25T04:43:00Z"/>
              </w:rPr>
            </w:pPr>
            <w:proofErr w:type="spellStart"/>
            <w:ins w:id="4096" w:author="ilham.nur@office.ui.ac.id [2]" w:date="2023-01-25T04:44:00Z">
              <w:r>
                <w:t>Wajib</w:t>
              </w:r>
            </w:ins>
            <w:proofErr w:type="spellEnd"/>
          </w:p>
        </w:tc>
        <w:tc>
          <w:tcPr>
            <w:tcW w:w="2624" w:type="dxa"/>
            <w:tcPrChange w:id="4097" w:author="ilham.nur@office.ui.ac.id [2]" w:date="2023-01-25T05:08:00Z">
              <w:tcPr>
                <w:tcW w:w="1699" w:type="dxa"/>
              </w:tcPr>
            </w:tcPrChange>
          </w:tcPr>
          <w:p w14:paraId="555C3F4E" w14:textId="28400AB1" w:rsidR="00D74EB3" w:rsidRDefault="00F62D33" w:rsidP="00DB61D9">
            <w:pPr>
              <w:spacing w:line="360" w:lineRule="auto"/>
              <w:rPr>
                <w:ins w:id="4098" w:author="ilham.nur@office.ui.ac.id [2]" w:date="2023-01-25T04:43:00Z"/>
              </w:rPr>
            </w:pPr>
            <w:proofErr w:type="spellStart"/>
            <w:ins w:id="4099" w:author="ilham.nur@office.ui.ac.id [2]" w:date="2023-01-25T05:08:00Z">
              <w:r>
                <w:t>Identitas</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ins>
            <w:proofErr w:type="spellEnd"/>
          </w:p>
        </w:tc>
      </w:tr>
      <w:tr w:rsidR="001A1A07" w14:paraId="2500C107" w14:textId="77777777" w:rsidTr="00866032">
        <w:trPr>
          <w:ins w:id="4100" w:author="ilham.nur@office.ui.ac.id [2]" w:date="2023-01-25T05:48:00Z"/>
        </w:trPr>
        <w:tc>
          <w:tcPr>
            <w:tcW w:w="672" w:type="dxa"/>
          </w:tcPr>
          <w:p w14:paraId="465769AA" w14:textId="5019CA86" w:rsidR="001A1A07" w:rsidRDefault="001A1A07" w:rsidP="00DB61D9">
            <w:pPr>
              <w:spacing w:line="360" w:lineRule="auto"/>
              <w:rPr>
                <w:ins w:id="4101" w:author="ilham.nur@office.ui.ac.id [2]" w:date="2023-01-25T05:48:00Z"/>
              </w:rPr>
            </w:pPr>
            <w:ins w:id="4102" w:author="ilham.nur@office.ui.ac.id [2]" w:date="2023-01-25T05:48:00Z">
              <w:r>
                <w:t>2</w:t>
              </w:r>
            </w:ins>
          </w:p>
        </w:tc>
        <w:tc>
          <w:tcPr>
            <w:tcW w:w="2403" w:type="dxa"/>
          </w:tcPr>
          <w:p w14:paraId="227D8616" w14:textId="30BBE7D0" w:rsidR="001A1A07" w:rsidRDefault="001A1A07" w:rsidP="00DB61D9">
            <w:pPr>
              <w:spacing w:line="360" w:lineRule="auto"/>
              <w:rPr>
                <w:ins w:id="4103" w:author="ilham.nur@office.ui.ac.id [2]" w:date="2023-01-25T05:48:00Z"/>
              </w:rPr>
            </w:pPr>
            <w:proofErr w:type="spellStart"/>
            <w:ins w:id="4104" w:author="ilham.nur@office.ui.ac.id [2]" w:date="2023-01-25T05:48:00Z">
              <w:r>
                <w:t>projectName</w:t>
              </w:r>
              <w:proofErr w:type="spellEnd"/>
            </w:ins>
          </w:p>
        </w:tc>
        <w:tc>
          <w:tcPr>
            <w:tcW w:w="951" w:type="dxa"/>
          </w:tcPr>
          <w:p w14:paraId="448DBFFA" w14:textId="03B9FBD9" w:rsidR="001A1A07" w:rsidRPr="001A1A07" w:rsidRDefault="001A1A07" w:rsidP="00DB61D9">
            <w:pPr>
              <w:spacing w:line="360" w:lineRule="auto"/>
              <w:rPr>
                <w:ins w:id="4105" w:author="ilham.nur@office.ui.ac.id [2]" w:date="2023-01-25T05:48:00Z"/>
                <w:i/>
                <w:iCs/>
              </w:rPr>
            </w:pPr>
            <w:ins w:id="4106" w:author="ilham.nur@office.ui.ac.id [2]" w:date="2023-01-25T05:48:00Z">
              <w:r>
                <w:rPr>
                  <w:i/>
                  <w:iCs/>
                </w:rPr>
                <w:t>String</w:t>
              </w:r>
            </w:ins>
          </w:p>
        </w:tc>
        <w:tc>
          <w:tcPr>
            <w:tcW w:w="1844" w:type="dxa"/>
          </w:tcPr>
          <w:p w14:paraId="0D0AA653" w14:textId="438F1C25" w:rsidR="001A1A07" w:rsidRDefault="001A1A07" w:rsidP="00DB61D9">
            <w:pPr>
              <w:spacing w:line="360" w:lineRule="auto"/>
              <w:rPr>
                <w:ins w:id="4107" w:author="ilham.nur@office.ui.ac.id [2]" w:date="2023-01-25T05:48:00Z"/>
              </w:rPr>
            </w:pPr>
            <w:proofErr w:type="spellStart"/>
            <w:ins w:id="4108" w:author="ilham.nur@office.ui.ac.id [2]" w:date="2023-01-25T05:48:00Z">
              <w:r>
                <w:t>Wajib</w:t>
              </w:r>
              <w:proofErr w:type="spellEnd"/>
            </w:ins>
          </w:p>
        </w:tc>
        <w:tc>
          <w:tcPr>
            <w:tcW w:w="2624" w:type="dxa"/>
          </w:tcPr>
          <w:p w14:paraId="6C9B8315" w14:textId="1D49DEF8" w:rsidR="001A1A07" w:rsidRDefault="00ED3ED1" w:rsidP="00DB61D9">
            <w:pPr>
              <w:spacing w:line="360" w:lineRule="auto"/>
              <w:rPr>
                <w:ins w:id="4109" w:author="ilham.nur@office.ui.ac.id [2]" w:date="2023-01-25T05:48:00Z"/>
              </w:rPr>
            </w:pPr>
            <w:ins w:id="4110" w:author="ilham.nur@office.ui.ac.id [2]" w:date="2023-01-25T05:48:00Z">
              <w:r>
                <w:t xml:space="preserve">Nama </w:t>
              </w:r>
              <w:proofErr w:type="spellStart"/>
              <w:r>
                <w:t>dari</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rsidR="00434F03">
                <w:t>atau</w:t>
              </w:r>
              <w:proofErr w:type="spellEnd"/>
              <w:r w:rsidR="00434F03">
                <w:t xml:space="preserve"> </w:t>
              </w:r>
              <w:proofErr w:type="spellStart"/>
              <w:r w:rsidR="00434F03">
                <w:t>sedang</w:t>
              </w:r>
              <w:proofErr w:type="spellEnd"/>
              <w:r w:rsidR="00434F03">
                <w:t xml:space="preserve"> </w:t>
              </w:r>
              <w:proofErr w:type="spellStart"/>
              <w:r>
                <w:t>dikerjakan</w:t>
              </w:r>
              <w:proofErr w:type="spellEnd"/>
            </w:ins>
          </w:p>
        </w:tc>
      </w:tr>
      <w:tr w:rsidR="00BE0305" w14:paraId="4B114411" w14:textId="77777777" w:rsidTr="00866032">
        <w:trPr>
          <w:ins w:id="4111" w:author="ilham.nur@office.ui.ac.id [2]" w:date="2023-01-25T05:48:00Z"/>
        </w:trPr>
        <w:tc>
          <w:tcPr>
            <w:tcW w:w="672" w:type="dxa"/>
          </w:tcPr>
          <w:p w14:paraId="67372BF3" w14:textId="46B78E4F" w:rsidR="00BE0305" w:rsidRDefault="00BE0305" w:rsidP="00DB61D9">
            <w:pPr>
              <w:spacing w:line="360" w:lineRule="auto"/>
              <w:rPr>
                <w:ins w:id="4112" w:author="ilham.nur@office.ui.ac.id [2]" w:date="2023-01-25T05:48:00Z"/>
              </w:rPr>
            </w:pPr>
            <w:ins w:id="4113" w:author="ilham.nur@office.ui.ac.id [2]" w:date="2023-01-25T05:48:00Z">
              <w:r>
                <w:lastRenderedPageBreak/>
                <w:t>3</w:t>
              </w:r>
            </w:ins>
          </w:p>
        </w:tc>
        <w:tc>
          <w:tcPr>
            <w:tcW w:w="2403" w:type="dxa"/>
          </w:tcPr>
          <w:p w14:paraId="4A9E0A14" w14:textId="76D57C94" w:rsidR="00BE0305" w:rsidRDefault="00FB5F94" w:rsidP="00DB61D9">
            <w:pPr>
              <w:spacing w:line="360" w:lineRule="auto"/>
              <w:rPr>
                <w:ins w:id="4114" w:author="ilham.nur@office.ui.ac.id [2]" w:date="2023-01-25T05:48:00Z"/>
              </w:rPr>
            </w:pPr>
            <w:proofErr w:type="spellStart"/>
            <w:ins w:id="4115" w:author="ilham.nur@office.ui.ac.id [2]" w:date="2023-01-25T11:46:00Z">
              <w:r>
                <w:t>picId</w:t>
              </w:r>
            </w:ins>
            <w:proofErr w:type="spellEnd"/>
          </w:p>
        </w:tc>
        <w:tc>
          <w:tcPr>
            <w:tcW w:w="951" w:type="dxa"/>
          </w:tcPr>
          <w:p w14:paraId="2BF58453" w14:textId="64CBD69E" w:rsidR="00BE0305" w:rsidRDefault="00FB5F94" w:rsidP="00DB61D9">
            <w:pPr>
              <w:spacing w:line="360" w:lineRule="auto"/>
              <w:rPr>
                <w:ins w:id="4116" w:author="ilham.nur@office.ui.ac.id [2]" w:date="2023-01-25T05:48:00Z"/>
                <w:i/>
                <w:iCs/>
              </w:rPr>
            </w:pPr>
            <w:ins w:id="4117" w:author="ilham.nur@office.ui.ac.id [2]" w:date="2023-01-25T11:46:00Z">
              <w:r>
                <w:rPr>
                  <w:i/>
                  <w:iCs/>
                </w:rPr>
                <w:t>String</w:t>
              </w:r>
            </w:ins>
          </w:p>
        </w:tc>
        <w:tc>
          <w:tcPr>
            <w:tcW w:w="1844" w:type="dxa"/>
          </w:tcPr>
          <w:p w14:paraId="04E21C94" w14:textId="05A0327F" w:rsidR="00BE0305" w:rsidRDefault="00FB5F94" w:rsidP="00DB61D9">
            <w:pPr>
              <w:spacing w:line="360" w:lineRule="auto"/>
              <w:rPr>
                <w:ins w:id="4118" w:author="ilham.nur@office.ui.ac.id [2]" w:date="2023-01-25T05:48:00Z"/>
              </w:rPr>
            </w:pPr>
            <w:proofErr w:type="spellStart"/>
            <w:ins w:id="4119" w:author="ilham.nur@office.ui.ac.id [2]" w:date="2023-01-25T11:46:00Z">
              <w:r>
                <w:t>Wajib</w:t>
              </w:r>
            </w:ins>
            <w:proofErr w:type="spellEnd"/>
          </w:p>
        </w:tc>
        <w:tc>
          <w:tcPr>
            <w:tcW w:w="2624" w:type="dxa"/>
          </w:tcPr>
          <w:p w14:paraId="716F049F" w14:textId="392C246B" w:rsidR="00BE0305" w:rsidRDefault="00FB5F94" w:rsidP="00DB61D9">
            <w:pPr>
              <w:spacing w:line="360" w:lineRule="auto"/>
              <w:rPr>
                <w:ins w:id="4120" w:author="ilham.nur@office.ui.ac.id [2]" w:date="2023-01-25T05:48:00Z"/>
              </w:rPr>
            </w:pPr>
            <w:proofErr w:type="spellStart"/>
            <w:ins w:id="4121" w:author="ilham.nur@office.ui.ac.id [2]" w:date="2023-01-25T11:46:00Z">
              <w:r>
                <w:t>Nomor</w:t>
              </w:r>
              <w:proofErr w:type="spellEnd"/>
              <w:r>
                <w:t xml:space="preserve"> </w:t>
              </w:r>
              <w:proofErr w:type="spellStart"/>
              <w:r>
                <w:t>identitas</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r>
                <w:t>.</w:t>
              </w:r>
            </w:ins>
          </w:p>
        </w:tc>
      </w:tr>
      <w:tr w:rsidR="00FB5F94" w14:paraId="1E4BDECC" w14:textId="77777777" w:rsidTr="00866032">
        <w:trPr>
          <w:ins w:id="4122" w:author="ilham.nur@office.ui.ac.id [2]" w:date="2023-01-25T11:46:00Z"/>
        </w:trPr>
        <w:tc>
          <w:tcPr>
            <w:tcW w:w="672" w:type="dxa"/>
          </w:tcPr>
          <w:p w14:paraId="005E23B1" w14:textId="59B713FC" w:rsidR="00FB5F94" w:rsidRDefault="00FB5F94" w:rsidP="00DB61D9">
            <w:pPr>
              <w:spacing w:line="360" w:lineRule="auto"/>
              <w:rPr>
                <w:ins w:id="4123" w:author="ilham.nur@office.ui.ac.id [2]" w:date="2023-01-25T11:46:00Z"/>
              </w:rPr>
            </w:pPr>
            <w:ins w:id="4124" w:author="ilham.nur@office.ui.ac.id [2]" w:date="2023-01-25T11:46:00Z">
              <w:r>
                <w:t>4</w:t>
              </w:r>
            </w:ins>
          </w:p>
        </w:tc>
        <w:tc>
          <w:tcPr>
            <w:tcW w:w="2403" w:type="dxa"/>
          </w:tcPr>
          <w:p w14:paraId="368BE8FC" w14:textId="201709EB" w:rsidR="00FB5F94" w:rsidRDefault="00FB5F94" w:rsidP="00DB61D9">
            <w:pPr>
              <w:spacing w:line="360" w:lineRule="auto"/>
              <w:rPr>
                <w:ins w:id="4125" w:author="ilham.nur@office.ui.ac.id [2]" w:date="2023-01-25T11:46:00Z"/>
              </w:rPr>
            </w:pPr>
            <w:proofErr w:type="spellStart"/>
            <w:ins w:id="4126" w:author="ilham.nur@office.ui.ac.id [2]" w:date="2023-01-25T11:47:00Z">
              <w:r>
                <w:t>picName</w:t>
              </w:r>
            </w:ins>
            <w:proofErr w:type="spellEnd"/>
          </w:p>
        </w:tc>
        <w:tc>
          <w:tcPr>
            <w:tcW w:w="951" w:type="dxa"/>
          </w:tcPr>
          <w:p w14:paraId="3075E16B" w14:textId="7258B780" w:rsidR="00FB5F94" w:rsidRDefault="00FB5F94" w:rsidP="00DB61D9">
            <w:pPr>
              <w:spacing w:line="360" w:lineRule="auto"/>
              <w:rPr>
                <w:ins w:id="4127" w:author="ilham.nur@office.ui.ac.id [2]" w:date="2023-01-25T11:46:00Z"/>
                <w:i/>
                <w:iCs/>
              </w:rPr>
            </w:pPr>
            <w:ins w:id="4128" w:author="ilham.nur@office.ui.ac.id [2]" w:date="2023-01-25T11:47:00Z">
              <w:r>
                <w:rPr>
                  <w:i/>
                  <w:iCs/>
                </w:rPr>
                <w:t>String</w:t>
              </w:r>
            </w:ins>
          </w:p>
        </w:tc>
        <w:tc>
          <w:tcPr>
            <w:tcW w:w="1844" w:type="dxa"/>
          </w:tcPr>
          <w:p w14:paraId="35558DE1" w14:textId="6D377677" w:rsidR="00FB5F94" w:rsidRDefault="00FB5F94" w:rsidP="00DB61D9">
            <w:pPr>
              <w:spacing w:line="360" w:lineRule="auto"/>
              <w:rPr>
                <w:ins w:id="4129" w:author="ilham.nur@office.ui.ac.id [2]" w:date="2023-01-25T11:46:00Z"/>
              </w:rPr>
            </w:pPr>
            <w:proofErr w:type="spellStart"/>
            <w:ins w:id="4130" w:author="ilham.nur@office.ui.ac.id [2]" w:date="2023-01-25T11:47:00Z">
              <w:r>
                <w:t>Wajib</w:t>
              </w:r>
            </w:ins>
            <w:proofErr w:type="spellEnd"/>
          </w:p>
        </w:tc>
        <w:tc>
          <w:tcPr>
            <w:tcW w:w="2624" w:type="dxa"/>
          </w:tcPr>
          <w:p w14:paraId="2E30B992" w14:textId="6B3014FA" w:rsidR="00FB5F94" w:rsidRDefault="00A16446" w:rsidP="00DB61D9">
            <w:pPr>
              <w:spacing w:line="360" w:lineRule="auto"/>
              <w:rPr>
                <w:ins w:id="4131" w:author="ilham.nur@office.ui.ac.id [2]" w:date="2023-01-25T11:46:00Z"/>
              </w:rPr>
            </w:pPr>
            <w:ins w:id="4132" w:author="ilham.nur@office.ui.ac.id [2]" w:date="2023-01-25T20:03:00Z">
              <w:r>
                <w:t xml:space="preserve">Nama </w:t>
              </w:r>
              <w:proofErr w:type="spellStart"/>
              <w:r>
                <w:t>dari</w:t>
              </w:r>
              <w:proofErr w:type="spellEnd"/>
              <w:r>
                <w:t xml:space="preserve"> </w:t>
              </w:r>
              <w:proofErr w:type="spellStart"/>
              <w:r>
                <w:t>penanggung</w:t>
              </w:r>
              <w:proofErr w:type="spellEnd"/>
              <w:r>
                <w:t xml:space="preserve"> </w:t>
              </w:r>
              <w:proofErr w:type="spellStart"/>
              <w:r>
                <w:t>jawab</w:t>
              </w:r>
              <w:proofErr w:type="spellEnd"/>
              <w:r>
                <w:t xml:space="preserve"> yang </w:t>
              </w:r>
              <w:proofErr w:type="spellStart"/>
              <w:r>
                <w:t>melakukan</w:t>
              </w:r>
              <w:proofErr w:type="spellEnd"/>
              <w:r>
                <w:t xml:space="preserve"> </w:t>
              </w:r>
              <w:proofErr w:type="spellStart"/>
              <w:r>
                <w:t>proyek</w:t>
              </w:r>
              <w:proofErr w:type="spellEnd"/>
              <w:r>
                <w:t xml:space="preserve"> </w:t>
              </w:r>
              <w:proofErr w:type="spellStart"/>
              <w:r>
                <w:t>atau</w:t>
              </w:r>
              <w:proofErr w:type="spellEnd"/>
              <w:r>
                <w:t xml:space="preserve"> </w:t>
              </w:r>
              <w:proofErr w:type="spellStart"/>
              <w:r>
                <w:t>pekerjaan</w:t>
              </w:r>
            </w:ins>
            <w:proofErr w:type="spellEnd"/>
          </w:p>
        </w:tc>
      </w:tr>
      <w:tr w:rsidR="00866032" w14:paraId="328B79C6" w14:textId="77777777" w:rsidTr="00866032">
        <w:trPr>
          <w:ins w:id="4133" w:author="ilham.nur@office.ui.ac.id [2]" w:date="2023-01-28T21:24:00Z"/>
        </w:trPr>
        <w:tc>
          <w:tcPr>
            <w:tcW w:w="672" w:type="dxa"/>
          </w:tcPr>
          <w:p w14:paraId="647BEF59" w14:textId="7FB75952" w:rsidR="00866032" w:rsidRDefault="00866032">
            <w:pPr>
              <w:spacing w:line="360" w:lineRule="auto"/>
              <w:rPr>
                <w:ins w:id="4134" w:author="ilham.nur@office.ui.ac.id [2]" w:date="2023-01-28T21:24:00Z"/>
              </w:rPr>
              <w:pPrChange w:id="4135" w:author="ilham.nur@office.ui.ac.id [2]" w:date="2023-01-28T21:24:00Z">
                <w:pPr>
                  <w:keepNext/>
                  <w:spacing w:line="360" w:lineRule="auto"/>
                </w:pPr>
              </w:pPrChange>
            </w:pPr>
            <w:ins w:id="4136" w:author="Ilham Pratama" w:date="2023-01-28T21:35:00Z">
              <w:r>
                <w:t>5</w:t>
              </w:r>
            </w:ins>
          </w:p>
        </w:tc>
        <w:tc>
          <w:tcPr>
            <w:tcW w:w="2403" w:type="dxa"/>
          </w:tcPr>
          <w:p w14:paraId="019A1F33" w14:textId="0587B7B4" w:rsidR="00866032" w:rsidRDefault="00866032">
            <w:pPr>
              <w:spacing w:line="360" w:lineRule="auto"/>
              <w:rPr>
                <w:ins w:id="4137" w:author="ilham.nur@office.ui.ac.id [2]" w:date="2023-01-28T21:24:00Z"/>
              </w:rPr>
              <w:pPrChange w:id="4138" w:author="ilham.nur@office.ui.ac.id [2]" w:date="2023-01-28T21:24:00Z">
                <w:pPr>
                  <w:keepNext/>
                  <w:spacing w:line="360" w:lineRule="auto"/>
                </w:pPr>
              </w:pPrChange>
            </w:pPr>
            <w:proofErr w:type="spellStart"/>
            <w:ins w:id="4139" w:author="ilham.nur@office.ui.ac.id [2]" w:date="2023-01-28T21:24:00Z">
              <w:r>
                <w:t>planStartDate</w:t>
              </w:r>
              <w:proofErr w:type="spellEnd"/>
            </w:ins>
          </w:p>
        </w:tc>
        <w:tc>
          <w:tcPr>
            <w:tcW w:w="951" w:type="dxa"/>
          </w:tcPr>
          <w:p w14:paraId="10AB904B" w14:textId="73861EE7" w:rsidR="00866032" w:rsidRDefault="00866032">
            <w:pPr>
              <w:spacing w:line="360" w:lineRule="auto"/>
              <w:rPr>
                <w:ins w:id="4140" w:author="ilham.nur@office.ui.ac.id [2]" w:date="2023-01-28T21:24:00Z"/>
                <w:i/>
                <w:iCs/>
              </w:rPr>
              <w:pPrChange w:id="4141" w:author="ilham.nur@office.ui.ac.id [2]" w:date="2023-01-28T21:24:00Z">
                <w:pPr>
                  <w:keepNext/>
                  <w:spacing w:line="360" w:lineRule="auto"/>
                </w:pPr>
              </w:pPrChange>
            </w:pPr>
            <w:ins w:id="4142" w:author="ilham.nur@office.ui.ac.id [2]" w:date="2023-01-28T21:24:00Z">
              <w:r>
                <w:rPr>
                  <w:i/>
                  <w:iCs/>
                </w:rPr>
                <w:t>String</w:t>
              </w:r>
            </w:ins>
          </w:p>
        </w:tc>
        <w:tc>
          <w:tcPr>
            <w:tcW w:w="1844" w:type="dxa"/>
          </w:tcPr>
          <w:p w14:paraId="20CB3988" w14:textId="3F2E259C" w:rsidR="00866032" w:rsidRDefault="00866032">
            <w:pPr>
              <w:spacing w:line="360" w:lineRule="auto"/>
              <w:rPr>
                <w:ins w:id="4143" w:author="ilham.nur@office.ui.ac.id [2]" w:date="2023-01-28T21:24:00Z"/>
              </w:rPr>
              <w:pPrChange w:id="4144" w:author="ilham.nur@office.ui.ac.id [2]" w:date="2023-01-28T21:24:00Z">
                <w:pPr>
                  <w:keepNext/>
                  <w:spacing w:line="360" w:lineRule="auto"/>
                </w:pPr>
              </w:pPrChange>
            </w:pPr>
            <w:proofErr w:type="spellStart"/>
            <w:ins w:id="4145" w:author="ilham.nur@office.ui.ac.id [2]" w:date="2023-01-28T21:24:00Z">
              <w:r>
                <w:t>Wajib</w:t>
              </w:r>
              <w:proofErr w:type="spellEnd"/>
            </w:ins>
          </w:p>
        </w:tc>
        <w:tc>
          <w:tcPr>
            <w:tcW w:w="2624" w:type="dxa"/>
          </w:tcPr>
          <w:p w14:paraId="2F6AE2CC" w14:textId="22D23943" w:rsidR="00866032" w:rsidRDefault="00866032">
            <w:pPr>
              <w:spacing w:line="360" w:lineRule="auto"/>
              <w:rPr>
                <w:ins w:id="4146" w:author="ilham.nur@office.ui.ac.id [2]" w:date="2023-01-28T21:24:00Z"/>
              </w:rPr>
              <w:pPrChange w:id="4147" w:author="ilham.nur@office.ui.ac.id [2]" w:date="2023-01-28T21:24:00Z">
                <w:pPr>
                  <w:keepNext/>
                  <w:spacing w:line="360" w:lineRule="auto"/>
                </w:pPr>
              </w:pPrChange>
            </w:pPr>
            <w:proofErr w:type="spellStart"/>
            <w:ins w:id="4148" w:author="ilham.nur@office.ui.ac.id [2]" w:date="2023-01-28T21:24:00Z">
              <w:r>
                <w:t>Rencana</w:t>
              </w:r>
              <w:proofErr w:type="spellEnd"/>
              <w:r>
                <w:t xml:space="preserve"> </w:t>
              </w:r>
              <w:proofErr w:type="spellStart"/>
              <w:r>
                <w:t>tanggal</w:t>
              </w:r>
              <w:proofErr w:type="spellEnd"/>
              <w:r>
                <w:t xml:space="preserve"> </w:t>
              </w:r>
              <w:proofErr w:type="spellStart"/>
              <w:r>
                <w:t>proyek</w:t>
              </w:r>
              <w:proofErr w:type="spellEnd"/>
              <w:r>
                <w:t xml:space="preserve"> </w:t>
              </w:r>
              <w:proofErr w:type="spellStart"/>
              <w:r>
                <w:t>akan</w:t>
              </w:r>
              <w:proofErr w:type="spellEnd"/>
              <w:r>
                <w:t xml:space="preserve"> </w:t>
              </w:r>
              <w:proofErr w:type="spellStart"/>
              <w:r>
                <w:t>dimulai</w:t>
              </w:r>
              <w:proofErr w:type="spellEnd"/>
            </w:ins>
          </w:p>
        </w:tc>
      </w:tr>
      <w:tr w:rsidR="00866032" w14:paraId="3B277F04" w14:textId="77777777" w:rsidTr="00866032">
        <w:trPr>
          <w:ins w:id="4149" w:author="ilham.nur@office.ui.ac.id [2]" w:date="2023-01-28T21:24:00Z"/>
        </w:trPr>
        <w:tc>
          <w:tcPr>
            <w:tcW w:w="672" w:type="dxa"/>
          </w:tcPr>
          <w:p w14:paraId="0668CDB2" w14:textId="37EA93D4" w:rsidR="00866032" w:rsidRDefault="00866032">
            <w:pPr>
              <w:spacing w:line="360" w:lineRule="auto"/>
              <w:rPr>
                <w:ins w:id="4150" w:author="ilham.nur@office.ui.ac.id [2]" w:date="2023-01-28T21:24:00Z"/>
              </w:rPr>
              <w:pPrChange w:id="4151" w:author="ilham.nur@office.ui.ac.id [2]" w:date="2023-01-28T21:24:00Z">
                <w:pPr>
                  <w:keepNext/>
                  <w:spacing w:line="360" w:lineRule="auto"/>
                </w:pPr>
              </w:pPrChange>
            </w:pPr>
            <w:ins w:id="4152" w:author="Ilham Pratama" w:date="2023-01-28T21:35:00Z">
              <w:r>
                <w:t>6</w:t>
              </w:r>
            </w:ins>
          </w:p>
        </w:tc>
        <w:tc>
          <w:tcPr>
            <w:tcW w:w="2403" w:type="dxa"/>
          </w:tcPr>
          <w:p w14:paraId="7DA7DD2F" w14:textId="69B6511B" w:rsidR="00866032" w:rsidRDefault="00866032">
            <w:pPr>
              <w:spacing w:line="360" w:lineRule="auto"/>
              <w:rPr>
                <w:ins w:id="4153" w:author="ilham.nur@office.ui.ac.id [2]" w:date="2023-01-28T21:24:00Z"/>
              </w:rPr>
              <w:pPrChange w:id="4154" w:author="ilham.nur@office.ui.ac.id [2]" w:date="2023-01-28T21:24:00Z">
                <w:pPr>
                  <w:keepNext/>
                  <w:spacing w:line="360" w:lineRule="auto"/>
                </w:pPr>
              </w:pPrChange>
            </w:pPr>
            <w:proofErr w:type="spellStart"/>
            <w:ins w:id="4155" w:author="ilham.nur@office.ui.ac.id [2]" w:date="2023-01-28T21:24:00Z">
              <w:r>
                <w:t>planEndDate</w:t>
              </w:r>
              <w:proofErr w:type="spellEnd"/>
            </w:ins>
          </w:p>
        </w:tc>
        <w:tc>
          <w:tcPr>
            <w:tcW w:w="951" w:type="dxa"/>
          </w:tcPr>
          <w:p w14:paraId="2BDD44C5" w14:textId="31B2142D" w:rsidR="00866032" w:rsidRDefault="00866032">
            <w:pPr>
              <w:spacing w:line="360" w:lineRule="auto"/>
              <w:rPr>
                <w:ins w:id="4156" w:author="ilham.nur@office.ui.ac.id [2]" w:date="2023-01-28T21:24:00Z"/>
                <w:i/>
                <w:iCs/>
              </w:rPr>
              <w:pPrChange w:id="4157" w:author="ilham.nur@office.ui.ac.id [2]" w:date="2023-01-28T21:24:00Z">
                <w:pPr>
                  <w:keepNext/>
                  <w:spacing w:line="360" w:lineRule="auto"/>
                </w:pPr>
              </w:pPrChange>
            </w:pPr>
            <w:ins w:id="4158" w:author="ilham.nur@office.ui.ac.id [2]" w:date="2023-01-28T21:24:00Z">
              <w:r>
                <w:rPr>
                  <w:i/>
                  <w:iCs/>
                </w:rPr>
                <w:t>String</w:t>
              </w:r>
            </w:ins>
          </w:p>
        </w:tc>
        <w:tc>
          <w:tcPr>
            <w:tcW w:w="1844" w:type="dxa"/>
          </w:tcPr>
          <w:p w14:paraId="62A3F43C" w14:textId="666EF482" w:rsidR="00866032" w:rsidRDefault="00866032">
            <w:pPr>
              <w:spacing w:line="360" w:lineRule="auto"/>
              <w:rPr>
                <w:ins w:id="4159" w:author="ilham.nur@office.ui.ac.id [2]" w:date="2023-01-28T21:24:00Z"/>
              </w:rPr>
              <w:pPrChange w:id="4160" w:author="ilham.nur@office.ui.ac.id [2]" w:date="2023-01-28T21:24:00Z">
                <w:pPr>
                  <w:keepNext/>
                  <w:spacing w:line="360" w:lineRule="auto"/>
                </w:pPr>
              </w:pPrChange>
            </w:pPr>
            <w:proofErr w:type="spellStart"/>
            <w:ins w:id="4161" w:author="ilham.nur@office.ui.ac.id [2]" w:date="2023-01-28T21:24:00Z">
              <w:r>
                <w:t>Wajib</w:t>
              </w:r>
              <w:proofErr w:type="spellEnd"/>
            </w:ins>
          </w:p>
        </w:tc>
        <w:tc>
          <w:tcPr>
            <w:tcW w:w="2624" w:type="dxa"/>
          </w:tcPr>
          <w:p w14:paraId="46DD8441" w14:textId="423436E6" w:rsidR="00866032" w:rsidRDefault="00866032">
            <w:pPr>
              <w:spacing w:line="360" w:lineRule="auto"/>
              <w:rPr>
                <w:ins w:id="4162" w:author="ilham.nur@office.ui.ac.id [2]" w:date="2023-01-28T21:24:00Z"/>
              </w:rPr>
              <w:pPrChange w:id="4163" w:author="ilham.nur@office.ui.ac.id [2]" w:date="2023-01-28T21:24:00Z">
                <w:pPr>
                  <w:keepNext/>
                  <w:spacing w:line="360" w:lineRule="auto"/>
                </w:pPr>
              </w:pPrChange>
            </w:pPr>
            <w:proofErr w:type="spellStart"/>
            <w:ins w:id="4164" w:author="ilham.nur@office.ui.ac.id [2]" w:date="2023-01-28T21:24:00Z">
              <w:r>
                <w:t>Rencana</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diselesaikan</w:t>
              </w:r>
              <w:proofErr w:type="spellEnd"/>
            </w:ins>
          </w:p>
        </w:tc>
      </w:tr>
      <w:tr w:rsidR="00866032" w14:paraId="27D28636" w14:textId="77777777" w:rsidTr="00866032">
        <w:trPr>
          <w:ins w:id="4165" w:author="ilham.nur@office.ui.ac.id [2]" w:date="2023-01-28T21:24:00Z"/>
        </w:trPr>
        <w:tc>
          <w:tcPr>
            <w:tcW w:w="672" w:type="dxa"/>
          </w:tcPr>
          <w:p w14:paraId="29FAB411" w14:textId="3D35FB5D" w:rsidR="00866032" w:rsidRDefault="00866032">
            <w:pPr>
              <w:spacing w:line="360" w:lineRule="auto"/>
              <w:rPr>
                <w:ins w:id="4166" w:author="ilham.nur@office.ui.ac.id [2]" w:date="2023-01-28T21:24:00Z"/>
              </w:rPr>
              <w:pPrChange w:id="4167" w:author="ilham.nur@office.ui.ac.id [2]" w:date="2023-01-28T21:24:00Z">
                <w:pPr>
                  <w:keepNext/>
                  <w:spacing w:line="360" w:lineRule="auto"/>
                </w:pPr>
              </w:pPrChange>
            </w:pPr>
            <w:ins w:id="4168" w:author="Ilham Pratama" w:date="2023-01-28T21:35:00Z">
              <w:r>
                <w:t>7</w:t>
              </w:r>
            </w:ins>
          </w:p>
        </w:tc>
        <w:tc>
          <w:tcPr>
            <w:tcW w:w="2403" w:type="dxa"/>
          </w:tcPr>
          <w:p w14:paraId="11DAC0BA" w14:textId="7506758C" w:rsidR="00866032" w:rsidRDefault="00866032">
            <w:pPr>
              <w:spacing w:line="360" w:lineRule="auto"/>
              <w:rPr>
                <w:ins w:id="4169" w:author="ilham.nur@office.ui.ac.id [2]" w:date="2023-01-28T21:24:00Z"/>
              </w:rPr>
              <w:pPrChange w:id="4170" w:author="ilham.nur@office.ui.ac.id [2]" w:date="2023-01-28T21:24:00Z">
                <w:pPr>
                  <w:keepNext/>
                  <w:spacing w:line="360" w:lineRule="auto"/>
                </w:pPr>
              </w:pPrChange>
            </w:pPr>
            <w:proofErr w:type="spellStart"/>
            <w:ins w:id="4171" w:author="ilham.nur@office.ui.ac.id [2]" w:date="2023-01-28T21:25:00Z">
              <w:r>
                <w:t>exactStartDate</w:t>
              </w:r>
            </w:ins>
            <w:proofErr w:type="spellEnd"/>
          </w:p>
        </w:tc>
        <w:tc>
          <w:tcPr>
            <w:tcW w:w="951" w:type="dxa"/>
          </w:tcPr>
          <w:p w14:paraId="10205D2A" w14:textId="39955CA9" w:rsidR="00866032" w:rsidRDefault="00866032">
            <w:pPr>
              <w:spacing w:line="360" w:lineRule="auto"/>
              <w:rPr>
                <w:ins w:id="4172" w:author="ilham.nur@office.ui.ac.id [2]" w:date="2023-01-28T21:24:00Z"/>
                <w:i/>
                <w:iCs/>
              </w:rPr>
              <w:pPrChange w:id="4173" w:author="ilham.nur@office.ui.ac.id [2]" w:date="2023-01-28T21:24:00Z">
                <w:pPr>
                  <w:keepNext/>
                  <w:spacing w:line="360" w:lineRule="auto"/>
                </w:pPr>
              </w:pPrChange>
            </w:pPr>
            <w:ins w:id="4174" w:author="ilham.nur@office.ui.ac.id [2]" w:date="2023-01-28T21:25:00Z">
              <w:r>
                <w:rPr>
                  <w:i/>
                  <w:iCs/>
                </w:rPr>
                <w:t>String</w:t>
              </w:r>
            </w:ins>
          </w:p>
        </w:tc>
        <w:tc>
          <w:tcPr>
            <w:tcW w:w="1844" w:type="dxa"/>
          </w:tcPr>
          <w:p w14:paraId="44A2D392" w14:textId="102DAA0B" w:rsidR="00866032" w:rsidRDefault="00866032">
            <w:pPr>
              <w:spacing w:line="360" w:lineRule="auto"/>
              <w:rPr>
                <w:ins w:id="4175" w:author="ilham.nur@office.ui.ac.id [2]" w:date="2023-01-28T21:24:00Z"/>
              </w:rPr>
              <w:pPrChange w:id="4176" w:author="ilham.nur@office.ui.ac.id [2]" w:date="2023-01-28T21:24:00Z">
                <w:pPr>
                  <w:keepNext/>
                  <w:spacing w:line="360" w:lineRule="auto"/>
                </w:pPr>
              </w:pPrChange>
            </w:pPr>
            <w:proofErr w:type="spellStart"/>
            <w:ins w:id="4177" w:author="ilham.nur@office.ui.ac.id [2]" w:date="2023-01-28T21:25:00Z">
              <w:r>
                <w:t>Wajib</w:t>
              </w:r>
            </w:ins>
            <w:proofErr w:type="spellEnd"/>
          </w:p>
        </w:tc>
        <w:tc>
          <w:tcPr>
            <w:tcW w:w="2624" w:type="dxa"/>
          </w:tcPr>
          <w:p w14:paraId="359B7489" w14:textId="74CE3524" w:rsidR="00866032" w:rsidRDefault="00866032">
            <w:pPr>
              <w:spacing w:line="360" w:lineRule="auto"/>
              <w:rPr>
                <w:ins w:id="4178" w:author="ilham.nur@office.ui.ac.id [2]" w:date="2023-01-28T21:24:00Z"/>
              </w:rPr>
              <w:pPrChange w:id="4179" w:author="ilham.nur@office.ui.ac.id [2]" w:date="2023-01-28T21:24:00Z">
                <w:pPr>
                  <w:keepNext/>
                  <w:spacing w:line="360" w:lineRule="auto"/>
                </w:pPr>
              </w:pPrChange>
            </w:pPr>
            <w:proofErr w:type="spellStart"/>
            <w:ins w:id="4180" w:author="ilham.nur@office.ui.ac.id [2]" w:date="2023-01-28T21:34:00Z">
              <w:r>
                <w:t>Tanggal</w:t>
              </w:r>
              <w:proofErr w:type="spellEnd"/>
              <w:r>
                <w:t xml:space="preserve"> di mana </w:t>
              </w:r>
              <w:proofErr w:type="spellStart"/>
              <w:r>
                <w:t>proyek</w:t>
              </w:r>
              <w:proofErr w:type="spellEnd"/>
              <w:r>
                <w:t xml:space="preserve"> </w:t>
              </w:r>
              <w:proofErr w:type="spellStart"/>
              <w:r>
                <w:t>sesungguhnya</w:t>
              </w:r>
              <w:proofErr w:type="spellEnd"/>
              <w:r>
                <w:t xml:space="preserve"> </w:t>
              </w:r>
              <w:proofErr w:type="spellStart"/>
              <w:r>
                <w:t>dimulai</w:t>
              </w:r>
            </w:ins>
            <w:proofErr w:type="spellEnd"/>
          </w:p>
        </w:tc>
      </w:tr>
      <w:tr w:rsidR="00866032" w14:paraId="0B57D7C8" w14:textId="77777777" w:rsidTr="00866032">
        <w:trPr>
          <w:ins w:id="4181" w:author="ilham.nur@office.ui.ac.id [2]" w:date="2023-01-28T21:24:00Z"/>
        </w:trPr>
        <w:tc>
          <w:tcPr>
            <w:tcW w:w="672" w:type="dxa"/>
          </w:tcPr>
          <w:p w14:paraId="019812CB" w14:textId="5AF90656" w:rsidR="00866032" w:rsidRDefault="00866032">
            <w:pPr>
              <w:spacing w:line="360" w:lineRule="auto"/>
              <w:rPr>
                <w:ins w:id="4182" w:author="ilham.nur@office.ui.ac.id [2]" w:date="2023-01-28T21:24:00Z"/>
              </w:rPr>
              <w:pPrChange w:id="4183" w:author="ilham.nur@office.ui.ac.id [2]" w:date="2023-01-28T21:24:00Z">
                <w:pPr>
                  <w:keepNext/>
                  <w:spacing w:line="360" w:lineRule="auto"/>
                </w:pPr>
              </w:pPrChange>
            </w:pPr>
            <w:ins w:id="4184" w:author="Ilham Pratama" w:date="2023-01-28T21:35:00Z">
              <w:r>
                <w:t>8</w:t>
              </w:r>
            </w:ins>
          </w:p>
        </w:tc>
        <w:tc>
          <w:tcPr>
            <w:tcW w:w="2403" w:type="dxa"/>
          </w:tcPr>
          <w:p w14:paraId="4215B297" w14:textId="16A5CDED" w:rsidR="00866032" w:rsidRDefault="00866032">
            <w:pPr>
              <w:spacing w:line="360" w:lineRule="auto"/>
              <w:rPr>
                <w:ins w:id="4185" w:author="ilham.nur@office.ui.ac.id [2]" w:date="2023-01-28T21:24:00Z"/>
              </w:rPr>
              <w:pPrChange w:id="4186" w:author="ilham.nur@office.ui.ac.id [2]" w:date="2023-01-28T21:24:00Z">
                <w:pPr>
                  <w:keepNext/>
                  <w:spacing w:line="360" w:lineRule="auto"/>
                </w:pPr>
              </w:pPrChange>
            </w:pPr>
            <w:proofErr w:type="spellStart"/>
            <w:ins w:id="4187" w:author="ilham.nur@office.ui.ac.id [2]" w:date="2023-01-28T21:25:00Z">
              <w:r>
                <w:t>exactEndDate</w:t>
              </w:r>
            </w:ins>
            <w:proofErr w:type="spellEnd"/>
          </w:p>
        </w:tc>
        <w:tc>
          <w:tcPr>
            <w:tcW w:w="951" w:type="dxa"/>
          </w:tcPr>
          <w:p w14:paraId="55711137" w14:textId="2BCE207A" w:rsidR="00866032" w:rsidRDefault="00866032">
            <w:pPr>
              <w:spacing w:line="360" w:lineRule="auto"/>
              <w:rPr>
                <w:ins w:id="4188" w:author="ilham.nur@office.ui.ac.id [2]" w:date="2023-01-28T21:24:00Z"/>
                <w:i/>
                <w:iCs/>
              </w:rPr>
              <w:pPrChange w:id="4189" w:author="ilham.nur@office.ui.ac.id [2]" w:date="2023-01-28T21:24:00Z">
                <w:pPr>
                  <w:keepNext/>
                  <w:spacing w:line="360" w:lineRule="auto"/>
                </w:pPr>
              </w:pPrChange>
            </w:pPr>
            <w:ins w:id="4190" w:author="ilham.nur@office.ui.ac.id [2]" w:date="2023-01-28T21:25:00Z">
              <w:r>
                <w:rPr>
                  <w:i/>
                  <w:iCs/>
                </w:rPr>
                <w:t>String</w:t>
              </w:r>
            </w:ins>
          </w:p>
        </w:tc>
        <w:tc>
          <w:tcPr>
            <w:tcW w:w="1844" w:type="dxa"/>
          </w:tcPr>
          <w:p w14:paraId="6DAE3F6C" w14:textId="0B5F03CC" w:rsidR="00866032" w:rsidRDefault="00866032">
            <w:pPr>
              <w:spacing w:line="360" w:lineRule="auto"/>
              <w:rPr>
                <w:ins w:id="4191" w:author="ilham.nur@office.ui.ac.id [2]" w:date="2023-01-28T21:24:00Z"/>
              </w:rPr>
              <w:pPrChange w:id="4192" w:author="ilham.nur@office.ui.ac.id [2]" w:date="2023-01-28T21:24:00Z">
                <w:pPr>
                  <w:keepNext/>
                  <w:spacing w:line="360" w:lineRule="auto"/>
                </w:pPr>
              </w:pPrChange>
            </w:pPr>
            <w:proofErr w:type="spellStart"/>
            <w:ins w:id="4193" w:author="ilham.nur@office.ui.ac.id [2]" w:date="2023-01-28T21:25:00Z">
              <w:r>
                <w:t>Wajib</w:t>
              </w:r>
            </w:ins>
            <w:proofErr w:type="spellEnd"/>
          </w:p>
        </w:tc>
        <w:tc>
          <w:tcPr>
            <w:tcW w:w="2624" w:type="dxa"/>
          </w:tcPr>
          <w:p w14:paraId="50C40746" w14:textId="5C6A4CFE" w:rsidR="00866032" w:rsidRDefault="00866032">
            <w:pPr>
              <w:spacing w:line="360" w:lineRule="auto"/>
              <w:rPr>
                <w:ins w:id="4194" w:author="ilham.nur@office.ui.ac.id [2]" w:date="2023-01-28T21:24:00Z"/>
              </w:rPr>
              <w:pPrChange w:id="4195" w:author="ilham.nur@office.ui.ac.id [2]" w:date="2023-01-28T21:24:00Z">
                <w:pPr>
                  <w:keepNext/>
                  <w:spacing w:line="360" w:lineRule="auto"/>
                </w:pPr>
              </w:pPrChange>
            </w:pPr>
            <w:proofErr w:type="spellStart"/>
            <w:ins w:id="4196" w:author="ilham.nur@office.ui.ac.id [2]" w:date="2023-01-28T21:34:00Z">
              <w:r>
                <w:t>Tanggal</w:t>
              </w:r>
              <w:proofErr w:type="spellEnd"/>
              <w:r>
                <w:t xml:space="preserve"> </w:t>
              </w:r>
              <w:proofErr w:type="spellStart"/>
              <w:r>
                <w:t>proyek</w:t>
              </w:r>
              <w:proofErr w:type="spellEnd"/>
              <w:r>
                <w:t xml:space="preserve"> selesai </w:t>
              </w:r>
              <w:proofErr w:type="spellStart"/>
              <w:r>
                <w:t>dikerjakan</w:t>
              </w:r>
              <w:proofErr w:type="spellEnd"/>
              <w:r>
                <w:t xml:space="preserve"> </w:t>
              </w:r>
              <w:proofErr w:type="spellStart"/>
              <w:r>
                <w:t>secara</w:t>
              </w:r>
              <w:proofErr w:type="spellEnd"/>
              <w:r>
                <w:t xml:space="preserve"> </w:t>
              </w:r>
              <w:r w:rsidRPr="00CC12AC">
                <w:rPr>
                  <w:i/>
                  <w:iCs/>
                  <w:rPrChange w:id="4197" w:author="ilham.nur@office.ui.ac.id [2]" w:date="2023-01-28T21:34:00Z">
                    <w:rPr/>
                  </w:rPrChange>
                </w:rPr>
                <w:t>real</w:t>
              </w:r>
            </w:ins>
          </w:p>
        </w:tc>
      </w:tr>
      <w:tr w:rsidR="00866032" w14:paraId="5F79B2E0" w14:textId="77777777" w:rsidTr="00866032">
        <w:trPr>
          <w:ins w:id="4198" w:author="ilham.nur@office.ui.ac.id [2]" w:date="2023-01-25T20:03:00Z"/>
        </w:trPr>
        <w:tc>
          <w:tcPr>
            <w:tcW w:w="672" w:type="dxa"/>
          </w:tcPr>
          <w:p w14:paraId="5D2DB0E6" w14:textId="08DA25A6" w:rsidR="00866032" w:rsidRDefault="00866032" w:rsidP="00866032">
            <w:pPr>
              <w:spacing w:line="360" w:lineRule="auto"/>
              <w:rPr>
                <w:ins w:id="4199" w:author="ilham.nur@office.ui.ac.id [2]" w:date="2023-01-25T20:03:00Z"/>
              </w:rPr>
            </w:pPr>
            <w:ins w:id="4200" w:author="ilham.nur@office.ui.ac.id [2]" w:date="2023-01-28T21:35:00Z">
              <w:r>
                <w:t>9</w:t>
              </w:r>
            </w:ins>
          </w:p>
        </w:tc>
        <w:tc>
          <w:tcPr>
            <w:tcW w:w="2403" w:type="dxa"/>
          </w:tcPr>
          <w:p w14:paraId="3CE8466A" w14:textId="530F88E4" w:rsidR="00866032" w:rsidRDefault="00866032" w:rsidP="00866032">
            <w:pPr>
              <w:spacing w:line="360" w:lineRule="auto"/>
              <w:rPr>
                <w:ins w:id="4201" w:author="ilham.nur@office.ui.ac.id [2]" w:date="2023-01-25T20:03:00Z"/>
              </w:rPr>
            </w:pPr>
            <w:ins w:id="4202" w:author="ilham.nur@office.ui.ac.id [2]" w:date="2023-01-28T08:24:00Z">
              <w:r>
                <w:t>TID</w:t>
              </w:r>
            </w:ins>
          </w:p>
        </w:tc>
        <w:tc>
          <w:tcPr>
            <w:tcW w:w="951" w:type="dxa"/>
          </w:tcPr>
          <w:p w14:paraId="35E228B3" w14:textId="3CF309C0" w:rsidR="00866032" w:rsidRDefault="00866032" w:rsidP="00866032">
            <w:pPr>
              <w:spacing w:line="360" w:lineRule="auto"/>
              <w:rPr>
                <w:ins w:id="4203" w:author="ilham.nur@office.ui.ac.id [2]" w:date="2023-01-25T20:03:00Z"/>
                <w:i/>
                <w:iCs/>
              </w:rPr>
            </w:pPr>
            <w:ins w:id="4204" w:author="ilham.nur@office.ui.ac.id [2]" w:date="2023-01-25T20:03:00Z">
              <w:r>
                <w:rPr>
                  <w:i/>
                  <w:iCs/>
                </w:rPr>
                <w:t>String</w:t>
              </w:r>
            </w:ins>
          </w:p>
        </w:tc>
        <w:tc>
          <w:tcPr>
            <w:tcW w:w="1844" w:type="dxa"/>
          </w:tcPr>
          <w:p w14:paraId="40402CD9" w14:textId="0CFEBD16" w:rsidR="00866032" w:rsidRDefault="00866032" w:rsidP="00866032">
            <w:pPr>
              <w:spacing w:line="360" w:lineRule="auto"/>
              <w:rPr>
                <w:ins w:id="4205" w:author="ilham.nur@office.ui.ac.id [2]" w:date="2023-01-25T20:03:00Z"/>
              </w:rPr>
            </w:pPr>
            <w:proofErr w:type="spellStart"/>
            <w:ins w:id="4206" w:author="ilham.nur@office.ui.ac.id [2]" w:date="2023-01-25T20:07:00Z">
              <w:r>
                <w:t>Wajib</w:t>
              </w:r>
            </w:ins>
            <w:proofErr w:type="spellEnd"/>
          </w:p>
        </w:tc>
        <w:tc>
          <w:tcPr>
            <w:tcW w:w="2624" w:type="dxa"/>
          </w:tcPr>
          <w:p w14:paraId="79056828" w14:textId="36D113D4" w:rsidR="00866032" w:rsidRDefault="00866032" w:rsidP="00866032">
            <w:pPr>
              <w:spacing w:line="360" w:lineRule="auto"/>
              <w:rPr>
                <w:ins w:id="4207" w:author="ilham.nur@office.ui.ac.id [2]" w:date="2023-01-25T20:03:00Z"/>
              </w:rPr>
            </w:pPr>
            <w:proofErr w:type="spellStart"/>
            <w:ins w:id="4208" w:author="ilham.nur@office.ui.ac.id [2]" w:date="2023-01-25T20:07:00Z">
              <w:r>
                <w:t>Identitas</w:t>
              </w:r>
              <w:proofErr w:type="spellEnd"/>
              <w:r>
                <w:t xml:space="preserve"> </w:t>
              </w:r>
              <w:proofErr w:type="spellStart"/>
              <w:r>
                <w:t>dari</w:t>
              </w:r>
              <w:proofErr w:type="spellEnd"/>
              <w:r>
                <w:t xml:space="preserve"> </w:t>
              </w:r>
              <w:proofErr w:type="spellStart"/>
              <w:r>
                <w:t>pekerjaan</w:t>
              </w:r>
              <w:proofErr w:type="spellEnd"/>
              <w:r>
                <w:t xml:space="preserve"> yang </w:t>
              </w:r>
              <w:proofErr w:type="spellStart"/>
              <w:r>
                <w:t>akan</w:t>
              </w:r>
              <w:proofErr w:type="spellEnd"/>
              <w:r>
                <w:t xml:space="preserve"> dilakukan</w:t>
              </w:r>
            </w:ins>
          </w:p>
        </w:tc>
      </w:tr>
      <w:tr w:rsidR="00866032" w14:paraId="48EBEB36" w14:textId="77777777" w:rsidTr="00866032">
        <w:trPr>
          <w:ins w:id="4209" w:author="ilham.nur@office.ui.ac.id [2]" w:date="2023-01-25T20:07:00Z"/>
        </w:trPr>
        <w:tc>
          <w:tcPr>
            <w:tcW w:w="672" w:type="dxa"/>
          </w:tcPr>
          <w:p w14:paraId="27C83883" w14:textId="0AA050C3" w:rsidR="00866032" w:rsidRDefault="00866032" w:rsidP="00866032">
            <w:pPr>
              <w:spacing w:line="360" w:lineRule="auto"/>
              <w:rPr>
                <w:ins w:id="4210" w:author="ilham.nur@office.ui.ac.id [2]" w:date="2023-01-25T20:07:00Z"/>
              </w:rPr>
            </w:pPr>
            <w:ins w:id="4211" w:author="ilham.nur@office.ui.ac.id [2]" w:date="2023-01-28T21:35:00Z">
              <w:r>
                <w:t>10</w:t>
              </w:r>
            </w:ins>
          </w:p>
        </w:tc>
        <w:tc>
          <w:tcPr>
            <w:tcW w:w="2403" w:type="dxa"/>
          </w:tcPr>
          <w:p w14:paraId="472CBB01" w14:textId="74634344" w:rsidR="00866032" w:rsidRDefault="00866032" w:rsidP="00866032">
            <w:pPr>
              <w:spacing w:line="360" w:lineRule="auto"/>
              <w:rPr>
                <w:ins w:id="4212" w:author="ilham.nur@office.ui.ac.id [2]" w:date="2023-01-25T20:07:00Z"/>
              </w:rPr>
            </w:pPr>
            <w:proofErr w:type="spellStart"/>
            <w:ins w:id="4213" w:author="ilham.nur@office.ui.ac.id [2]" w:date="2023-01-28T08:24:00Z">
              <w:r>
                <w:t>taskName</w:t>
              </w:r>
            </w:ins>
            <w:proofErr w:type="spellEnd"/>
          </w:p>
        </w:tc>
        <w:tc>
          <w:tcPr>
            <w:tcW w:w="951" w:type="dxa"/>
          </w:tcPr>
          <w:p w14:paraId="1A0EDECC" w14:textId="34860E96" w:rsidR="00866032" w:rsidRDefault="00866032" w:rsidP="00866032">
            <w:pPr>
              <w:spacing w:line="360" w:lineRule="auto"/>
              <w:rPr>
                <w:ins w:id="4214" w:author="ilham.nur@office.ui.ac.id [2]" w:date="2023-01-25T20:07:00Z"/>
                <w:i/>
                <w:iCs/>
              </w:rPr>
            </w:pPr>
            <w:ins w:id="4215" w:author="ilham.nur@office.ui.ac.id [2]" w:date="2023-01-25T20:08:00Z">
              <w:r>
                <w:rPr>
                  <w:i/>
                  <w:iCs/>
                </w:rPr>
                <w:t>String</w:t>
              </w:r>
            </w:ins>
          </w:p>
        </w:tc>
        <w:tc>
          <w:tcPr>
            <w:tcW w:w="1844" w:type="dxa"/>
          </w:tcPr>
          <w:p w14:paraId="4785EBE2" w14:textId="2C9223D1" w:rsidR="00866032" w:rsidRDefault="00866032" w:rsidP="00866032">
            <w:pPr>
              <w:spacing w:line="360" w:lineRule="auto"/>
              <w:rPr>
                <w:ins w:id="4216" w:author="ilham.nur@office.ui.ac.id [2]" w:date="2023-01-25T20:07:00Z"/>
              </w:rPr>
            </w:pPr>
            <w:proofErr w:type="spellStart"/>
            <w:ins w:id="4217" w:author="ilham.nur@office.ui.ac.id [2]" w:date="2023-01-25T20:08:00Z">
              <w:r>
                <w:t>Wajib</w:t>
              </w:r>
            </w:ins>
            <w:proofErr w:type="spellEnd"/>
          </w:p>
        </w:tc>
        <w:tc>
          <w:tcPr>
            <w:tcW w:w="2624" w:type="dxa"/>
          </w:tcPr>
          <w:p w14:paraId="77B72AA5" w14:textId="4DEEBC7A" w:rsidR="00866032" w:rsidRDefault="00866032" w:rsidP="00866032">
            <w:pPr>
              <w:spacing w:line="360" w:lineRule="auto"/>
              <w:rPr>
                <w:ins w:id="4218" w:author="ilham.nur@office.ui.ac.id [2]" w:date="2023-01-25T20:07:00Z"/>
              </w:rPr>
            </w:pPr>
            <w:ins w:id="4219" w:author="ilham.nur@office.ui.ac.id [2]" w:date="2023-01-25T20:08:00Z">
              <w:r>
                <w:t xml:space="preserve">Nama </w:t>
              </w:r>
              <w:proofErr w:type="spellStart"/>
              <w:r>
                <w:t>pekerjaan</w:t>
              </w:r>
              <w:proofErr w:type="spellEnd"/>
              <w:r>
                <w:t xml:space="preserve"> yang </w:t>
              </w:r>
              <w:proofErr w:type="spellStart"/>
              <w:r>
                <w:t>akan</w:t>
              </w:r>
              <w:proofErr w:type="spellEnd"/>
              <w:r>
                <w:t xml:space="preserve"> </w:t>
              </w:r>
              <w:proofErr w:type="spellStart"/>
              <w:r>
                <w:t>dikerjakan</w:t>
              </w:r>
            </w:ins>
            <w:proofErr w:type="spellEnd"/>
          </w:p>
        </w:tc>
      </w:tr>
      <w:tr w:rsidR="00866032" w14:paraId="2A0D7E74" w14:textId="77777777" w:rsidTr="00866032">
        <w:trPr>
          <w:ins w:id="4220" w:author="ilham.nur@office.ui.ac.id [2]" w:date="2023-01-25T20:13:00Z"/>
        </w:trPr>
        <w:tc>
          <w:tcPr>
            <w:tcW w:w="672" w:type="dxa"/>
          </w:tcPr>
          <w:p w14:paraId="70F1787D" w14:textId="48B62FD2" w:rsidR="00866032" w:rsidRDefault="00866032" w:rsidP="00866032">
            <w:pPr>
              <w:spacing w:line="360" w:lineRule="auto"/>
              <w:rPr>
                <w:ins w:id="4221" w:author="ilham.nur@office.ui.ac.id [2]" w:date="2023-01-25T20:13:00Z"/>
              </w:rPr>
            </w:pPr>
            <w:ins w:id="4222" w:author="ilham.nur@office.ui.ac.id [2]" w:date="2023-01-28T21:35:00Z">
              <w:r>
                <w:t>11</w:t>
              </w:r>
            </w:ins>
          </w:p>
        </w:tc>
        <w:tc>
          <w:tcPr>
            <w:tcW w:w="2403" w:type="dxa"/>
          </w:tcPr>
          <w:p w14:paraId="7AA84752" w14:textId="23C506CC" w:rsidR="00866032" w:rsidRPr="00866032" w:rsidRDefault="00866032" w:rsidP="00866032">
            <w:pPr>
              <w:spacing w:line="360" w:lineRule="auto"/>
              <w:rPr>
                <w:ins w:id="4223" w:author="ilham.nur@office.ui.ac.id [2]" w:date="2023-01-25T20:13:00Z"/>
                <w:i/>
                <w:iCs/>
                <w:rPrChange w:id="4224" w:author="ilham.nur@office.ui.ac.id [2]" w:date="2023-01-28T21:35:00Z">
                  <w:rPr>
                    <w:ins w:id="4225" w:author="ilham.nur@office.ui.ac.id [2]" w:date="2023-01-25T20:13:00Z"/>
                  </w:rPr>
                </w:rPrChange>
              </w:rPr>
            </w:pPr>
            <w:ins w:id="4226" w:author="ilham.nur@office.ui.ac.id [2]" w:date="2023-01-28T21:35:00Z">
              <w:r>
                <w:rPr>
                  <w:i/>
                  <w:iCs/>
                </w:rPr>
                <w:t>description</w:t>
              </w:r>
            </w:ins>
          </w:p>
        </w:tc>
        <w:tc>
          <w:tcPr>
            <w:tcW w:w="951" w:type="dxa"/>
          </w:tcPr>
          <w:p w14:paraId="24C514FE" w14:textId="5409CFB0" w:rsidR="00866032" w:rsidRDefault="00866032" w:rsidP="00866032">
            <w:pPr>
              <w:spacing w:line="360" w:lineRule="auto"/>
              <w:rPr>
                <w:ins w:id="4227" w:author="ilham.nur@office.ui.ac.id [2]" w:date="2023-01-25T20:13:00Z"/>
                <w:i/>
                <w:iCs/>
              </w:rPr>
            </w:pPr>
            <w:ins w:id="4228" w:author="ilham.nur@office.ui.ac.id [2]" w:date="2023-01-25T20:13:00Z">
              <w:r>
                <w:rPr>
                  <w:i/>
                  <w:iCs/>
                </w:rPr>
                <w:t>String</w:t>
              </w:r>
            </w:ins>
          </w:p>
        </w:tc>
        <w:tc>
          <w:tcPr>
            <w:tcW w:w="1844" w:type="dxa"/>
          </w:tcPr>
          <w:p w14:paraId="37C32605" w14:textId="0C21D3D2" w:rsidR="00866032" w:rsidRDefault="00866032" w:rsidP="00866032">
            <w:pPr>
              <w:spacing w:line="360" w:lineRule="auto"/>
              <w:rPr>
                <w:ins w:id="4229" w:author="ilham.nur@office.ui.ac.id [2]" w:date="2023-01-25T20:13:00Z"/>
              </w:rPr>
            </w:pPr>
            <w:proofErr w:type="spellStart"/>
            <w:ins w:id="4230" w:author="ilham.nur@office.ui.ac.id [2]" w:date="2023-01-25T20:13:00Z">
              <w:r>
                <w:t>Opsional</w:t>
              </w:r>
              <w:proofErr w:type="spellEnd"/>
            </w:ins>
          </w:p>
        </w:tc>
        <w:tc>
          <w:tcPr>
            <w:tcW w:w="2624" w:type="dxa"/>
          </w:tcPr>
          <w:p w14:paraId="54966E2C" w14:textId="14FA3893" w:rsidR="00866032" w:rsidRDefault="00866032" w:rsidP="00866032">
            <w:pPr>
              <w:spacing w:line="360" w:lineRule="auto"/>
              <w:rPr>
                <w:ins w:id="4231" w:author="ilham.nur@office.ui.ac.id [2]" w:date="2023-01-25T20:13:00Z"/>
              </w:rPr>
            </w:pPr>
            <w:proofErr w:type="spellStart"/>
            <w:ins w:id="4232" w:author="ilham.nur@office.ui.ac.id [2]" w:date="2023-01-25T20:13:00Z">
              <w:r>
                <w:t>Deskripsi</w:t>
              </w:r>
              <w:proofErr w:type="spellEnd"/>
              <w:r>
                <w:t xml:space="preserve"> </w:t>
              </w:r>
              <w:proofErr w:type="spellStart"/>
              <w:r>
                <w:t>dari</w:t>
              </w:r>
              <w:proofErr w:type="spellEnd"/>
              <w:r>
                <w:t xml:space="preserve"> </w:t>
              </w:r>
              <w:proofErr w:type="spellStart"/>
              <w:r>
                <w:t>pekerjaan</w:t>
              </w:r>
              <w:proofErr w:type="spellEnd"/>
              <w:r>
                <w:t xml:space="preserve"> yang </w:t>
              </w:r>
              <w:proofErr w:type="spellStart"/>
              <w:r>
                <w:t>akan</w:t>
              </w:r>
              <w:proofErr w:type="spellEnd"/>
              <w:r>
                <w:t xml:space="preserve"> dilakukan, </w:t>
              </w:r>
              <w:proofErr w:type="spellStart"/>
              <w:r>
                <w:t>berisikan</w:t>
              </w:r>
              <w:proofErr w:type="spellEnd"/>
              <w:r>
                <w:t xml:space="preserve"> </w:t>
              </w:r>
              <w:proofErr w:type="spellStart"/>
              <w:r>
                <w:t>detil-detil</w:t>
              </w:r>
              <w:proofErr w:type="spellEnd"/>
              <w:r>
                <w:t xml:space="preserve"> </w:t>
              </w:r>
              <w:proofErr w:type="spellStart"/>
              <w:r>
                <w:t>pekerjaan</w:t>
              </w:r>
              <w:proofErr w:type="spellEnd"/>
              <w:r>
                <w:t xml:space="preserve"> </w:t>
              </w:r>
              <w:proofErr w:type="spellStart"/>
              <w:r>
                <w:t>jika</w:t>
              </w:r>
              <w:proofErr w:type="spellEnd"/>
              <w:r>
                <w:t xml:space="preserve"> </w:t>
              </w:r>
              <w:proofErr w:type="spellStart"/>
              <w:r>
                <w:t>ada</w:t>
              </w:r>
              <w:proofErr w:type="spellEnd"/>
            </w:ins>
          </w:p>
        </w:tc>
      </w:tr>
      <w:tr w:rsidR="00AA4C60" w14:paraId="6FE2462D" w14:textId="77777777" w:rsidTr="00866032">
        <w:trPr>
          <w:ins w:id="4233" w:author="ilham.nur@office.ui.ac.id [2]" w:date="2023-01-28T21:35:00Z"/>
        </w:trPr>
        <w:tc>
          <w:tcPr>
            <w:tcW w:w="672" w:type="dxa"/>
          </w:tcPr>
          <w:p w14:paraId="50D076C2" w14:textId="5264F96C" w:rsidR="00AA4C60" w:rsidRDefault="00AA4C60" w:rsidP="00866032">
            <w:pPr>
              <w:spacing w:line="360" w:lineRule="auto"/>
              <w:rPr>
                <w:ins w:id="4234" w:author="ilham.nur@office.ui.ac.id [2]" w:date="2023-01-28T21:35:00Z"/>
              </w:rPr>
            </w:pPr>
            <w:ins w:id="4235" w:author="ilham.nur@office.ui.ac.id [2]" w:date="2023-01-28T21:35:00Z">
              <w:r>
                <w:t>12</w:t>
              </w:r>
            </w:ins>
          </w:p>
        </w:tc>
        <w:tc>
          <w:tcPr>
            <w:tcW w:w="2403" w:type="dxa"/>
          </w:tcPr>
          <w:p w14:paraId="6868C13F" w14:textId="29CA41F4" w:rsidR="00AA4C60" w:rsidRDefault="00AA4C60" w:rsidP="00866032">
            <w:pPr>
              <w:spacing w:line="360" w:lineRule="auto"/>
              <w:rPr>
                <w:ins w:id="4236" w:author="ilham.nur@office.ui.ac.id [2]" w:date="2023-01-28T21:35:00Z"/>
                <w:i/>
                <w:iCs/>
              </w:rPr>
            </w:pPr>
            <w:ins w:id="4237" w:author="ilham.nur@office.ui.ac.id [2]" w:date="2023-01-28T21:35:00Z">
              <w:r>
                <w:rPr>
                  <w:i/>
                  <w:iCs/>
                </w:rPr>
                <w:t>priority</w:t>
              </w:r>
            </w:ins>
          </w:p>
        </w:tc>
        <w:tc>
          <w:tcPr>
            <w:tcW w:w="951" w:type="dxa"/>
          </w:tcPr>
          <w:p w14:paraId="15CA86C0" w14:textId="274FC14D" w:rsidR="00AA4C60" w:rsidRDefault="001538E7" w:rsidP="00866032">
            <w:pPr>
              <w:spacing w:line="360" w:lineRule="auto"/>
              <w:rPr>
                <w:ins w:id="4238" w:author="ilham.nur@office.ui.ac.id [2]" w:date="2023-01-28T21:35:00Z"/>
                <w:i/>
                <w:iCs/>
              </w:rPr>
            </w:pPr>
            <w:ins w:id="4239" w:author="ilham.nur@office.ui.ac.id [2]" w:date="2023-01-28T21:36:00Z">
              <w:r>
                <w:rPr>
                  <w:i/>
                  <w:iCs/>
                </w:rPr>
                <w:t>Float</w:t>
              </w:r>
            </w:ins>
          </w:p>
        </w:tc>
        <w:tc>
          <w:tcPr>
            <w:tcW w:w="1844" w:type="dxa"/>
          </w:tcPr>
          <w:p w14:paraId="15A026B4" w14:textId="121EF250" w:rsidR="00AA4C60" w:rsidRDefault="00AA4C60" w:rsidP="00866032">
            <w:pPr>
              <w:spacing w:line="360" w:lineRule="auto"/>
              <w:rPr>
                <w:ins w:id="4240" w:author="ilham.nur@office.ui.ac.id [2]" w:date="2023-01-28T21:35:00Z"/>
              </w:rPr>
            </w:pPr>
            <w:proofErr w:type="spellStart"/>
            <w:ins w:id="4241" w:author="ilham.nur@office.ui.ac.id [2]" w:date="2023-01-28T21:35:00Z">
              <w:r>
                <w:t>Opsional</w:t>
              </w:r>
              <w:proofErr w:type="spellEnd"/>
            </w:ins>
          </w:p>
        </w:tc>
        <w:tc>
          <w:tcPr>
            <w:tcW w:w="2624" w:type="dxa"/>
          </w:tcPr>
          <w:p w14:paraId="3BF98EA6" w14:textId="2D51C543" w:rsidR="00AA4C60" w:rsidRDefault="00AA4C60" w:rsidP="00866032">
            <w:pPr>
              <w:spacing w:line="360" w:lineRule="auto"/>
              <w:rPr>
                <w:ins w:id="4242" w:author="ilham.nur@office.ui.ac.id [2]" w:date="2023-01-28T21:35:00Z"/>
              </w:rPr>
            </w:pPr>
            <w:proofErr w:type="spellStart"/>
            <w:ins w:id="4243" w:author="ilham.nur@office.ui.ac.id [2]" w:date="2023-01-28T21:35:00Z">
              <w:r>
                <w:t>Prioritas</w:t>
              </w:r>
              <w:proofErr w:type="spellEnd"/>
              <w:r>
                <w:t xml:space="preserve"> </w:t>
              </w:r>
              <w:proofErr w:type="spellStart"/>
              <w:r>
                <w:t>pekerjaan</w:t>
              </w:r>
              <w:proofErr w:type="spellEnd"/>
              <w:r>
                <w:t xml:space="preserve"> </w:t>
              </w:r>
              <w:proofErr w:type="spellStart"/>
              <w:r>
                <w:t>proyek</w:t>
              </w:r>
              <w:proofErr w:type="spellEnd"/>
              <w:r>
                <w:t xml:space="preserve"> </w:t>
              </w:r>
              <w:proofErr w:type="spellStart"/>
              <w:r>
                <w:t>jika</w:t>
              </w:r>
              <w:proofErr w:type="spellEnd"/>
              <w:r>
                <w:t xml:space="preserve"> </w:t>
              </w:r>
              <w:proofErr w:type="spellStart"/>
              <w:r>
                <w:t>dibandingkan</w:t>
              </w:r>
              <w:proofErr w:type="spellEnd"/>
              <w:r>
                <w:t xml:space="preserve"> dengan </w:t>
              </w:r>
            </w:ins>
            <w:proofErr w:type="spellStart"/>
            <w:ins w:id="4244" w:author="ilham.nur@office.ui.ac.id [2]" w:date="2023-01-28T21:36:00Z">
              <w:r w:rsidR="00DE003E">
                <w:t>proyek</w:t>
              </w:r>
              <w:proofErr w:type="spellEnd"/>
              <w:r w:rsidR="00DE003E">
                <w:t xml:space="preserve"> </w:t>
              </w:r>
              <w:proofErr w:type="spellStart"/>
              <w:r w:rsidR="00DE003E">
                <w:t>lainya</w:t>
              </w:r>
              <w:proofErr w:type="spellEnd"/>
              <w:r w:rsidR="00DE003E">
                <w:t xml:space="preserve"> </w:t>
              </w:r>
              <w:proofErr w:type="spellStart"/>
              <w:r w:rsidR="00DE003E">
                <w:t>dalam</w:t>
              </w:r>
              <w:proofErr w:type="spellEnd"/>
              <w:r w:rsidR="00DE003E">
                <w:t xml:space="preserve"> </w:t>
              </w:r>
              <w:proofErr w:type="spellStart"/>
              <w:r w:rsidR="00DE003E">
                <w:t>skala</w:t>
              </w:r>
              <w:proofErr w:type="spellEnd"/>
              <w:r w:rsidR="00DE003E">
                <w:t xml:space="preserve"> 1-10.</w:t>
              </w:r>
            </w:ins>
          </w:p>
        </w:tc>
      </w:tr>
      <w:tr w:rsidR="00A61AC5" w14:paraId="0E49815F" w14:textId="77777777" w:rsidTr="00866032">
        <w:trPr>
          <w:ins w:id="4245" w:author="ilham.nur@office.ui.ac.id [2]" w:date="2023-01-28T21:37:00Z"/>
        </w:trPr>
        <w:tc>
          <w:tcPr>
            <w:tcW w:w="672" w:type="dxa"/>
          </w:tcPr>
          <w:p w14:paraId="094D8C46" w14:textId="4A31B6C0" w:rsidR="00A61AC5" w:rsidRDefault="00A61AC5" w:rsidP="00866032">
            <w:pPr>
              <w:spacing w:line="360" w:lineRule="auto"/>
              <w:rPr>
                <w:ins w:id="4246" w:author="ilham.nur@office.ui.ac.id [2]" w:date="2023-01-28T21:37:00Z"/>
              </w:rPr>
            </w:pPr>
            <w:ins w:id="4247" w:author="ilham.nur@office.ui.ac.id [2]" w:date="2023-01-28T21:37:00Z">
              <w:r>
                <w:t>13</w:t>
              </w:r>
            </w:ins>
          </w:p>
        </w:tc>
        <w:tc>
          <w:tcPr>
            <w:tcW w:w="2403" w:type="dxa"/>
          </w:tcPr>
          <w:p w14:paraId="7F0B0CC1" w14:textId="00739BAD" w:rsidR="00A61AC5" w:rsidRDefault="00A61AC5" w:rsidP="00866032">
            <w:pPr>
              <w:spacing w:line="360" w:lineRule="auto"/>
              <w:rPr>
                <w:ins w:id="4248" w:author="ilham.nur@office.ui.ac.id [2]" w:date="2023-01-28T21:37:00Z"/>
                <w:i/>
                <w:iCs/>
              </w:rPr>
            </w:pPr>
            <w:ins w:id="4249" w:author="ilham.nur@office.ui.ac.id [2]" w:date="2023-01-28T21:37:00Z">
              <w:r>
                <w:rPr>
                  <w:i/>
                  <w:iCs/>
                </w:rPr>
                <w:t>role</w:t>
              </w:r>
            </w:ins>
          </w:p>
        </w:tc>
        <w:tc>
          <w:tcPr>
            <w:tcW w:w="951" w:type="dxa"/>
          </w:tcPr>
          <w:p w14:paraId="65F53236" w14:textId="3208D122" w:rsidR="00A61AC5" w:rsidRDefault="00A61AC5" w:rsidP="00866032">
            <w:pPr>
              <w:spacing w:line="360" w:lineRule="auto"/>
              <w:rPr>
                <w:ins w:id="4250" w:author="ilham.nur@office.ui.ac.id [2]" w:date="2023-01-28T21:37:00Z"/>
                <w:i/>
                <w:iCs/>
              </w:rPr>
            </w:pPr>
            <w:ins w:id="4251" w:author="ilham.nur@office.ui.ac.id [2]" w:date="2023-01-28T21:37:00Z">
              <w:r>
                <w:rPr>
                  <w:i/>
                  <w:iCs/>
                </w:rPr>
                <w:t>String</w:t>
              </w:r>
            </w:ins>
          </w:p>
        </w:tc>
        <w:tc>
          <w:tcPr>
            <w:tcW w:w="1844" w:type="dxa"/>
          </w:tcPr>
          <w:p w14:paraId="0A942341" w14:textId="74E8E67E" w:rsidR="00A61AC5" w:rsidRDefault="00A61AC5" w:rsidP="00866032">
            <w:pPr>
              <w:spacing w:line="360" w:lineRule="auto"/>
              <w:rPr>
                <w:ins w:id="4252" w:author="ilham.nur@office.ui.ac.id [2]" w:date="2023-01-28T21:37:00Z"/>
              </w:rPr>
            </w:pPr>
            <w:proofErr w:type="spellStart"/>
            <w:ins w:id="4253" w:author="ilham.nur@office.ui.ac.id [2]" w:date="2023-01-28T21:37:00Z">
              <w:r>
                <w:t>Wajib</w:t>
              </w:r>
              <w:proofErr w:type="spellEnd"/>
            </w:ins>
          </w:p>
        </w:tc>
        <w:tc>
          <w:tcPr>
            <w:tcW w:w="2624" w:type="dxa"/>
          </w:tcPr>
          <w:p w14:paraId="6E08421B" w14:textId="77777777" w:rsidR="00A61AC5" w:rsidRDefault="001F51FC" w:rsidP="00866032">
            <w:pPr>
              <w:spacing w:line="360" w:lineRule="auto"/>
              <w:rPr>
                <w:ins w:id="4254" w:author="ilham.nur@office.ui.ac.id [2]" w:date="2023-01-28T21:37:00Z"/>
              </w:rPr>
            </w:pPr>
            <w:ins w:id="4255" w:author="ilham.nur@office.ui.ac.id [2]" w:date="2023-01-28T21:37:00Z">
              <w:r>
                <w:t xml:space="preserve">Peran </w:t>
              </w:r>
              <w:proofErr w:type="spellStart"/>
              <w:r>
                <w:t>seorang</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Komponen</w:t>
              </w:r>
              <w:proofErr w:type="spellEnd"/>
              <w:r>
                <w:t xml:space="preserve"> </w:t>
              </w:r>
              <w:proofErr w:type="spellStart"/>
              <w:r>
                <w:t>dari</w:t>
              </w:r>
              <w:proofErr w:type="spellEnd"/>
              <w:r>
                <w:t xml:space="preserve"> </w:t>
              </w:r>
              <w:proofErr w:type="spellStart"/>
              <w:r>
                <w:t>entitas</w:t>
              </w:r>
              <w:proofErr w:type="spellEnd"/>
              <w:r>
                <w:t xml:space="preserve"> </w:t>
              </w:r>
              <w:proofErr w:type="spellStart"/>
              <w:r>
                <w:t>ini</w:t>
              </w:r>
              <w:proofErr w:type="spellEnd"/>
              <w:r>
                <w:t xml:space="preserve"> </w:t>
              </w:r>
              <w:proofErr w:type="spellStart"/>
              <w:r>
                <w:t>adalah</w:t>
              </w:r>
              <w:proofErr w:type="spellEnd"/>
              <w:r>
                <w:t>:</w:t>
              </w:r>
            </w:ins>
          </w:p>
          <w:p w14:paraId="625B2A6E" w14:textId="77777777" w:rsidR="001F51FC" w:rsidRDefault="001F51FC" w:rsidP="001F51FC">
            <w:pPr>
              <w:pStyle w:val="ListParagraph"/>
              <w:numPr>
                <w:ilvl w:val="0"/>
                <w:numId w:val="38"/>
              </w:numPr>
              <w:spacing w:line="360" w:lineRule="auto"/>
              <w:rPr>
                <w:ins w:id="4256" w:author="ilham.nur@office.ui.ac.id [2]" w:date="2023-01-28T21:37:00Z"/>
              </w:rPr>
            </w:pPr>
            <w:ins w:id="4257" w:author="ilham.nur@office.ui.ac.id [2]" w:date="2023-01-28T21:37:00Z">
              <w:r>
                <w:lastRenderedPageBreak/>
                <w:t>PM</w:t>
              </w:r>
            </w:ins>
          </w:p>
          <w:p w14:paraId="2AB8B019" w14:textId="77777777" w:rsidR="001F51FC" w:rsidRDefault="001F51FC" w:rsidP="001F51FC">
            <w:pPr>
              <w:pStyle w:val="ListParagraph"/>
              <w:numPr>
                <w:ilvl w:val="0"/>
                <w:numId w:val="38"/>
              </w:numPr>
              <w:spacing w:line="360" w:lineRule="auto"/>
              <w:rPr>
                <w:ins w:id="4258" w:author="ilham.nur@office.ui.ac.id [2]" w:date="2023-01-28T21:37:00Z"/>
              </w:rPr>
            </w:pPr>
            <w:ins w:id="4259" w:author="ilham.nur@office.ui.ac.id [2]" w:date="2023-01-28T21:37:00Z">
              <w:r>
                <w:t>AM</w:t>
              </w:r>
            </w:ins>
          </w:p>
          <w:p w14:paraId="33E5A7DA" w14:textId="77777777" w:rsidR="001F51FC" w:rsidRPr="001F51FC" w:rsidRDefault="001F51FC" w:rsidP="001F51FC">
            <w:pPr>
              <w:pStyle w:val="ListParagraph"/>
              <w:numPr>
                <w:ilvl w:val="0"/>
                <w:numId w:val="38"/>
              </w:numPr>
              <w:spacing w:line="360" w:lineRule="auto"/>
              <w:rPr>
                <w:ins w:id="4260" w:author="ilham.nur@office.ui.ac.id [2]" w:date="2023-01-28T21:37:00Z"/>
                <w:rPrChange w:id="4261" w:author="ilham.nur@office.ui.ac.id [2]" w:date="2023-01-28T21:37:00Z">
                  <w:rPr>
                    <w:ins w:id="4262" w:author="ilham.nur@office.ui.ac.id [2]" w:date="2023-01-28T21:37:00Z"/>
                    <w:i/>
                    <w:iCs/>
                  </w:rPr>
                </w:rPrChange>
              </w:rPr>
            </w:pPr>
            <w:ins w:id="4263" w:author="ilham.nur@office.ui.ac.id [2]" w:date="2023-01-28T21:37:00Z">
              <w:r>
                <w:rPr>
                  <w:i/>
                  <w:iCs/>
                </w:rPr>
                <w:t>Developer</w:t>
              </w:r>
            </w:ins>
          </w:p>
          <w:p w14:paraId="07447F40" w14:textId="77777777" w:rsidR="001F51FC" w:rsidRDefault="001F51FC" w:rsidP="001F51FC">
            <w:pPr>
              <w:pStyle w:val="ListParagraph"/>
              <w:numPr>
                <w:ilvl w:val="0"/>
                <w:numId w:val="38"/>
              </w:numPr>
              <w:spacing w:line="360" w:lineRule="auto"/>
              <w:rPr>
                <w:ins w:id="4264" w:author="ilham.nur@office.ui.ac.id [2]" w:date="2023-01-28T21:37:00Z"/>
              </w:rPr>
            </w:pPr>
            <w:ins w:id="4265" w:author="ilham.nur@office.ui.ac.id [2]" w:date="2023-01-28T21:37:00Z">
              <w:r>
                <w:t>PE</w:t>
              </w:r>
            </w:ins>
          </w:p>
          <w:p w14:paraId="5328AAC8" w14:textId="77777777" w:rsidR="001F51FC" w:rsidRPr="001F51FC" w:rsidRDefault="001F51FC" w:rsidP="001F51FC">
            <w:pPr>
              <w:pStyle w:val="ListParagraph"/>
              <w:numPr>
                <w:ilvl w:val="0"/>
                <w:numId w:val="38"/>
              </w:numPr>
              <w:spacing w:line="360" w:lineRule="auto"/>
              <w:rPr>
                <w:ins w:id="4266" w:author="ilham.nur@office.ui.ac.id [2]" w:date="2023-01-28T21:38:00Z"/>
                <w:rPrChange w:id="4267" w:author="ilham.nur@office.ui.ac.id [2]" w:date="2023-01-28T21:38:00Z">
                  <w:rPr>
                    <w:ins w:id="4268" w:author="ilham.nur@office.ui.ac.id [2]" w:date="2023-01-28T21:38:00Z"/>
                    <w:i/>
                    <w:iCs/>
                  </w:rPr>
                </w:rPrChange>
              </w:rPr>
            </w:pPr>
            <w:ins w:id="4269" w:author="ilham.nur@office.ui.ac.id [2]" w:date="2023-01-28T21:38:00Z">
              <w:r>
                <w:rPr>
                  <w:i/>
                  <w:iCs/>
                </w:rPr>
                <w:t>Tester</w:t>
              </w:r>
            </w:ins>
          </w:p>
          <w:p w14:paraId="70191BB9" w14:textId="4A9A3683" w:rsidR="001F51FC" w:rsidRDefault="001F51FC">
            <w:pPr>
              <w:pStyle w:val="ListParagraph"/>
              <w:numPr>
                <w:ilvl w:val="0"/>
                <w:numId w:val="38"/>
              </w:numPr>
              <w:spacing w:line="360" w:lineRule="auto"/>
              <w:rPr>
                <w:ins w:id="4270" w:author="ilham.nur@office.ui.ac.id [2]" w:date="2023-01-28T21:37:00Z"/>
              </w:rPr>
              <w:pPrChange w:id="4271" w:author="ilham.nur@office.ui.ac.id [2]" w:date="2023-01-28T21:37:00Z">
                <w:pPr>
                  <w:spacing w:line="360" w:lineRule="auto"/>
                </w:pPr>
              </w:pPrChange>
            </w:pPr>
            <w:ins w:id="4272" w:author="ilham.nur@office.ui.ac.id [2]" w:date="2023-01-28T21:38:00Z">
              <w:r>
                <w:t>OE</w:t>
              </w:r>
            </w:ins>
          </w:p>
        </w:tc>
      </w:tr>
      <w:tr w:rsidR="009D41E7" w14:paraId="1F2A6DAF" w14:textId="77777777" w:rsidTr="00866032">
        <w:trPr>
          <w:ins w:id="4273" w:author="ilham.nur@office.ui.ac.id [2]" w:date="2023-01-28T21:54:00Z"/>
        </w:trPr>
        <w:tc>
          <w:tcPr>
            <w:tcW w:w="672" w:type="dxa"/>
          </w:tcPr>
          <w:p w14:paraId="36167930" w14:textId="0965F295" w:rsidR="009D41E7" w:rsidRDefault="009D41E7" w:rsidP="009D41E7">
            <w:pPr>
              <w:spacing w:line="360" w:lineRule="auto"/>
              <w:rPr>
                <w:ins w:id="4274" w:author="ilham.nur@office.ui.ac.id [2]" w:date="2023-01-28T21:54:00Z"/>
              </w:rPr>
            </w:pPr>
            <w:ins w:id="4275" w:author="Ilham Pratama" w:date="2023-01-28T21:54:00Z">
              <w:r>
                <w:lastRenderedPageBreak/>
                <w:t>14</w:t>
              </w:r>
            </w:ins>
          </w:p>
        </w:tc>
        <w:tc>
          <w:tcPr>
            <w:tcW w:w="2403" w:type="dxa"/>
          </w:tcPr>
          <w:p w14:paraId="1733E71A" w14:textId="66D486C6" w:rsidR="009D41E7" w:rsidRDefault="009D41E7" w:rsidP="009D41E7">
            <w:pPr>
              <w:spacing w:line="360" w:lineRule="auto"/>
              <w:rPr>
                <w:ins w:id="4276" w:author="ilham.nur@office.ui.ac.id [2]" w:date="2023-01-28T21:54:00Z"/>
                <w:i/>
                <w:iCs/>
              </w:rPr>
            </w:pPr>
            <w:ins w:id="4277" w:author="ilham.nur@office.ui.ac.id [2]" w:date="2023-01-28T21:54:00Z">
              <w:r>
                <w:rPr>
                  <w:i/>
                  <w:iCs/>
                </w:rPr>
                <w:t>level</w:t>
              </w:r>
            </w:ins>
          </w:p>
        </w:tc>
        <w:tc>
          <w:tcPr>
            <w:tcW w:w="951" w:type="dxa"/>
          </w:tcPr>
          <w:p w14:paraId="3D35A0EB" w14:textId="1DE84741" w:rsidR="009D41E7" w:rsidRDefault="009D41E7" w:rsidP="009D41E7">
            <w:pPr>
              <w:spacing w:line="360" w:lineRule="auto"/>
              <w:rPr>
                <w:ins w:id="4278" w:author="ilham.nur@office.ui.ac.id [2]" w:date="2023-01-28T21:54:00Z"/>
                <w:i/>
                <w:iCs/>
              </w:rPr>
            </w:pPr>
            <w:ins w:id="4279" w:author="ilham.nur@office.ui.ac.id [2]" w:date="2023-01-28T21:54:00Z">
              <w:r>
                <w:rPr>
                  <w:i/>
                  <w:iCs/>
                </w:rPr>
                <w:t>String</w:t>
              </w:r>
            </w:ins>
          </w:p>
        </w:tc>
        <w:tc>
          <w:tcPr>
            <w:tcW w:w="1844" w:type="dxa"/>
          </w:tcPr>
          <w:p w14:paraId="4D6B345B" w14:textId="6D63DCF9" w:rsidR="009D41E7" w:rsidRDefault="009D41E7" w:rsidP="009D41E7">
            <w:pPr>
              <w:spacing w:line="360" w:lineRule="auto"/>
              <w:rPr>
                <w:ins w:id="4280" w:author="ilham.nur@office.ui.ac.id [2]" w:date="2023-01-28T21:54:00Z"/>
              </w:rPr>
            </w:pPr>
            <w:proofErr w:type="spellStart"/>
            <w:ins w:id="4281" w:author="ilham.nur@office.ui.ac.id [2]" w:date="2023-01-28T21:54:00Z">
              <w:r>
                <w:t>Wajib</w:t>
              </w:r>
              <w:proofErr w:type="spellEnd"/>
            </w:ins>
          </w:p>
        </w:tc>
        <w:tc>
          <w:tcPr>
            <w:tcW w:w="2624" w:type="dxa"/>
          </w:tcPr>
          <w:p w14:paraId="24C470DC" w14:textId="3FD0C12B" w:rsidR="009D41E7" w:rsidRPr="009D41E7" w:rsidRDefault="009D41E7" w:rsidP="009D41E7">
            <w:pPr>
              <w:spacing w:line="360" w:lineRule="auto"/>
              <w:rPr>
                <w:ins w:id="4282" w:author="ilham.nur@office.ui.ac.id [2]" w:date="2023-01-28T21:54:00Z"/>
              </w:rPr>
            </w:pPr>
            <w:ins w:id="4283" w:author="ilham.nur@office.ui.ac.id [2]" w:date="2023-01-28T21:54:00Z">
              <w:r>
                <w:rPr>
                  <w:i/>
                  <w:iCs/>
                </w:rPr>
                <w:t xml:space="preserve">Level </w:t>
              </w:r>
              <w:proofErr w:type="spellStart"/>
              <w:r>
                <w:t>merupakan</w:t>
              </w:r>
              <w:proofErr w:type="spellEnd"/>
              <w:r>
                <w:t xml:space="preserve"> </w:t>
              </w:r>
              <w:proofErr w:type="spellStart"/>
              <w:r>
                <w:t>tingkatan</w:t>
              </w:r>
              <w:proofErr w:type="spellEnd"/>
              <w:r>
                <w:t xml:space="preserve"> </w:t>
              </w:r>
              <w:proofErr w:type="spellStart"/>
              <w:r>
                <w:t>seseorang</w:t>
              </w:r>
              <w:proofErr w:type="spellEnd"/>
              <w:r>
                <w:t xml:space="preserve"> </w:t>
              </w:r>
              <w:proofErr w:type="spellStart"/>
              <w:r>
                <w:t>secara</w:t>
              </w:r>
              <w:proofErr w:type="spellEnd"/>
              <w:r>
                <w:t xml:space="preserve"> </w:t>
              </w:r>
              <w:proofErr w:type="spellStart"/>
              <w:r>
                <w:t>hirarki</w:t>
              </w:r>
              <w:proofErr w:type="spellEnd"/>
              <w:r>
                <w:t xml:space="preserve">. </w:t>
              </w:r>
              <w:proofErr w:type="spellStart"/>
              <w:r>
                <w:t>Komponen</w:t>
              </w:r>
              <w:proofErr w:type="spellEnd"/>
              <w:r>
                <w:t xml:space="preserve"> level </w:t>
              </w:r>
              <w:proofErr w:type="spellStart"/>
              <w:r>
                <w:t>berisikan</w:t>
              </w:r>
              <w:proofErr w:type="spellEnd"/>
              <w:r>
                <w:t xml:space="preserve"> integer </w:t>
              </w:r>
              <w:proofErr w:type="spellStart"/>
              <w:r>
                <w:t>nomor</w:t>
              </w:r>
              <w:proofErr w:type="spellEnd"/>
              <w:r>
                <w:t xml:space="preserve"> 1-5</w:t>
              </w:r>
            </w:ins>
            <w:ins w:id="4284" w:author="ilham.nur@office.ui.ac.id [2]" w:date="2023-01-28T21:55:00Z">
              <w:r w:rsidR="00F2507A">
                <w:t xml:space="preserve">, dengan 1 </w:t>
              </w:r>
              <w:proofErr w:type="spellStart"/>
              <w:r w:rsidR="00F2507A">
                <w:t>adalah</w:t>
              </w:r>
              <w:proofErr w:type="spellEnd"/>
              <w:r w:rsidR="00F2507A">
                <w:t xml:space="preserve"> level </w:t>
              </w:r>
              <w:proofErr w:type="spellStart"/>
              <w:r w:rsidR="00F2507A">
                <w:t>tertinggi</w:t>
              </w:r>
              <w:proofErr w:type="spellEnd"/>
              <w:r w:rsidR="00F2507A">
                <w:t xml:space="preserve"> dan 5 </w:t>
              </w:r>
              <w:proofErr w:type="spellStart"/>
              <w:r w:rsidR="00F2507A">
                <w:t>adalah</w:t>
              </w:r>
              <w:proofErr w:type="spellEnd"/>
              <w:r w:rsidR="00F2507A">
                <w:t xml:space="preserve"> level </w:t>
              </w:r>
              <w:proofErr w:type="spellStart"/>
              <w:r w:rsidR="00F2507A">
                <w:t>terendah</w:t>
              </w:r>
              <w:proofErr w:type="spellEnd"/>
              <w:r w:rsidR="00F2507A">
                <w:t>.</w:t>
              </w:r>
            </w:ins>
          </w:p>
        </w:tc>
      </w:tr>
      <w:tr w:rsidR="009D41E7" w14:paraId="679FFCF9" w14:textId="77777777" w:rsidTr="00866032">
        <w:trPr>
          <w:ins w:id="4285" w:author="ilham.nur@office.ui.ac.id [2]" w:date="2023-01-28T21:39:00Z"/>
        </w:trPr>
        <w:tc>
          <w:tcPr>
            <w:tcW w:w="672" w:type="dxa"/>
          </w:tcPr>
          <w:p w14:paraId="5FAD3DCC" w14:textId="5EC1A047" w:rsidR="009D41E7" w:rsidRDefault="009D41E7" w:rsidP="009D41E7">
            <w:pPr>
              <w:spacing w:line="360" w:lineRule="auto"/>
              <w:rPr>
                <w:ins w:id="4286" w:author="ilham.nur@office.ui.ac.id [2]" w:date="2023-01-28T21:39:00Z"/>
              </w:rPr>
            </w:pPr>
            <w:ins w:id="4287" w:author="Ilham Pratama" w:date="2023-01-28T21:54:00Z">
              <w:r>
                <w:t>15</w:t>
              </w:r>
            </w:ins>
            <w:ins w:id="4288" w:author="ilham.nur@office.ui.ac.id [2]" w:date="2023-01-28T21:41:00Z">
              <w:del w:id="4289" w:author="Ilham Pratama" w:date="2023-01-28T21:54:00Z">
                <w:r w:rsidDel="00253FE2">
                  <w:delText>14</w:delText>
                </w:r>
              </w:del>
            </w:ins>
          </w:p>
        </w:tc>
        <w:tc>
          <w:tcPr>
            <w:tcW w:w="2403" w:type="dxa"/>
          </w:tcPr>
          <w:p w14:paraId="1428A536" w14:textId="677584E9" w:rsidR="009D41E7" w:rsidRDefault="009D41E7" w:rsidP="009D41E7">
            <w:pPr>
              <w:spacing w:line="360" w:lineRule="auto"/>
              <w:rPr>
                <w:ins w:id="4290" w:author="ilham.nur@office.ui.ac.id [2]" w:date="2023-01-28T21:39:00Z"/>
                <w:i/>
                <w:iCs/>
              </w:rPr>
            </w:pPr>
            <w:proofErr w:type="spellStart"/>
            <w:ins w:id="4291" w:author="ilham.nur@office.ui.ac.id [2]" w:date="2023-01-28T21:39:00Z">
              <w:r>
                <w:rPr>
                  <w:i/>
                  <w:iCs/>
                </w:rPr>
                <w:t>isManager</w:t>
              </w:r>
              <w:proofErr w:type="spellEnd"/>
            </w:ins>
          </w:p>
        </w:tc>
        <w:tc>
          <w:tcPr>
            <w:tcW w:w="951" w:type="dxa"/>
          </w:tcPr>
          <w:p w14:paraId="7656C3E2" w14:textId="0C95D660" w:rsidR="009D41E7" w:rsidRDefault="009D41E7" w:rsidP="009D41E7">
            <w:pPr>
              <w:spacing w:line="360" w:lineRule="auto"/>
              <w:rPr>
                <w:ins w:id="4292" w:author="ilham.nur@office.ui.ac.id [2]" w:date="2023-01-28T21:39:00Z"/>
                <w:i/>
                <w:iCs/>
              </w:rPr>
            </w:pPr>
            <w:ins w:id="4293" w:author="ilham.nur@office.ui.ac.id [2]" w:date="2023-01-28T21:39:00Z">
              <w:r>
                <w:rPr>
                  <w:i/>
                  <w:iCs/>
                </w:rPr>
                <w:t>Integer</w:t>
              </w:r>
            </w:ins>
          </w:p>
        </w:tc>
        <w:tc>
          <w:tcPr>
            <w:tcW w:w="1844" w:type="dxa"/>
          </w:tcPr>
          <w:p w14:paraId="79A5A8F0" w14:textId="2045341F" w:rsidR="009D41E7" w:rsidRDefault="009D41E7" w:rsidP="009D41E7">
            <w:pPr>
              <w:spacing w:line="360" w:lineRule="auto"/>
              <w:rPr>
                <w:ins w:id="4294" w:author="ilham.nur@office.ui.ac.id [2]" w:date="2023-01-28T21:39:00Z"/>
              </w:rPr>
            </w:pPr>
            <w:proofErr w:type="spellStart"/>
            <w:ins w:id="4295" w:author="ilham.nur@office.ui.ac.id [2]" w:date="2023-01-28T21:39:00Z">
              <w:r>
                <w:t>Wajib</w:t>
              </w:r>
              <w:proofErr w:type="spellEnd"/>
            </w:ins>
          </w:p>
        </w:tc>
        <w:tc>
          <w:tcPr>
            <w:tcW w:w="2624" w:type="dxa"/>
          </w:tcPr>
          <w:p w14:paraId="634EF87F" w14:textId="4D534E27" w:rsidR="009D41E7" w:rsidRPr="003E5783" w:rsidRDefault="009D41E7" w:rsidP="009D41E7">
            <w:pPr>
              <w:spacing w:line="360" w:lineRule="auto"/>
              <w:rPr>
                <w:ins w:id="4296" w:author="ilham.nur@office.ui.ac.id [2]" w:date="2023-01-28T21:39:00Z"/>
              </w:rPr>
            </w:pPr>
            <w:proofErr w:type="spellStart"/>
            <w:ins w:id="4297" w:author="ilham.nur@office.ui.ac.id [2]" w:date="2023-01-28T21:39:00Z">
              <w:r>
                <w:rPr>
                  <w:i/>
                  <w:iCs/>
                </w:rPr>
                <w:t>isManager</w:t>
              </w:r>
              <w:proofErr w:type="spellEnd"/>
              <w:r>
                <w:rPr>
                  <w:i/>
                  <w:iCs/>
                </w:rPr>
                <w:t xml:space="preserve"> </w:t>
              </w:r>
              <w:proofErr w:type="spellStart"/>
              <w:r>
                <w:t>merupakan</w:t>
              </w:r>
              <w:proofErr w:type="spellEnd"/>
              <w:r>
                <w:t xml:space="preserve"> </w:t>
              </w:r>
              <w:proofErr w:type="spellStart"/>
              <w:r>
                <w:t>entitas</w:t>
              </w:r>
              <w:proofErr w:type="spellEnd"/>
              <w:r>
                <w:t xml:space="preserve"> yang </w:t>
              </w:r>
              <w:proofErr w:type="spellStart"/>
              <w:r>
                <w:t>berisikan</w:t>
              </w:r>
              <w:proofErr w:type="spellEnd"/>
              <w:r>
                <w:t xml:space="preserve"> </w:t>
              </w:r>
              <w:proofErr w:type="spellStart"/>
              <w:r>
                <w:t>nilai</w:t>
              </w:r>
              <w:proofErr w:type="spellEnd"/>
              <w:r>
                <w:t xml:space="preserve"> 1 </w:t>
              </w:r>
              <w:proofErr w:type="spellStart"/>
              <w:r>
                <w:t>atau</w:t>
              </w:r>
              <w:proofErr w:type="spellEnd"/>
              <w:r>
                <w:t xml:space="preserve"> 0. Di mana </w:t>
              </w:r>
            </w:ins>
            <w:proofErr w:type="spellStart"/>
            <w:ins w:id="4298" w:author="ilham.nur@office.ui.ac.id [2]" w:date="2023-01-28T21:40:00Z">
              <w:r>
                <w:t>nilai</w:t>
              </w:r>
              <w:proofErr w:type="spellEnd"/>
              <w:r>
                <w:t xml:space="preserve"> 1 </w:t>
              </w:r>
              <w:proofErr w:type="spellStart"/>
              <w:r>
                <w:t>menunjukan</w:t>
              </w:r>
              <w:proofErr w:type="spellEnd"/>
              <w:r>
                <w:t xml:space="preserve"> </w:t>
              </w:r>
              <w:proofErr w:type="spellStart"/>
              <w:r>
                <w:t>bahwa</w:t>
              </w:r>
              <w:proofErr w:type="spellEnd"/>
              <w:r>
                <w:t xml:space="preserve"> </w:t>
              </w:r>
              <w:proofErr w:type="spellStart"/>
              <w:r>
                <w:t>seseorang</w:t>
              </w:r>
              <w:proofErr w:type="spellEnd"/>
              <w:r>
                <w:t xml:space="preserve"> </w:t>
              </w:r>
              <w:proofErr w:type="spellStart"/>
              <w:r>
                <w:t>adalah</w:t>
              </w:r>
              <w:proofErr w:type="spellEnd"/>
              <w:r>
                <w:t xml:space="preserve"> FM dan 0 </w:t>
              </w:r>
              <w:proofErr w:type="spellStart"/>
              <w:r>
                <w:t>apabila</w:t>
              </w:r>
              <w:proofErr w:type="spellEnd"/>
              <w:r>
                <w:t xml:space="preserve"> </w:t>
              </w:r>
              <w:proofErr w:type="spellStart"/>
              <w:r>
                <w:t>sebagai</w:t>
              </w:r>
              <w:proofErr w:type="spellEnd"/>
              <w:r>
                <w:t xml:space="preserve"> </w:t>
              </w:r>
              <w:proofErr w:type="spellStart"/>
              <w:r>
                <w:t>pegawai</w:t>
              </w:r>
              <w:proofErr w:type="spellEnd"/>
              <w:r>
                <w:t xml:space="preserve"> </w:t>
              </w:r>
              <w:proofErr w:type="spellStart"/>
              <w:r>
                <w:t>biasa</w:t>
              </w:r>
              <w:proofErr w:type="spellEnd"/>
              <w:r>
                <w:t>.</w:t>
              </w:r>
            </w:ins>
          </w:p>
        </w:tc>
      </w:tr>
      <w:tr w:rsidR="009D41E7" w14:paraId="214EE80C" w14:textId="77777777" w:rsidTr="00866032">
        <w:trPr>
          <w:ins w:id="4299" w:author="ilham.nur@office.ui.ac.id [2]" w:date="2023-01-28T21:39:00Z"/>
        </w:trPr>
        <w:tc>
          <w:tcPr>
            <w:tcW w:w="672" w:type="dxa"/>
          </w:tcPr>
          <w:p w14:paraId="2108BEE2" w14:textId="2B16E25C" w:rsidR="009D41E7" w:rsidRDefault="009D41E7" w:rsidP="009D41E7">
            <w:pPr>
              <w:spacing w:line="360" w:lineRule="auto"/>
              <w:rPr>
                <w:ins w:id="4300" w:author="ilham.nur@office.ui.ac.id [2]" w:date="2023-01-28T21:39:00Z"/>
              </w:rPr>
            </w:pPr>
            <w:ins w:id="4301" w:author="Ilham Pratama" w:date="2023-01-28T21:54:00Z">
              <w:r>
                <w:t>16</w:t>
              </w:r>
            </w:ins>
            <w:ins w:id="4302" w:author="ilham.nur@office.ui.ac.id [2]" w:date="2023-01-28T21:41:00Z">
              <w:del w:id="4303" w:author="Ilham Pratama" w:date="2023-01-28T21:54:00Z">
                <w:r w:rsidDel="00253FE2">
                  <w:delText>15</w:delText>
                </w:r>
              </w:del>
            </w:ins>
          </w:p>
        </w:tc>
        <w:tc>
          <w:tcPr>
            <w:tcW w:w="2403" w:type="dxa"/>
          </w:tcPr>
          <w:p w14:paraId="678F9D92" w14:textId="7D7CE23E" w:rsidR="009D41E7" w:rsidRDefault="009D41E7" w:rsidP="009D41E7">
            <w:pPr>
              <w:spacing w:line="360" w:lineRule="auto"/>
              <w:rPr>
                <w:ins w:id="4304" w:author="ilham.nur@office.ui.ac.id [2]" w:date="2023-01-28T21:39:00Z"/>
                <w:i/>
                <w:iCs/>
              </w:rPr>
            </w:pPr>
            <w:proofErr w:type="spellStart"/>
            <w:ins w:id="4305" w:author="ilham.nur@office.ui.ac.id [2]" w:date="2023-01-28T21:41:00Z">
              <w:r>
                <w:rPr>
                  <w:i/>
                  <w:iCs/>
                </w:rPr>
                <w:t>unitPlacement</w:t>
              </w:r>
            </w:ins>
            <w:proofErr w:type="spellEnd"/>
          </w:p>
        </w:tc>
        <w:tc>
          <w:tcPr>
            <w:tcW w:w="951" w:type="dxa"/>
          </w:tcPr>
          <w:p w14:paraId="0B9CD018" w14:textId="78D0BF51" w:rsidR="009D41E7" w:rsidRDefault="009D41E7" w:rsidP="009D41E7">
            <w:pPr>
              <w:spacing w:line="360" w:lineRule="auto"/>
              <w:rPr>
                <w:ins w:id="4306" w:author="ilham.nur@office.ui.ac.id [2]" w:date="2023-01-28T21:39:00Z"/>
                <w:i/>
                <w:iCs/>
              </w:rPr>
            </w:pPr>
            <w:ins w:id="4307" w:author="ilham.nur@office.ui.ac.id [2]" w:date="2023-01-28T21:41:00Z">
              <w:r>
                <w:rPr>
                  <w:i/>
                  <w:iCs/>
                </w:rPr>
                <w:t>String</w:t>
              </w:r>
            </w:ins>
          </w:p>
        </w:tc>
        <w:tc>
          <w:tcPr>
            <w:tcW w:w="1844" w:type="dxa"/>
          </w:tcPr>
          <w:p w14:paraId="19E7EB55" w14:textId="6ED80B94" w:rsidR="009D41E7" w:rsidRDefault="009D41E7" w:rsidP="009D41E7">
            <w:pPr>
              <w:spacing w:line="360" w:lineRule="auto"/>
              <w:rPr>
                <w:ins w:id="4308" w:author="ilham.nur@office.ui.ac.id [2]" w:date="2023-01-28T21:39:00Z"/>
              </w:rPr>
            </w:pPr>
            <w:proofErr w:type="spellStart"/>
            <w:ins w:id="4309" w:author="ilham.nur@office.ui.ac.id [2]" w:date="2023-01-28T21:41:00Z">
              <w:r>
                <w:t>Wajib</w:t>
              </w:r>
            </w:ins>
            <w:proofErr w:type="spellEnd"/>
          </w:p>
        </w:tc>
        <w:tc>
          <w:tcPr>
            <w:tcW w:w="2624" w:type="dxa"/>
          </w:tcPr>
          <w:p w14:paraId="713BE1B6" w14:textId="68C1AB0C" w:rsidR="009D41E7" w:rsidRPr="00920B1D" w:rsidRDefault="009D41E7" w:rsidP="009D41E7">
            <w:pPr>
              <w:spacing w:line="360" w:lineRule="auto"/>
              <w:rPr>
                <w:ins w:id="4310" w:author="ilham.nur@office.ui.ac.id [2]" w:date="2023-01-28T21:39:00Z"/>
              </w:rPr>
            </w:pPr>
            <w:proofErr w:type="spellStart"/>
            <w:proofErr w:type="gramStart"/>
            <w:ins w:id="4311" w:author="ilham.nur@office.ui.ac.id [2]" w:date="2023-01-28T21:41:00Z">
              <w:r>
                <w:rPr>
                  <w:i/>
                  <w:iCs/>
                </w:rPr>
                <w:t>unitPlacement</w:t>
              </w:r>
              <w:proofErr w:type="spellEnd"/>
              <w:r>
                <w:rPr>
                  <w:i/>
                  <w:iCs/>
                </w:rPr>
                <w:t xml:space="preserve"> </w:t>
              </w:r>
              <w:r>
                <w:t xml:space="preserve"> </w:t>
              </w:r>
              <w:proofErr w:type="spellStart"/>
              <w:r>
                <w:t>merupakan</w:t>
              </w:r>
              <w:proofErr w:type="spellEnd"/>
              <w:proofErr w:type="gramEnd"/>
              <w:r>
                <w:t xml:space="preserve"> unit </w:t>
              </w:r>
              <w:proofErr w:type="spellStart"/>
              <w:r>
                <w:t>tempat</w:t>
              </w:r>
              <w:proofErr w:type="spellEnd"/>
              <w:r>
                <w:t xml:space="preserve"> di mana </w:t>
              </w:r>
              <w:proofErr w:type="spellStart"/>
              <w:r>
                <w:t>seorang</w:t>
              </w:r>
              <w:proofErr w:type="spellEnd"/>
              <w:r>
                <w:t xml:space="preserve"> </w:t>
              </w:r>
              <w:proofErr w:type="spellStart"/>
              <w:r>
                <w:t>bekerja</w:t>
              </w:r>
              <w:proofErr w:type="spellEnd"/>
              <w:r>
                <w:t>.</w:t>
              </w:r>
            </w:ins>
          </w:p>
        </w:tc>
      </w:tr>
      <w:tr w:rsidR="009D41E7" w14:paraId="1FC881E4" w14:textId="77777777" w:rsidTr="00866032">
        <w:trPr>
          <w:ins w:id="4312" w:author="ilham.nur@office.ui.ac.id [2]" w:date="2023-01-25T20:13:00Z"/>
        </w:trPr>
        <w:tc>
          <w:tcPr>
            <w:tcW w:w="672" w:type="dxa"/>
          </w:tcPr>
          <w:p w14:paraId="2EF6BE06" w14:textId="2ADA9352" w:rsidR="009D41E7" w:rsidRDefault="009D41E7" w:rsidP="009D41E7">
            <w:pPr>
              <w:spacing w:line="360" w:lineRule="auto"/>
              <w:rPr>
                <w:ins w:id="4313" w:author="ilham.nur@office.ui.ac.id [2]" w:date="2023-01-25T20:13:00Z"/>
              </w:rPr>
            </w:pPr>
            <w:ins w:id="4314" w:author="ilham.nur@office.ui.ac.id [2]" w:date="2023-01-28T21:41:00Z">
              <w:r>
                <w:t>1</w:t>
              </w:r>
            </w:ins>
            <w:ins w:id="4315" w:author="ilham.nur@office.ui.ac.id [2]" w:date="2023-01-28T21:54:00Z">
              <w:r>
                <w:t>7</w:t>
              </w:r>
            </w:ins>
          </w:p>
        </w:tc>
        <w:tc>
          <w:tcPr>
            <w:tcW w:w="2403" w:type="dxa"/>
          </w:tcPr>
          <w:p w14:paraId="4AE4C63E" w14:textId="6FFD719C" w:rsidR="009D41E7" w:rsidRDefault="009D41E7" w:rsidP="009D41E7">
            <w:pPr>
              <w:spacing w:line="360" w:lineRule="auto"/>
              <w:rPr>
                <w:ins w:id="4316" w:author="ilham.nur@office.ui.ac.id [2]" w:date="2023-01-25T20:13:00Z"/>
              </w:rPr>
            </w:pPr>
            <w:proofErr w:type="spellStart"/>
            <w:ins w:id="4317" w:author="ilham.nur@office.ui.ac.id [2]" w:date="2023-01-25T20:13:00Z">
              <w:r>
                <w:t>skillResource</w:t>
              </w:r>
              <w:proofErr w:type="spellEnd"/>
            </w:ins>
          </w:p>
        </w:tc>
        <w:tc>
          <w:tcPr>
            <w:tcW w:w="951" w:type="dxa"/>
          </w:tcPr>
          <w:p w14:paraId="45961F1A" w14:textId="7C0E8F95" w:rsidR="009D41E7" w:rsidRDefault="009D41E7" w:rsidP="009D41E7">
            <w:pPr>
              <w:spacing w:line="360" w:lineRule="auto"/>
              <w:rPr>
                <w:ins w:id="4318" w:author="ilham.nur@office.ui.ac.id [2]" w:date="2023-01-25T20:13:00Z"/>
                <w:i/>
                <w:iCs/>
              </w:rPr>
            </w:pPr>
            <w:ins w:id="4319" w:author="ilham.nur@office.ui.ac.id [2]" w:date="2023-01-25T20:13:00Z">
              <w:r>
                <w:rPr>
                  <w:i/>
                  <w:iCs/>
                </w:rPr>
                <w:t>String</w:t>
              </w:r>
            </w:ins>
          </w:p>
        </w:tc>
        <w:tc>
          <w:tcPr>
            <w:tcW w:w="1844" w:type="dxa"/>
          </w:tcPr>
          <w:p w14:paraId="2B33F579" w14:textId="77BA90B9" w:rsidR="009D41E7" w:rsidRDefault="009D41E7" w:rsidP="009D41E7">
            <w:pPr>
              <w:spacing w:line="360" w:lineRule="auto"/>
              <w:rPr>
                <w:ins w:id="4320" w:author="ilham.nur@office.ui.ac.id [2]" w:date="2023-01-25T20:13:00Z"/>
              </w:rPr>
            </w:pPr>
            <w:proofErr w:type="spellStart"/>
            <w:ins w:id="4321" w:author="ilham.nur@office.ui.ac.id [2]" w:date="2023-01-25T20:13:00Z">
              <w:r>
                <w:t>Opsional</w:t>
              </w:r>
              <w:proofErr w:type="spellEnd"/>
            </w:ins>
          </w:p>
        </w:tc>
        <w:tc>
          <w:tcPr>
            <w:tcW w:w="2624" w:type="dxa"/>
          </w:tcPr>
          <w:p w14:paraId="035CF24F" w14:textId="16976D91" w:rsidR="009D41E7" w:rsidRDefault="009D41E7" w:rsidP="009D41E7">
            <w:pPr>
              <w:spacing w:line="360" w:lineRule="auto"/>
              <w:rPr>
                <w:ins w:id="4322" w:author="ilham.nur@office.ui.ac.id [2]" w:date="2023-01-25T20:13:00Z"/>
              </w:rPr>
            </w:pPr>
            <w:proofErr w:type="spellStart"/>
            <w:ins w:id="4323" w:author="ilham.nur@office.ui.ac.id [2]" w:date="2023-01-25T20:13:00Z">
              <w:r>
                <w:t>Be</w:t>
              </w:r>
            </w:ins>
            <w:ins w:id="4324" w:author="ilham.nur@office.ui.ac.id [2]" w:date="2023-01-25T20:14:00Z">
              <w:r>
                <w:t>risikan</w:t>
              </w:r>
              <w:proofErr w:type="spellEnd"/>
              <w:r>
                <w:t xml:space="preserve"> skill yang </w:t>
              </w:r>
              <w:proofErr w:type="spellStart"/>
              <w:r>
                <w:t>dimiliki</w:t>
              </w:r>
              <w:proofErr w:type="spellEnd"/>
              <w:r>
                <w:t xml:space="preserve"> oleh </w:t>
              </w:r>
            </w:ins>
            <w:proofErr w:type="spellStart"/>
            <w:ins w:id="4325" w:author="ilham.nur@office.ui.ac.id [2]" w:date="2023-01-25T20:15:00Z">
              <w:r>
                <w:t>pekerja</w:t>
              </w:r>
            </w:ins>
            <w:proofErr w:type="spellEnd"/>
          </w:p>
        </w:tc>
      </w:tr>
    </w:tbl>
    <w:p w14:paraId="35272D96" w14:textId="77777777" w:rsidR="009E638B" w:rsidRDefault="009E638B">
      <w:pPr>
        <w:spacing w:line="360" w:lineRule="auto"/>
        <w:rPr>
          <w:ins w:id="4326" w:author="ilham.nur@office.ui.ac.id [2]" w:date="2023-01-25T20:34:00Z"/>
        </w:rPr>
      </w:pPr>
    </w:p>
    <w:p w14:paraId="6160CE26" w14:textId="4A9A494C" w:rsidR="004562BB" w:rsidRDefault="0017492A">
      <w:pPr>
        <w:spacing w:line="360" w:lineRule="auto"/>
        <w:rPr>
          <w:ins w:id="4327" w:author="ilham.nur@office.ui.ac.id [2]" w:date="2023-01-25T21:13:00Z"/>
        </w:rPr>
      </w:pPr>
      <w:ins w:id="4328" w:author="ilham.nur@office.ui.ac.id [2]" w:date="2023-01-25T20:34:00Z">
        <w:r>
          <w:t xml:space="preserve">Dari </w:t>
        </w:r>
        <w:proofErr w:type="spellStart"/>
        <w:r>
          <w:t>tabel</w:t>
        </w:r>
        <w:proofErr w:type="spellEnd"/>
        <w:r>
          <w:t xml:space="preserve"> yang </w:t>
        </w:r>
        <w:proofErr w:type="spellStart"/>
        <w:r>
          <w:t>ada</w:t>
        </w:r>
        <w:proofErr w:type="spellEnd"/>
        <w:r>
          <w:t xml:space="preserve"> pada </w:t>
        </w:r>
        <w:proofErr w:type="spellStart"/>
        <w:r>
          <w:t>sistem</w:t>
        </w:r>
        <w:proofErr w:type="spellEnd"/>
        <w:r>
          <w:t xml:space="preserve"> basis data </w:t>
        </w:r>
        <w:proofErr w:type="spellStart"/>
        <w:r>
          <w:t>terdapat</w:t>
        </w:r>
        <w:proofErr w:type="spellEnd"/>
        <w:r>
          <w:t xml:space="preserve"> </w:t>
        </w:r>
      </w:ins>
      <w:proofErr w:type="spellStart"/>
      <w:ins w:id="4329" w:author="ilham.nur@office.ui.ac.id [2]" w:date="2023-01-25T20:35:00Z">
        <w:r>
          <w:t>relasi</w:t>
        </w:r>
        <w:proofErr w:type="spellEnd"/>
        <w:r>
          <w:t xml:space="preserve"> yang </w:t>
        </w:r>
        <w:proofErr w:type="spellStart"/>
        <w:r>
          <w:t>menghubungkan</w:t>
        </w:r>
        <w:proofErr w:type="spellEnd"/>
        <w:r>
          <w:t xml:space="preserve"> data </w:t>
        </w:r>
        <w:proofErr w:type="spellStart"/>
        <w:r>
          <w:t>antar</w:t>
        </w:r>
        <w:proofErr w:type="spellEnd"/>
        <w:r>
          <w:t xml:space="preserve"> </w:t>
        </w:r>
        <w:proofErr w:type="spellStart"/>
        <w:r>
          <w:t>tabel</w:t>
        </w:r>
        <w:proofErr w:type="spellEnd"/>
        <w:r>
          <w:t xml:space="preserve"> dengan </w:t>
        </w:r>
        <w:proofErr w:type="spellStart"/>
        <w:r>
          <w:t>menggunakan</w:t>
        </w:r>
        <w:proofErr w:type="spellEnd"/>
        <w:r>
          <w:t xml:space="preserve"> </w:t>
        </w:r>
        <w:r>
          <w:rPr>
            <w:i/>
            <w:iCs/>
          </w:rPr>
          <w:t xml:space="preserve">key </w:t>
        </w:r>
        <w:proofErr w:type="spellStart"/>
        <w:r>
          <w:t>khusus</w:t>
        </w:r>
        <w:proofErr w:type="spellEnd"/>
        <w:r>
          <w:t xml:space="preserve">. </w:t>
        </w:r>
      </w:ins>
      <w:proofErr w:type="spellStart"/>
      <w:ins w:id="4330" w:author="ilham.nur@office.ui.ac.id [2]" w:date="2023-01-25T21:12:00Z">
        <w:r w:rsidR="00D9263B">
          <w:t>Relasi</w:t>
        </w:r>
        <w:proofErr w:type="spellEnd"/>
        <w:r w:rsidR="00D9263B">
          <w:t xml:space="preserve"> </w:t>
        </w:r>
        <w:proofErr w:type="spellStart"/>
        <w:r w:rsidR="00D9263B">
          <w:t>antar</w:t>
        </w:r>
        <w:proofErr w:type="spellEnd"/>
        <w:r w:rsidR="00D9263B">
          <w:t xml:space="preserve"> </w:t>
        </w:r>
        <w:proofErr w:type="spellStart"/>
        <w:r w:rsidR="00D9263B">
          <w:t>tabel</w:t>
        </w:r>
        <w:proofErr w:type="spellEnd"/>
        <w:r w:rsidR="00D9263B">
          <w:t xml:space="preserve"> yang </w:t>
        </w:r>
        <w:proofErr w:type="spellStart"/>
        <w:r w:rsidR="00D9263B">
          <w:t>terdapat</w:t>
        </w:r>
        <w:proofErr w:type="spellEnd"/>
        <w:r w:rsidR="00D9263B">
          <w:t xml:space="preserve"> pada </w:t>
        </w:r>
        <w:proofErr w:type="spellStart"/>
        <w:r w:rsidR="00704EE5">
          <w:t>sistem</w:t>
        </w:r>
        <w:proofErr w:type="spellEnd"/>
        <w:r w:rsidR="00704EE5">
          <w:t xml:space="preserve"> basis data </w:t>
        </w:r>
        <w:proofErr w:type="spellStart"/>
        <w:r w:rsidR="00704EE5">
          <w:t>dapat</w:t>
        </w:r>
        <w:proofErr w:type="spellEnd"/>
        <w:r w:rsidR="00704EE5">
          <w:t xml:space="preserve"> </w:t>
        </w:r>
        <w:proofErr w:type="spellStart"/>
        <w:r w:rsidR="00704EE5">
          <w:t>ditunjukan</w:t>
        </w:r>
        <w:proofErr w:type="spellEnd"/>
        <w:r w:rsidR="00704EE5">
          <w:t xml:space="preserve"> </w:t>
        </w:r>
      </w:ins>
      <w:proofErr w:type="spellStart"/>
      <w:ins w:id="4331" w:author="ilham.nur@office.ui.ac.id [2]" w:date="2023-01-25T21:13:00Z">
        <w:r w:rsidR="00704EE5">
          <w:t>secara</w:t>
        </w:r>
        <w:proofErr w:type="spellEnd"/>
        <w:r w:rsidR="00704EE5">
          <w:t xml:space="preserve"> </w:t>
        </w:r>
        <w:proofErr w:type="spellStart"/>
        <w:r w:rsidR="00704EE5">
          <w:t>detil</w:t>
        </w:r>
        <w:proofErr w:type="spellEnd"/>
        <w:r w:rsidR="00704EE5">
          <w:t xml:space="preserve"> pada </w:t>
        </w:r>
      </w:ins>
      <w:ins w:id="4332" w:author="ilham.nur@office.ui.ac.id [2]" w:date="2023-01-25T21:15:00Z">
        <w:r w:rsidR="00431914">
          <w:fldChar w:fldCharType="begin"/>
        </w:r>
        <w:r w:rsidR="00431914">
          <w:instrText xml:space="preserve"> REF _Ref125573734 \h </w:instrText>
        </w:r>
      </w:ins>
      <w:r w:rsidR="00431914">
        <w:fldChar w:fldCharType="separate"/>
      </w:r>
      <w:proofErr w:type="spellStart"/>
      <w:ins w:id="4333" w:author="ilham.nur@office.ui.ac.id" w:date="2023-02-11T10:22:00Z">
        <w:r w:rsidR="00A47A89">
          <w:t>Tabel</w:t>
        </w:r>
        <w:proofErr w:type="spellEnd"/>
        <w:r w:rsidR="00A47A89">
          <w:t xml:space="preserve"> </w:t>
        </w:r>
        <w:r w:rsidR="00A47A89">
          <w:rPr>
            <w:noProof/>
          </w:rPr>
          <w:t>4</w:t>
        </w:r>
        <w:r w:rsidR="00A47A89">
          <w:t>.</w:t>
        </w:r>
        <w:r w:rsidR="00A47A89">
          <w:rPr>
            <w:noProof/>
          </w:rPr>
          <w:t>4</w:t>
        </w:r>
      </w:ins>
      <w:ins w:id="4334" w:author="ilham.nur@office.ui.ac.id [2]" w:date="2023-01-25T21:15:00Z">
        <w:r w:rsidR="00431914">
          <w:fldChar w:fldCharType="end"/>
        </w:r>
      </w:ins>
      <w:ins w:id="4335" w:author="ilham.nur@office.ui.ac.id [2]" w:date="2023-01-25T21:13:00Z">
        <w:r w:rsidR="00704EE5">
          <w:t>.</w:t>
        </w:r>
      </w:ins>
    </w:p>
    <w:p w14:paraId="2E111FB6" w14:textId="054D108E" w:rsidR="009532C4" w:rsidRDefault="009532C4" w:rsidP="00F22F5A">
      <w:pPr>
        <w:pStyle w:val="Caption"/>
        <w:rPr>
          <w:ins w:id="4336" w:author="ilham.nur@office.ui.ac.id [2]" w:date="2023-01-25T21:14:00Z"/>
        </w:rPr>
        <w:pPrChange w:id="4337" w:author="ilham.nur@office.ui.ac.id" w:date="2023-02-11T10:46:00Z">
          <w:pPr/>
        </w:pPrChange>
      </w:pPr>
      <w:bookmarkStart w:id="4338" w:name="_Ref125573734"/>
      <w:bookmarkStart w:id="4339" w:name="_Toc127003463"/>
      <w:proofErr w:type="spellStart"/>
      <w:ins w:id="4340" w:author="ilham.nur@office.ui.ac.id [2]" w:date="2023-01-25T21:14:00Z">
        <w:r>
          <w:lastRenderedPageBreak/>
          <w:t>Tabel</w:t>
        </w:r>
        <w:proofErr w:type="spellEnd"/>
        <w:r>
          <w:t xml:space="preserve"> </w:t>
        </w:r>
      </w:ins>
      <w:ins w:id="4341" w:author="ilham.nur@office.ui.ac.id" w:date="2023-02-11T10:46:00Z">
        <w:r w:rsidR="00F22F5A">
          <w:fldChar w:fldCharType="begin"/>
        </w:r>
        <w:r w:rsidR="00F22F5A">
          <w:instrText xml:space="preserve"> STYLEREF 1 \s </w:instrText>
        </w:r>
      </w:ins>
      <w:r w:rsidR="00F22F5A">
        <w:fldChar w:fldCharType="separate"/>
      </w:r>
      <w:r w:rsidR="00F22F5A">
        <w:rPr>
          <w:noProof/>
        </w:rPr>
        <w:t>4</w:t>
      </w:r>
      <w:ins w:id="4342" w:author="ilham.nur@office.ui.ac.id" w:date="2023-02-11T10:46:00Z">
        <w:r w:rsidR="00F22F5A">
          <w:fldChar w:fldCharType="end"/>
        </w:r>
        <w:r w:rsidR="00F22F5A">
          <w:t>.</w:t>
        </w:r>
        <w:r w:rsidR="00F22F5A">
          <w:fldChar w:fldCharType="begin"/>
        </w:r>
        <w:r w:rsidR="00F22F5A">
          <w:instrText xml:space="preserve"> SEQ Tabel \* ARABIC \s 1 </w:instrText>
        </w:r>
      </w:ins>
      <w:r w:rsidR="00F22F5A">
        <w:fldChar w:fldCharType="separate"/>
      </w:r>
      <w:ins w:id="4343" w:author="ilham.nur@office.ui.ac.id" w:date="2023-02-11T10:46:00Z">
        <w:r w:rsidR="00F22F5A">
          <w:rPr>
            <w:noProof/>
          </w:rPr>
          <w:t>5</w:t>
        </w:r>
        <w:r w:rsidR="00F22F5A">
          <w:fldChar w:fldCharType="end"/>
        </w:r>
      </w:ins>
      <w:ins w:id="4344" w:author="ilham.nur@office.ui.ac.id [2]" w:date="2023-01-28T21:53:00Z">
        <w:del w:id="4345" w:author="ilham.nur@office.ui.ac.id" w:date="2023-02-02T21:41:00Z">
          <w:r w:rsidR="009035EE" w:rsidDel="003B572F">
            <w:fldChar w:fldCharType="begin"/>
          </w:r>
          <w:r w:rsidR="009035EE" w:rsidDel="003B572F">
            <w:delInstrText xml:space="preserve"> STYLEREF 1 \s </w:delInstrText>
          </w:r>
        </w:del>
      </w:ins>
      <w:del w:id="4346" w:author="ilham.nur@office.ui.ac.id" w:date="2023-02-02T21:41:00Z">
        <w:r w:rsidR="009035EE" w:rsidDel="003B572F">
          <w:fldChar w:fldCharType="separate"/>
        </w:r>
        <w:r w:rsidR="00C64CA0" w:rsidDel="003B572F">
          <w:rPr>
            <w:noProof/>
          </w:rPr>
          <w:delText>4</w:delText>
        </w:r>
      </w:del>
      <w:ins w:id="4347" w:author="ilham.nur@office.ui.ac.id [2]" w:date="2023-01-28T21:53:00Z">
        <w:del w:id="4348" w:author="ilham.nur@office.ui.ac.id" w:date="2023-02-02T21:41:00Z">
          <w:r w:rsidR="009035EE" w:rsidDel="003B572F">
            <w:fldChar w:fldCharType="end"/>
          </w:r>
          <w:r w:rsidR="009035EE" w:rsidDel="003B572F">
            <w:delText>.</w:delText>
          </w:r>
          <w:r w:rsidR="009035EE" w:rsidDel="003B572F">
            <w:fldChar w:fldCharType="begin"/>
          </w:r>
          <w:r w:rsidR="009035EE" w:rsidDel="003B572F">
            <w:delInstrText xml:space="preserve"> SEQ Tabel \* ARABIC \s 1 </w:delInstrText>
          </w:r>
        </w:del>
      </w:ins>
      <w:del w:id="4349" w:author="ilham.nur@office.ui.ac.id" w:date="2023-02-02T21:41:00Z">
        <w:r w:rsidR="00105420">
          <w:fldChar w:fldCharType="separate"/>
        </w:r>
      </w:del>
      <w:ins w:id="4350" w:author="ilham.nur@office.ui.ac.id [2]" w:date="2023-01-28T21:53:00Z">
        <w:del w:id="4351" w:author="ilham.nur@office.ui.ac.id" w:date="2023-02-02T21:41:00Z">
          <w:r w:rsidR="009035EE" w:rsidDel="003B572F">
            <w:fldChar w:fldCharType="end"/>
          </w:r>
        </w:del>
      </w:ins>
      <w:bookmarkEnd w:id="4338"/>
      <w:ins w:id="4352" w:author="ilham.nur@office.ui.ac.id [2]" w:date="2023-01-25T21:14:00Z">
        <w:r>
          <w:t xml:space="preserve"> </w:t>
        </w:r>
        <w:proofErr w:type="spellStart"/>
        <w:r>
          <w:t>Relasi</w:t>
        </w:r>
        <w:proofErr w:type="spellEnd"/>
        <w:r>
          <w:t xml:space="preserve"> </w:t>
        </w:r>
        <w:proofErr w:type="spellStart"/>
        <w:r>
          <w:t>Tabel</w:t>
        </w:r>
        <w:proofErr w:type="spellEnd"/>
        <w:r>
          <w:t xml:space="preserve"> pada </w:t>
        </w:r>
        <w:proofErr w:type="spellStart"/>
        <w:r>
          <w:t>sistem</w:t>
        </w:r>
        <w:proofErr w:type="spellEnd"/>
        <w:r>
          <w:t xml:space="preserve"> basis data</w:t>
        </w:r>
        <w:bookmarkEnd w:id="4339"/>
      </w:ins>
    </w:p>
    <w:tbl>
      <w:tblPr>
        <w:tblStyle w:val="TableGrid"/>
        <w:tblW w:w="0" w:type="auto"/>
        <w:tblLook w:val="04A0" w:firstRow="1" w:lastRow="0" w:firstColumn="1" w:lastColumn="0" w:noHBand="0" w:noVBand="1"/>
      </w:tblPr>
      <w:tblGrid>
        <w:gridCol w:w="3069"/>
        <w:gridCol w:w="2691"/>
        <w:gridCol w:w="2734"/>
      </w:tblGrid>
      <w:tr w:rsidR="00000F1F" w14:paraId="7CA41920" w14:textId="77777777" w:rsidTr="00000F1F">
        <w:trPr>
          <w:ins w:id="4353" w:author="ilham.nur@office.ui.ac.id [2]" w:date="2023-01-25T21:13:00Z"/>
        </w:trPr>
        <w:tc>
          <w:tcPr>
            <w:tcW w:w="2831" w:type="dxa"/>
          </w:tcPr>
          <w:p w14:paraId="1CD8CDF5" w14:textId="4304ED27" w:rsidR="00000F1F" w:rsidRPr="009532C4" w:rsidRDefault="00000F1F" w:rsidP="00656010">
            <w:pPr>
              <w:spacing w:line="360" w:lineRule="auto"/>
              <w:rPr>
                <w:ins w:id="4354" w:author="ilham.nur@office.ui.ac.id [2]" w:date="2023-01-25T21:13:00Z"/>
                <w:b/>
                <w:bCs/>
                <w:rPrChange w:id="4355" w:author="ilham.nur@office.ui.ac.id [2]" w:date="2023-01-25T21:15:00Z">
                  <w:rPr>
                    <w:ins w:id="4356" w:author="ilham.nur@office.ui.ac.id [2]" w:date="2023-01-25T21:13:00Z"/>
                  </w:rPr>
                </w:rPrChange>
              </w:rPr>
            </w:pPr>
            <w:proofErr w:type="spellStart"/>
            <w:ins w:id="4357" w:author="ilham.nur@office.ui.ac.id [2]" w:date="2023-01-25T21:14:00Z">
              <w:r w:rsidRPr="009532C4">
                <w:rPr>
                  <w:b/>
                  <w:bCs/>
                  <w:rPrChange w:id="4358" w:author="ilham.nur@office.ui.ac.id [2]" w:date="2023-01-25T21:15:00Z">
                    <w:rPr/>
                  </w:rPrChange>
                </w:rPr>
                <w:t>Relasi</w:t>
              </w:r>
              <w:proofErr w:type="spellEnd"/>
              <w:r w:rsidRPr="009532C4">
                <w:rPr>
                  <w:b/>
                  <w:bCs/>
                  <w:rPrChange w:id="4359" w:author="ilham.nur@office.ui.ac.id [2]" w:date="2023-01-25T21:15:00Z">
                    <w:rPr/>
                  </w:rPrChange>
                </w:rPr>
                <w:t xml:space="preserve"> </w:t>
              </w:r>
              <w:proofErr w:type="spellStart"/>
              <w:r w:rsidRPr="009532C4">
                <w:rPr>
                  <w:b/>
                  <w:bCs/>
                  <w:rPrChange w:id="4360" w:author="ilham.nur@office.ui.ac.id [2]" w:date="2023-01-25T21:15:00Z">
                    <w:rPr/>
                  </w:rPrChange>
                </w:rPr>
                <w:t>Tabel</w:t>
              </w:r>
            </w:ins>
            <w:proofErr w:type="spellEnd"/>
          </w:p>
        </w:tc>
        <w:tc>
          <w:tcPr>
            <w:tcW w:w="2831" w:type="dxa"/>
          </w:tcPr>
          <w:p w14:paraId="4461F6E3" w14:textId="4FDEC200" w:rsidR="00000F1F" w:rsidRPr="009532C4" w:rsidRDefault="00000F1F" w:rsidP="00656010">
            <w:pPr>
              <w:spacing w:line="360" w:lineRule="auto"/>
              <w:rPr>
                <w:ins w:id="4361" w:author="ilham.nur@office.ui.ac.id [2]" w:date="2023-01-25T21:13:00Z"/>
                <w:b/>
                <w:bCs/>
                <w:rPrChange w:id="4362" w:author="ilham.nur@office.ui.ac.id [2]" w:date="2023-01-25T21:15:00Z">
                  <w:rPr>
                    <w:ins w:id="4363" w:author="ilham.nur@office.ui.ac.id [2]" w:date="2023-01-25T21:13:00Z"/>
                  </w:rPr>
                </w:rPrChange>
              </w:rPr>
            </w:pPr>
            <w:proofErr w:type="spellStart"/>
            <w:ins w:id="4364" w:author="ilham.nur@office.ui.ac.id [2]" w:date="2023-01-25T21:14:00Z">
              <w:r w:rsidRPr="009532C4">
                <w:rPr>
                  <w:b/>
                  <w:bCs/>
                  <w:rPrChange w:id="4365" w:author="ilham.nur@office.ui.ac.id [2]" w:date="2023-01-25T21:15:00Z">
                    <w:rPr/>
                  </w:rPrChange>
                </w:rPr>
                <w:t>Jenis</w:t>
              </w:r>
              <w:proofErr w:type="spellEnd"/>
              <w:r w:rsidRPr="009532C4">
                <w:rPr>
                  <w:b/>
                  <w:bCs/>
                  <w:rPrChange w:id="4366" w:author="ilham.nur@office.ui.ac.id [2]" w:date="2023-01-25T21:15:00Z">
                    <w:rPr/>
                  </w:rPrChange>
                </w:rPr>
                <w:t xml:space="preserve"> </w:t>
              </w:r>
              <w:proofErr w:type="spellStart"/>
              <w:r w:rsidRPr="009532C4">
                <w:rPr>
                  <w:b/>
                  <w:bCs/>
                  <w:rPrChange w:id="4367" w:author="ilham.nur@office.ui.ac.id [2]" w:date="2023-01-25T21:15:00Z">
                    <w:rPr/>
                  </w:rPrChange>
                </w:rPr>
                <w:t>Relasi</w:t>
              </w:r>
            </w:ins>
            <w:proofErr w:type="spellEnd"/>
          </w:p>
        </w:tc>
        <w:tc>
          <w:tcPr>
            <w:tcW w:w="2832" w:type="dxa"/>
          </w:tcPr>
          <w:p w14:paraId="7D4935DB" w14:textId="53C1A64A" w:rsidR="00000F1F" w:rsidRPr="009532C4" w:rsidRDefault="009532C4" w:rsidP="00656010">
            <w:pPr>
              <w:spacing w:line="360" w:lineRule="auto"/>
              <w:rPr>
                <w:ins w:id="4368" w:author="ilham.nur@office.ui.ac.id [2]" w:date="2023-01-25T21:13:00Z"/>
                <w:b/>
                <w:bCs/>
                <w:rPrChange w:id="4369" w:author="ilham.nur@office.ui.ac.id [2]" w:date="2023-01-25T21:15:00Z">
                  <w:rPr>
                    <w:ins w:id="4370" w:author="ilham.nur@office.ui.ac.id [2]" w:date="2023-01-25T21:13:00Z"/>
                  </w:rPr>
                </w:rPrChange>
              </w:rPr>
            </w:pPr>
            <w:proofErr w:type="spellStart"/>
            <w:ins w:id="4371" w:author="ilham.nur@office.ui.ac.id [2]" w:date="2023-01-25T21:14:00Z">
              <w:r w:rsidRPr="009532C4">
                <w:rPr>
                  <w:b/>
                  <w:bCs/>
                  <w:rPrChange w:id="4372" w:author="ilham.nur@office.ui.ac.id [2]" w:date="2023-01-25T21:15:00Z">
                    <w:rPr/>
                  </w:rPrChange>
                </w:rPr>
                <w:t>Ke</w:t>
              </w:r>
            </w:ins>
            <w:ins w:id="4373" w:author="ilham.nur@office.ui.ac.id [2]" w:date="2023-01-25T21:15:00Z">
              <w:r w:rsidRPr="009532C4">
                <w:rPr>
                  <w:b/>
                  <w:bCs/>
                  <w:rPrChange w:id="4374" w:author="ilham.nur@office.ui.ac.id [2]" w:date="2023-01-25T21:15:00Z">
                    <w:rPr/>
                  </w:rPrChange>
                </w:rPr>
                <w:t>terangan</w:t>
              </w:r>
            </w:ins>
            <w:proofErr w:type="spellEnd"/>
          </w:p>
        </w:tc>
      </w:tr>
      <w:tr w:rsidR="00000F1F" w14:paraId="09620128" w14:textId="77777777" w:rsidTr="00000F1F">
        <w:trPr>
          <w:ins w:id="4375" w:author="ilham.nur@office.ui.ac.id [2]" w:date="2023-01-25T21:13:00Z"/>
        </w:trPr>
        <w:tc>
          <w:tcPr>
            <w:tcW w:w="2831" w:type="dxa"/>
          </w:tcPr>
          <w:p w14:paraId="3E64E985" w14:textId="25018E58" w:rsidR="00000F1F" w:rsidRPr="00505433" w:rsidRDefault="00C463BD" w:rsidP="00656010">
            <w:pPr>
              <w:spacing w:line="360" w:lineRule="auto"/>
              <w:rPr>
                <w:ins w:id="4376" w:author="ilham.nur@office.ui.ac.id [2]" w:date="2023-01-25T21:13:00Z"/>
                <w:i/>
                <w:iCs/>
                <w:rPrChange w:id="4377" w:author="ilham.nur@office.ui.ac.id [2]" w:date="2023-01-28T21:50:00Z">
                  <w:rPr>
                    <w:ins w:id="4378" w:author="ilham.nur@office.ui.ac.id [2]" w:date="2023-01-25T21:13:00Z"/>
                  </w:rPr>
                </w:rPrChange>
              </w:rPr>
            </w:pPr>
            <w:proofErr w:type="spellStart"/>
            <w:ins w:id="4379" w:author="ilham.nur@office.ui.ac.id [2]" w:date="2023-01-25T21:52:00Z">
              <w:r w:rsidRPr="00505433">
                <w:rPr>
                  <w:i/>
                  <w:iCs/>
                  <w:rPrChange w:id="4380" w:author="ilham.nur@office.ui.ac.id [2]" w:date="2023-01-28T21:50:00Z">
                    <w:rPr/>
                  </w:rPrChange>
                </w:rPr>
                <w:t>projectTable→</w:t>
              </w:r>
            </w:ins>
            <w:ins w:id="4381" w:author="ilham.nur@office.ui.ac.id [2]" w:date="2023-01-28T21:49:00Z">
              <w:r w:rsidR="007C0047" w:rsidRPr="00505433">
                <w:rPr>
                  <w:i/>
                  <w:iCs/>
                  <w:rPrChange w:id="4382" w:author="ilham.nur@office.ui.ac.id [2]" w:date="2023-01-28T21:50:00Z">
                    <w:rPr/>
                  </w:rPrChange>
                </w:rPr>
                <w:t>task</w:t>
              </w:r>
            </w:ins>
            <w:ins w:id="4383" w:author="ilham.nur@office.ui.ac.id [2]" w:date="2023-01-25T21:52:00Z">
              <w:r w:rsidRPr="00505433">
                <w:rPr>
                  <w:i/>
                  <w:iCs/>
                  <w:rPrChange w:id="4384" w:author="ilham.nur@office.ui.ac.id [2]" w:date="2023-01-28T21:50:00Z">
                    <w:rPr/>
                  </w:rPrChange>
                </w:rPr>
                <w:t>Table</w:t>
              </w:r>
            </w:ins>
            <w:proofErr w:type="spellEnd"/>
          </w:p>
        </w:tc>
        <w:tc>
          <w:tcPr>
            <w:tcW w:w="2831" w:type="dxa"/>
          </w:tcPr>
          <w:p w14:paraId="405F67C3" w14:textId="3E939B1F" w:rsidR="00000F1F" w:rsidRPr="00B51E02" w:rsidRDefault="00B51E02" w:rsidP="00656010">
            <w:pPr>
              <w:spacing w:line="360" w:lineRule="auto"/>
              <w:rPr>
                <w:ins w:id="4385" w:author="ilham.nur@office.ui.ac.id [2]" w:date="2023-01-25T21:13:00Z"/>
                <w:i/>
                <w:iCs/>
                <w:rPrChange w:id="4386" w:author="ilham.nur@office.ui.ac.id [2]" w:date="2023-01-25T21:52:00Z">
                  <w:rPr>
                    <w:ins w:id="4387" w:author="ilham.nur@office.ui.ac.id [2]" w:date="2023-01-25T21:13:00Z"/>
                  </w:rPr>
                </w:rPrChange>
              </w:rPr>
            </w:pPr>
            <w:ins w:id="4388" w:author="ilham.nur@office.ui.ac.id [2]" w:date="2023-01-25T21:52:00Z">
              <w:r>
                <w:rPr>
                  <w:i/>
                  <w:iCs/>
                </w:rPr>
                <w:t>One or many</w:t>
              </w:r>
            </w:ins>
          </w:p>
        </w:tc>
        <w:tc>
          <w:tcPr>
            <w:tcW w:w="2832" w:type="dxa"/>
          </w:tcPr>
          <w:p w14:paraId="271C7284" w14:textId="07A2B7C4" w:rsidR="00000F1F" w:rsidRDefault="00B51E02" w:rsidP="00656010">
            <w:pPr>
              <w:spacing w:line="360" w:lineRule="auto"/>
              <w:rPr>
                <w:ins w:id="4389" w:author="ilham.nur@office.ui.ac.id [2]" w:date="2023-01-25T21:13:00Z"/>
              </w:rPr>
            </w:pPr>
            <w:proofErr w:type="spellStart"/>
            <w:ins w:id="4390" w:author="ilham.nur@office.ui.ac.id [2]" w:date="2023-01-25T21:52:00Z">
              <w:r>
                <w:t>Setiap</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pasti</w:t>
              </w:r>
              <w:proofErr w:type="spellEnd"/>
              <w:r>
                <w:t xml:space="preserve"> </w:t>
              </w:r>
              <w:proofErr w:type="spellStart"/>
              <w:r>
                <w:t>memerlukan</w:t>
              </w:r>
              <w:proofErr w:type="spellEnd"/>
              <w:r>
                <w:t xml:space="preserve"> minimal </w:t>
              </w:r>
              <w:proofErr w:type="spellStart"/>
              <w:r>
                <w:t>satu</w:t>
              </w:r>
              <w:proofErr w:type="spellEnd"/>
              <w:r>
                <w:t xml:space="preserve"> </w:t>
              </w:r>
              <w:proofErr w:type="spellStart"/>
              <w:r>
                <w:t>pekerjaan</w:t>
              </w:r>
              <w:proofErr w:type="spellEnd"/>
              <w:r>
                <w:t xml:space="preserve"> yang </w:t>
              </w:r>
              <w:proofErr w:type="spellStart"/>
              <w:r>
                <w:t>akan</w:t>
              </w:r>
              <w:proofErr w:type="spellEnd"/>
              <w:r>
                <w:t xml:space="preserve"> </w:t>
              </w:r>
              <w:proofErr w:type="spellStart"/>
              <w:r>
                <w:t>dikerjakan</w:t>
              </w:r>
              <w:proofErr w:type="spellEnd"/>
              <w:r>
                <w:t xml:space="preserve">, dan </w:t>
              </w:r>
              <w:proofErr w:type="spellStart"/>
              <w:r>
                <w:t>umumnya</w:t>
              </w:r>
              <w:proofErr w:type="spellEnd"/>
              <w:r>
                <w:t xml:space="preserve"> </w:t>
              </w:r>
              <w:proofErr w:type="spellStart"/>
              <w:r>
                <w:t>akan</w:t>
              </w:r>
              <w:proofErr w:type="spellEnd"/>
              <w:r>
                <w:t xml:space="preserve"> </w:t>
              </w:r>
              <w:proofErr w:type="spellStart"/>
              <w:r>
                <w:t>memilik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pekerjaan</w:t>
              </w:r>
              <w:proofErr w:type="spellEnd"/>
              <w:r>
                <w:t xml:space="preserve"> di </w:t>
              </w:r>
              <w:proofErr w:type="spellStart"/>
              <w:r>
                <w:t>dalam</w:t>
              </w:r>
              <w:proofErr w:type="spellEnd"/>
              <w:r>
                <w:t xml:space="preserve"> </w:t>
              </w:r>
              <w:proofErr w:type="spellStart"/>
              <w:r>
                <w:t>s</w:t>
              </w:r>
            </w:ins>
            <w:ins w:id="4391" w:author="ilham.nur@office.ui.ac.id [2]" w:date="2023-01-25T21:53:00Z">
              <w:r>
                <w:t>uatu</w:t>
              </w:r>
              <w:proofErr w:type="spellEnd"/>
              <w:r>
                <w:t xml:space="preserve"> </w:t>
              </w:r>
              <w:proofErr w:type="spellStart"/>
              <w:r>
                <w:t>proyek</w:t>
              </w:r>
              <w:proofErr w:type="spellEnd"/>
              <w:r>
                <w:t>.</w:t>
              </w:r>
            </w:ins>
          </w:p>
        </w:tc>
      </w:tr>
      <w:tr w:rsidR="004A18A1" w14:paraId="2082DFD8" w14:textId="77777777" w:rsidTr="00000F1F">
        <w:trPr>
          <w:ins w:id="4392" w:author="ilham.nur@office.ui.ac.id [2]" w:date="2023-01-25T21:53:00Z"/>
        </w:trPr>
        <w:tc>
          <w:tcPr>
            <w:tcW w:w="2831" w:type="dxa"/>
          </w:tcPr>
          <w:p w14:paraId="79839258" w14:textId="67E99349" w:rsidR="004A18A1" w:rsidRPr="00505433" w:rsidRDefault="007C0047">
            <w:pPr>
              <w:spacing w:line="360" w:lineRule="auto"/>
              <w:rPr>
                <w:ins w:id="4393" w:author="ilham.nur@office.ui.ac.id [2]" w:date="2023-01-25T21:53:00Z"/>
                <w:i/>
                <w:iCs/>
                <w:rPrChange w:id="4394" w:author="ilham.nur@office.ui.ac.id [2]" w:date="2023-01-28T21:50:00Z">
                  <w:rPr>
                    <w:ins w:id="4395" w:author="ilham.nur@office.ui.ac.id [2]" w:date="2023-01-25T21:53:00Z"/>
                  </w:rPr>
                </w:rPrChange>
              </w:rPr>
              <w:pPrChange w:id="4396" w:author="ilham.nur@office.ui.ac.id [2]" w:date="2023-01-28T21:48:00Z">
                <w:pPr>
                  <w:keepNext/>
                  <w:spacing w:line="360" w:lineRule="auto"/>
                </w:pPr>
              </w:pPrChange>
            </w:pPr>
            <w:proofErr w:type="spellStart"/>
            <w:ins w:id="4397" w:author="ilham.nur@office.ui.ac.id [2]" w:date="2023-01-28T21:49:00Z">
              <w:r w:rsidRPr="00505433">
                <w:rPr>
                  <w:i/>
                  <w:iCs/>
                  <w:rPrChange w:id="4398" w:author="ilham.nur@office.ui.ac.id [2]" w:date="2023-01-28T21:50:00Z">
                    <w:rPr/>
                  </w:rPrChange>
                </w:rPr>
                <w:t>task</w:t>
              </w:r>
            </w:ins>
            <w:ins w:id="4399" w:author="ilham.nur@office.ui.ac.id [2]" w:date="2023-01-25T21:53:00Z">
              <w:r w:rsidR="004A18A1" w:rsidRPr="00505433">
                <w:rPr>
                  <w:i/>
                  <w:iCs/>
                  <w:rPrChange w:id="4400" w:author="ilham.nur@office.ui.ac.id [2]" w:date="2023-01-28T21:50:00Z">
                    <w:rPr/>
                  </w:rPrChange>
                </w:rPr>
                <w:t>Table→projectTable</w:t>
              </w:r>
              <w:proofErr w:type="spellEnd"/>
            </w:ins>
          </w:p>
        </w:tc>
        <w:tc>
          <w:tcPr>
            <w:tcW w:w="2831" w:type="dxa"/>
          </w:tcPr>
          <w:p w14:paraId="4792227E" w14:textId="01454E3A" w:rsidR="004A18A1" w:rsidRDefault="002710BC">
            <w:pPr>
              <w:spacing w:line="360" w:lineRule="auto"/>
              <w:rPr>
                <w:ins w:id="4401" w:author="ilham.nur@office.ui.ac.id [2]" w:date="2023-01-25T21:53:00Z"/>
                <w:i/>
                <w:iCs/>
              </w:rPr>
              <w:pPrChange w:id="4402" w:author="ilham.nur@office.ui.ac.id [2]" w:date="2023-01-28T21:48:00Z">
                <w:pPr>
                  <w:keepNext/>
                  <w:spacing w:line="360" w:lineRule="auto"/>
                </w:pPr>
              </w:pPrChange>
            </w:pPr>
            <w:ins w:id="4403" w:author="ilham.nur@office.ui.ac.id [2]" w:date="2023-01-25T21:53:00Z">
              <w:r>
                <w:rPr>
                  <w:i/>
                  <w:iCs/>
                </w:rPr>
                <w:t>One and only one</w:t>
              </w:r>
            </w:ins>
          </w:p>
        </w:tc>
        <w:tc>
          <w:tcPr>
            <w:tcW w:w="2832" w:type="dxa"/>
          </w:tcPr>
          <w:p w14:paraId="4C422499" w14:textId="18272C59" w:rsidR="004A18A1" w:rsidRDefault="002710BC">
            <w:pPr>
              <w:spacing w:line="360" w:lineRule="auto"/>
              <w:rPr>
                <w:ins w:id="4404" w:author="ilham.nur@office.ui.ac.id [2]" w:date="2023-01-25T21:53:00Z"/>
              </w:rPr>
              <w:pPrChange w:id="4405" w:author="ilham.nur@office.ui.ac.id [2]" w:date="2023-01-28T21:48:00Z">
                <w:pPr>
                  <w:keepNext/>
                  <w:spacing w:line="360" w:lineRule="auto"/>
                </w:pPr>
              </w:pPrChange>
            </w:pPr>
            <w:proofErr w:type="spellStart"/>
            <w:ins w:id="4406" w:author="ilham.nur@office.ui.ac.id [2]" w:date="2023-01-25T21:54:00Z">
              <w:r>
                <w:t>Setiap</w:t>
              </w:r>
              <w:proofErr w:type="spellEnd"/>
              <w:r>
                <w:t xml:space="preserve"> </w:t>
              </w:r>
              <w:proofErr w:type="spellStart"/>
              <w:r>
                <w:t>pekerjaan</w:t>
              </w:r>
              <w:proofErr w:type="spellEnd"/>
              <w:r>
                <w:t xml:space="preserve"> yang </w:t>
              </w:r>
              <w:proofErr w:type="spellStart"/>
              <w:r>
                <w:t>ada</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satu</w:t>
              </w:r>
              <w:proofErr w:type="spellEnd"/>
              <w:r>
                <w:t xml:space="preserve"> </w:t>
              </w:r>
              <w:proofErr w:type="spellStart"/>
              <w:r>
                <w:t>buah</w:t>
              </w:r>
              <w:proofErr w:type="spellEnd"/>
              <w:r>
                <w:t xml:space="preserve"> </w:t>
              </w:r>
              <w:proofErr w:type="spellStart"/>
              <w:r>
                <w:t>proyek</w:t>
              </w:r>
              <w:proofErr w:type="spellEnd"/>
              <w:r>
                <w:t xml:space="preserve"> dan </w:t>
              </w:r>
              <w:proofErr w:type="spellStart"/>
              <w:r>
                <w:t>hanya</w:t>
              </w:r>
              <w:proofErr w:type="spellEnd"/>
              <w:r>
                <w:t xml:space="preserve"> </w:t>
              </w:r>
              <w:proofErr w:type="spellStart"/>
              <w:r>
                <w:t>satu</w:t>
              </w:r>
              <w:proofErr w:type="spellEnd"/>
              <w:r>
                <w:t xml:space="preserve"> </w:t>
              </w:r>
              <w:proofErr w:type="spellStart"/>
              <w:r>
                <w:t>proyek</w:t>
              </w:r>
              <w:proofErr w:type="spellEnd"/>
              <w:r>
                <w:t xml:space="preserve"> </w:t>
              </w:r>
              <w:proofErr w:type="spellStart"/>
              <w:r>
                <w:t>saja</w:t>
              </w:r>
              <w:proofErr w:type="spellEnd"/>
              <w:r>
                <w:t xml:space="preserve">. </w:t>
              </w:r>
              <w:proofErr w:type="spellStart"/>
              <w:r>
                <w:t>Apa</w:t>
              </w:r>
              <w:proofErr w:type="spellEnd"/>
              <w:r>
                <w:t xml:space="preserve"> </w:t>
              </w:r>
              <w:proofErr w:type="spellStart"/>
              <w:r>
                <w:t>bila</w:t>
              </w:r>
              <w:proofErr w:type="spellEnd"/>
              <w:r>
                <w:t xml:space="preserve"> </w:t>
              </w:r>
              <w:proofErr w:type="spellStart"/>
              <w:r>
                <w:t>terdapat</w:t>
              </w:r>
              <w:proofErr w:type="spellEnd"/>
              <w:r>
                <w:t xml:space="preserve"> </w:t>
              </w:r>
              <w:proofErr w:type="spellStart"/>
              <w:r>
                <w:t>pekerjaan</w:t>
              </w:r>
              <w:proofErr w:type="spellEnd"/>
              <w:r>
                <w:t xml:space="preserve"> </w:t>
              </w:r>
              <w:proofErr w:type="spellStart"/>
              <w:r>
                <w:t>serupa</w:t>
              </w:r>
              <w:proofErr w:type="spellEnd"/>
              <w:r>
                <w:t xml:space="preserve"> </w:t>
              </w:r>
              <w:proofErr w:type="spellStart"/>
              <w:r>
                <w:t>maka</w:t>
              </w:r>
              <w:proofErr w:type="spellEnd"/>
              <w:r>
                <w:t xml:space="preserve"> </w:t>
              </w:r>
              <w:proofErr w:type="spellStart"/>
              <w:r w:rsidR="003E1F48">
                <w:t>akan</w:t>
              </w:r>
              <w:proofErr w:type="spellEnd"/>
              <w:r w:rsidR="003E1F48">
                <w:t xml:space="preserve"> </w:t>
              </w:r>
              <w:proofErr w:type="spellStart"/>
              <w:r w:rsidR="003E1F48">
                <w:t>memiliki</w:t>
              </w:r>
              <w:proofErr w:type="spellEnd"/>
              <w:r w:rsidR="003E1F48">
                <w:t xml:space="preserve"> PID yang </w:t>
              </w:r>
              <w:proofErr w:type="spellStart"/>
              <w:r w:rsidR="003E1F48">
                <w:t>berbeda</w:t>
              </w:r>
              <w:proofErr w:type="spellEnd"/>
              <w:r w:rsidR="003E1F48">
                <w:t>.</w:t>
              </w:r>
            </w:ins>
          </w:p>
        </w:tc>
      </w:tr>
      <w:tr w:rsidR="00656010" w14:paraId="04648D48" w14:textId="77777777" w:rsidTr="00000F1F">
        <w:trPr>
          <w:ins w:id="4407" w:author="ilham.nur@office.ui.ac.id [2]" w:date="2023-01-28T21:48:00Z"/>
        </w:trPr>
        <w:tc>
          <w:tcPr>
            <w:tcW w:w="2831" w:type="dxa"/>
          </w:tcPr>
          <w:p w14:paraId="6A5B7947" w14:textId="4FF925BB" w:rsidR="00656010" w:rsidRPr="00505433" w:rsidRDefault="007C0047">
            <w:pPr>
              <w:spacing w:line="360" w:lineRule="auto"/>
              <w:rPr>
                <w:ins w:id="4408" w:author="ilham.nur@office.ui.ac.id [2]" w:date="2023-01-28T21:48:00Z"/>
                <w:i/>
                <w:iCs/>
                <w:rPrChange w:id="4409" w:author="ilham.nur@office.ui.ac.id [2]" w:date="2023-01-28T21:50:00Z">
                  <w:rPr>
                    <w:ins w:id="4410" w:author="ilham.nur@office.ui.ac.id [2]" w:date="2023-01-28T21:48:00Z"/>
                  </w:rPr>
                </w:rPrChange>
              </w:rPr>
              <w:pPrChange w:id="4411" w:author="ilham.nur@office.ui.ac.id [2]" w:date="2023-01-28T21:48:00Z">
                <w:pPr>
                  <w:keepNext/>
                  <w:spacing w:line="360" w:lineRule="auto"/>
                </w:pPr>
              </w:pPrChange>
            </w:pPr>
            <w:proofErr w:type="spellStart"/>
            <w:ins w:id="4412" w:author="ilham.nur@office.ui.ac.id [2]" w:date="2023-01-28T21:49:00Z">
              <w:r w:rsidRPr="00505433">
                <w:rPr>
                  <w:i/>
                  <w:iCs/>
                  <w:rPrChange w:id="4413" w:author="ilham.nur@office.ui.ac.id [2]" w:date="2023-01-28T21:50:00Z">
                    <w:rPr/>
                  </w:rPrChange>
                </w:rPr>
                <w:t>projectTable→resourceTable</w:t>
              </w:r>
            </w:ins>
            <w:proofErr w:type="spellEnd"/>
          </w:p>
        </w:tc>
        <w:tc>
          <w:tcPr>
            <w:tcW w:w="2831" w:type="dxa"/>
          </w:tcPr>
          <w:p w14:paraId="52487B66" w14:textId="65D14A4F" w:rsidR="00656010" w:rsidRDefault="00B0073D">
            <w:pPr>
              <w:spacing w:line="360" w:lineRule="auto"/>
              <w:rPr>
                <w:ins w:id="4414" w:author="ilham.nur@office.ui.ac.id [2]" w:date="2023-01-28T21:48:00Z"/>
                <w:i/>
                <w:iCs/>
              </w:rPr>
              <w:pPrChange w:id="4415" w:author="ilham.nur@office.ui.ac.id [2]" w:date="2023-01-28T21:48:00Z">
                <w:pPr>
                  <w:keepNext/>
                  <w:spacing w:line="360" w:lineRule="auto"/>
                </w:pPr>
              </w:pPrChange>
            </w:pPr>
            <w:ins w:id="4416" w:author="ilham.nur@office.ui.ac.id [2]" w:date="2023-01-29T11:18:00Z">
              <w:r>
                <w:rPr>
                  <w:i/>
                  <w:iCs/>
                </w:rPr>
                <w:t>One and only one</w:t>
              </w:r>
            </w:ins>
          </w:p>
        </w:tc>
        <w:tc>
          <w:tcPr>
            <w:tcW w:w="2832" w:type="dxa"/>
          </w:tcPr>
          <w:p w14:paraId="41B2D364" w14:textId="47030B77" w:rsidR="00656010" w:rsidRDefault="00635608">
            <w:pPr>
              <w:spacing w:line="360" w:lineRule="auto"/>
              <w:rPr>
                <w:ins w:id="4417" w:author="ilham.nur@office.ui.ac.id [2]" w:date="2023-01-28T21:48:00Z"/>
              </w:rPr>
              <w:pPrChange w:id="4418" w:author="ilham.nur@office.ui.ac.id [2]" w:date="2023-01-28T21:48:00Z">
                <w:pPr>
                  <w:keepNext/>
                  <w:spacing w:line="360" w:lineRule="auto"/>
                </w:pPr>
              </w:pPrChange>
            </w:pPr>
            <w:proofErr w:type="spellStart"/>
            <w:ins w:id="4419" w:author="ilham.nur@office.ui.ac.id [2]" w:date="2023-01-29T11:18:00Z">
              <w:r>
                <w:t>Setiap</w:t>
              </w:r>
              <w:proofErr w:type="spellEnd"/>
              <w:r>
                <w:t xml:space="preserve"> </w:t>
              </w:r>
              <w:proofErr w:type="spellStart"/>
              <w:r>
                <w:t>p</w:t>
              </w:r>
            </w:ins>
            <w:ins w:id="4420" w:author="ilham.nur@office.ui.ac.id [2]" w:date="2023-01-29T11:19:00Z">
              <w:r>
                <w:t>royek</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satu</w:t>
              </w:r>
              <w:proofErr w:type="spellEnd"/>
              <w:r>
                <w:t xml:space="preserve"> </w:t>
              </w:r>
              <w:proofErr w:type="spellStart"/>
              <w:r>
                <w:t>penanggung</w:t>
              </w:r>
              <w:proofErr w:type="spellEnd"/>
              <w:r>
                <w:t xml:space="preserve"> </w:t>
              </w:r>
              <w:proofErr w:type="spellStart"/>
              <w:r>
                <w:t>jawab</w:t>
              </w:r>
              <w:proofErr w:type="spellEnd"/>
              <w:r>
                <w:t xml:space="preserve"> </w:t>
              </w:r>
              <w:proofErr w:type="spellStart"/>
              <w:r>
                <w:t>proyek</w:t>
              </w:r>
              <w:proofErr w:type="spellEnd"/>
              <w:r>
                <w:t xml:space="preserve"> </w:t>
              </w:r>
              <w:proofErr w:type="spellStart"/>
              <w:r>
                <w:t>baik</w:t>
              </w:r>
              <w:proofErr w:type="spellEnd"/>
              <w:r>
                <w:t xml:space="preserve"> AM </w:t>
              </w:r>
              <w:proofErr w:type="spellStart"/>
              <w:r>
                <w:t>ataupun</w:t>
              </w:r>
              <w:proofErr w:type="spellEnd"/>
              <w:r>
                <w:t xml:space="preserve"> PM yang </w:t>
              </w:r>
              <w:proofErr w:type="spellStart"/>
              <w:r>
                <w:t>telah</w:t>
              </w:r>
              <w:proofErr w:type="spellEnd"/>
              <w:r>
                <w:t xml:space="preserve"> </w:t>
              </w:r>
              <w:proofErr w:type="spellStart"/>
              <w:r>
                <w:t>ditunjuk</w:t>
              </w:r>
              <w:proofErr w:type="spellEnd"/>
              <w:r>
                <w:t>.</w:t>
              </w:r>
            </w:ins>
          </w:p>
        </w:tc>
      </w:tr>
      <w:tr w:rsidR="00656010" w14:paraId="41F4E46B" w14:textId="77777777" w:rsidTr="00000F1F">
        <w:trPr>
          <w:ins w:id="4421" w:author="ilham.nur@office.ui.ac.id [2]" w:date="2023-01-28T21:48:00Z"/>
        </w:trPr>
        <w:tc>
          <w:tcPr>
            <w:tcW w:w="2831" w:type="dxa"/>
          </w:tcPr>
          <w:p w14:paraId="19DDBC48" w14:textId="36169E3F" w:rsidR="00656010" w:rsidRPr="00505433" w:rsidRDefault="00D40811">
            <w:pPr>
              <w:spacing w:line="360" w:lineRule="auto"/>
              <w:rPr>
                <w:ins w:id="4422" w:author="ilham.nur@office.ui.ac.id [2]" w:date="2023-01-28T21:48:00Z"/>
                <w:i/>
                <w:iCs/>
                <w:rPrChange w:id="4423" w:author="ilham.nur@office.ui.ac.id [2]" w:date="2023-01-28T21:50:00Z">
                  <w:rPr>
                    <w:ins w:id="4424" w:author="ilham.nur@office.ui.ac.id [2]" w:date="2023-01-28T21:48:00Z"/>
                  </w:rPr>
                </w:rPrChange>
              </w:rPr>
              <w:pPrChange w:id="4425" w:author="ilham.nur@office.ui.ac.id [2]" w:date="2023-01-28T21:48:00Z">
                <w:pPr>
                  <w:keepNext/>
                  <w:spacing w:line="360" w:lineRule="auto"/>
                </w:pPr>
              </w:pPrChange>
            </w:pPr>
            <w:proofErr w:type="spellStart"/>
            <w:ins w:id="4426" w:author="ilham.nur@office.ui.ac.id [2]" w:date="2023-01-28T21:50:00Z">
              <w:r w:rsidRPr="00505433">
                <w:rPr>
                  <w:i/>
                  <w:iCs/>
                  <w:rPrChange w:id="4427" w:author="ilham.nur@office.ui.ac.id [2]" w:date="2023-01-28T21:50:00Z">
                    <w:rPr/>
                  </w:rPrChange>
                </w:rPr>
                <w:t>resourceTable→projectTable</w:t>
              </w:r>
            </w:ins>
            <w:proofErr w:type="spellEnd"/>
          </w:p>
        </w:tc>
        <w:tc>
          <w:tcPr>
            <w:tcW w:w="2831" w:type="dxa"/>
          </w:tcPr>
          <w:p w14:paraId="6A8CD3AC" w14:textId="12947457" w:rsidR="00656010" w:rsidRDefault="00B0073D">
            <w:pPr>
              <w:spacing w:line="360" w:lineRule="auto"/>
              <w:rPr>
                <w:ins w:id="4428" w:author="ilham.nur@office.ui.ac.id [2]" w:date="2023-01-28T21:48:00Z"/>
                <w:i/>
                <w:iCs/>
              </w:rPr>
              <w:pPrChange w:id="4429" w:author="ilham.nur@office.ui.ac.id [2]" w:date="2023-01-28T21:48:00Z">
                <w:pPr>
                  <w:keepNext/>
                  <w:spacing w:line="360" w:lineRule="auto"/>
                </w:pPr>
              </w:pPrChange>
            </w:pPr>
            <w:ins w:id="4430" w:author="ilham.nur@office.ui.ac.id [2]" w:date="2023-01-29T11:18:00Z">
              <w:r>
                <w:rPr>
                  <w:i/>
                  <w:iCs/>
                </w:rPr>
                <w:t>Zero or Many</w:t>
              </w:r>
            </w:ins>
          </w:p>
        </w:tc>
        <w:tc>
          <w:tcPr>
            <w:tcW w:w="2832" w:type="dxa"/>
          </w:tcPr>
          <w:p w14:paraId="37A14C32" w14:textId="1705A96D" w:rsidR="00656010" w:rsidRDefault="00683B27">
            <w:pPr>
              <w:spacing w:line="360" w:lineRule="auto"/>
              <w:rPr>
                <w:ins w:id="4431" w:author="ilham.nur@office.ui.ac.id [2]" w:date="2023-01-28T21:48:00Z"/>
              </w:rPr>
              <w:pPrChange w:id="4432" w:author="ilham.nur@office.ui.ac.id [2]" w:date="2023-01-28T21:48:00Z">
                <w:pPr>
                  <w:keepNext/>
                  <w:spacing w:line="360" w:lineRule="auto"/>
                </w:pPr>
              </w:pPrChange>
            </w:pPr>
            <w:proofErr w:type="spellStart"/>
            <w:ins w:id="4433" w:author="ilham.nur@office.ui.ac.id [2]" w:date="2023-01-29T11:19:00Z">
              <w:r>
                <w:t>Sumber</w:t>
              </w:r>
              <w:proofErr w:type="spellEnd"/>
              <w:r>
                <w:t xml:space="preserve"> </w:t>
              </w:r>
              <w:proofErr w:type="spellStart"/>
              <w:r>
                <w:t>daya</w:t>
              </w:r>
              <w:proofErr w:type="spellEnd"/>
              <w:r>
                <w:t xml:space="preserve"> yang </w:t>
              </w:r>
              <w:proofErr w:type="spellStart"/>
              <w:r>
                <w:t>ada</w:t>
              </w:r>
              <w:proofErr w:type="spellEnd"/>
              <w:r>
                <w:t xml:space="preserve"> pada </w:t>
              </w:r>
              <w:proofErr w:type="spellStart"/>
              <w:r>
                <w:t>perusah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nol</w:t>
              </w:r>
              <w:proofErr w:type="spellEnd"/>
              <w:r>
                <w:t xml:space="preserve"> </w:t>
              </w:r>
              <w:proofErr w:type="spellStart"/>
              <w:r>
                <w:t>ataupun</w:t>
              </w:r>
              <w:proofErr w:type="spellEnd"/>
              <w:r>
                <w:t xml:space="preserve"> </w:t>
              </w:r>
              <w:proofErr w:type="spellStart"/>
              <w:r>
                <w:t>banyak</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satu</w:t>
              </w:r>
              <w:proofErr w:type="spellEnd"/>
              <w:r>
                <w:t xml:space="preserve"> </w:t>
              </w:r>
              <w:proofErr w:type="spellStart"/>
              <w:r>
                <w:t>waktu</w:t>
              </w:r>
              <w:proofErr w:type="spellEnd"/>
              <w:r>
                <w:t>.</w:t>
              </w:r>
            </w:ins>
          </w:p>
        </w:tc>
      </w:tr>
      <w:tr w:rsidR="00505433" w14:paraId="0C8B1289" w14:textId="77777777" w:rsidTr="00000F1F">
        <w:trPr>
          <w:ins w:id="4434" w:author="ilham.nur@office.ui.ac.id [2]" w:date="2023-01-28T21:50:00Z"/>
        </w:trPr>
        <w:tc>
          <w:tcPr>
            <w:tcW w:w="2831" w:type="dxa"/>
          </w:tcPr>
          <w:p w14:paraId="35875197" w14:textId="4475302A" w:rsidR="00505433" w:rsidRPr="00505433" w:rsidRDefault="00505433" w:rsidP="00656010">
            <w:pPr>
              <w:spacing w:line="360" w:lineRule="auto"/>
              <w:rPr>
                <w:ins w:id="4435" w:author="ilham.nur@office.ui.ac.id [2]" w:date="2023-01-28T21:50:00Z"/>
                <w:i/>
                <w:iCs/>
                <w:rPrChange w:id="4436" w:author="ilham.nur@office.ui.ac.id [2]" w:date="2023-01-28T21:50:00Z">
                  <w:rPr>
                    <w:ins w:id="4437" w:author="ilham.nur@office.ui.ac.id [2]" w:date="2023-01-28T21:50:00Z"/>
                  </w:rPr>
                </w:rPrChange>
              </w:rPr>
            </w:pPr>
            <w:proofErr w:type="spellStart"/>
            <w:ins w:id="4438" w:author="ilham.nur@office.ui.ac.id [2]" w:date="2023-01-28T21:50:00Z">
              <w:r w:rsidRPr="00505433">
                <w:rPr>
                  <w:i/>
                  <w:iCs/>
                  <w:rPrChange w:id="4439" w:author="ilham.nur@office.ui.ac.id [2]" w:date="2023-01-28T21:50:00Z">
                    <w:rPr/>
                  </w:rPrChange>
                </w:rPr>
                <w:t>taskTable→resourceTable</w:t>
              </w:r>
              <w:proofErr w:type="spellEnd"/>
            </w:ins>
          </w:p>
        </w:tc>
        <w:tc>
          <w:tcPr>
            <w:tcW w:w="2831" w:type="dxa"/>
          </w:tcPr>
          <w:p w14:paraId="2351DEDB" w14:textId="300D2411" w:rsidR="00505433" w:rsidRDefault="00D606B8" w:rsidP="00656010">
            <w:pPr>
              <w:spacing w:line="360" w:lineRule="auto"/>
              <w:rPr>
                <w:ins w:id="4440" w:author="ilham.nur@office.ui.ac.id [2]" w:date="2023-01-28T21:50:00Z"/>
                <w:i/>
                <w:iCs/>
              </w:rPr>
            </w:pPr>
            <w:ins w:id="4441" w:author="ilham.nur@office.ui.ac.id [2]" w:date="2023-01-29T11:18:00Z">
              <w:r>
                <w:rPr>
                  <w:i/>
                  <w:iCs/>
                </w:rPr>
                <w:t>One and only one</w:t>
              </w:r>
            </w:ins>
          </w:p>
        </w:tc>
        <w:tc>
          <w:tcPr>
            <w:tcW w:w="2832" w:type="dxa"/>
          </w:tcPr>
          <w:p w14:paraId="16DF3899" w14:textId="1A5224DA" w:rsidR="00505433" w:rsidRPr="00047209" w:rsidRDefault="00047209" w:rsidP="00656010">
            <w:pPr>
              <w:spacing w:line="360" w:lineRule="auto"/>
              <w:rPr>
                <w:ins w:id="4442" w:author="ilham.nur@office.ui.ac.id [2]" w:date="2023-01-28T21:50:00Z"/>
              </w:rPr>
            </w:pPr>
            <w:proofErr w:type="spellStart"/>
            <w:ins w:id="4443" w:author="ilham.nur@office.ui.ac.id [2]" w:date="2023-01-29T11:55:00Z">
              <w:r>
                <w:t>Sebuah</w:t>
              </w:r>
              <w:proofErr w:type="spellEnd"/>
              <w:r>
                <w:t xml:space="preserve"> </w:t>
              </w:r>
              <w:proofErr w:type="spellStart"/>
              <w:r>
                <w:t>pekerjaan</w:t>
              </w:r>
              <w:proofErr w:type="spellEnd"/>
              <w:r>
                <w:t xml:space="preserve"> yang dilakukan </w:t>
              </w:r>
              <w:proofErr w:type="spellStart"/>
              <w:r>
                <w:t>hanya</w:t>
              </w:r>
              <w:proofErr w:type="spellEnd"/>
              <w:r>
                <w:t xml:space="preserve"> </w:t>
              </w:r>
              <w:proofErr w:type="spellStart"/>
              <w:r>
                <w:t>dapat</w:t>
              </w:r>
              <w:proofErr w:type="spellEnd"/>
              <w:r>
                <w:t xml:space="preserve"> dilakukan oleh </w:t>
              </w:r>
              <w:proofErr w:type="spellStart"/>
              <w:r>
                <w:t>satu</w:t>
              </w:r>
              <w:proofErr w:type="spellEnd"/>
              <w:r>
                <w:t xml:space="preserve"> orang </w:t>
              </w:r>
              <w:proofErr w:type="spellStart"/>
              <w:r>
                <w:t>saja</w:t>
              </w:r>
              <w:proofErr w:type="spellEnd"/>
              <w:r>
                <w:t xml:space="preserve">, </w:t>
              </w:r>
              <w:proofErr w:type="spellStart"/>
              <w:r>
                <w:t>sehingga</w:t>
              </w:r>
              <w:proofErr w:type="spellEnd"/>
              <w:r>
                <w:t xml:space="preserve"> </w:t>
              </w:r>
              <w:proofErr w:type="spellStart"/>
              <w:r>
                <w:t>apabila</w:t>
              </w:r>
              <w:proofErr w:type="spellEnd"/>
              <w:r>
                <w:t xml:space="preserve"> </w:t>
              </w:r>
              <w:proofErr w:type="spellStart"/>
              <w:r>
                <w:t>ada</w:t>
              </w:r>
              <w:proofErr w:type="spellEnd"/>
              <w:r>
                <w:t xml:space="preserve"> </w:t>
              </w:r>
              <w:proofErr w:type="spellStart"/>
              <w:r>
                <w:lastRenderedPageBreak/>
                <w:t>pekerjaan</w:t>
              </w:r>
              <w:proofErr w:type="spellEnd"/>
              <w:r>
                <w:t xml:space="preserve"> lain </w:t>
              </w:r>
              <w:proofErr w:type="spellStart"/>
              <w:r>
                <w:t>maka</w:t>
              </w:r>
              <w:proofErr w:type="spellEnd"/>
              <w:r>
                <w:t xml:space="preserve"> </w:t>
              </w:r>
              <w:proofErr w:type="spellStart"/>
              <w:r>
                <w:t>akan</w:t>
              </w:r>
              <w:proofErr w:type="spellEnd"/>
              <w:r>
                <w:t xml:space="preserve"> </w:t>
              </w:r>
              <w:proofErr w:type="spellStart"/>
              <w:r>
                <w:t>dibuat</w:t>
              </w:r>
              <w:proofErr w:type="spellEnd"/>
              <w:r>
                <w:t xml:space="preserve"> pada </w:t>
              </w:r>
              <w:r>
                <w:rPr>
                  <w:i/>
                  <w:iCs/>
                </w:rPr>
                <w:t xml:space="preserve">task </w:t>
              </w:r>
              <w:r>
                <w:t xml:space="preserve">yang </w:t>
              </w:r>
              <w:proofErr w:type="spellStart"/>
              <w:r>
                <w:t>berbeda</w:t>
              </w:r>
              <w:proofErr w:type="spellEnd"/>
              <w:r>
                <w:t>.</w:t>
              </w:r>
            </w:ins>
          </w:p>
        </w:tc>
      </w:tr>
      <w:tr w:rsidR="00505433" w14:paraId="1CE75FD6" w14:textId="77777777" w:rsidTr="00000F1F">
        <w:trPr>
          <w:ins w:id="4444" w:author="ilham.nur@office.ui.ac.id [2]" w:date="2023-01-28T21:50:00Z"/>
        </w:trPr>
        <w:tc>
          <w:tcPr>
            <w:tcW w:w="2831" w:type="dxa"/>
          </w:tcPr>
          <w:p w14:paraId="3534668C" w14:textId="4E7FA8D5" w:rsidR="00505433" w:rsidRPr="00505433" w:rsidRDefault="00505433" w:rsidP="00656010">
            <w:pPr>
              <w:spacing w:line="360" w:lineRule="auto"/>
              <w:rPr>
                <w:ins w:id="4445" w:author="ilham.nur@office.ui.ac.id [2]" w:date="2023-01-28T21:50:00Z"/>
                <w:i/>
                <w:iCs/>
                <w:rPrChange w:id="4446" w:author="ilham.nur@office.ui.ac.id [2]" w:date="2023-01-28T21:50:00Z">
                  <w:rPr>
                    <w:ins w:id="4447" w:author="ilham.nur@office.ui.ac.id [2]" w:date="2023-01-28T21:50:00Z"/>
                  </w:rPr>
                </w:rPrChange>
              </w:rPr>
            </w:pPr>
            <w:proofErr w:type="spellStart"/>
            <w:ins w:id="4448" w:author="ilham.nur@office.ui.ac.id [2]" w:date="2023-01-28T21:50:00Z">
              <w:r w:rsidRPr="00505433">
                <w:rPr>
                  <w:i/>
                  <w:iCs/>
                  <w:rPrChange w:id="4449" w:author="ilham.nur@office.ui.ac.id [2]" w:date="2023-01-28T21:50:00Z">
                    <w:rPr/>
                  </w:rPrChange>
                </w:rPr>
                <w:lastRenderedPageBreak/>
                <w:t>resourceTable→taskTable</w:t>
              </w:r>
              <w:proofErr w:type="spellEnd"/>
            </w:ins>
          </w:p>
        </w:tc>
        <w:tc>
          <w:tcPr>
            <w:tcW w:w="2831" w:type="dxa"/>
          </w:tcPr>
          <w:p w14:paraId="364ED822" w14:textId="0DB47F65" w:rsidR="00505433" w:rsidRDefault="00D606B8" w:rsidP="00656010">
            <w:pPr>
              <w:spacing w:line="360" w:lineRule="auto"/>
              <w:rPr>
                <w:ins w:id="4450" w:author="ilham.nur@office.ui.ac.id [2]" w:date="2023-01-28T21:50:00Z"/>
                <w:i/>
                <w:iCs/>
              </w:rPr>
            </w:pPr>
            <w:ins w:id="4451" w:author="ilham.nur@office.ui.ac.id [2]" w:date="2023-01-29T11:18:00Z">
              <w:r>
                <w:rPr>
                  <w:i/>
                  <w:iCs/>
                </w:rPr>
                <w:t>Zero or Many</w:t>
              </w:r>
            </w:ins>
          </w:p>
        </w:tc>
        <w:tc>
          <w:tcPr>
            <w:tcW w:w="2832" w:type="dxa"/>
          </w:tcPr>
          <w:p w14:paraId="09C670F0" w14:textId="013DF863" w:rsidR="00505433" w:rsidRDefault="00476F02" w:rsidP="00656010">
            <w:pPr>
              <w:spacing w:line="360" w:lineRule="auto"/>
              <w:rPr>
                <w:ins w:id="4452" w:author="ilham.nur@office.ui.ac.id [2]" w:date="2023-01-28T21:50:00Z"/>
              </w:rPr>
            </w:pPr>
            <w:proofErr w:type="spellStart"/>
            <w:ins w:id="4453" w:author="ilham.nur@office.ui.ac.id [2]" w:date="2023-01-29T11:55:00Z">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nol</w:t>
              </w:r>
              <w:proofErr w:type="spellEnd"/>
              <w:r>
                <w:t xml:space="preserve"> </w:t>
              </w:r>
              <w:proofErr w:type="spellStart"/>
              <w:r>
                <w:t>pekerjaan</w:t>
              </w:r>
              <w:proofErr w:type="spellEnd"/>
              <w:r>
                <w:t xml:space="preserve"> dan juga </w:t>
              </w:r>
              <w:proofErr w:type="spellStart"/>
              <w:r>
                <w:t>banyak</w:t>
              </w:r>
              <w:proofErr w:type="spellEnd"/>
              <w:r>
                <w:t xml:space="preserve"> </w:t>
              </w:r>
              <w:proofErr w:type="spellStart"/>
              <w:r>
                <w:t>pekerjaan</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disposisi</w:t>
              </w:r>
              <w:proofErr w:type="spellEnd"/>
              <w:r>
                <w:t xml:space="preserve"> yang</w:t>
              </w:r>
            </w:ins>
            <w:ins w:id="4454" w:author="ilham.nur@office.ui.ac.id [2]" w:date="2023-01-29T11:56:00Z">
              <w:r>
                <w:t xml:space="preserve"> dilakukan oleh FM.</w:t>
              </w:r>
            </w:ins>
          </w:p>
        </w:tc>
      </w:tr>
    </w:tbl>
    <w:p w14:paraId="3AEEA724" w14:textId="77777777" w:rsidR="0059294A" w:rsidRDefault="0059294A">
      <w:pPr>
        <w:spacing w:line="360" w:lineRule="auto"/>
        <w:rPr>
          <w:ins w:id="4455" w:author="ilham.nur@office.ui.ac.id" w:date="2023-02-03T04:55:00Z"/>
        </w:rPr>
      </w:pPr>
    </w:p>
    <w:p w14:paraId="78E86AA7" w14:textId="783D63CD" w:rsidR="00003F4E" w:rsidRDefault="00CD0148">
      <w:pPr>
        <w:pStyle w:val="Heading3"/>
        <w:spacing w:line="360" w:lineRule="auto"/>
        <w:rPr>
          <w:ins w:id="4456" w:author="ilham.nur@office.ui.ac.id" w:date="2023-02-03T04:55:00Z"/>
        </w:rPr>
        <w:pPrChange w:id="4457" w:author="ilham.nur@office.ui.ac.id" w:date="2023-02-03T04:59:00Z">
          <w:pPr>
            <w:pStyle w:val="Heading3"/>
          </w:pPr>
        </w:pPrChange>
      </w:pPr>
      <w:bookmarkStart w:id="4458" w:name="_Toc127003415"/>
      <w:ins w:id="4459" w:author="ilham.nur@office.ui.ac.id" w:date="2023-02-03T04:55:00Z">
        <w:r w:rsidRPr="00CD0148">
          <w:rPr>
            <w:i/>
            <w:iCs/>
            <w:rPrChange w:id="4460" w:author="ilham.nur@office.ui.ac.id" w:date="2023-02-03T04:55:00Z">
              <w:rPr/>
            </w:rPrChange>
          </w:rPr>
          <w:t xml:space="preserve">Data Flow </w:t>
        </w:r>
        <w:r w:rsidRPr="00CD0148">
          <w:t>Diagram</w:t>
        </w:r>
        <w:bookmarkEnd w:id="4458"/>
      </w:ins>
    </w:p>
    <w:p w14:paraId="68E3358C" w14:textId="07E5571C" w:rsidR="005D06A0" w:rsidRDefault="00CD0148" w:rsidP="005D06A0">
      <w:pPr>
        <w:spacing w:line="360" w:lineRule="auto"/>
        <w:ind w:left="720"/>
        <w:rPr>
          <w:ins w:id="4461" w:author="ilham.nur@office.ui.ac.id" w:date="2023-02-11T11:39:00Z"/>
          <w:rFonts w:eastAsiaTheme="majorEastAsia" w:cstheme="majorBidi"/>
          <w:szCs w:val="24"/>
        </w:rPr>
      </w:pPr>
      <w:proofErr w:type="spellStart"/>
      <w:ins w:id="4462" w:author="ilham.nur@office.ui.ac.id" w:date="2023-02-03T04:55:00Z">
        <w:r>
          <w:rPr>
            <w:rFonts w:eastAsiaTheme="majorEastAsia" w:cstheme="majorBidi"/>
            <w:szCs w:val="24"/>
          </w:rPr>
          <w:t>Sistem</w:t>
        </w:r>
        <w:proofErr w:type="spellEnd"/>
        <w:r>
          <w:rPr>
            <w:rFonts w:eastAsiaTheme="majorEastAsia" w:cstheme="majorBidi"/>
            <w:szCs w:val="24"/>
          </w:rPr>
          <w:t xml:space="preserve"> basis data </w:t>
        </w:r>
      </w:ins>
      <w:ins w:id="4463" w:author="ilham.nur@office.ui.ac.id" w:date="2023-02-03T04:56:00Z">
        <w:r>
          <w:rPr>
            <w:rFonts w:eastAsiaTheme="majorEastAsia" w:cstheme="majorBidi"/>
            <w:szCs w:val="24"/>
          </w:rPr>
          <w:t xml:space="preserve">yang </w:t>
        </w:r>
        <w:proofErr w:type="spellStart"/>
        <w:r>
          <w:rPr>
            <w:rFonts w:eastAsiaTheme="majorEastAsia" w:cstheme="majorBidi"/>
            <w:szCs w:val="24"/>
          </w:rPr>
          <w:t>akan</w:t>
        </w:r>
        <w:proofErr w:type="spellEnd"/>
        <w:r>
          <w:rPr>
            <w:rFonts w:eastAsiaTheme="majorEastAsia" w:cstheme="majorBidi"/>
            <w:szCs w:val="24"/>
          </w:rPr>
          <w:t xml:space="preserve"> </w:t>
        </w:r>
        <w:proofErr w:type="spellStart"/>
        <w:r>
          <w:rPr>
            <w:rFonts w:eastAsiaTheme="majorEastAsia" w:cstheme="majorBidi"/>
            <w:szCs w:val="24"/>
          </w:rPr>
          <w:t>dibangun</w:t>
        </w:r>
        <w:proofErr w:type="spellEnd"/>
        <w:r>
          <w:rPr>
            <w:rFonts w:eastAsiaTheme="majorEastAsia" w:cstheme="majorBidi"/>
            <w:szCs w:val="24"/>
          </w:rPr>
          <w:t xml:space="preserve"> </w:t>
        </w:r>
        <w:proofErr w:type="spellStart"/>
        <w:r>
          <w:rPr>
            <w:rFonts w:eastAsiaTheme="majorEastAsia" w:cstheme="majorBidi"/>
            <w:szCs w:val="24"/>
          </w:rPr>
          <w:t>tentunya</w:t>
        </w:r>
        <w:proofErr w:type="spellEnd"/>
        <w:r>
          <w:rPr>
            <w:rFonts w:eastAsiaTheme="majorEastAsia" w:cstheme="majorBidi"/>
            <w:szCs w:val="24"/>
          </w:rPr>
          <w:t xml:space="preserve"> </w:t>
        </w:r>
        <w:proofErr w:type="spellStart"/>
        <w:r>
          <w:rPr>
            <w:rFonts w:eastAsiaTheme="majorEastAsia" w:cstheme="majorBidi"/>
            <w:szCs w:val="24"/>
          </w:rPr>
          <w:t>memiliki</w:t>
        </w:r>
        <w:proofErr w:type="spellEnd"/>
        <w:r>
          <w:rPr>
            <w:rFonts w:eastAsiaTheme="majorEastAsia" w:cstheme="majorBidi"/>
            <w:szCs w:val="24"/>
          </w:rPr>
          <w:t xml:space="preserve"> </w:t>
        </w:r>
        <w:proofErr w:type="spellStart"/>
        <w:r>
          <w:rPr>
            <w:rFonts w:eastAsiaTheme="majorEastAsia" w:cstheme="majorBidi"/>
            <w:szCs w:val="24"/>
          </w:rPr>
          <w:t>alur</w:t>
        </w:r>
        <w:proofErr w:type="spellEnd"/>
        <w:r>
          <w:rPr>
            <w:rFonts w:eastAsiaTheme="majorEastAsia" w:cstheme="majorBidi"/>
            <w:szCs w:val="24"/>
          </w:rPr>
          <w:t xml:space="preserve"> </w:t>
        </w:r>
        <w:proofErr w:type="spellStart"/>
        <w:r>
          <w:rPr>
            <w:rFonts w:eastAsiaTheme="majorEastAsia" w:cstheme="majorBidi"/>
            <w:szCs w:val="24"/>
          </w:rPr>
          <w:t>informasi</w:t>
        </w:r>
        <w:proofErr w:type="spellEnd"/>
        <w:r>
          <w:rPr>
            <w:rFonts w:eastAsiaTheme="majorEastAsia" w:cstheme="majorBidi"/>
            <w:szCs w:val="24"/>
          </w:rPr>
          <w:t xml:space="preserve"> </w:t>
        </w:r>
        <w:proofErr w:type="spellStart"/>
        <w:r>
          <w:rPr>
            <w:rFonts w:eastAsiaTheme="majorEastAsia" w:cstheme="majorBidi"/>
            <w:szCs w:val="24"/>
          </w:rPr>
          <w:t>keluar</w:t>
        </w:r>
        <w:proofErr w:type="spellEnd"/>
        <w:r>
          <w:rPr>
            <w:rFonts w:eastAsiaTheme="majorEastAsia" w:cstheme="majorBidi"/>
            <w:szCs w:val="24"/>
          </w:rPr>
          <w:t xml:space="preserve"> </w:t>
        </w:r>
        <w:proofErr w:type="spellStart"/>
        <w:r>
          <w:rPr>
            <w:rFonts w:eastAsiaTheme="majorEastAsia" w:cstheme="majorBidi"/>
            <w:szCs w:val="24"/>
          </w:rPr>
          <w:t>masuk</w:t>
        </w:r>
        <w:proofErr w:type="spellEnd"/>
        <w:r>
          <w:rPr>
            <w:rFonts w:eastAsiaTheme="majorEastAsia" w:cstheme="majorBidi"/>
            <w:szCs w:val="24"/>
          </w:rPr>
          <w:t xml:space="preserve"> basis data dan juga </w:t>
        </w:r>
        <w:proofErr w:type="spellStart"/>
        <w:r>
          <w:rPr>
            <w:rFonts w:eastAsiaTheme="majorEastAsia" w:cstheme="majorBidi"/>
            <w:szCs w:val="24"/>
          </w:rPr>
          <w:t>tabel</w:t>
        </w:r>
        <w:proofErr w:type="spellEnd"/>
        <w:r>
          <w:rPr>
            <w:rFonts w:eastAsiaTheme="majorEastAsia" w:cstheme="majorBidi"/>
            <w:szCs w:val="24"/>
          </w:rPr>
          <w:t xml:space="preserve"> </w:t>
        </w:r>
        <w:proofErr w:type="spellStart"/>
        <w:r>
          <w:rPr>
            <w:rFonts w:eastAsiaTheme="majorEastAsia" w:cstheme="majorBidi"/>
            <w:szCs w:val="24"/>
          </w:rPr>
          <w:t>guna</w:t>
        </w:r>
        <w:proofErr w:type="spellEnd"/>
        <w:r>
          <w:rPr>
            <w:rFonts w:eastAsiaTheme="majorEastAsia" w:cstheme="majorBidi"/>
            <w:szCs w:val="24"/>
          </w:rPr>
          <w:t xml:space="preserve"> </w:t>
        </w:r>
        <w:proofErr w:type="spellStart"/>
        <w:r>
          <w:rPr>
            <w:rFonts w:eastAsiaTheme="majorEastAsia" w:cstheme="majorBidi"/>
            <w:szCs w:val="24"/>
          </w:rPr>
          <w:t>memenuhi</w:t>
        </w:r>
        <w:proofErr w:type="spellEnd"/>
        <w:r>
          <w:rPr>
            <w:rFonts w:eastAsiaTheme="majorEastAsia" w:cstheme="majorBidi"/>
            <w:szCs w:val="24"/>
          </w:rPr>
          <w:t xml:space="preserve"> </w:t>
        </w:r>
        <w:proofErr w:type="spellStart"/>
        <w:r>
          <w:rPr>
            <w:rFonts w:eastAsiaTheme="majorEastAsia" w:cstheme="majorBidi"/>
            <w:szCs w:val="24"/>
          </w:rPr>
          <w:t>kebutuhan</w:t>
        </w:r>
        <w:proofErr w:type="spellEnd"/>
        <w:r>
          <w:rPr>
            <w:rFonts w:eastAsiaTheme="majorEastAsia" w:cstheme="majorBidi"/>
            <w:szCs w:val="24"/>
          </w:rPr>
          <w:t xml:space="preserve"> </w:t>
        </w:r>
        <w:proofErr w:type="spellStart"/>
        <w:r>
          <w:rPr>
            <w:rFonts w:eastAsiaTheme="majorEastAsia" w:cstheme="majorBidi"/>
            <w:szCs w:val="24"/>
          </w:rPr>
          <w:t>dari</w:t>
        </w:r>
        <w:proofErr w:type="spellEnd"/>
        <w:r>
          <w:rPr>
            <w:rFonts w:eastAsiaTheme="majorEastAsia" w:cstheme="majorBidi"/>
            <w:szCs w:val="24"/>
          </w:rPr>
          <w:t xml:space="preserve"> </w:t>
        </w:r>
        <w:r w:rsidR="000A7CC2">
          <w:rPr>
            <w:rFonts w:eastAsiaTheme="majorEastAsia" w:cstheme="majorBidi"/>
            <w:szCs w:val="24"/>
          </w:rPr>
          <w:t>integrasi SOAPSD dengan SIMP.</w:t>
        </w:r>
      </w:ins>
      <w:ins w:id="4464" w:author="ilham.nur@office.ui.ac.id" w:date="2023-02-03T04:57:00Z">
        <w:r w:rsidR="00F32DF2">
          <w:rPr>
            <w:rFonts w:eastAsiaTheme="majorEastAsia" w:cstheme="majorBidi"/>
            <w:szCs w:val="24"/>
          </w:rPr>
          <w:t xml:space="preserve"> Untuk </w:t>
        </w:r>
        <w:proofErr w:type="spellStart"/>
        <w:r w:rsidR="00F32DF2">
          <w:rPr>
            <w:rFonts w:eastAsiaTheme="majorEastAsia" w:cstheme="majorBidi"/>
            <w:szCs w:val="24"/>
          </w:rPr>
          <w:t>menggambarkan</w:t>
        </w:r>
        <w:proofErr w:type="spellEnd"/>
        <w:r w:rsidR="00F32DF2">
          <w:rPr>
            <w:rFonts w:eastAsiaTheme="majorEastAsia" w:cstheme="majorBidi"/>
            <w:szCs w:val="24"/>
          </w:rPr>
          <w:t xml:space="preserve"> bagaimana </w:t>
        </w:r>
        <w:proofErr w:type="spellStart"/>
        <w:r w:rsidR="00F32DF2">
          <w:rPr>
            <w:rFonts w:eastAsiaTheme="majorEastAsia" w:cstheme="majorBidi"/>
            <w:szCs w:val="24"/>
          </w:rPr>
          <w:t>aliran</w:t>
        </w:r>
        <w:proofErr w:type="spellEnd"/>
        <w:r w:rsidR="00F32DF2">
          <w:rPr>
            <w:rFonts w:eastAsiaTheme="majorEastAsia" w:cstheme="majorBidi"/>
            <w:szCs w:val="24"/>
          </w:rPr>
          <w:t xml:space="preserve"> data pada </w:t>
        </w:r>
        <w:proofErr w:type="spellStart"/>
        <w:r w:rsidR="00F32DF2">
          <w:rPr>
            <w:rFonts w:eastAsiaTheme="majorEastAsia" w:cstheme="majorBidi"/>
            <w:szCs w:val="24"/>
          </w:rPr>
          <w:t>sistem</w:t>
        </w:r>
        <w:proofErr w:type="spellEnd"/>
        <w:r w:rsidR="00F32DF2">
          <w:rPr>
            <w:rFonts w:eastAsiaTheme="majorEastAsia" w:cstheme="majorBidi"/>
            <w:szCs w:val="24"/>
          </w:rPr>
          <w:t xml:space="preserve"> yang </w:t>
        </w:r>
        <w:proofErr w:type="spellStart"/>
        <w:r w:rsidR="00F32DF2">
          <w:rPr>
            <w:rFonts w:eastAsiaTheme="majorEastAsia" w:cstheme="majorBidi"/>
            <w:szCs w:val="24"/>
          </w:rPr>
          <w:t>akan</w:t>
        </w:r>
        <w:proofErr w:type="spellEnd"/>
        <w:r w:rsidR="00F32DF2">
          <w:rPr>
            <w:rFonts w:eastAsiaTheme="majorEastAsia" w:cstheme="majorBidi"/>
            <w:szCs w:val="24"/>
          </w:rPr>
          <w:t xml:space="preserve"> </w:t>
        </w:r>
        <w:proofErr w:type="spellStart"/>
        <w:r w:rsidR="00F32DF2">
          <w:rPr>
            <w:rFonts w:eastAsiaTheme="majorEastAsia" w:cstheme="majorBidi"/>
            <w:szCs w:val="24"/>
          </w:rPr>
          <w:t>dibangun</w:t>
        </w:r>
        <w:proofErr w:type="spellEnd"/>
        <w:r w:rsidR="00F32DF2">
          <w:rPr>
            <w:rFonts w:eastAsiaTheme="majorEastAsia" w:cstheme="majorBidi"/>
            <w:szCs w:val="24"/>
          </w:rPr>
          <w:t xml:space="preserve">, </w:t>
        </w:r>
        <w:r w:rsidR="00F32DF2">
          <w:rPr>
            <w:rFonts w:eastAsiaTheme="majorEastAsia" w:cstheme="majorBidi"/>
            <w:i/>
            <w:iCs/>
            <w:szCs w:val="24"/>
          </w:rPr>
          <w:t xml:space="preserve">Data Flow </w:t>
        </w:r>
        <w:r w:rsidR="00F32DF2">
          <w:rPr>
            <w:rFonts w:eastAsiaTheme="majorEastAsia" w:cstheme="majorBidi"/>
            <w:szCs w:val="24"/>
          </w:rPr>
          <w:t xml:space="preserve">Diagram (DFD) </w:t>
        </w:r>
        <w:proofErr w:type="spellStart"/>
        <w:r w:rsidR="00F32DF2">
          <w:rPr>
            <w:rFonts w:eastAsiaTheme="majorEastAsia" w:cstheme="majorBidi"/>
            <w:szCs w:val="24"/>
          </w:rPr>
          <w:t>dibuat</w:t>
        </w:r>
        <w:proofErr w:type="spellEnd"/>
        <w:r w:rsidR="00F32DF2">
          <w:rPr>
            <w:rFonts w:eastAsiaTheme="majorEastAsia" w:cstheme="majorBidi"/>
            <w:szCs w:val="24"/>
          </w:rPr>
          <w:t xml:space="preserve"> untuk </w:t>
        </w:r>
        <w:proofErr w:type="spellStart"/>
        <w:r w:rsidR="00F32DF2">
          <w:rPr>
            <w:rFonts w:eastAsiaTheme="majorEastAsia" w:cstheme="majorBidi"/>
            <w:szCs w:val="24"/>
          </w:rPr>
          <w:t>menggambarkan</w:t>
        </w:r>
        <w:proofErr w:type="spellEnd"/>
        <w:r w:rsidR="00F32DF2">
          <w:rPr>
            <w:rFonts w:eastAsiaTheme="majorEastAsia" w:cstheme="majorBidi"/>
            <w:szCs w:val="24"/>
          </w:rPr>
          <w:t xml:space="preserve"> </w:t>
        </w:r>
        <w:proofErr w:type="spellStart"/>
        <w:r w:rsidR="00F32DF2">
          <w:rPr>
            <w:rFonts w:eastAsiaTheme="majorEastAsia" w:cstheme="majorBidi"/>
            <w:szCs w:val="24"/>
          </w:rPr>
          <w:t>bagaiamana</w:t>
        </w:r>
        <w:proofErr w:type="spellEnd"/>
        <w:r w:rsidR="00F32DF2">
          <w:rPr>
            <w:rFonts w:eastAsiaTheme="majorEastAsia" w:cstheme="majorBidi"/>
            <w:szCs w:val="24"/>
          </w:rPr>
          <w:t xml:space="preserve"> </w:t>
        </w:r>
        <w:proofErr w:type="spellStart"/>
        <w:r w:rsidR="00F32DF2">
          <w:rPr>
            <w:rFonts w:eastAsiaTheme="majorEastAsia" w:cstheme="majorBidi"/>
            <w:szCs w:val="24"/>
          </w:rPr>
          <w:t>aliran</w:t>
        </w:r>
        <w:proofErr w:type="spellEnd"/>
        <w:r w:rsidR="00F32DF2">
          <w:rPr>
            <w:rFonts w:eastAsiaTheme="majorEastAsia" w:cstheme="majorBidi"/>
            <w:szCs w:val="24"/>
          </w:rPr>
          <w:t xml:space="preserve"> data pada </w:t>
        </w:r>
        <w:proofErr w:type="spellStart"/>
        <w:r w:rsidR="00F32DF2">
          <w:rPr>
            <w:rFonts w:eastAsiaTheme="majorEastAsia" w:cstheme="majorBidi"/>
            <w:szCs w:val="24"/>
          </w:rPr>
          <w:t>sistem</w:t>
        </w:r>
        <w:proofErr w:type="spellEnd"/>
        <w:r w:rsidR="00F32DF2">
          <w:rPr>
            <w:rFonts w:eastAsiaTheme="majorEastAsia" w:cstheme="majorBidi"/>
            <w:szCs w:val="24"/>
          </w:rPr>
          <w:t xml:space="preserve">. DFD yang </w:t>
        </w:r>
        <w:proofErr w:type="spellStart"/>
        <w:r w:rsidR="00F32DF2">
          <w:rPr>
            <w:rFonts w:eastAsiaTheme="majorEastAsia" w:cstheme="majorBidi"/>
            <w:szCs w:val="24"/>
          </w:rPr>
          <w:t>akan</w:t>
        </w:r>
      </w:ins>
      <w:proofErr w:type="spellEnd"/>
      <w:ins w:id="4465" w:author="ilham.nur@office.ui.ac.id" w:date="2023-02-03T04:58:00Z">
        <w:r w:rsidR="00F32DF2">
          <w:rPr>
            <w:rFonts w:eastAsiaTheme="majorEastAsia" w:cstheme="majorBidi"/>
            <w:szCs w:val="24"/>
          </w:rPr>
          <w:t xml:space="preserve"> </w:t>
        </w:r>
        <w:proofErr w:type="spellStart"/>
        <w:r w:rsidR="00F32DF2">
          <w:rPr>
            <w:rFonts w:eastAsiaTheme="majorEastAsia" w:cstheme="majorBidi"/>
            <w:szCs w:val="24"/>
          </w:rPr>
          <w:t>dibangun</w:t>
        </w:r>
        <w:proofErr w:type="spellEnd"/>
        <w:r w:rsidR="00F32DF2">
          <w:rPr>
            <w:rFonts w:eastAsiaTheme="majorEastAsia" w:cstheme="majorBidi"/>
            <w:szCs w:val="24"/>
          </w:rPr>
          <w:t xml:space="preserve"> </w:t>
        </w:r>
        <w:proofErr w:type="spellStart"/>
        <w:r w:rsidR="00F32DF2">
          <w:rPr>
            <w:rFonts w:eastAsiaTheme="majorEastAsia" w:cstheme="majorBidi"/>
            <w:szCs w:val="24"/>
          </w:rPr>
          <w:t>dibagi</w:t>
        </w:r>
        <w:proofErr w:type="spellEnd"/>
        <w:r w:rsidR="00F32DF2">
          <w:rPr>
            <w:rFonts w:eastAsiaTheme="majorEastAsia" w:cstheme="majorBidi"/>
            <w:szCs w:val="24"/>
          </w:rPr>
          <w:t xml:space="preserve"> </w:t>
        </w:r>
        <w:proofErr w:type="spellStart"/>
        <w:r w:rsidR="00F32DF2">
          <w:rPr>
            <w:rFonts w:eastAsiaTheme="majorEastAsia" w:cstheme="majorBidi"/>
            <w:szCs w:val="24"/>
          </w:rPr>
          <w:t>menjadi</w:t>
        </w:r>
        <w:proofErr w:type="spellEnd"/>
        <w:r w:rsidR="00F32DF2">
          <w:rPr>
            <w:rFonts w:eastAsiaTheme="majorEastAsia" w:cstheme="majorBidi"/>
            <w:szCs w:val="24"/>
          </w:rPr>
          <w:t xml:space="preserve"> 2 </w:t>
        </w:r>
        <w:proofErr w:type="spellStart"/>
        <w:r w:rsidR="00F32DF2">
          <w:rPr>
            <w:rFonts w:eastAsiaTheme="majorEastAsia" w:cstheme="majorBidi"/>
            <w:szCs w:val="24"/>
          </w:rPr>
          <w:t>bagian</w:t>
        </w:r>
        <w:proofErr w:type="spellEnd"/>
        <w:r w:rsidR="00F32DF2">
          <w:rPr>
            <w:rFonts w:eastAsiaTheme="majorEastAsia" w:cstheme="majorBidi"/>
            <w:szCs w:val="24"/>
          </w:rPr>
          <w:t xml:space="preserve"> DFD </w:t>
        </w:r>
        <w:proofErr w:type="spellStart"/>
        <w:r w:rsidR="00F32DF2">
          <w:rPr>
            <w:rFonts w:eastAsiaTheme="majorEastAsia" w:cstheme="majorBidi"/>
            <w:szCs w:val="24"/>
          </w:rPr>
          <w:t>tingkat</w:t>
        </w:r>
        <w:proofErr w:type="spellEnd"/>
        <w:r w:rsidR="00F32DF2">
          <w:rPr>
            <w:rFonts w:eastAsiaTheme="majorEastAsia" w:cstheme="majorBidi"/>
            <w:szCs w:val="24"/>
          </w:rPr>
          <w:t xml:space="preserve"> 0 dan DFD </w:t>
        </w:r>
        <w:proofErr w:type="spellStart"/>
        <w:r w:rsidR="00F32DF2">
          <w:rPr>
            <w:rFonts w:eastAsiaTheme="majorEastAsia" w:cstheme="majorBidi"/>
            <w:szCs w:val="24"/>
          </w:rPr>
          <w:t>tingkat</w:t>
        </w:r>
        <w:proofErr w:type="spellEnd"/>
        <w:r w:rsidR="00F32DF2">
          <w:rPr>
            <w:rFonts w:eastAsiaTheme="majorEastAsia" w:cstheme="majorBidi"/>
            <w:szCs w:val="24"/>
          </w:rPr>
          <w:t xml:space="preserve"> 1. DFD </w:t>
        </w:r>
        <w:proofErr w:type="spellStart"/>
        <w:r w:rsidR="00F32DF2">
          <w:rPr>
            <w:rFonts w:eastAsiaTheme="majorEastAsia" w:cstheme="majorBidi"/>
            <w:szCs w:val="24"/>
          </w:rPr>
          <w:t>tingkat</w:t>
        </w:r>
        <w:proofErr w:type="spellEnd"/>
        <w:r w:rsidR="00F32DF2">
          <w:rPr>
            <w:rFonts w:eastAsiaTheme="majorEastAsia" w:cstheme="majorBidi"/>
            <w:szCs w:val="24"/>
          </w:rPr>
          <w:t xml:space="preserve"> 0 </w:t>
        </w:r>
        <w:proofErr w:type="spellStart"/>
        <w:r w:rsidR="00F32DF2">
          <w:rPr>
            <w:rFonts w:eastAsiaTheme="majorEastAsia" w:cstheme="majorBidi"/>
            <w:szCs w:val="24"/>
          </w:rPr>
          <w:t>menggambarkan</w:t>
        </w:r>
        <w:proofErr w:type="spellEnd"/>
        <w:r w:rsidR="00F32DF2">
          <w:rPr>
            <w:rFonts w:eastAsiaTheme="majorEastAsia" w:cstheme="majorBidi"/>
            <w:szCs w:val="24"/>
          </w:rPr>
          <w:t xml:space="preserve"> bagaimana proses </w:t>
        </w:r>
        <w:proofErr w:type="spellStart"/>
        <w:r w:rsidR="00F32DF2">
          <w:rPr>
            <w:rFonts w:eastAsiaTheme="majorEastAsia" w:cstheme="majorBidi"/>
            <w:szCs w:val="24"/>
          </w:rPr>
          <w:t>keseluruhan</w:t>
        </w:r>
        <w:proofErr w:type="spellEnd"/>
        <w:r w:rsidR="00F32DF2">
          <w:rPr>
            <w:rFonts w:eastAsiaTheme="majorEastAsia" w:cstheme="majorBidi"/>
            <w:szCs w:val="24"/>
          </w:rPr>
          <w:t xml:space="preserve"> </w:t>
        </w:r>
        <w:proofErr w:type="spellStart"/>
        <w:r w:rsidR="00F32DF2">
          <w:rPr>
            <w:rFonts w:eastAsiaTheme="majorEastAsia" w:cstheme="majorBidi"/>
            <w:szCs w:val="24"/>
          </w:rPr>
          <w:t>terjadi</w:t>
        </w:r>
        <w:proofErr w:type="spellEnd"/>
        <w:r w:rsidR="00F32DF2">
          <w:rPr>
            <w:rFonts w:eastAsiaTheme="majorEastAsia" w:cstheme="majorBidi"/>
            <w:szCs w:val="24"/>
          </w:rPr>
          <w:t xml:space="preserve"> dengan </w:t>
        </w:r>
        <w:proofErr w:type="spellStart"/>
        <w:r w:rsidR="00F32DF2">
          <w:rPr>
            <w:rFonts w:eastAsiaTheme="majorEastAsia" w:cstheme="majorBidi"/>
            <w:szCs w:val="24"/>
          </w:rPr>
          <w:t>enitas</w:t>
        </w:r>
        <w:proofErr w:type="spellEnd"/>
        <w:r w:rsidR="00F32DF2">
          <w:rPr>
            <w:rFonts w:eastAsiaTheme="majorEastAsia" w:cstheme="majorBidi"/>
            <w:szCs w:val="24"/>
          </w:rPr>
          <w:t xml:space="preserve"> </w:t>
        </w:r>
        <w:proofErr w:type="spellStart"/>
        <w:r w:rsidR="00F32DF2">
          <w:rPr>
            <w:rFonts w:eastAsiaTheme="majorEastAsia" w:cstheme="majorBidi"/>
            <w:szCs w:val="24"/>
          </w:rPr>
          <w:t>eksternal</w:t>
        </w:r>
        <w:proofErr w:type="spellEnd"/>
        <w:r w:rsidR="00F32DF2">
          <w:rPr>
            <w:rFonts w:eastAsiaTheme="majorEastAsia" w:cstheme="majorBidi"/>
            <w:szCs w:val="24"/>
          </w:rPr>
          <w:t xml:space="preserve"> </w:t>
        </w:r>
        <w:proofErr w:type="spellStart"/>
        <w:r w:rsidR="00F32DF2">
          <w:rPr>
            <w:rFonts w:eastAsiaTheme="majorEastAsia" w:cstheme="majorBidi"/>
            <w:szCs w:val="24"/>
          </w:rPr>
          <w:t>beserta</w:t>
        </w:r>
        <w:proofErr w:type="spellEnd"/>
        <w:r w:rsidR="00F32DF2">
          <w:rPr>
            <w:rFonts w:eastAsiaTheme="majorEastAsia" w:cstheme="majorBidi"/>
            <w:szCs w:val="24"/>
          </w:rPr>
          <w:t xml:space="preserve"> data yang </w:t>
        </w:r>
        <w:proofErr w:type="spellStart"/>
        <w:r w:rsidR="00F32DF2">
          <w:rPr>
            <w:rFonts w:eastAsiaTheme="majorEastAsia" w:cstheme="majorBidi"/>
            <w:szCs w:val="24"/>
          </w:rPr>
          <w:t>digunakan</w:t>
        </w:r>
        <w:proofErr w:type="spellEnd"/>
        <w:r w:rsidR="00F32DF2">
          <w:rPr>
            <w:rFonts w:eastAsiaTheme="majorEastAsia" w:cstheme="majorBidi"/>
            <w:szCs w:val="24"/>
          </w:rPr>
          <w:t xml:space="preserve">, dan DFD </w:t>
        </w:r>
        <w:proofErr w:type="spellStart"/>
        <w:r w:rsidR="00F32DF2">
          <w:rPr>
            <w:rFonts w:eastAsiaTheme="majorEastAsia" w:cstheme="majorBidi"/>
            <w:szCs w:val="24"/>
          </w:rPr>
          <w:t>tingkat</w:t>
        </w:r>
        <w:proofErr w:type="spellEnd"/>
        <w:r w:rsidR="00F32DF2">
          <w:rPr>
            <w:rFonts w:eastAsiaTheme="majorEastAsia" w:cstheme="majorBidi"/>
            <w:szCs w:val="24"/>
          </w:rPr>
          <w:t xml:space="preserve"> 1 </w:t>
        </w:r>
        <w:proofErr w:type="spellStart"/>
        <w:r w:rsidR="00F32DF2">
          <w:rPr>
            <w:rFonts w:eastAsiaTheme="majorEastAsia" w:cstheme="majorBidi"/>
            <w:szCs w:val="24"/>
          </w:rPr>
          <w:t>menggambarkan</w:t>
        </w:r>
        <w:proofErr w:type="spellEnd"/>
        <w:r w:rsidR="00F32DF2">
          <w:rPr>
            <w:rFonts w:eastAsiaTheme="majorEastAsia" w:cstheme="majorBidi"/>
            <w:szCs w:val="24"/>
          </w:rPr>
          <w:t xml:space="preserve"> bagaimana </w:t>
        </w:r>
        <w:proofErr w:type="spellStart"/>
        <w:r w:rsidR="00F32DF2">
          <w:rPr>
            <w:rFonts w:eastAsiaTheme="majorEastAsia" w:cstheme="majorBidi"/>
            <w:szCs w:val="24"/>
          </w:rPr>
          <w:t>aliran</w:t>
        </w:r>
        <w:proofErr w:type="spellEnd"/>
        <w:r w:rsidR="00F32DF2">
          <w:rPr>
            <w:rFonts w:eastAsiaTheme="majorEastAsia" w:cstheme="majorBidi"/>
            <w:szCs w:val="24"/>
          </w:rPr>
          <w:t xml:space="preserve"> data pada </w:t>
        </w:r>
        <w:r w:rsidR="00AA2DC3">
          <w:rPr>
            <w:rFonts w:eastAsiaTheme="majorEastAsia" w:cstheme="majorBidi"/>
            <w:szCs w:val="24"/>
          </w:rPr>
          <w:t>masing-mas</w:t>
        </w:r>
      </w:ins>
      <w:ins w:id="4466" w:author="ilham.nur@office.ui.ac.id" w:date="2023-02-03T04:59:00Z">
        <w:r w:rsidR="00AA2DC3">
          <w:rPr>
            <w:rFonts w:eastAsiaTheme="majorEastAsia" w:cstheme="majorBidi"/>
            <w:szCs w:val="24"/>
          </w:rPr>
          <w:t xml:space="preserve">ing proses yang </w:t>
        </w:r>
        <w:proofErr w:type="spellStart"/>
        <w:r w:rsidR="00AA2DC3">
          <w:rPr>
            <w:rFonts w:eastAsiaTheme="majorEastAsia" w:cstheme="majorBidi"/>
            <w:szCs w:val="24"/>
          </w:rPr>
          <w:t>ada</w:t>
        </w:r>
        <w:proofErr w:type="spellEnd"/>
        <w:r w:rsidR="00AA2DC3">
          <w:rPr>
            <w:rFonts w:eastAsiaTheme="majorEastAsia" w:cstheme="majorBidi"/>
            <w:szCs w:val="24"/>
          </w:rPr>
          <w:t xml:space="preserve"> </w:t>
        </w:r>
        <w:proofErr w:type="spellStart"/>
        <w:r w:rsidR="00AA2DC3">
          <w:rPr>
            <w:rFonts w:eastAsiaTheme="majorEastAsia" w:cstheme="majorBidi"/>
            <w:szCs w:val="24"/>
          </w:rPr>
          <w:t>dalam</w:t>
        </w:r>
        <w:proofErr w:type="spellEnd"/>
        <w:r w:rsidR="00AA2DC3">
          <w:rPr>
            <w:rFonts w:eastAsiaTheme="majorEastAsia" w:cstheme="majorBidi"/>
            <w:szCs w:val="24"/>
          </w:rPr>
          <w:t xml:space="preserve"> </w:t>
        </w:r>
        <w:proofErr w:type="spellStart"/>
        <w:r w:rsidR="00AA2DC3">
          <w:rPr>
            <w:rFonts w:eastAsiaTheme="majorEastAsia" w:cstheme="majorBidi"/>
            <w:szCs w:val="24"/>
          </w:rPr>
          <w:t>sistem</w:t>
        </w:r>
        <w:proofErr w:type="spellEnd"/>
        <w:r w:rsidR="00AA2DC3">
          <w:rPr>
            <w:rFonts w:eastAsiaTheme="majorEastAsia" w:cstheme="majorBidi"/>
            <w:szCs w:val="24"/>
          </w:rPr>
          <w:t xml:space="preserve">. </w:t>
        </w:r>
      </w:ins>
      <w:proofErr w:type="spellStart"/>
      <w:ins w:id="4467" w:author="ilham.nur@office.ui.ac.id" w:date="2023-02-11T11:38:00Z">
        <w:r w:rsidR="004445B5">
          <w:rPr>
            <w:rFonts w:eastAsiaTheme="majorEastAsia" w:cstheme="majorBidi"/>
            <w:szCs w:val="24"/>
          </w:rPr>
          <w:t>Secara</w:t>
        </w:r>
        <w:proofErr w:type="spellEnd"/>
        <w:r w:rsidR="004445B5">
          <w:rPr>
            <w:rFonts w:eastAsiaTheme="majorEastAsia" w:cstheme="majorBidi"/>
            <w:szCs w:val="24"/>
          </w:rPr>
          <w:t xml:space="preserve"> proses </w:t>
        </w:r>
      </w:ins>
      <w:proofErr w:type="spellStart"/>
      <w:ins w:id="4468" w:author="ilham.nur@office.ui.ac.id" w:date="2023-02-11T11:40:00Z">
        <w:r w:rsidR="00105420">
          <w:rPr>
            <w:rFonts w:eastAsiaTheme="majorEastAsia" w:cstheme="majorBidi"/>
            <w:szCs w:val="24"/>
          </w:rPr>
          <w:t>grup</w:t>
        </w:r>
        <w:proofErr w:type="spellEnd"/>
        <w:r w:rsidR="00105420">
          <w:rPr>
            <w:rFonts w:eastAsiaTheme="majorEastAsia" w:cstheme="majorBidi"/>
            <w:szCs w:val="24"/>
          </w:rPr>
          <w:t xml:space="preserve"> </w:t>
        </w:r>
      </w:ins>
      <w:proofErr w:type="spellStart"/>
      <w:ins w:id="4469" w:author="ilham.nur@office.ui.ac.id" w:date="2023-02-11T11:38:00Z">
        <w:r w:rsidR="005D06A0">
          <w:rPr>
            <w:rFonts w:eastAsiaTheme="majorEastAsia" w:cstheme="majorBidi"/>
            <w:szCs w:val="24"/>
          </w:rPr>
          <w:t>pengawa</w:t>
        </w:r>
      </w:ins>
      <w:ins w:id="4470" w:author="ilham.nur@office.ui.ac.id" w:date="2023-02-11T11:39:00Z">
        <w:r w:rsidR="005D06A0">
          <w:rPr>
            <w:rFonts w:eastAsiaTheme="majorEastAsia" w:cstheme="majorBidi"/>
            <w:szCs w:val="24"/>
          </w:rPr>
          <w:t>lan</w:t>
        </w:r>
        <w:proofErr w:type="spellEnd"/>
        <w:r w:rsidR="005D06A0">
          <w:rPr>
            <w:rFonts w:eastAsiaTheme="majorEastAsia" w:cstheme="majorBidi"/>
            <w:szCs w:val="24"/>
          </w:rPr>
          <w:t xml:space="preserve"> </w:t>
        </w:r>
        <w:proofErr w:type="spellStart"/>
        <w:r w:rsidR="005D06A0">
          <w:rPr>
            <w:rFonts w:eastAsiaTheme="majorEastAsia" w:cstheme="majorBidi"/>
            <w:szCs w:val="24"/>
          </w:rPr>
          <w:t>proyek</w:t>
        </w:r>
        <w:proofErr w:type="spellEnd"/>
        <w:r w:rsidR="005D06A0">
          <w:rPr>
            <w:rFonts w:eastAsiaTheme="majorEastAsia" w:cstheme="majorBidi"/>
            <w:szCs w:val="24"/>
          </w:rPr>
          <w:t xml:space="preserve"> </w:t>
        </w:r>
        <w:proofErr w:type="spellStart"/>
        <w:r w:rsidR="005D06A0">
          <w:rPr>
            <w:rFonts w:eastAsiaTheme="majorEastAsia" w:cstheme="majorBidi"/>
            <w:szCs w:val="24"/>
          </w:rPr>
          <w:t>dapat</w:t>
        </w:r>
        <w:proofErr w:type="spellEnd"/>
        <w:r w:rsidR="005D06A0">
          <w:rPr>
            <w:rFonts w:eastAsiaTheme="majorEastAsia" w:cstheme="majorBidi"/>
            <w:szCs w:val="24"/>
          </w:rPr>
          <w:t xml:space="preserve"> </w:t>
        </w:r>
        <w:proofErr w:type="spellStart"/>
        <w:r w:rsidR="005D06A0">
          <w:rPr>
            <w:rFonts w:eastAsiaTheme="majorEastAsia" w:cstheme="majorBidi"/>
            <w:szCs w:val="24"/>
          </w:rPr>
          <w:t>dibagi</w:t>
        </w:r>
        <w:proofErr w:type="spellEnd"/>
        <w:r w:rsidR="005D06A0">
          <w:rPr>
            <w:rFonts w:eastAsiaTheme="majorEastAsia" w:cstheme="majorBidi"/>
            <w:szCs w:val="24"/>
          </w:rPr>
          <w:t xml:space="preserve"> </w:t>
        </w:r>
        <w:proofErr w:type="spellStart"/>
        <w:r w:rsidR="005D06A0">
          <w:rPr>
            <w:rFonts w:eastAsiaTheme="majorEastAsia" w:cstheme="majorBidi"/>
            <w:szCs w:val="24"/>
          </w:rPr>
          <w:t>menjadi</w:t>
        </w:r>
        <w:proofErr w:type="spellEnd"/>
        <w:r w:rsidR="005D06A0">
          <w:rPr>
            <w:rFonts w:eastAsiaTheme="majorEastAsia" w:cstheme="majorBidi"/>
            <w:szCs w:val="24"/>
          </w:rPr>
          <w:t xml:space="preserve"> </w:t>
        </w:r>
        <w:r w:rsidR="00105420">
          <w:rPr>
            <w:rFonts w:eastAsiaTheme="majorEastAsia" w:cstheme="majorBidi"/>
            <w:szCs w:val="24"/>
          </w:rPr>
          <w:t>5</w:t>
        </w:r>
        <w:r w:rsidR="005D06A0">
          <w:rPr>
            <w:rFonts w:eastAsiaTheme="majorEastAsia" w:cstheme="majorBidi"/>
            <w:szCs w:val="24"/>
          </w:rPr>
          <w:t xml:space="preserve"> proses:</w:t>
        </w:r>
      </w:ins>
    </w:p>
    <w:p w14:paraId="1419C8B5" w14:textId="11FBFE7B" w:rsidR="005D06A0" w:rsidRDefault="005D06A0" w:rsidP="005D06A0">
      <w:pPr>
        <w:pStyle w:val="ListParagraph"/>
        <w:numPr>
          <w:ilvl w:val="0"/>
          <w:numId w:val="45"/>
        </w:numPr>
        <w:spacing w:line="360" w:lineRule="auto"/>
        <w:rPr>
          <w:ins w:id="4471" w:author="ilham.nur@office.ui.ac.id" w:date="2023-02-11T11:39:00Z"/>
          <w:rFonts w:eastAsiaTheme="majorEastAsia" w:cstheme="majorBidi"/>
          <w:szCs w:val="24"/>
        </w:rPr>
      </w:pPr>
      <w:proofErr w:type="spellStart"/>
      <w:ins w:id="4472" w:author="ilham.nur@office.ui.ac.id" w:date="2023-02-11T11:39:00Z">
        <w:r>
          <w:rPr>
            <w:rFonts w:eastAsiaTheme="majorEastAsia" w:cstheme="majorBidi"/>
            <w:szCs w:val="24"/>
          </w:rPr>
          <w:t>Pendaftar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6133CD65" w14:textId="3E9BB7D6" w:rsidR="005D06A0" w:rsidRDefault="005D06A0" w:rsidP="005D06A0">
      <w:pPr>
        <w:pStyle w:val="ListParagraph"/>
        <w:numPr>
          <w:ilvl w:val="0"/>
          <w:numId w:val="45"/>
        </w:numPr>
        <w:spacing w:line="360" w:lineRule="auto"/>
        <w:rPr>
          <w:ins w:id="4473" w:author="ilham.nur@office.ui.ac.id" w:date="2023-02-11T11:39:00Z"/>
          <w:rFonts w:eastAsiaTheme="majorEastAsia" w:cstheme="majorBidi"/>
          <w:szCs w:val="24"/>
        </w:rPr>
      </w:pPr>
      <w:proofErr w:type="spellStart"/>
      <w:ins w:id="4474" w:author="ilham.nur@office.ui.ac.id" w:date="2023-02-11T11:39:00Z">
        <w:r>
          <w:rPr>
            <w:rFonts w:eastAsiaTheme="majorEastAsia" w:cstheme="majorBidi"/>
            <w:szCs w:val="24"/>
          </w:rPr>
          <w:t>Perencana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4C6B63AB" w14:textId="6A9E896D" w:rsidR="005D06A0" w:rsidRDefault="005D06A0" w:rsidP="005D06A0">
      <w:pPr>
        <w:pStyle w:val="ListParagraph"/>
        <w:numPr>
          <w:ilvl w:val="0"/>
          <w:numId w:val="45"/>
        </w:numPr>
        <w:spacing w:line="360" w:lineRule="auto"/>
        <w:rPr>
          <w:ins w:id="4475" w:author="ilham.nur@office.ui.ac.id" w:date="2023-02-11T11:39:00Z"/>
          <w:rFonts w:eastAsiaTheme="majorEastAsia" w:cstheme="majorBidi"/>
          <w:szCs w:val="24"/>
        </w:rPr>
      </w:pPr>
      <w:proofErr w:type="spellStart"/>
      <w:ins w:id="4476" w:author="ilham.nur@office.ui.ac.id" w:date="2023-02-11T11:39:00Z">
        <w:r>
          <w:rPr>
            <w:rFonts w:eastAsiaTheme="majorEastAsia" w:cstheme="majorBidi"/>
            <w:szCs w:val="24"/>
          </w:rPr>
          <w:t>Eksekusi</w:t>
        </w:r>
        <w:proofErr w:type="spellEnd"/>
        <w:r>
          <w:rPr>
            <w:rFonts w:eastAsiaTheme="majorEastAsia" w:cstheme="majorBidi"/>
            <w:szCs w:val="24"/>
          </w:rPr>
          <w:t xml:space="preserve">, </w:t>
        </w:r>
        <w:proofErr w:type="spellStart"/>
        <w:r>
          <w:rPr>
            <w:rFonts w:eastAsiaTheme="majorEastAsia" w:cstheme="majorBidi"/>
            <w:szCs w:val="24"/>
          </w:rPr>
          <w:t>Pengawasan</w:t>
        </w:r>
        <w:proofErr w:type="spellEnd"/>
        <w:r>
          <w:rPr>
            <w:rFonts w:eastAsiaTheme="majorEastAsia" w:cstheme="majorBidi"/>
            <w:szCs w:val="24"/>
          </w:rPr>
          <w:t xml:space="preserve"> dan </w:t>
        </w:r>
        <w:proofErr w:type="spellStart"/>
        <w:r>
          <w:rPr>
            <w:rFonts w:eastAsiaTheme="majorEastAsia" w:cstheme="majorBidi"/>
            <w:szCs w:val="24"/>
          </w:rPr>
          <w:t>Pengendali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0E820FC1" w14:textId="37882CC6" w:rsidR="005D06A0" w:rsidRDefault="005D06A0" w:rsidP="005D06A0">
      <w:pPr>
        <w:pStyle w:val="ListParagraph"/>
        <w:numPr>
          <w:ilvl w:val="0"/>
          <w:numId w:val="45"/>
        </w:numPr>
        <w:spacing w:line="360" w:lineRule="auto"/>
        <w:rPr>
          <w:ins w:id="4477" w:author="ilham.nur@office.ui.ac.id" w:date="2023-02-11T11:39:00Z"/>
          <w:rFonts w:eastAsiaTheme="majorEastAsia" w:cstheme="majorBidi"/>
          <w:szCs w:val="24"/>
        </w:rPr>
      </w:pPr>
      <w:proofErr w:type="spellStart"/>
      <w:ins w:id="4478" w:author="ilham.nur@office.ui.ac.id" w:date="2023-02-11T11:39:00Z">
        <w:r>
          <w:rPr>
            <w:rFonts w:eastAsiaTheme="majorEastAsia" w:cstheme="majorBidi"/>
            <w:szCs w:val="24"/>
          </w:rPr>
          <w:t>Perubah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069D9F6E" w14:textId="73556AE9" w:rsidR="005D06A0" w:rsidRPr="005D06A0" w:rsidRDefault="005D06A0" w:rsidP="005D06A0">
      <w:pPr>
        <w:pStyle w:val="ListParagraph"/>
        <w:numPr>
          <w:ilvl w:val="0"/>
          <w:numId w:val="45"/>
        </w:numPr>
        <w:spacing w:line="360" w:lineRule="auto"/>
        <w:rPr>
          <w:ins w:id="4479" w:author="ilham.nur@office.ui.ac.id" w:date="2023-02-11T11:39:00Z"/>
          <w:rFonts w:eastAsiaTheme="majorEastAsia" w:cstheme="majorBidi"/>
          <w:szCs w:val="24"/>
          <w:rPrChange w:id="4480" w:author="ilham.nur@office.ui.ac.id" w:date="2023-02-11T11:39:00Z">
            <w:rPr>
              <w:ins w:id="4481" w:author="ilham.nur@office.ui.ac.id" w:date="2023-02-11T11:39:00Z"/>
            </w:rPr>
          </w:rPrChange>
        </w:rPr>
        <w:pPrChange w:id="4482" w:author="ilham.nur@office.ui.ac.id" w:date="2023-02-11T11:39:00Z">
          <w:pPr>
            <w:spacing w:line="360" w:lineRule="auto"/>
            <w:ind w:left="720"/>
          </w:pPr>
        </w:pPrChange>
      </w:pPr>
      <w:proofErr w:type="spellStart"/>
      <w:ins w:id="4483" w:author="ilham.nur@office.ui.ac.id" w:date="2023-02-11T11:39:00Z">
        <w:r>
          <w:rPr>
            <w:rFonts w:eastAsiaTheme="majorEastAsia" w:cstheme="majorBidi"/>
            <w:szCs w:val="24"/>
          </w:rPr>
          <w:t>Penutupan</w:t>
        </w:r>
        <w:proofErr w:type="spellEnd"/>
        <w:r>
          <w:rPr>
            <w:rFonts w:eastAsiaTheme="majorEastAsia" w:cstheme="majorBidi"/>
            <w:szCs w:val="24"/>
          </w:rPr>
          <w:t xml:space="preserve"> </w:t>
        </w:r>
        <w:proofErr w:type="spellStart"/>
        <w:r>
          <w:rPr>
            <w:rFonts w:eastAsiaTheme="majorEastAsia" w:cstheme="majorBidi"/>
            <w:szCs w:val="24"/>
          </w:rPr>
          <w:t>proyek</w:t>
        </w:r>
        <w:proofErr w:type="spellEnd"/>
      </w:ins>
    </w:p>
    <w:p w14:paraId="13BEFBD0" w14:textId="463234AC" w:rsidR="00CD0148" w:rsidRDefault="00105420" w:rsidP="00AA2DC3">
      <w:pPr>
        <w:spacing w:line="360" w:lineRule="auto"/>
        <w:ind w:left="720"/>
        <w:rPr>
          <w:ins w:id="4484" w:author="ilham.nur@office.ui.ac.id" w:date="2023-02-03T04:59:00Z"/>
          <w:rFonts w:eastAsiaTheme="majorEastAsia" w:cstheme="majorBidi"/>
          <w:szCs w:val="24"/>
        </w:rPr>
      </w:pPr>
      <w:ins w:id="4485" w:author="ilham.nur@office.ui.ac.id" w:date="2023-02-11T11:39:00Z">
        <w:r>
          <w:rPr>
            <w:rFonts w:eastAsiaTheme="majorEastAsia" w:cstheme="majorBidi"/>
            <w:szCs w:val="24"/>
          </w:rPr>
          <w:t xml:space="preserve">Adapun </w:t>
        </w:r>
      </w:ins>
      <w:ins w:id="4486" w:author="ilham.nur@office.ui.ac.id" w:date="2023-02-03T04:59:00Z">
        <w:r w:rsidR="00AA2DC3">
          <w:rPr>
            <w:rFonts w:eastAsiaTheme="majorEastAsia" w:cstheme="majorBidi"/>
            <w:szCs w:val="24"/>
          </w:rPr>
          <w:t xml:space="preserve">DFD </w:t>
        </w:r>
        <w:proofErr w:type="spellStart"/>
        <w:r w:rsidR="00AA2DC3">
          <w:rPr>
            <w:rFonts w:eastAsiaTheme="majorEastAsia" w:cstheme="majorBidi"/>
            <w:szCs w:val="24"/>
          </w:rPr>
          <w:t>tingkat</w:t>
        </w:r>
        <w:proofErr w:type="spellEnd"/>
        <w:r w:rsidR="00AA2DC3">
          <w:rPr>
            <w:rFonts w:eastAsiaTheme="majorEastAsia" w:cstheme="majorBidi"/>
            <w:szCs w:val="24"/>
          </w:rPr>
          <w:t xml:space="preserve"> 0 </w:t>
        </w:r>
      </w:ins>
      <w:proofErr w:type="spellStart"/>
      <w:ins w:id="4487" w:author="ilham.nur@office.ui.ac.id" w:date="2023-02-11T11:40:00Z">
        <w:r>
          <w:rPr>
            <w:rFonts w:eastAsiaTheme="majorEastAsia" w:cstheme="majorBidi"/>
            <w:szCs w:val="24"/>
          </w:rPr>
          <w:t>dari</w:t>
        </w:r>
        <w:proofErr w:type="spellEnd"/>
        <w:r>
          <w:rPr>
            <w:rFonts w:eastAsiaTheme="majorEastAsia" w:cstheme="majorBidi"/>
            <w:szCs w:val="24"/>
          </w:rPr>
          <w:t xml:space="preserve"> </w:t>
        </w:r>
        <w:proofErr w:type="spellStart"/>
        <w:r>
          <w:rPr>
            <w:rFonts w:eastAsiaTheme="majorEastAsia" w:cstheme="majorBidi"/>
            <w:szCs w:val="24"/>
          </w:rPr>
          <w:t>proeses</w:t>
        </w:r>
        <w:proofErr w:type="spellEnd"/>
        <w:r>
          <w:rPr>
            <w:rFonts w:eastAsiaTheme="majorEastAsia" w:cstheme="majorBidi"/>
            <w:szCs w:val="24"/>
          </w:rPr>
          <w:t xml:space="preserve"> </w:t>
        </w:r>
      </w:ins>
      <w:proofErr w:type="spellStart"/>
      <w:ins w:id="4488" w:author="ilham.nur@office.ui.ac.id" w:date="2023-02-03T04:59:00Z">
        <w:r w:rsidR="00AA2DC3">
          <w:rPr>
            <w:rFonts w:eastAsiaTheme="majorEastAsia" w:cstheme="majorBidi"/>
            <w:szCs w:val="24"/>
          </w:rPr>
          <w:t>dapat</w:t>
        </w:r>
        <w:proofErr w:type="spellEnd"/>
        <w:r w:rsidR="00AA2DC3">
          <w:rPr>
            <w:rFonts w:eastAsiaTheme="majorEastAsia" w:cstheme="majorBidi"/>
            <w:szCs w:val="24"/>
          </w:rPr>
          <w:t xml:space="preserve"> </w:t>
        </w:r>
        <w:proofErr w:type="spellStart"/>
        <w:r w:rsidR="00AA2DC3">
          <w:rPr>
            <w:rFonts w:eastAsiaTheme="majorEastAsia" w:cstheme="majorBidi"/>
            <w:szCs w:val="24"/>
          </w:rPr>
          <w:t>dilihat</w:t>
        </w:r>
        <w:proofErr w:type="spellEnd"/>
        <w:r w:rsidR="00AA2DC3">
          <w:rPr>
            <w:rFonts w:eastAsiaTheme="majorEastAsia" w:cstheme="majorBidi"/>
            <w:szCs w:val="24"/>
          </w:rPr>
          <w:t xml:space="preserve"> pada.</w:t>
        </w:r>
      </w:ins>
    </w:p>
    <w:p w14:paraId="02F693CE" w14:textId="77777777" w:rsidR="00AA2DC3" w:rsidRPr="00F32DF2" w:rsidRDefault="00AA2DC3">
      <w:pPr>
        <w:spacing w:line="360" w:lineRule="auto"/>
        <w:ind w:left="720"/>
        <w:rPr>
          <w:ins w:id="4489" w:author="ilham.nur@office.ui.ac.id [2]" w:date="2023-01-25T20:16:00Z"/>
        </w:rPr>
        <w:pPrChange w:id="4490" w:author="ilham.nur@office.ui.ac.id" w:date="2023-02-03T04:59:00Z">
          <w:pPr>
            <w:spacing w:line="360" w:lineRule="auto"/>
          </w:pPr>
        </w:pPrChange>
      </w:pPr>
    </w:p>
    <w:p w14:paraId="538DC1AA" w14:textId="624FA46C" w:rsidR="002A7DCF" w:rsidRDefault="002A7DCF" w:rsidP="002A7DCF">
      <w:pPr>
        <w:pStyle w:val="Heading2"/>
        <w:rPr>
          <w:ins w:id="4491" w:author="ilham.nur@office.ui.ac.id [2]" w:date="2023-01-25T04:42:00Z"/>
        </w:rPr>
      </w:pPr>
      <w:bookmarkStart w:id="4492" w:name="_Toc127003416"/>
      <w:ins w:id="4493" w:author="ilham.nur@office.ui.ac.id [2]" w:date="2023-01-23T20:29:00Z">
        <w:r>
          <w:t xml:space="preserve">Pembangunan </w:t>
        </w:r>
        <w:proofErr w:type="spellStart"/>
        <w:r>
          <w:t>Sistem</w:t>
        </w:r>
        <w:proofErr w:type="spellEnd"/>
        <w:r>
          <w:t xml:space="preserve"> </w:t>
        </w:r>
        <w:proofErr w:type="spellStart"/>
        <w:r>
          <w:t>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ins>
      <w:bookmarkEnd w:id="4492"/>
      <w:proofErr w:type="spellEnd"/>
    </w:p>
    <w:p w14:paraId="4E957387" w14:textId="77777777" w:rsidR="001270BF" w:rsidRPr="001270BF" w:rsidRDefault="001270BF">
      <w:pPr>
        <w:rPr>
          <w:ins w:id="4494" w:author="ilham.nur@office.ui.ac.id [2]" w:date="2023-01-23T20:29:00Z"/>
        </w:rPr>
        <w:pPrChange w:id="4495" w:author="ilham.nur@office.ui.ac.id [2]" w:date="2023-01-25T04:42:00Z">
          <w:pPr>
            <w:pStyle w:val="Heading2"/>
          </w:pPr>
        </w:pPrChange>
      </w:pPr>
    </w:p>
    <w:p w14:paraId="4E47E2B6" w14:textId="4F6DAB98" w:rsidR="002A7DCF" w:rsidRDefault="002A7DCF">
      <w:pPr>
        <w:pStyle w:val="Heading2"/>
        <w:spacing w:line="360" w:lineRule="auto"/>
        <w:rPr>
          <w:ins w:id="4496" w:author="ilham.nur@office.ui.ac.id [2]" w:date="2023-01-25T04:38:00Z"/>
        </w:rPr>
        <w:pPrChange w:id="4497" w:author="ilham.nur@office.ui.ac.id [2]" w:date="2023-01-25T04:42:00Z">
          <w:pPr>
            <w:pStyle w:val="Heading2"/>
          </w:pPr>
        </w:pPrChange>
      </w:pPr>
      <w:bookmarkStart w:id="4498" w:name="_Toc127003417"/>
      <w:proofErr w:type="spellStart"/>
      <w:ins w:id="4499" w:author="ilham.nur@office.ui.ac.id [2]" w:date="2023-01-23T20:29:00Z">
        <w:r>
          <w:lastRenderedPageBreak/>
          <w:t>Pemodelan</w:t>
        </w:r>
        <w:proofErr w:type="spellEnd"/>
        <w:r>
          <w:t xml:space="preserve"> </w:t>
        </w:r>
      </w:ins>
      <w:ins w:id="4500" w:author="ilham.nur@office.ui.ac.id [2]" w:date="2023-01-25T04:38:00Z">
        <w:r w:rsidR="00B47F3C">
          <w:t xml:space="preserve">Proses </w:t>
        </w:r>
      </w:ins>
      <w:proofErr w:type="spellStart"/>
      <w:ins w:id="4501" w:author="ilham.nur@office.ui.ac.id [2]" w:date="2023-01-23T20:30:00Z">
        <w:r>
          <w:t>B</w:t>
        </w:r>
      </w:ins>
      <w:ins w:id="4502" w:author="ilham.nur@office.ui.ac.id [2]" w:date="2023-01-23T20:29:00Z">
        <w:r>
          <w:t>isnis</w:t>
        </w:r>
        <w:proofErr w:type="spellEnd"/>
        <w:r>
          <w:t xml:space="preserve"> </w:t>
        </w:r>
        <w:proofErr w:type="spellStart"/>
        <w:r>
          <w:t>kondisi</w:t>
        </w:r>
        <w:proofErr w:type="spellEnd"/>
        <w:r>
          <w:t xml:space="preserve"> </w:t>
        </w:r>
      </w:ins>
      <w:ins w:id="4503" w:author="ilham.nur@office.ui.ac.id [2]" w:date="2023-01-23T20:30:00Z">
        <w:r>
          <w:rPr>
            <w:i/>
            <w:iCs/>
          </w:rPr>
          <w:t>A</w:t>
        </w:r>
      </w:ins>
      <w:ins w:id="4504" w:author="ilham.nur@office.ui.ac.id [2]" w:date="2023-01-23T20:29:00Z">
        <w:r>
          <w:rPr>
            <w:i/>
            <w:iCs/>
          </w:rPr>
          <w:t xml:space="preserve">s </w:t>
        </w:r>
      </w:ins>
      <w:ins w:id="4505" w:author="ilham.nur@office.ui.ac.id [2]" w:date="2023-01-23T20:30:00Z">
        <w:r>
          <w:rPr>
            <w:i/>
            <w:iCs/>
          </w:rPr>
          <w:t>I</w:t>
        </w:r>
      </w:ins>
      <w:ins w:id="4506" w:author="ilham.nur@office.ui.ac.id [2]" w:date="2023-01-23T20:29:00Z">
        <w:r>
          <w:rPr>
            <w:i/>
            <w:iCs/>
          </w:rPr>
          <w:t>s</w:t>
        </w:r>
      </w:ins>
      <w:bookmarkEnd w:id="4498"/>
      <w:ins w:id="4507" w:author="ilham.nur@office.ui.ac.id [2]" w:date="2023-01-25T04:38:00Z">
        <w:r w:rsidR="00251432">
          <w:rPr>
            <w:i/>
            <w:iCs/>
          </w:rPr>
          <w:t xml:space="preserve"> </w:t>
        </w:r>
      </w:ins>
    </w:p>
    <w:p w14:paraId="4FF913DC" w14:textId="7F64178A" w:rsidR="00251432" w:rsidRPr="00B47F3C" w:rsidRDefault="00B47F3C">
      <w:pPr>
        <w:spacing w:line="360" w:lineRule="auto"/>
        <w:rPr>
          <w:ins w:id="4508" w:author="ilham.nur@office.ui.ac.id [2]" w:date="2023-01-23T20:30:00Z"/>
          <w:bCs/>
        </w:rPr>
        <w:pPrChange w:id="4509" w:author="ilham.nur@office.ui.ac.id [2]" w:date="2023-01-25T04:42:00Z">
          <w:pPr>
            <w:pStyle w:val="Heading2"/>
          </w:pPr>
        </w:pPrChange>
      </w:pPr>
      <w:proofErr w:type="spellStart"/>
      <w:ins w:id="4510" w:author="ilham.nur@office.ui.ac.id [2]" w:date="2023-01-25T04:38:00Z">
        <w:r>
          <w:rPr>
            <w:rFonts w:eastAsiaTheme="majorEastAsia" w:cstheme="majorBidi"/>
            <w:bCs/>
            <w:szCs w:val="26"/>
          </w:rPr>
          <w:t>Kondisi</w:t>
        </w:r>
        <w:proofErr w:type="spellEnd"/>
        <w:r>
          <w:rPr>
            <w:rFonts w:eastAsiaTheme="majorEastAsia" w:cstheme="majorBidi"/>
            <w:bCs/>
            <w:szCs w:val="26"/>
          </w:rPr>
          <w:t xml:space="preserve"> Proses </w:t>
        </w:r>
        <w:proofErr w:type="spellStart"/>
        <w:r>
          <w:rPr>
            <w:rFonts w:eastAsiaTheme="majorEastAsia" w:cstheme="majorBidi"/>
            <w:bCs/>
            <w:szCs w:val="26"/>
          </w:rPr>
          <w:t>Bisnis</w:t>
        </w:r>
        <w:proofErr w:type="spellEnd"/>
        <w:r>
          <w:rPr>
            <w:rFonts w:eastAsiaTheme="majorEastAsia" w:cstheme="majorBidi"/>
            <w:bCs/>
            <w:szCs w:val="26"/>
          </w:rPr>
          <w:t xml:space="preserve"> </w:t>
        </w:r>
        <w:proofErr w:type="spellStart"/>
        <w:r>
          <w:rPr>
            <w:rFonts w:eastAsiaTheme="majorEastAsia" w:cstheme="majorBidi"/>
            <w:bCs/>
            <w:szCs w:val="26"/>
          </w:rPr>
          <w:t>saat</w:t>
        </w:r>
        <w:proofErr w:type="spellEnd"/>
        <w:r>
          <w:rPr>
            <w:rFonts w:eastAsiaTheme="majorEastAsia" w:cstheme="majorBidi"/>
            <w:bCs/>
            <w:szCs w:val="26"/>
          </w:rPr>
          <w:t xml:space="preserve"> </w:t>
        </w:r>
        <w:proofErr w:type="spellStart"/>
        <w:r>
          <w:rPr>
            <w:rFonts w:eastAsiaTheme="majorEastAsia" w:cstheme="majorBidi"/>
            <w:bCs/>
            <w:szCs w:val="26"/>
          </w:rPr>
          <w:t>ini</w:t>
        </w:r>
        <w:proofErr w:type="spellEnd"/>
        <w:r>
          <w:rPr>
            <w:rFonts w:eastAsiaTheme="majorEastAsia" w:cstheme="majorBidi"/>
            <w:bCs/>
            <w:szCs w:val="26"/>
          </w:rPr>
          <w:t xml:space="preserve"> </w:t>
        </w:r>
        <w:proofErr w:type="spellStart"/>
        <w:r>
          <w:rPr>
            <w:rFonts w:eastAsiaTheme="majorEastAsia" w:cstheme="majorBidi"/>
            <w:bCs/>
            <w:szCs w:val="26"/>
          </w:rPr>
          <w:t>seperti</w:t>
        </w:r>
        <w:proofErr w:type="spellEnd"/>
        <w:r>
          <w:rPr>
            <w:rFonts w:eastAsiaTheme="majorEastAsia" w:cstheme="majorBidi"/>
            <w:bCs/>
            <w:szCs w:val="26"/>
          </w:rPr>
          <w:t xml:space="preserve"> yang </w:t>
        </w:r>
        <w:proofErr w:type="spellStart"/>
        <w:r>
          <w:rPr>
            <w:rFonts w:eastAsiaTheme="majorEastAsia" w:cstheme="majorBidi"/>
            <w:bCs/>
            <w:szCs w:val="26"/>
          </w:rPr>
          <w:t>telah</w:t>
        </w:r>
        <w:proofErr w:type="spellEnd"/>
        <w:r>
          <w:rPr>
            <w:rFonts w:eastAsiaTheme="majorEastAsia" w:cstheme="majorBidi"/>
            <w:bCs/>
            <w:szCs w:val="26"/>
          </w:rPr>
          <w:t xml:space="preserve"> </w:t>
        </w:r>
        <w:proofErr w:type="spellStart"/>
        <w:r>
          <w:rPr>
            <w:rFonts w:eastAsiaTheme="majorEastAsia" w:cstheme="majorBidi"/>
            <w:bCs/>
            <w:szCs w:val="26"/>
          </w:rPr>
          <w:t>disebutkan</w:t>
        </w:r>
        <w:proofErr w:type="spellEnd"/>
        <w:r>
          <w:rPr>
            <w:rFonts w:eastAsiaTheme="majorEastAsia" w:cstheme="majorBidi"/>
            <w:bCs/>
            <w:szCs w:val="26"/>
          </w:rPr>
          <w:t xml:space="preserve"> pada</w:t>
        </w:r>
      </w:ins>
      <w:ins w:id="4511" w:author="ilham.nur@office.ui.ac.id [2]" w:date="2023-01-25T04:39:00Z">
        <w:r w:rsidR="00293E00">
          <w:rPr>
            <w:rFonts w:eastAsiaTheme="majorEastAsia" w:cstheme="majorBidi"/>
            <w:bCs/>
            <w:szCs w:val="26"/>
          </w:rPr>
          <w:t xml:space="preserve"> Sub-Bab</w:t>
        </w:r>
      </w:ins>
      <w:ins w:id="4512" w:author="ilham.nur@office.ui.ac.id [2]" w:date="2023-01-25T04:38:00Z">
        <w:r>
          <w:rPr>
            <w:rFonts w:eastAsiaTheme="majorEastAsia" w:cstheme="majorBidi"/>
            <w:bCs/>
            <w:szCs w:val="26"/>
          </w:rPr>
          <w:t xml:space="preserve"> </w:t>
        </w:r>
      </w:ins>
      <w:ins w:id="4513" w:author="ilham.nur@office.ui.ac.id [2]" w:date="2023-01-25T04:39:00Z">
        <w:r w:rsidR="00293E00">
          <w:rPr>
            <w:rFonts w:eastAsiaTheme="majorEastAsia" w:cstheme="majorBidi"/>
            <w:bCs/>
            <w:szCs w:val="26"/>
          </w:rPr>
          <w:fldChar w:fldCharType="begin"/>
        </w:r>
        <w:r w:rsidR="00293E00">
          <w:rPr>
            <w:rFonts w:eastAsiaTheme="majorEastAsia" w:cstheme="majorBidi"/>
            <w:bCs/>
            <w:szCs w:val="26"/>
          </w:rPr>
          <w:instrText xml:space="preserve"> REF _Ref125513991 \r \h </w:instrText>
        </w:r>
      </w:ins>
      <w:r w:rsidR="001270BF">
        <w:rPr>
          <w:rFonts w:eastAsiaTheme="majorEastAsia" w:cstheme="majorBidi"/>
          <w:bCs/>
          <w:szCs w:val="26"/>
        </w:rPr>
        <w:instrText xml:space="preserve"> \* MERGEFORMAT </w:instrText>
      </w:r>
      <w:r w:rsidR="00293E00">
        <w:rPr>
          <w:rFonts w:eastAsiaTheme="majorEastAsia" w:cstheme="majorBidi"/>
          <w:bCs/>
          <w:szCs w:val="26"/>
        </w:rPr>
      </w:r>
      <w:r w:rsidR="00293E00">
        <w:rPr>
          <w:rFonts w:eastAsiaTheme="majorEastAsia" w:cstheme="majorBidi"/>
          <w:bCs/>
          <w:szCs w:val="26"/>
        </w:rPr>
        <w:fldChar w:fldCharType="separate"/>
      </w:r>
      <w:ins w:id="4514" w:author="ilham.nur@office.ui.ac.id" w:date="2023-02-11T10:22:00Z">
        <w:r w:rsidR="00A47A89">
          <w:rPr>
            <w:rFonts w:eastAsiaTheme="majorEastAsia" w:cstheme="majorBidi"/>
            <w:bCs/>
            <w:szCs w:val="26"/>
          </w:rPr>
          <w:t>3.2.8</w:t>
        </w:r>
      </w:ins>
      <w:ins w:id="4515" w:author="ilham.nur@office.ui.ac.id [2]" w:date="2023-01-25T04:39:00Z">
        <w:r w:rsidR="00293E00">
          <w:rPr>
            <w:rFonts w:eastAsiaTheme="majorEastAsia" w:cstheme="majorBidi"/>
            <w:bCs/>
            <w:szCs w:val="26"/>
          </w:rPr>
          <w:fldChar w:fldCharType="end"/>
        </w:r>
        <w:r w:rsidR="00CC53DF">
          <w:rPr>
            <w:rFonts w:eastAsiaTheme="majorEastAsia" w:cstheme="majorBidi"/>
            <w:bCs/>
            <w:szCs w:val="26"/>
          </w:rPr>
          <w:t xml:space="preserve"> </w:t>
        </w:r>
        <w:proofErr w:type="spellStart"/>
        <w:r w:rsidR="00CC53DF">
          <w:rPr>
            <w:rFonts w:eastAsiaTheme="majorEastAsia" w:cstheme="majorBidi"/>
            <w:bCs/>
            <w:szCs w:val="26"/>
          </w:rPr>
          <w:t>akan</w:t>
        </w:r>
        <w:proofErr w:type="spellEnd"/>
        <w:r w:rsidR="00CC53DF">
          <w:rPr>
            <w:rFonts w:eastAsiaTheme="majorEastAsia" w:cstheme="majorBidi"/>
            <w:bCs/>
            <w:szCs w:val="26"/>
          </w:rPr>
          <w:t xml:space="preserve"> </w:t>
        </w:r>
        <w:proofErr w:type="spellStart"/>
        <w:r w:rsidR="00CC53DF">
          <w:rPr>
            <w:rFonts w:eastAsiaTheme="majorEastAsia" w:cstheme="majorBidi"/>
            <w:bCs/>
            <w:szCs w:val="26"/>
          </w:rPr>
          <w:t>digambarkan</w:t>
        </w:r>
        <w:proofErr w:type="spellEnd"/>
        <w:r w:rsidR="00CC53DF">
          <w:rPr>
            <w:rFonts w:eastAsiaTheme="majorEastAsia" w:cstheme="majorBidi"/>
            <w:bCs/>
            <w:szCs w:val="26"/>
          </w:rPr>
          <w:t xml:space="preserve"> </w:t>
        </w:r>
        <w:proofErr w:type="spellStart"/>
        <w:r w:rsidR="00CC53DF">
          <w:rPr>
            <w:rFonts w:eastAsiaTheme="majorEastAsia" w:cstheme="majorBidi"/>
            <w:bCs/>
            <w:szCs w:val="26"/>
          </w:rPr>
          <w:t>kedala</w:t>
        </w:r>
      </w:ins>
      <w:ins w:id="4516" w:author="ilham.nur@office.ui.ac.id [2]" w:date="2023-01-25T04:40:00Z">
        <w:r w:rsidR="00CC53DF">
          <w:rPr>
            <w:rFonts w:eastAsiaTheme="majorEastAsia" w:cstheme="majorBidi"/>
            <w:bCs/>
            <w:szCs w:val="26"/>
          </w:rPr>
          <w:t>m</w:t>
        </w:r>
        <w:proofErr w:type="spellEnd"/>
        <w:r w:rsidR="00CC53DF">
          <w:rPr>
            <w:rFonts w:eastAsiaTheme="majorEastAsia" w:cstheme="majorBidi"/>
            <w:bCs/>
            <w:szCs w:val="26"/>
          </w:rPr>
          <w:t xml:space="preserve"> </w:t>
        </w:r>
        <w:proofErr w:type="spellStart"/>
        <w:r w:rsidR="00CC53DF">
          <w:rPr>
            <w:rFonts w:eastAsiaTheme="majorEastAsia" w:cstheme="majorBidi"/>
            <w:bCs/>
            <w:szCs w:val="26"/>
          </w:rPr>
          <w:t>sebuah</w:t>
        </w:r>
        <w:proofErr w:type="spellEnd"/>
        <w:r w:rsidR="00CC53DF">
          <w:rPr>
            <w:rFonts w:eastAsiaTheme="majorEastAsia" w:cstheme="majorBidi"/>
            <w:bCs/>
            <w:szCs w:val="26"/>
          </w:rPr>
          <w:t xml:space="preserve"> BPMN agar </w:t>
        </w:r>
        <w:proofErr w:type="spellStart"/>
        <w:r w:rsidR="00CC53DF">
          <w:rPr>
            <w:rFonts w:eastAsiaTheme="majorEastAsia" w:cstheme="majorBidi"/>
            <w:bCs/>
            <w:szCs w:val="26"/>
          </w:rPr>
          <w:t>dapat</w:t>
        </w:r>
        <w:proofErr w:type="spellEnd"/>
        <w:r w:rsidR="00CC53DF">
          <w:rPr>
            <w:rFonts w:eastAsiaTheme="majorEastAsia" w:cstheme="majorBidi"/>
            <w:bCs/>
            <w:szCs w:val="26"/>
          </w:rPr>
          <w:t xml:space="preserve"> </w:t>
        </w:r>
        <w:proofErr w:type="spellStart"/>
        <w:r w:rsidR="00CC53DF">
          <w:rPr>
            <w:rFonts w:eastAsiaTheme="majorEastAsia" w:cstheme="majorBidi"/>
            <w:bCs/>
            <w:szCs w:val="26"/>
          </w:rPr>
          <w:t>dilihat</w:t>
        </w:r>
        <w:proofErr w:type="spellEnd"/>
        <w:r w:rsidR="00CC53DF">
          <w:rPr>
            <w:rFonts w:eastAsiaTheme="majorEastAsia" w:cstheme="majorBidi"/>
            <w:bCs/>
            <w:szCs w:val="26"/>
          </w:rPr>
          <w:t xml:space="preserve"> bagaimana </w:t>
        </w:r>
        <w:proofErr w:type="spellStart"/>
        <w:r w:rsidR="00CC53DF">
          <w:rPr>
            <w:rFonts w:eastAsiaTheme="majorEastAsia" w:cstheme="majorBidi"/>
            <w:bCs/>
            <w:szCs w:val="26"/>
          </w:rPr>
          <w:t>alur</w:t>
        </w:r>
        <w:proofErr w:type="spellEnd"/>
        <w:r w:rsidR="00CC53DF">
          <w:rPr>
            <w:rFonts w:eastAsiaTheme="majorEastAsia" w:cstheme="majorBidi"/>
            <w:bCs/>
            <w:szCs w:val="26"/>
          </w:rPr>
          <w:t xml:space="preserve"> proses yang </w:t>
        </w:r>
        <w:proofErr w:type="spellStart"/>
        <w:r w:rsidR="00CC53DF">
          <w:rPr>
            <w:rFonts w:eastAsiaTheme="majorEastAsia" w:cstheme="majorBidi"/>
            <w:bCs/>
            <w:szCs w:val="26"/>
          </w:rPr>
          <w:t>berjalan</w:t>
        </w:r>
        <w:proofErr w:type="spellEnd"/>
        <w:r w:rsidR="00CC53DF">
          <w:rPr>
            <w:rFonts w:eastAsiaTheme="majorEastAsia" w:cstheme="majorBidi"/>
            <w:bCs/>
            <w:szCs w:val="26"/>
          </w:rPr>
          <w:t xml:space="preserve">, dan </w:t>
        </w:r>
        <w:proofErr w:type="spellStart"/>
        <w:r w:rsidR="00CC53DF">
          <w:rPr>
            <w:rFonts w:eastAsiaTheme="majorEastAsia" w:cstheme="majorBidi"/>
            <w:bCs/>
            <w:szCs w:val="26"/>
          </w:rPr>
          <w:t>dapat</w:t>
        </w:r>
        <w:proofErr w:type="spellEnd"/>
        <w:r w:rsidR="00CC53DF">
          <w:rPr>
            <w:rFonts w:eastAsiaTheme="majorEastAsia" w:cstheme="majorBidi"/>
            <w:bCs/>
            <w:szCs w:val="26"/>
          </w:rPr>
          <w:t xml:space="preserve"> </w:t>
        </w:r>
        <w:proofErr w:type="spellStart"/>
        <w:r w:rsidR="00CC53DF">
          <w:rPr>
            <w:rFonts w:eastAsiaTheme="majorEastAsia" w:cstheme="majorBidi"/>
            <w:bCs/>
            <w:szCs w:val="26"/>
          </w:rPr>
          <w:t>disimulasikan</w:t>
        </w:r>
        <w:proofErr w:type="spellEnd"/>
        <w:r w:rsidR="00CC53DF">
          <w:rPr>
            <w:rFonts w:eastAsiaTheme="majorEastAsia" w:cstheme="majorBidi"/>
            <w:bCs/>
            <w:szCs w:val="26"/>
          </w:rPr>
          <w:t xml:space="preserve"> bagaimana </w:t>
        </w:r>
        <w:proofErr w:type="spellStart"/>
        <w:r w:rsidR="00CC53DF">
          <w:rPr>
            <w:rFonts w:eastAsiaTheme="majorEastAsia" w:cstheme="majorBidi"/>
            <w:bCs/>
            <w:szCs w:val="26"/>
          </w:rPr>
          <w:t>aliran</w:t>
        </w:r>
        <w:proofErr w:type="spellEnd"/>
        <w:r w:rsidR="00CC53DF">
          <w:rPr>
            <w:rFonts w:eastAsiaTheme="majorEastAsia" w:cstheme="majorBidi"/>
            <w:bCs/>
            <w:szCs w:val="26"/>
          </w:rPr>
          <w:t xml:space="preserve"> </w:t>
        </w:r>
        <w:proofErr w:type="spellStart"/>
        <w:r w:rsidR="00CC53DF">
          <w:rPr>
            <w:rFonts w:eastAsiaTheme="majorEastAsia" w:cstheme="majorBidi"/>
            <w:bCs/>
            <w:szCs w:val="26"/>
          </w:rPr>
          <w:t>pekerjaan</w:t>
        </w:r>
        <w:proofErr w:type="spellEnd"/>
        <w:r w:rsidR="00CC53DF">
          <w:rPr>
            <w:rFonts w:eastAsiaTheme="majorEastAsia" w:cstheme="majorBidi"/>
            <w:bCs/>
            <w:szCs w:val="26"/>
          </w:rPr>
          <w:t xml:space="preserve"> yang dilakukan</w:t>
        </w:r>
      </w:ins>
      <w:ins w:id="4517" w:author="ilham.nur@office.ui.ac.id [2]" w:date="2023-01-25T04:42:00Z">
        <w:r w:rsidR="001270BF">
          <w:rPr>
            <w:rFonts w:eastAsiaTheme="majorEastAsia" w:cstheme="majorBidi"/>
            <w:bCs/>
            <w:szCs w:val="26"/>
          </w:rPr>
          <w:t>.</w:t>
        </w:r>
      </w:ins>
    </w:p>
    <w:p w14:paraId="5A760396" w14:textId="10ABF4BD" w:rsidR="002A7DCF" w:rsidRDefault="002A7DCF" w:rsidP="002A7DCF">
      <w:pPr>
        <w:pStyle w:val="Heading2"/>
        <w:rPr>
          <w:ins w:id="4518" w:author="ilham.nur@office.ui.ac.id [2]" w:date="2023-01-23T20:31:00Z"/>
        </w:rPr>
      </w:pPr>
      <w:bookmarkStart w:id="4519" w:name="_Toc127003418"/>
      <w:proofErr w:type="spellStart"/>
      <w:ins w:id="4520" w:author="ilham.nur@office.ui.ac.id [2]" w:date="2023-01-23T20:30:00Z">
        <w:r>
          <w:t>Simulasi</w:t>
        </w:r>
        <w:proofErr w:type="spellEnd"/>
        <w:r>
          <w:t xml:space="preserve"> </w:t>
        </w:r>
      </w:ins>
      <w:proofErr w:type="spellStart"/>
      <w:ins w:id="4521" w:author="ilham.nur@office.ui.ac.id [2]" w:date="2023-01-23T20:31:00Z">
        <w:r w:rsidR="009272A0">
          <w:t>Sistem</w:t>
        </w:r>
        <w:proofErr w:type="spellEnd"/>
        <w:r w:rsidR="009272A0">
          <w:t xml:space="preserve"> </w:t>
        </w:r>
        <w:proofErr w:type="spellStart"/>
        <w:r w:rsidR="009272A0">
          <w:t>Optimasi</w:t>
        </w:r>
        <w:proofErr w:type="spellEnd"/>
        <w:r w:rsidR="009272A0">
          <w:t xml:space="preserve"> </w:t>
        </w:r>
        <w:proofErr w:type="spellStart"/>
        <w:r w:rsidR="009272A0">
          <w:t>Alokasi</w:t>
        </w:r>
        <w:proofErr w:type="spellEnd"/>
        <w:r w:rsidR="009272A0">
          <w:t xml:space="preserve"> </w:t>
        </w:r>
        <w:proofErr w:type="spellStart"/>
        <w:r w:rsidR="009272A0">
          <w:t>Pekerjaan</w:t>
        </w:r>
        <w:proofErr w:type="spellEnd"/>
        <w:r w:rsidR="009272A0">
          <w:t xml:space="preserve"> dan </w:t>
        </w:r>
        <w:proofErr w:type="spellStart"/>
        <w:r w:rsidR="009272A0">
          <w:t>Sumber</w:t>
        </w:r>
        <w:proofErr w:type="spellEnd"/>
        <w:r w:rsidR="009272A0">
          <w:t xml:space="preserve"> </w:t>
        </w:r>
        <w:proofErr w:type="spellStart"/>
        <w:r w:rsidR="009272A0">
          <w:t>Daya</w:t>
        </w:r>
        <w:bookmarkEnd w:id="4519"/>
        <w:proofErr w:type="spellEnd"/>
      </w:ins>
    </w:p>
    <w:p w14:paraId="6F13D002" w14:textId="31BB4FB4" w:rsidR="009272A0" w:rsidRDefault="009272A0">
      <w:pPr>
        <w:pStyle w:val="Heading3"/>
        <w:rPr>
          <w:ins w:id="4522" w:author="ilham.nur@office.ui.ac.id [2]" w:date="2023-01-25T21:57:00Z"/>
        </w:rPr>
      </w:pPr>
      <w:bookmarkStart w:id="4523" w:name="_Toc127003419"/>
      <w:proofErr w:type="spellStart"/>
      <w:ins w:id="4524" w:author="ilham.nur@office.ui.ac.id [2]" w:date="2023-01-23T20:32:00Z">
        <w:r>
          <w:t>Simulasi</w:t>
        </w:r>
        <w:proofErr w:type="spellEnd"/>
        <w:r>
          <w:t xml:space="preserve"> </w:t>
        </w:r>
        <w:proofErr w:type="spellStart"/>
        <w:r>
          <w:t>Sistem</w:t>
        </w:r>
      </w:ins>
      <w:bookmarkEnd w:id="4523"/>
      <w:proofErr w:type="spellEnd"/>
    </w:p>
    <w:p w14:paraId="797B3250" w14:textId="77777777" w:rsidR="00C663DB" w:rsidRPr="00C663DB" w:rsidRDefault="00C663DB">
      <w:pPr>
        <w:ind w:left="720"/>
        <w:rPr>
          <w:ins w:id="4525" w:author="ilham.nur@office.ui.ac.id [2]" w:date="2023-01-23T20:31:00Z"/>
        </w:rPr>
        <w:pPrChange w:id="4526" w:author="ilham.nur@office.ui.ac.id [2]" w:date="2023-01-25T21:57:00Z">
          <w:pPr>
            <w:pStyle w:val="Heading2"/>
          </w:pPr>
        </w:pPrChange>
      </w:pPr>
    </w:p>
    <w:p w14:paraId="5055482C" w14:textId="2177BBDA" w:rsidR="009272A0" w:rsidRDefault="009272A0">
      <w:pPr>
        <w:pStyle w:val="Heading3"/>
        <w:rPr>
          <w:ins w:id="4527" w:author="ilham.nur@office.ui.ac.id [2]" w:date="2023-01-25T21:57:00Z"/>
        </w:rPr>
      </w:pPr>
      <w:bookmarkStart w:id="4528" w:name="_Toc127003420"/>
      <w:proofErr w:type="spellStart"/>
      <w:ins w:id="4529" w:author="ilham.nur@office.ui.ac.id [2]" w:date="2023-01-23T20:31:00Z">
        <w:r>
          <w:t>Optimasi</w:t>
        </w:r>
        <w:proofErr w:type="spellEnd"/>
        <w:r>
          <w:t xml:space="preserve"> </w:t>
        </w:r>
        <w:proofErr w:type="spellStart"/>
        <w:r>
          <w:t>Sistem</w:t>
        </w:r>
      </w:ins>
      <w:bookmarkEnd w:id="4528"/>
      <w:proofErr w:type="spellEnd"/>
    </w:p>
    <w:p w14:paraId="53A79DA3" w14:textId="77777777" w:rsidR="00C663DB" w:rsidRPr="00C663DB" w:rsidRDefault="00C663DB">
      <w:pPr>
        <w:ind w:left="720"/>
        <w:rPr>
          <w:ins w:id="4530" w:author="ilham.nur@office.ui.ac.id [2]" w:date="2023-01-23T20:30:00Z"/>
        </w:rPr>
        <w:pPrChange w:id="4531" w:author="ilham.nur@office.ui.ac.id [2]" w:date="2023-01-25T21:57:00Z">
          <w:pPr>
            <w:pStyle w:val="Heading2"/>
          </w:pPr>
        </w:pPrChange>
      </w:pPr>
    </w:p>
    <w:p w14:paraId="67E0DD83" w14:textId="25A68D0B" w:rsidR="002A7DCF" w:rsidRDefault="002A7DCF" w:rsidP="002A7DCF">
      <w:pPr>
        <w:pStyle w:val="Heading2"/>
        <w:rPr>
          <w:ins w:id="4532" w:author="ilham.nur@office.ui.ac.id [2]" w:date="2023-01-25T05:26:00Z"/>
        </w:rPr>
      </w:pPr>
      <w:bookmarkStart w:id="4533" w:name="_Toc127003421"/>
      <w:proofErr w:type="spellStart"/>
      <w:ins w:id="4534" w:author="ilham.nur@office.ui.ac.id [2]" w:date="2023-01-23T20:30:00Z">
        <w:r>
          <w:t>Pemodelan</w:t>
        </w:r>
        <w:proofErr w:type="spellEnd"/>
        <w:r>
          <w:t xml:space="preserve"> </w:t>
        </w:r>
        <w:proofErr w:type="spellStart"/>
        <w:r>
          <w:t>Bisnis</w:t>
        </w:r>
        <w:proofErr w:type="spellEnd"/>
        <w:r>
          <w:t xml:space="preserve"> </w:t>
        </w:r>
        <w:r>
          <w:rPr>
            <w:i/>
            <w:iCs/>
          </w:rPr>
          <w:t>To Be</w:t>
        </w:r>
      </w:ins>
      <w:bookmarkEnd w:id="4533"/>
      <w:ins w:id="4535" w:author="ilham.nur@office.ui.ac.id [2]" w:date="2023-01-25T05:26:00Z">
        <w:r w:rsidR="00575CDF">
          <w:rPr>
            <w:i/>
            <w:iCs/>
          </w:rPr>
          <w:t xml:space="preserve"> </w:t>
        </w:r>
      </w:ins>
    </w:p>
    <w:p w14:paraId="1A3EB2FD" w14:textId="77777777" w:rsidR="00575CDF" w:rsidRPr="00575CDF" w:rsidRDefault="00575CDF">
      <w:pPr>
        <w:rPr>
          <w:ins w:id="4536" w:author="ilham.nur@office.ui.ac.id [2]" w:date="2023-01-23T20:32:00Z"/>
        </w:rPr>
        <w:pPrChange w:id="4537" w:author="ilham.nur@office.ui.ac.id [2]" w:date="2023-01-25T05:26:00Z">
          <w:pPr>
            <w:pStyle w:val="Heading2"/>
          </w:pPr>
        </w:pPrChange>
      </w:pPr>
    </w:p>
    <w:p w14:paraId="3465C784" w14:textId="717118E4" w:rsidR="00B73B83" w:rsidRDefault="00EB2AB0" w:rsidP="00B73B83">
      <w:pPr>
        <w:pStyle w:val="Heading2"/>
        <w:rPr>
          <w:ins w:id="4538" w:author="ilham.nur@office.ui.ac.id" w:date="2023-02-02T23:04:00Z"/>
        </w:rPr>
      </w:pPr>
      <w:bookmarkStart w:id="4539" w:name="_Toc127003422"/>
      <w:ins w:id="4540" w:author="ilham.nur@office.ui.ac.id [2]" w:date="2023-01-25T05:26:00Z">
        <w:r>
          <w:t xml:space="preserve">Uji dan </w:t>
        </w:r>
        <w:proofErr w:type="spellStart"/>
        <w:r>
          <w:t>Analisis</w:t>
        </w:r>
        <w:proofErr w:type="spellEnd"/>
        <w:r>
          <w:t xml:space="preserve"> Hasil</w:t>
        </w:r>
      </w:ins>
      <w:bookmarkEnd w:id="4539"/>
    </w:p>
    <w:p w14:paraId="1C239D0E" w14:textId="4458CDD7" w:rsidR="00FB6967" w:rsidRDefault="00FB6967" w:rsidP="00FB6967">
      <w:pPr>
        <w:pStyle w:val="Heading3"/>
        <w:rPr>
          <w:ins w:id="4541" w:author="ilham.nur@office.ui.ac.id" w:date="2023-02-02T23:05:00Z"/>
        </w:rPr>
      </w:pPr>
      <w:bookmarkStart w:id="4542" w:name="_Toc127003423"/>
      <w:proofErr w:type="spellStart"/>
      <w:ins w:id="4543" w:author="ilham.nur@office.ui.ac.id" w:date="2023-02-02T23:05:00Z">
        <w:r>
          <w:t>Perbandingan</w:t>
        </w:r>
        <w:proofErr w:type="spellEnd"/>
        <w:r>
          <w:t xml:space="preserve"> Alur </w:t>
        </w:r>
        <w:proofErr w:type="spellStart"/>
        <w:r>
          <w:t>Bisnis</w:t>
        </w:r>
        <w:proofErr w:type="spellEnd"/>
        <w:r>
          <w:t xml:space="preserve"> </w:t>
        </w:r>
        <w:proofErr w:type="gramStart"/>
        <w:r>
          <w:rPr>
            <w:i/>
            <w:iCs/>
          </w:rPr>
          <w:t>As</w:t>
        </w:r>
        <w:proofErr w:type="gramEnd"/>
        <w:r>
          <w:rPr>
            <w:i/>
            <w:iCs/>
          </w:rPr>
          <w:t xml:space="preserve"> Is </w:t>
        </w:r>
        <w:r>
          <w:t xml:space="preserve">dengan </w:t>
        </w:r>
        <w:r>
          <w:rPr>
            <w:i/>
            <w:iCs/>
          </w:rPr>
          <w:t>To Be</w:t>
        </w:r>
        <w:bookmarkEnd w:id="4542"/>
        <w:r>
          <w:rPr>
            <w:i/>
            <w:iCs/>
          </w:rPr>
          <w:t xml:space="preserve"> </w:t>
        </w:r>
      </w:ins>
    </w:p>
    <w:p w14:paraId="7DE995FC" w14:textId="77777777" w:rsidR="00FB6967" w:rsidRPr="00FB6967" w:rsidRDefault="00FB6967" w:rsidP="00E76024">
      <w:pPr>
        <w:ind w:left="720"/>
        <w:rPr>
          <w:ins w:id="4544" w:author="ilham.nur@office.ui.ac.id" w:date="2023-02-02T23:03:00Z"/>
        </w:rPr>
        <w:pPrChange w:id="4545" w:author="ilham.nur@office.ui.ac.id" w:date="2023-02-11T11:19:00Z">
          <w:pPr>
            <w:pStyle w:val="Heading2"/>
          </w:pPr>
        </w:pPrChange>
      </w:pPr>
    </w:p>
    <w:p w14:paraId="45FD3458" w14:textId="1C892545" w:rsidR="00BA2A5D" w:rsidRDefault="00BA2A5D" w:rsidP="00BA2A5D">
      <w:pPr>
        <w:pStyle w:val="Heading3"/>
        <w:rPr>
          <w:ins w:id="4546" w:author="ilham.nur@office.ui.ac.id" w:date="2023-02-02T23:04:00Z"/>
        </w:rPr>
      </w:pPr>
      <w:bookmarkStart w:id="4547" w:name="_Toc127003424"/>
      <w:proofErr w:type="spellStart"/>
      <w:ins w:id="4548" w:author="ilham.nur@office.ui.ac.id" w:date="2023-02-02T23:04:00Z">
        <w:r>
          <w:t>Pemodelan</w:t>
        </w:r>
        <w:proofErr w:type="spellEnd"/>
        <w:r>
          <w:t xml:space="preserve"> </w:t>
        </w:r>
        <w:proofErr w:type="spellStart"/>
        <w:r>
          <w:t>Penyelesaian</w:t>
        </w:r>
        <w:proofErr w:type="spellEnd"/>
        <w:r>
          <w:t xml:space="preserve"> </w:t>
        </w:r>
        <w:proofErr w:type="spellStart"/>
        <w:r>
          <w:t>Proyek</w:t>
        </w:r>
        <w:bookmarkEnd w:id="4547"/>
        <w:proofErr w:type="spellEnd"/>
      </w:ins>
    </w:p>
    <w:p w14:paraId="40BE9D33" w14:textId="77777777" w:rsidR="000951B8" w:rsidRDefault="000951B8" w:rsidP="00E76024">
      <w:pPr>
        <w:ind w:left="720"/>
        <w:rPr>
          <w:ins w:id="4549" w:author="ilham.nur@office.ui.ac.id" w:date="2023-02-02T23:04:00Z"/>
        </w:rPr>
        <w:pPrChange w:id="4550" w:author="ilham.nur@office.ui.ac.id" w:date="2023-02-11T11:19:00Z">
          <w:pPr/>
        </w:pPrChange>
      </w:pPr>
    </w:p>
    <w:p w14:paraId="78741ECC" w14:textId="2BD29F11" w:rsidR="000951B8" w:rsidRPr="000951B8" w:rsidRDefault="000951B8">
      <w:pPr>
        <w:pStyle w:val="Heading3"/>
        <w:rPr>
          <w:ins w:id="4551" w:author="ilham.nur@office.ui.ac.id [2]" w:date="2023-01-23T20:30:00Z"/>
        </w:rPr>
        <w:pPrChange w:id="4552" w:author="ilham.nur@office.ui.ac.id" w:date="2023-02-02T23:04:00Z">
          <w:pPr>
            <w:pStyle w:val="Heading2"/>
          </w:pPr>
        </w:pPrChange>
      </w:pPr>
      <w:bookmarkStart w:id="4553" w:name="_Toc127003425"/>
      <w:ins w:id="4554" w:author="ilham.nur@office.ui.ac.id" w:date="2023-02-02T23:04:00Z">
        <w:r>
          <w:t xml:space="preserve">Hasil </w:t>
        </w:r>
        <w:proofErr w:type="spellStart"/>
        <w:r>
          <w:t>Komparasi</w:t>
        </w:r>
        <w:proofErr w:type="spellEnd"/>
        <w:r>
          <w:t xml:space="preserve"> Waktu </w:t>
        </w:r>
        <w:proofErr w:type="spellStart"/>
        <w:r>
          <w:t>Penyelesaian</w:t>
        </w:r>
        <w:proofErr w:type="spellEnd"/>
        <w:r>
          <w:t xml:space="preserve"> </w:t>
        </w:r>
        <w:proofErr w:type="spellStart"/>
        <w:r>
          <w:t>Proyek</w:t>
        </w:r>
        <w:proofErr w:type="spellEnd"/>
        <w:r>
          <w:t xml:space="preserve"> </w:t>
        </w:r>
        <w:proofErr w:type="spellStart"/>
        <w:r>
          <w:t>Sebelum</w:t>
        </w:r>
        <w:bookmarkEnd w:id="4553"/>
        <w:proofErr w:type="spellEnd"/>
        <w:r>
          <w:t xml:space="preserve"> </w:t>
        </w:r>
      </w:ins>
    </w:p>
    <w:p w14:paraId="1D16D1DF" w14:textId="77777777" w:rsidR="002B322B" w:rsidRDefault="002B322B" w:rsidP="00E76024">
      <w:pPr>
        <w:spacing w:line="360" w:lineRule="auto"/>
        <w:ind w:left="720"/>
        <w:pPrChange w:id="4555" w:author="ilham.nur@office.ui.ac.id" w:date="2023-02-11T11:19:00Z">
          <w:pPr/>
        </w:pPrChange>
      </w:pPr>
    </w:p>
    <w:p w14:paraId="724663AC" w14:textId="77777777" w:rsidR="002B322B" w:rsidRDefault="002B322B" w:rsidP="002B322B"/>
    <w:p w14:paraId="11D7697A" w14:textId="77777777" w:rsidR="002B322B" w:rsidRDefault="002B322B" w:rsidP="002B322B">
      <w:pPr>
        <w:sectPr w:rsidR="002B322B" w:rsidSect="00AD4474">
          <w:footerReference w:type="first" r:id="rId108"/>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4557" w:name="_Toc120139660"/>
      <w:bookmarkStart w:id="4558" w:name="_Toc127003426"/>
      <w:r>
        <w:t>KESIMPULAN</w:t>
      </w:r>
      <w:bookmarkEnd w:id="4557"/>
      <w:bookmarkEnd w:id="4558"/>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109"/>
          <w:headerReference w:type="default" r:id="rId110"/>
          <w:headerReference w:type="first" r:id="rId111"/>
          <w:footerReference w:type="first" r:id="rId112"/>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4564" w:name="_Toc120139661"/>
      <w:bookmarkStart w:id="4565" w:name="_Toc127003427"/>
      <w:r>
        <w:lastRenderedPageBreak/>
        <w:t>DAFTAR REFERENSI</w:t>
      </w:r>
      <w:bookmarkEnd w:id="4564"/>
      <w:bookmarkEnd w:id="4565"/>
    </w:p>
    <w:p w14:paraId="7081F1B8" w14:textId="77777777" w:rsidR="00D41F59" w:rsidRPr="00D41F59" w:rsidRDefault="00D41F59" w:rsidP="00D41F59"/>
    <w:p w14:paraId="15CAF5DA" w14:textId="41BB782A" w:rsidR="00EE4E27" w:rsidRPr="00EE4E27" w:rsidRDefault="007904FE" w:rsidP="00EE4E2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E4E27" w:rsidRPr="00EE4E27">
        <w:rPr>
          <w:rFonts w:cs="Times New Roman"/>
          <w:noProof/>
          <w:szCs w:val="24"/>
        </w:rPr>
        <w:t xml:space="preserve">Almeida Prado Cestari, J. M., Loures, E. de F. R., Santos, E. A. P., &amp; Panetto, H. (2020). A capability model for public administration interoperability. </w:t>
      </w:r>
      <w:r w:rsidR="00EE4E27" w:rsidRPr="00EE4E27">
        <w:rPr>
          <w:rFonts w:cs="Times New Roman"/>
          <w:i/>
          <w:iCs/>
          <w:noProof/>
          <w:szCs w:val="24"/>
        </w:rPr>
        <w:t>Enterprise Information Systems</w:t>
      </w:r>
      <w:r w:rsidR="00EE4E27" w:rsidRPr="00EE4E27">
        <w:rPr>
          <w:rFonts w:cs="Times New Roman"/>
          <w:noProof/>
          <w:szCs w:val="24"/>
        </w:rPr>
        <w:t xml:space="preserve">, </w:t>
      </w:r>
      <w:r w:rsidR="00EE4E27" w:rsidRPr="00EE4E27">
        <w:rPr>
          <w:rFonts w:cs="Times New Roman"/>
          <w:i/>
          <w:iCs/>
          <w:noProof/>
          <w:szCs w:val="24"/>
        </w:rPr>
        <w:t>14</w:t>
      </w:r>
      <w:r w:rsidR="00EE4E27" w:rsidRPr="00EE4E27">
        <w:rPr>
          <w:rFonts w:cs="Times New Roman"/>
          <w:noProof/>
          <w:szCs w:val="24"/>
        </w:rPr>
        <w:t>(8), 1071–1101. https://doi.org/10.1080/17517575.2018.1564154</w:t>
      </w:r>
    </w:p>
    <w:p w14:paraId="26465B2D"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Arslan, H. M. (2018). CURRENT CLASSIFICATION OF MULTI CRITERIA DECISION ANALYSIS METHODS AND PUBLIC SECTOR IMPLEMENTATIONS. </w:t>
      </w:r>
      <w:r w:rsidRPr="00EE4E27">
        <w:rPr>
          <w:rFonts w:cs="Times New Roman"/>
          <w:i/>
          <w:iCs/>
          <w:noProof/>
          <w:szCs w:val="24"/>
        </w:rPr>
        <w:t>Current Debates in Public Finance, Public Administration &amp; Environmental Studies</w:t>
      </w:r>
      <w:r w:rsidRPr="00EE4E27">
        <w:rPr>
          <w:rFonts w:cs="Times New Roman"/>
          <w:noProof/>
          <w:szCs w:val="24"/>
        </w:rPr>
        <w:t xml:space="preserve">, </w:t>
      </w:r>
      <w:r w:rsidRPr="00EE4E27">
        <w:rPr>
          <w:rFonts w:cs="Times New Roman"/>
          <w:i/>
          <w:iCs/>
          <w:noProof/>
          <w:szCs w:val="24"/>
        </w:rPr>
        <w:t>October</w:t>
      </w:r>
      <w:r w:rsidRPr="00EE4E27">
        <w:rPr>
          <w:rFonts w:cs="Times New Roman"/>
          <w:noProof/>
          <w:szCs w:val="24"/>
        </w:rPr>
        <w:t>, 241–261.</w:t>
      </w:r>
    </w:p>
    <w:p w14:paraId="7424A2EA"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EE4E27">
        <w:rPr>
          <w:rFonts w:cs="Times New Roman"/>
          <w:i/>
          <w:iCs/>
          <w:noProof/>
          <w:szCs w:val="24"/>
        </w:rPr>
        <w:t>Buildings</w:t>
      </w:r>
      <w:r w:rsidRPr="00EE4E27">
        <w:rPr>
          <w:rFonts w:cs="Times New Roman"/>
          <w:noProof/>
          <w:szCs w:val="24"/>
        </w:rPr>
        <w:t xml:space="preserve">, </w:t>
      </w:r>
      <w:r w:rsidRPr="00EE4E27">
        <w:rPr>
          <w:rFonts w:cs="Times New Roman"/>
          <w:i/>
          <w:iCs/>
          <w:noProof/>
          <w:szCs w:val="24"/>
        </w:rPr>
        <w:t>12</w:t>
      </w:r>
      <w:r w:rsidRPr="00EE4E27">
        <w:rPr>
          <w:rFonts w:cs="Times New Roman"/>
          <w:noProof/>
          <w:szCs w:val="24"/>
        </w:rPr>
        <w:t>(5). https://doi.org/10.3390/buildings12050643</w:t>
      </w:r>
    </w:p>
    <w:p w14:paraId="3C8AD57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Badiru, A. B. (2014). </w:t>
      </w:r>
      <w:r w:rsidRPr="00EE4E27">
        <w:rPr>
          <w:rFonts w:cs="Times New Roman"/>
          <w:i/>
          <w:iCs/>
          <w:noProof/>
          <w:szCs w:val="24"/>
        </w:rPr>
        <w:t>Handbook of Industrial and Systems Engineering</w:t>
      </w:r>
      <w:r w:rsidRPr="00EE4E27">
        <w:rPr>
          <w:rFonts w:cs="Times New Roman"/>
          <w:noProof/>
          <w:szCs w:val="24"/>
        </w:rPr>
        <w:t xml:space="preserve"> (A. B. Badiru (ed.); Second). CRC Press.</w:t>
      </w:r>
    </w:p>
    <w:p w14:paraId="352CADD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Bohlouli, M., &amp; Schrage, M. (2020). Scalable multi-criteria decision-making: A mapreduce deployed big data approach for skill analytics. </w:t>
      </w:r>
      <w:r w:rsidRPr="00EE4E27">
        <w:rPr>
          <w:rFonts w:cs="Times New Roman"/>
          <w:i/>
          <w:iCs/>
          <w:noProof/>
          <w:szCs w:val="24"/>
        </w:rPr>
        <w:t>Proceedings - 2020 IEEE International Conference on Big Data, Big Data 2020</w:t>
      </w:r>
      <w:r w:rsidRPr="00EE4E27">
        <w:rPr>
          <w:rFonts w:cs="Times New Roman"/>
          <w:noProof/>
          <w:szCs w:val="24"/>
        </w:rPr>
        <w:t xml:space="preserve">, </w:t>
      </w:r>
      <w:r w:rsidRPr="00EE4E27">
        <w:rPr>
          <w:rFonts w:cs="Times New Roman"/>
          <w:i/>
          <w:iCs/>
          <w:noProof/>
          <w:szCs w:val="24"/>
        </w:rPr>
        <w:t>2020</w:t>
      </w:r>
      <w:r w:rsidRPr="00EE4E27">
        <w:rPr>
          <w:rFonts w:cs="Times New Roman"/>
          <w:noProof/>
          <w:szCs w:val="24"/>
        </w:rPr>
        <w:t>-</w:t>
      </w:r>
      <w:r w:rsidRPr="00EE4E27">
        <w:rPr>
          <w:rFonts w:cs="Times New Roman"/>
          <w:i/>
          <w:iCs/>
          <w:noProof/>
          <w:szCs w:val="24"/>
        </w:rPr>
        <w:t>Janua</w:t>
      </w:r>
      <w:r w:rsidRPr="00EE4E27">
        <w:rPr>
          <w:rFonts w:cs="Times New Roman"/>
          <w:noProof/>
          <w:szCs w:val="24"/>
        </w:rPr>
        <w:t>. https://doi.org/10.1109/BigData50022.2020.9439788</w:t>
      </w:r>
    </w:p>
    <w:p w14:paraId="0E1703D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Bughin, J., Kretschmer, T., &amp; Van Zeebroeck, N. (2021). Digital Technology Adoption Drives Strategic Renewal for Successful Digital Transformation. </w:t>
      </w:r>
      <w:r w:rsidRPr="00EE4E27">
        <w:rPr>
          <w:rFonts w:cs="Times New Roman"/>
          <w:i/>
          <w:iCs/>
          <w:noProof/>
          <w:szCs w:val="24"/>
        </w:rPr>
        <w:t>IEEE Engineering Management Review</w:t>
      </w:r>
      <w:r w:rsidRPr="00EE4E27">
        <w:rPr>
          <w:rFonts w:cs="Times New Roman"/>
          <w:noProof/>
          <w:szCs w:val="24"/>
        </w:rPr>
        <w:t xml:space="preserve">, </w:t>
      </w:r>
      <w:r w:rsidRPr="00EE4E27">
        <w:rPr>
          <w:rFonts w:cs="Times New Roman"/>
          <w:i/>
          <w:iCs/>
          <w:noProof/>
          <w:szCs w:val="24"/>
        </w:rPr>
        <w:t>49</w:t>
      </w:r>
      <w:r w:rsidRPr="00EE4E27">
        <w:rPr>
          <w:rFonts w:cs="Times New Roman"/>
          <w:noProof/>
          <w:szCs w:val="24"/>
        </w:rPr>
        <w:t>(3), 103–108. https://doi.org/10.1109/EMR.2021.3098663</w:t>
      </w:r>
    </w:p>
    <w:p w14:paraId="23FB92B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40</w:t>
      </w:r>
      <w:r w:rsidRPr="00EE4E27">
        <w:rPr>
          <w:rFonts w:cs="Times New Roman"/>
          <w:noProof/>
          <w:szCs w:val="24"/>
        </w:rPr>
        <w:t>(1), 76–87. https://doi.org/10.1016/j.ijproman.2021.10.004</w:t>
      </w:r>
    </w:p>
    <w:p w14:paraId="053966F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Chen, Y., Jin, Q., Fang, H., Lei, H., Hu, J., Wu, Y., Chen, J., Wang, C., &amp; Wan, Y. (2019a). Analytic network process: Academic insights and perspectives analysis. </w:t>
      </w:r>
      <w:r w:rsidRPr="00EE4E27">
        <w:rPr>
          <w:rFonts w:cs="Times New Roman"/>
          <w:i/>
          <w:iCs/>
          <w:noProof/>
          <w:szCs w:val="24"/>
        </w:rPr>
        <w:t>Journal of Cleaner Production</w:t>
      </w:r>
      <w:r w:rsidRPr="00EE4E27">
        <w:rPr>
          <w:rFonts w:cs="Times New Roman"/>
          <w:noProof/>
          <w:szCs w:val="24"/>
        </w:rPr>
        <w:t xml:space="preserve">, </w:t>
      </w:r>
      <w:r w:rsidRPr="00EE4E27">
        <w:rPr>
          <w:rFonts w:cs="Times New Roman"/>
          <w:i/>
          <w:iCs/>
          <w:noProof/>
          <w:szCs w:val="24"/>
        </w:rPr>
        <w:t>235</w:t>
      </w:r>
      <w:r w:rsidRPr="00EE4E27">
        <w:rPr>
          <w:rFonts w:cs="Times New Roman"/>
          <w:noProof/>
          <w:szCs w:val="24"/>
        </w:rPr>
        <w:t>, 1276–1294. https://doi.org/10.1016/j.jclepro.2019.07.016</w:t>
      </w:r>
    </w:p>
    <w:p w14:paraId="06306A8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Chen, Y., Jin, Q., Fang, H., Lei, H., Hu, J., Wu, Y., Chen, J., Wang, C., &amp; Wan, Y. (2019b). Analytic network process: Academic insights and perspectives analysis. In </w:t>
      </w:r>
      <w:r w:rsidRPr="00EE4E27">
        <w:rPr>
          <w:rFonts w:cs="Times New Roman"/>
          <w:i/>
          <w:iCs/>
          <w:noProof/>
          <w:szCs w:val="24"/>
        </w:rPr>
        <w:t>Journal of Cleaner Production</w:t>
      </w:r>
      <w:r w:rsidRPr="00EE4E27">
        <w:rPr>
          <w:rFonts w:cs="Times New Roman"/>
          <w:noProof/>
          <w:szCs w:val="24"/>
        </w:rPr>
        <w:t xml:space="preserve"> (Vol. 235, pp. 1276–1294). Elsevier Ltd. https://doi.org/10.1016/j.jclepro.2019.07.016</w:t>
      </w:r>
    </w:p>
    <w:p w14:paraId="0A7276A3"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Chilton, M. A. (2014). Resource allocation in IT projects: Using schedule optimization. </w:t>
      </w:r>
      <w:r w:rsidRPr="00EE4E27">
        <w:rPr>
          <w:rFonts w:cs="Times New Roman"/>
          <w:i/>
          <w:iCs/>
          <w:noProof/>
          <w:szCs w:val="24"/>
        </w:rPr>
        <w:t>International Journal of Information Systems and Project Management</w:t>
      </w:r>
      <w:r w:rsidRPr="00EE4E27">
        <w:rPr>
          <w:rFonts w:cs="Times New Roman"/>
          <w:noProof/>
          <w:szCs w:val="24"/>
        </w:rPr>
        <w:t xml:space="preserve">, </w:t>
      </w:r>
      <w:r w:rsidRPr="00EE4E27">
        <w:rPr>
          <w:rFonts w:cs="Times New Roman"/>
          <w:i/>
          <w:iCs/>
          <w:noProof/>
          <w:szCs w:val="24"/>
        </w:rPr>
        <w:t>2</w:t>
      </w:r>
      <w:r w:rsidRPr="00EE4E27">
        <w:rPr>
          <w:rFonts w:cs="Times New Roman"/>
          <w:noProof/>
          <w:szCs w:val="24"/>
        </w:rPr>
        <w:t>(3), 47–59. https://doi.org/10.12821/ijispm020303</w:t>
      </w:r>
    </w:p>
    <w:p w14:paraId="643DFF4A"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Condé, G. C. P., &amp; Martens, M. L. (2020). Six sigma project generation and selection: literature review and feature based method proposition. </w:t>
      </w:r>
      <w:r w:rsidRPr="00EE4E27">
        <w:rPr>
          <w:rFonts w:cs="Times New Roman"/>
          <w:i/>
          <w:iCs/>
          <w:noProof/>
          <w:szCs w:val="24"/>
        </w:rPr>
        <w:t>Production Planning and Control</w:t>
      </w:r>
      <w:r w:rsidRPr="00EE4E27">
        <w:rPr>
          <w:rFonts w:cs="Times New Roman"/>
          <w:noProof/>
          <w:szCs w:val="24"/>
        </w:rPr>
        <w:t xml:space="preserve">, </w:t>
      </w:r>
      <w:r w:rsidRPr="00EE4E27">
        <w:rPr>
          <w:rFonts w:cs="Times New Roman"/>
          <w:i/>
          <w:iCs/>
          <w:noProof/>
          <w:szCs w:val="24"/>
        </w:rPr>
        <w:t>31</w:t>
      </w:r>
      <w:r w:rsidRPr="00EE4E27">
        <w:rPr>
          <w:rFonts w:cs="Times New Roman"/>
          <w:noProof/>
          <w:szCs w:val="24"/>
        </w:rPr>
        <w:t>(16), 1303–1312. https://doi.org/10.1080/09537287.2019.1706196</w:t>
      </w:r>
    </w:p>
    <w:p w14:paraId="39779CF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lastRenderedPageBreak/>
        <w:t xml:space="preserve">Economy, A. P. (2022). </w:t>
      </w:r>
      <w:r w:rsidRPr="00EE4E27">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EE4E27">
        <w:rPr>
          <w:rFonts w:cs="Times New Roman"/>
          <w:noProof/>
          <w:szCs w:val="24"/>
        </w:rPr>
        <w:t xml:space="preserve">. </w:t>
      </w:r>
      <w:r w:rsidRPr="00EE4E27">
        <w:rPr>
          <w:rFonts w:cs="Times New Roman"/>
          <w:i/>
          <w:iCs/>
          <w:noProof/>
          <w:szCs w:val="24"/>
        </w:rPr>
        <w:t>41</w:t>
      </w:r>
      <w:r w:rsidRPr="00EE4E27">
        <w:rPr>
          <w:rFonts w:cs="Times New Roman"/>
          <w:noProof/>
          <w:szCs w:val="24"/>
        </w:rPr>
        <w:t>(140), 264–283.</w:t>
      </w:r>
    </w:p>
    <w:p w14:paraId="3CCC81F9"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Fink, L., &amp; Pinchovski, B. (2020). It is about time: Bias and its mitigation in time-saving decisions in software development projects.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38</w:t>
      </w:r>
      <w:r w:rsidRPr="00EE4E27">
        <w:rPr>
          <w:rFonts w:cs="Times New Roman"/>
          <w:noProof/>
          <w:szCs w:val="24"/>
        </w:rPr>
        <w:t>(2), 99–111. https://doi.org/10.1016/j.ijproman.2020.01.001</w:t>
      </w:r>
    </w:p>
    <w:p w14:paraId="0CA2FEA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Floyd, M. K., Barker, K., Rocco, C. M., &amp; Whitman, M. G. (2017). A Multi-Criteria Decision Analysis Technique for Stochastic Task Criticality in Project Management. </w:t>
      </w:r>
      <w:r w:rsidRPr="00EE4E27">
        <w:rPr>
          <w:rFonts w:cs="Times New Roman"/>
          <w:i/>
          <w:iCs/>
          <w:noProof/>
          <w:szCs w:val="24"/>
        </w:rPr>
        <w:t>EMJ - Engineering Management Journal</w:t>
      </w:r>
      <w:r w:rsidRPr="00EE4E27">
        <w:rPr>
          <w:rFonts w:cs="Times New Roman"/>
          <w:noProof/>
          <w:szCs w:val="24"/>
        </w:rPr>
        <w:t xml:space="preserve">, </w:t>
      </w:r>
      <w:r w:rsidRPr="00EE4E27">
        <w:rPr>
          <w:rFonts w:cs="Times New Roman"/>
          <w:i/>
          <w:iCs/>
          <w:noProof/>
          <w:szCs w:val="24"/>
        </w:rPr>
        <w:t>29</w:t>
      </w:r>
      <w:r w:rsidRPr="00EE4E27">
        <w:rPr>
          <w:rFonts w:cs="Times New Roman"/>
          <w:noProof/>
          <w:szCs w:val="24"/>
        </w:rPr>
        <w:t>(3), 165–178. https://doi.org/10.1080/10429247.2017.1340038</w:t>
      </w:r>
    </w:p>
    <w:p w14:paraId="64112F27"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ao. (2001a). A Practical Guide to Federal Enterprise Architecture. In </w:t>
      </w:r>
      <w:r w:rsidRPr="00EE4E27">
        <w:rPr>
          <w:rFonts w:cs="Times New Roman"/>
          <w:i/>
          <w:iCs/>
          <w:noProof/>
          <w:szCs w:val="24"/>
        </w:rPr>
        <w:t>Public Law</w:t>
      </w:r>
      <w:r w:rsidRPr="00EE4E27">
        <w:rPr>
          <w:rFonts w:cs="Times New Roman"/>
          <w:noProof/>
          <w:szCs w:val="24"/>
        </w:rPr>
        <w:t xml:space="preserve"> (Vol. 1, Issue February 2001). http://www.citeulike.org/group/15536/article/9666776</w:t>
      </w:r>
    </w:p>
    <w:p w14:paraId="024AD22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ao. (2001b). A Practical Guide to Federal Enterprise Architecture. In </w:t>
      </w:r>
      <w:r w:rsidRPr="00EE4E27">
        <w:rPr>
          <w:rFonts w:cs="Times New Roman"/>
          <w:i/>
          <w:iCs/>
          <w:noProof/>
          <w:szCs w:val="24"/>
        </w:rPr>
        <w:t>Public Law</w:t>
      </w:r>
      <w:r w:rsidRPr="00EE4E27">
        <w:rPr>
          <w:rFonts w:cs="Times New Roman"/>
          <w:noProof/>
          <w:szCs w:val="24"/>
        </w:rPr>
        <w:t xml:space="preserve"> (Vol. 1, Issue February 2001).</w:t>
      </w:r>
    </w:p>
    <w:p w14:paraId="0B6BB8C5"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EE4E27">
        <w:rPr>
          <w:rFonts w:cs="Times New Roman"/>
          <w:i/>
          <w:iCs/>
          <w:noProof/>
          <w:szCs w:val="24"/>
        </w:rPr>
        <w:t>International Journal of Environmental Research and Public Health</w:t>
      </w:r>
      <w:r w:rsidRPr="00EE4E27">
        <w:rPr>
          <w:rFonts w:cs="Times New Roman"/>
          <w:noProof/>
          <w:szCs w:val="24"/>
        </w:rPr>
        <w:t xml:space="preserve">, </w:t>
      </w:r>
      <w:r w:rsidRPr="00EE4E27">
        <w:rPr>
          <w:rFonts w:cs="Times New Roman"/>
          <w:i/>
          <w:iCs/>
          <w:noProof/>
          <w:szCs w:val="24"/>
        </w:rPr>
        <w:t>17</w:t>
      </w:r>
      <w:r w:rsidRPr="00EE4E27">
        <w:rPr>
          <w:rFonts w:cs="Times New Roman"/>
          <w:noProof/>
          <w:szCs w:val="24"/>
        </w:rPr>
        <w:t>(2). https://doi.org/10.3390/ijerph17020525</w:t>
      </w:r>
    </w:p>
    <w:p w14:paraId="3E9C185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arg, S., Sinha, S., Kar, A. K., &amp; Mani, M. (2022). A review of machine learning applications in human resource management. </w:t>
      </w:r>
      <w:r w:rsidRPr="00EE4E27">
        <w:rPr>
          <w:rFonts w:cs="Times New Roman"/>
          <w:i/>
          <w:iCs/>
          <w:noProof/>
          <w:szCs w:val="24"/>
        </w:rPr>
        <w:t>International Journal of Productivity and Performance Management</w:t>
      </w:r>
      <w:r w:rsidRPr="00EE4E27">
        <w:rPr>
          <w:rFonts w:cs="Times New Roman"/>
          <w:noProof/>
          <w:szCs w:val="24"/>
        </w:rPr>
        <w:t xml:space="preserve">, </w:t>
      </w:r>
      <w:r w:rsidRPr="00EE4E27">
        <w:rPr>
          <w:rFonts w:cs="Times New Roman"/>
          <w:i/>
          <w:iCs/>
          <w:noProof/>
          <w:szCs w:val="24"/>
        </w:rPr>
        <w:t>71</w:t>
      </w:r>
      <w:r w:rsidRPr="00EE4E27">
        <w:rPr>
          <w:rFonts w:cs="Times New Roman"/>
          <w:noProof/>
          <w:szCs w:val="24"/>
        </w:rPr>
        <w:t>(5), 1590–1610. https://doi.org/10.1108/IJPPM-08-2020-0427</w:t>
      </w:r>
    </w:p>
    <w:p w14:paraId="055D8F1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onzález Moyano, C., Pufahl, L., Weber, I., &amp; Mendling, J. (2022a). Uses of business process modeling in agile software development projects. </w:t>
      </w:r>
      <w:r w:rsidRPr="00EE4E27">
        <w:rPr>
          <w:rFonts w:cs="Times New Roman"/>
          <w:i/>
          <w:iCs/>
          <w:noProof/>
          <w:szCs w:val="24"/>
        </w:rPr>
        <w:t>Information and Software Technology</w:t>
      </w:r>
      <w:r w:rsidRPr="00EE4E27">
        <w:rPr>
          <w:rFonts w:cs="Times New Roman"/>
          <w:noProof/>
          <w:szCs w:val="24"/>
        </w:rPr>
        <w:t xml:space="preserve">, </w:t>
      </w:r>
      <w:r w:rsidRPr="00EE4E27">
        <w:rPr>
          <w:rFonts w:cs="Times New Roman"/>
          <w:i/>
          <w:iCs/>
          <w:noProof/>
          <w:szCs w:val="24"/>
        </w:rPr>
        <w:t>152</w:t>
      </w:r>
      <w:r w:rsidRPr="00EE4E27">
        <w:rPr>
          <w:rFonts w:cs="Times New Roman"/>
          <w:noProof/>
          <w:szCs w:val="24"/>
        </w:rPr>
        <w:t>(March), 107028. https://doi.org/10.1016/j.infsof.2022.107028</w:t>
      </w:r>
    </w:p>
    <w:p w14:paraId="7148493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González Moyano, C., Pufahl, L., Weber, I., &amp; Mendling, J. (2022b). Uses of business process modeling in agile software development projects. </w:t>
      </w:r>
      <w:r w:rsidRPr="00EE4E27">
        <w:rPr>
          <w:rFonts w:cs="Times New Roman"/>
          <w:i/>
          <w:iCs/>
          <w:noProof/>
          <w:szCs w:val="24"/>
        </w:rPr>
        <w:t>Information and Software Technology</w:t>
      </w:r>
      <w:r w:rsidRPr="00EE4E27">
        <w:rPr>
          <w:rFonts w:cs="Times New Roman"/>
          <w:noProof/>
          <w:szCs w:val="24"/>
        </w:rPr>
        <w:t xml:space="preserve">, </w:t>
      </w:r>
      <w:r w:rsidRPr="00EE4E27">
        <w:rPr>
          <w:rFonts w:cs="Times New Roman"/>
          <w:i/>
          <w:iCs/>
          <w:noProof/>
          <w:szCs w:val="24"/>
        </w:rPr>
        <w:t>152</w:t>
      </w:r>
      <w:r w:rsidRPr="00EE4E27">
        <w:rPr>
          <w:rFonts w:cs="Times New Roman"/>
          <w:noProof/>
          <w:szCs w:val="24"/>
        </w:rPr>
        <w:t>(March), 107028. https://doi.org/10.1016/j.infsof.2022.107028</w:t>
      </w:r>
    </w:p>
    <w:p w14:paraId="7D2CA7BA"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EE4E27">
        <w:rPr>
          <w:rFonts w:cs="Times New Roman"/>
          <w:i/>
          <w:iCs/>
          <w:noProof/>
          <w:szCs w:val="24"/>
        </w:rPr>
        <w:t>IET Collaborative Intelligent Manufacturing</w:t>
      </w:r>
      <w:r w:rsidRPr="00EE4E27">
        <w:rPr>
          <w:rFonts w:cs="Times New Roman"/>
          <w:noProof/>
          <w:szCs w:val="24"/>
        </w:rPr>
        <w:t xml:space="preserve">, </w:t>
      </w:r>
      <w:r w:rsidRPr="00EE4E27">
        <w:rPr>
          <w:rFonts w:cs="Times New Roman"/>
          <w:i/>
          <w:iCs/>
          <w:noProof/>
          <w:szCs w:val="24"/>
        </w:rPr>
        <w:t>4</w:t>
      </w:r>
      <w:r w:rsidRPr="00EE4E27">
        <w:rPr>
          <w:rFonts w:cs="Times New Roman"/>
          <w:noProof/>
          <w:szCs w:val="24"/>
        </w:rPr>
        <w:t>(2), 101–111. https://doi.org/10.1049/cim2.12046</w:t>
      </w:r>
    </w:p>
    <w:p w14:paraId="352B7CFD"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Harinaldi. (2005). </w:t>
      </w:r>
      <w:r w:rsidRPr="00EE4E27">
        <w:rPr>
          <w:rFonts w:cs="Times New Roman"/>
          <w:i/>
          <w:iCs/>
          <w:noProof/>
          <w:szCs w:val="24"/>
        </w:rPr>
        <w:t>Prinsip-Prinsip Statistik Untuk Teknik dan Sains</w:t>
      </w:r>
      <w:r w:rsidRPr="00EE4E27">
        <w:rPr>
          <w:rFonts w:cs="Times New Roman"/>
          <w:noProof/>
          <w:szCs w:val="24"/>
        </w:rPr>
        <w:t xml:space="preserve"> (Erlangga (ed.); 1st ed.). Erlangga.</w:t>
      </w:r>
    </w:p>
    <w:p w14:paraId="6066B779"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Hosseinian, A. H., &amp; Baradaran, V. (2021). A two-phase approach for solving the multi-skill resource-constrained multi-project scheduling problem: a case study in construction industry. </w:t>
      </w:r>
      <w:r w:rsidRPr="00EE4E27">
        <w:rPr>
          <w:rFonts w:cs="Times New Roman"/>
          <w:i/>
          <w:iCs/>
          <w:noProof/>
          <w:szCs w:val="24"/>
        </w:rPr>
        <w:t>Engineering, Construction and Architectural Management</w:t>
      </w:r>
      <w:r w:rsidRPr="00EE4E27">
        <w:rPr>
          <w:rFonts w:cs="Times New Roman"/>
          <w:noProof/>
          <w:szCs w:val="24"/>
        </w:rPr>
        <w:t>. https://doi.org/10.1108/ECAM-07-2019-0384</w:t>
      </w:r>
    </w:p>
    <w:p w14:paraId="5F997452"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lastRenderedPageBreak/>
        <w:t xml:space="preserve">Hurwitz, J., &amp; Kirsch, D. (2018). Machine Learning for Dummies. In </w:t>
      </w:r>
      <w:r w:rsidRPr="00EE4E27">
        <w:rPr>
          <w:rFonts w:cs="Times New Roman"/>
          <w:i/>
          <w:iCs/>
          <w:noProof/>
          <w:szCs w:val="24"/>
        </w:rPr>
        <w:t>Journal of the American Society for Information Science</w:t>
      </w:r>
      <w:r w:rsidRPr="00EE4E27">
        <w:rPr>
          <w:rFonts w:cs="Times New Roman"/>
          <w:noProof/>
          <w:szCs w:val="24"/>
        </w:rPr>
        <w:t xml:space="preserve"> (Vol. 35, Issue 5). John Wiley &amp; Sons. https://doi.org/10.1002/asi.4630350509</w:t>
      </w:r>
    </w:p>
    <w:p w14:paraId="1D10660D"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Institute of Industrial and System Engineer. (2021). </w:t>
      </w:r>
      <w:r w:rsidRPr="00EE4E27">
        <w:rPr>
          <w:rFonts w:cs="Times New Roman"/>
          <w:i/>
          <w:iCs/>
          <w:noProof/>
          <w:szCs w:val="24"/>
        </w:rPr>
        <w:t>Industrial and System Engineering Body of Knowledge</w:t>
      </w:r>
      <w:r w:rsidRPr="00EE4E27">
        <w:rPr>
          <w:rFonts w:cs="Times New Roman"/>
          <w:noProof/>
          <w:szCs w:val="24"/>
        </w:rPr>
        <w:t>. IISE.</w:t>
      </w:r>
    </w:p>
    <w:p w14:paraId="1927C8A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Jain, V., &amp; Chand, M. (2021). Decision making in FMS by COPRAS approach. </w:t>
      </w:r>
      <w:r w:rsidRPr="00EE4E27">
        <w:rPr>
          <w:rFonts w:cs="Times New Roman"/>
          <w:i/>
          <w:iCs/>
          <w:noProof/>
          <w:szCs w:val="24"/>
        </w:rPr>
        <w:t>International Journal of Business Performance Management</w:t>
      </w:r>
      <w:r w:rsidRPr="00EE4E27">
        <w:rPr>
          <w:rFonts w:cs="Times New Roman"/>
          <w:noProof/>
          <w:szCs w:val="24"/>
        </w:rPr>
        <w:t xml:space="preserve">, </w:t>
      </w:r>
      <w:r w:rsidRPr="00EE4E27">
        <w:rPr>
          <w:rFonts w:cs="Times New Roman"/>
          <w:i/>
          <w:iCs/>
          <w:noProof/>
          <w:szCs w:val="24"/>
        </w:rPr>
        <w:t>22</w:t>
      </w:r>
      <w:r w:rsidRPr="00EE4E27">
        <w:rPr>
          <w:rFonts w:cs="Times New Roman"/>
          <w:noProof/>
          <w:szCs w:val="24"/>
        </w:rPr>
        <w:t>(1), 75–92. https://doi.org/10.1504/IJBPM.2021.112148</w:t>
      </w:r>
    </w:p>
    <w:p w14:paraId="264996E5"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Jalali Sohi, A., Bosch-Rekveldt, M., &amp; Hertogh, M. (2020). Does flexibility in project management in early project phases contribute positively to end-project performance? </w:t>
      </w:r>
      <w:r w:rsidRPr="00EE4E27">
        <w:rPr>
          <w:rFonts w:cs="Times New Roman"/>
          <w:i/>
          <w:iCs/>
          <w:noProof/>
          <w:szCs w:val="24"/>
        </w:rPr>
        <w:t>International Journal of Managing Projects in Business</w:t>
      </w:r>
      <w:r w:rsidRPr="00EE4E27">
        <w:rPr>
          <w:rFonts w:cs="Times New Roman"/>
          <w:noProof/>
          <w:szCs w:val="24"/>
        </w:rPr>
        <w:t xml:space="preserve">, </w:t>
      </w:r>
      <w:r w:rsidRPr="00EE4E27">
        <w:rPr>
          <w:rFonts w:cs="Times New Roman"/>
          <w:i/>
          <w:iCs/>
          <w:noProof/>
          <w:szCs w:val="24"/>
        </w:rPr>
        <w:t>13</w:t>
      </w:r>
      <w:r w:rsidRPr="00EE4E27">
        <w:rPr>
          <w:rFonts w:cs="Times New Roman"/>
          <w:noProof/>
          <w:szCs w:val="24"/>
        </w:rPr>
        <w:t>(4), 665–694. https://doi.org/10.1108/IJMPB-07-2019-0173</w:t>
      </w:r>
    </w:p>
    <w:p w14:paraId="702E9C11"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K.Pratt, M., &amp; Roy, M. (2017). </w:t>
      </w:r>
      <w:r w:rsidRPr="00EE4E27">
        <w:rPr>
          <w:rFonts w:cs="Times New Roman"/>
          <w:i/>
          <w:iCs/>
          <w:noProof/>
          <w:szCs w:val="24"/>
        </w:rPr>
        <w:t>What is business process reengineering (BPR) - Definition from WhatIs</w:t>
      </w:r>
      <w:r w:rsidRPr="00EE4E27">
        <w:rPr>
          <w:rFonts w:cs="Times New Roman"/>
          <w:noProof/>
          <w:szCs w:val="24"/>
        </w:rPr>
        <w:t>. TechTarget. https://www.techtarget.com/searchcio/definition/business-process</w:t>
      </w:r>
    </w:p>
    <w:p w14:paraId="47261FF4"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Kerzner, H. (2017). Project Management 12th Edition. In </w:t>
      </w:r>
      <w:r w:rsidRPr="00EE4E27">
        <w:rPr>
          <w:rFonts w:cs="Times New Roman"/>
          <w:i/>
          <w:iCs/>
          <w:noProof/>
          <w:szCs w:val="24"/>
        </w:rPr>
        <w:t>Syria Studies</w:t>
      </w:r>
      <w:r w:rsidRPr="00EE4E27">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1CA49D26"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Kim, C. W., Yoo, W. S., Lim, H., Yu, I., Cho, H., &amp; Kang, K. I. (2018). Early-warning performance monitoring system (EPMS) using the business information of a project.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36</w:t>
      </w:r>
      <w:r w:rsidRPr="00EE4E27">
        <w:rPr>
          <w:rFonts w:cs="Times New Roman"/>
          <w:noProof/>
          <w:szCs w:val="24"/>
        </w:rPr>
        <w:t>(5), 730–743. https://doi.org/10.1016/j.ijproman.2018.03.010</w:t>
      </w:r>
    </w:p>
    <w:p w14:paraId="722D758C"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Kock, A., Schulz, B., Kopmann, J., &amp; Gemünden, H. G. (2020). Project portfolio management information systems’ positive influence on performance – the importance of process maturity.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38</w:t>
      </w:r>
      <w:r w:rsidRPr="00EE4E27">
        <w:rPr>
          <w:rFonts w:cs="Times New Roman"/>
          <w:noProof/>
          <w:szCs w:val="24"/>
        </w:rPr>
        <w:t>(4), 229–241. https://doi.org/10.1016/j.ijproman.2020.05.001</w:t>
      </w:r>
    </w:p>
    <w:p w14:paraId="5503654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EE4E27">
        <w:rPr>
          <w:rFonts w:cs="Times New Roman"/>
          <w:i/>
          <w:iCs/>
          <w:noProof/>
          <w:szCs w:val="24"/>
        </w:rPr>
        <w:t>Information &amp; Management</w:t>
      </w:r>
      <w:r w:rsidRPr="00EE4E27">
        <w:rPr>
          <w:rFonts w:cs="Times New Roman"/>
          <w:noProof/>
          <w:szCs w:val="24"/>
        </w:rPr>
        <w:t xml:space="preserve">, </w:t>
      </w:r>
      <w:r w:rsidRPr="00EE4E27">
        <w:rPr>
          <w:rFonts w:cs="Times New Roman"/>
          <w:i/>
          <w:iCs/>
          <w:noProof/>
          <w:szCs w:val="24"/>
        </w:rPr>
        <w:t>59</w:t>
      </w:r>
      <w:r w:rsidRPr="00EE4E27">
        <w:rPr>
          <w:rFonts w:cs="Times New Roman"/>
          <w:noProof/>
          <w:szCs w:val="24"/>
        </w:rPr>
        <w:t>(6), 103680. https://doi.org/10.1016/j.im.2022.103680</w:t>
      </w:r>
    </w:p>
    <w:p w14:paraId="7E516AD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Mrukwa, G. (2018). </w:t>
      </w:r>
      <w:r w:rsidRPr="00EE4E27">
        <w:rPr>
          <w:rFonts w:cs="Times New Roman"/>
          <w:i/>
          <w:iCs/>
          <w:noProof/>
          <w:szCs w:val="24"/>
        </w:rPr>
        <w:t>Supervised and Unsupervised Machine Learning - Types of ML</w:t>
      </w:r>
      <w:r w:rsidRPr="00EE4E27">
        <w:rPr>
          <w:rFonts w:cs="Times New Roman"/>
          <w:noProof/>
          <w:szCs w:val="24"/>
        </w:rPr>
        <w:t>. Netguru. https://www.netguru.com/blog/supervised-machine-learning</w:t>
      </w:r>
    </w:p>
    <w:p w14:paraId="147DE68C"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Onesmus, M. (2020a). </w:t>
      </w:r>
      <w:r w:rsidRPr="00EE4E27">
        <w:rPr>
          <w:rFonts w:cs="Times New Roman"/>
          <w:i/>
          <w:iCs/>
          <w:noProof/>
          <w:szCs w:val="24"/>
        </w:rPr>
        <w:t>Introduction to Random Forest in Machine Learning</w:t>
      </w:r>
      <w:r w:rsidRPr="00EE4E27">
        <w:rPr>
          <w:rFonts w:cs="Times New Roman"/>
          <w:noProof/>
          <w:szCs w:val="24"/>
        </w:rPr>
        <w:t>. Section.Io. https://www.section.io/engineering-education/introduction-to-random-forest-in-machine-learning/</w:t>
      </w:r>
    </w:p>
    <w:p w14:paraId="3D025450"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Onesmus, M. (2020b). </w:t>
      </w:r>
      <w:r w:rsidRPr="00EE4E27">
        <w:rPr>
          <w:rFonts w:cs="Times New Roman"/>
          <w:i/>
          <w:iCs/>
          <w:noProof/>
          <w:szCs w:val="24"/>
        </w:rPr>
        <w:t>Introduction to Random Forest in Machine Learning</w:t>
      </w:r>
      <w:r w:rsidRPr="00EE4E27">
        <w:rPr>
          <w:rFonts w:cs="Times New Roman"/>
          <w:noProof/>
          <w:szCs w:val="24"/>
        </w:rPr>
        <w:t>. Section.Io; Section. https://www.section.io/engineering-education/introduction-to-random-forest-in-machine-learning/</w:t>
      </w:r>
    </w:p>
    <w:p w14:paraId="1D69578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lastRenderedPageBreak/>
        <w:t xml:space="preserve">Pappas, L. (2021a). The State of Project Management Training. In </w:t>
      </w:r>
      <w:r w:rsidRPr="00EE4E27">
        <w:rPr>
          <w:rFonts w:cs="Times New Roman"/>
          <w:i/>
          <w:iCs/>
          <w:noProof/>
          <w:szCs w:val="24"/>
        </w:rPr>
        <w:t>Wellingtone</w:t>
      </w:r>
      <w:r w:rsidRPr="00EE4E27">
        <w:rPr>
          <w:rFonts w:cs="Times New Roman"/>
          <w:noProof/>
          <w:szCs w:val="24"/>
        </w:rPr>
        <w:t>. http://search.proquest.com.ezproxy.library.wisc.edu/abicomplete/docview/198717427/13BF4534484E6D0878/5?accountid=465</w:t>
      </w:r>
    </w:p>
    <w:p w14:paraId="6D4FC76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Pappas, L. (2021b). The State of Project Management Training. In </w:t>
      </w:r>
      <w:r w:rsidRPr="00EE4E27">
        <w:rPr>
          <w:rFonts w:cs="Times New Roman"/>
          <w:i/>
          <w:iCs/>
          <w:noProof/>
          <w:szCs w:val="24"/>
        </w:rPr>
        <w:t>Wellingtone</w:t>
      </w:r>
      <w:r w:rsidRPr="00EE4E27">
        <w:rPr>
          <w:rFonts w:cs="Times New Roman"/>
          <w:noProof/>
          <w:szCs w:val="24"/>
        </w:rPr>
        <w:t>.</w:t>
      </w:r>
    </w:p>
    <w:p w14:paraId="28A1DA2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Patil, A., Madaan, J., Chan, F. T. S., &amp; Charan, P. (2022). Advancement of performance measurement system in the humanitarian supply chain. </w:t>
      </w:r>
      <w:r w:rsidRPr="00EE4E27">
        <w:rPr>
          <w:rFonts w:cs="Times New Roman"/>
          <w:i/>
          <w:iCs/>
          <w:noProof/>
          <w:szCs w:val="24"/>
        </w:rPr>
        <w:t>Expert Systems with Applications</w:t>
      </w:r>
      <w:r w:rsidRPr="00EE4E27">
        <w:rPr>
          <w:rFonts w:cs="Times New Roman"/>
          <w:noProof/>
          <w:szCs w:val="24"/>
        </w:rPr>
        <w:t xml:space="preserve">, </w:t>
      </w:r>
      <w:r w:rsidRPr="00EE4E27">
        <w:rPr>
          <w:rFonts w:cs="Times New Roman"/>
          <w:i/>
          <w:iCs/>
          <w:noProof/>
          <w:szCs w:val="24"/>
        </w:rPr>
        <w:t>206</w:t>
      </w:r>
      <w:r w:rsidRPr="00EE4E27">
        <w:rPr>
          <w:rFonts w:cs="Times New Roman"/>
          <w:noProof/>
          <w:szCs w:val="24"/>
        </w:rPr>
        <w:t>(June), 117844. https://doi.org/10.1016/j.eswa.2022.117844</w:t>
      </w:r>
    </w:p>
    <w:p w14:paraId="643B60FC"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PMI. (2021a). A Guide to the Project Management Body of Knowledge PMBOK GUIDE Seventh Edition and The Standard for Project Management. In </w:t>
      </w:r>
      <w:r w:rsidRPr="00EE4E27">
        <w:rPr>
          <w:rFonts w:cs="Times New Roman"/>
          <w:i/>
          <w:iCs/>
          <w:noProof/>
          <w:szCs w:val="24"/>
        </w:rPr>
        <w:t>Angewandte Chemie International Edition, 6(11), 951–952.</w:t>
      </w:r>
      <w:r w:rsidRPr="00EE4E27">
        <w:rPr>
          <w:rFonts w:cs="Times New Roman"/>
          <w:noProof/>
          <w:szCs w:val="24"/>
        </w:rPr>
        <w:t xml:space="preserve"> (7th ed.). Project Management Institute.</w:t>
      </w:r>
    </w:p>
    <w:p w14:paraId="55049AA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PMI. (2021b). </w:t>
      </w:r>
      <w:r w:rsidRPr="00EE4E27">
        <w:rPr>
          <w:rFonts w:cs="Times New Roman"/>
          <w:i/>
          <w:iCs/>
          <w:noProof/>
          <w:szCs w:val="24"/>
        </w:rPr>
        <w:t>Pulse of Profession 2021: Beyond Agility</w:t>
      </w:r>
      <w:r w:rsidRPr="00EE4E27">
        <w:rPr>
          <w:rFonts w:cs="Times New Roman"/>
          <w:noProof/>
          <w:szCs w:val="24"/>
        </w:rPr>
        <w:t>. https://www.pmi.org/-/media/pmi/documents/public/pdf/learning/thought-leadership/pulse/pmi_pulse_2021.pdf?v=b5c9abc1-e9ff-4ac5-bb0d-010ea8f664da&amp;sc_lang_temp=en</w:t>
      </w:r>
    </w:p>
    <w:p w14:paraId="2CAEFE12"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aragih, L. R., Dachyar, M., Zagloel, T. Y. M., Wulandari, A., Dachyar, M., &amp; Farizal. (2021). Implementation of telecommunications cross-industry collaboration through agile project management. </w:t>
      </w:r>
      <w:r w:rsidRPr="00EE4E27">
        <w:rPr>
          <w:rFonts w:cs="Times New Roman"/>
          <w:i/>
          <w:iCs/>
          <w:noProof/>
          <w:szCs w:val="24"/>
        </w:rPr>
        <w:t>MATEC Web of Conferences</w:t>
      </w:r>
      <w:r w:rsidRPr="00EE4E27">
        <w:rPr>
          <w:rFonts w:cs="Times New Roman"/>
          <w:noProof/>
          <w:szCs w:val="24"/>
        </w:rPr>
        <w:t xml:space="preserve">, </w:t>
      </w:r>
      <w:r w:rsidRPr="00EE4E27">
        <w:rPr>
          <w:rFonts w:cs="Times New Roman"/>
          <w:i/>
          <w:iCs/>
          <w:noProof/>
          <w:szCs w:val="24"/>
        </w:rPr>
        <w:t>7</w:t>
      </w:r>
      <w:r w:rsidRPr="00EE4E27">
        <w:rPr>
          <w:rFonts w:cs="Times New Roman"/>
          <w:noProof/>
          <w:szCs w:val="24"/>
        </w:rPr>
        <w:t>(5), e07013. https://doi.org/10.1051/matecconf/201824803012</w:t>
      </w:r>
    </w:p>
    <w:p w14:paraId="5055D1DA"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atic, U., Jacko, P., &amp; Kirkbride, C. (2022). Performance evaluation of scheduling policies for the dynamic and stochastic resource-constrained multi-project scheduling problem. </w:t>
      </w:r>
      <w:r w:rsidRPr="00EE4E27">
        <w:rPr>
          <w:rFonts w:cs="Times New Roman"/>
          <w:i/>
          <w:iCs/>
          <w:noProof/>
          <w:szCs w:val="24"/>
        </w:rPr>
        <w:t>International Journal of Production Research</w:t>
      </w:r>
      <w:r w:rsidRPr="00EE4E27">
        <w:rPr>
          <w:rFonts w:cs="Times New Roman"/>
          <w:noProof/>
          <w:szCs w:val="24"/>
        </w:rPr>
        <w:t xml:space="preserve">, </w:t>
      </w:r>
      <w:r w:rsidRPr="00EE4E27">
        <w:rPr>
          <w:rFonts w:cs="Times New Roman"/>
          <w:i/>
          <w:iCs/>
          <w:noProof/>
          <w:szCs w:val="24"/>
        </w:rPr>
        <w:t>60</w:t>
      </w:r>
      <w:r w:rsidRPr="00EE4E27">
        <w:rPr>
          <w:rFonts w:cs="Times New Roman"/>
          <w:noProof/>
          <w:szCs w:val="24"/>
        </w:rPr>
        <w:t>(4), 1411–1423. https://doi.org/10.1080/00207543.2020.1857450</w:t>
      </w:r>
    </w:p>
    <w:p w14:paraId="076085D2"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EE4E27">
        <w:rPr>
          <w:rFonts w:cs="Times New Roman"/>
          <w:i/>
          <w:iCs/>
          <w:noProof/>
          <w:szCs w:val="24"/>
        </w:rPr>
        <w:t>Advances in Engineering Software</w:t>
      </w:r>
      <w:r w:rsidRPr="00EE4E27">
        <w:rPr>
          <w:rFonts w:cs="Times New Roman"/>
          <w:noProof/>
          <w:szCs w:val="24"/>
        </w:rPr>
        <w:t xml:space="preserve">, </w:t>
      </w:r>
      <w:r w:rsidRPr="00EE4E27">
        <w:rPr>
          <w:rFonts w:cs="Times New Roman"/>
          <w:i/>
          <w:iCs/>
          <w:noProof/>
          <w:szCs w:val="24"/>
        </w:rPr>
        <w:t>170</w:t>
      </w:r>
      <w:r w:rsidRPr="00EE4E27">
        <w:rPr>
          <w:rFonts w:cs="Times New Roman"/>
          <w:noProof/>
          <w:szCs w:val="24"/>
        </w:rPr>
        <w:t>, 103143. https://doi.org/10.1016/j.advengsoft.2022.103143</w:t>
      </w:r>
    </w:p>
    <w:p w14:paraId="1CFA72CD"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hetty, B. (2019). </w:t>
      </w:r>
      <w:r w:rsidRPr="00EE4E27">
        <w:rPr>
          <w:rFonts w:cs="Times New Roman"/>
          <w:i/>
          <w:iCs/>
          <w:noProof/>
          <w:szCs w:val="24"/>
        </w:rPr>
        <w:t>Supervised Machine Learning Classification: An In-Depth Guide</w:t>
      </w:r>
      <w:r w:rsidRPr="00EE4E27">
        <w:rPr>
          <w:rFonts w:cs="Times New Roman"/>
          <w:noProof/>
          <w:szCs w:val="24"/>
        </w:rPr>
        <w:t>. Builtin. https://builtin.com/data-science/supervised-machine-learning-classification</w:t>
      </w:r>
    </w:p>
    <w:p w14:paraId="4F12EE13"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Shi, Q., Hertogh, M., Bosch-Rekveldt, M., Zhu, J., &amp; Sheng, Z. (2020). Exploring Decision-Making Complexity in Major Infrastructure Projects: A Case Study From China. </w:t>
      </w:r>
      <w:r w:rsidRPr="00EE4E27">
        <w:rPr>
          <w:rFonts w:cs="Times New Roman"/>
          <w:i/>
          <w:iCs/>
          <w:noProof/>
          <w:szCs w:val="24"/>
        </w:rPr>
        <w:t>Project Management Journal</w:t>
      </w:r>
      <w:r w:rsidRPr="00EE4E27">
        <w:rPr>
          <w:rFonts w:cs="Times New Roman"/>
          <w:noProof/>
          <w:szCs w:val="24"/>
        </w:rPr>
        <w:t xml:space="preserve">, </w:t>
      </w:r>
      <w:r w:rsidRPr="00EE4E27">
        <w:rPr>
          <w:rFonts w:cs="Times New Roman"/>
          <w:i/>
          <w:iCs/>
          <w:noProof/>
          <w:szCs w:val="24"/>
        </w:rPr>
        <w:t>51</w:t>
      </w:r>
      <w:r w:rsidRPr="00EE4E27">
        <w:rPr>
          <w:rFonts w:cs="Times New Roman"/>
          <w:noProof/>
          <w:szCs w:val="24"/>
        </w:rPr>
        <w:t>(6), 617–632. https://doi.org/10.1177/8756972820919205</w:t>
      </w:r>
    </w:p>
    <w:p w14:paraId="2444334F"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Tam, C., Moura, E. J. da C., Oliveira, T., &amp; Varajão, J. (2020). The factors influencing the success of on-going agile software development projects. </w:t>
      </w:r>
      <w:r w:rsidRPr="00EE4E27">
        <w:rPr>
          <w:rFonts w:cs="Times New Roman"/>
          <w:i/>
          <w:iCs/>
          <w:noProof/>
          <w:szCs w:val="24"/>
        </w:rPr>
        <w:t>International Journal of Project Management</w:t>
      </w:r>
      <w:r w:rsidRPr="00EE4E27">
        <w:rPr>
          <w:rFonts w:cs="Times New Roman"/>
          <w:noProof/>
          <w:szCs w:val="24"/>
        </w:rPr>
        <w:t xml:space="preserve">, </w:t>
      </w:r>
      <w:r w:rsidRPr="00EE4E27">
        <w:rPr>
          <w:rFonts w:cs="Times New Roman"/>
          <w:i/>
          <w:iCs/>
          <w:noProof/>
          <w:szCs w:val="24"/>
        </w:rPr>
        <w:t>38</w:t>
      </w:r>
      <w:r w:rsidRPr="00EE4E27">
        <w:rPr>
          <w:rFonts w:cs="Times New Roman"/>
          <w:noProof/>
          <w:szCs w:val="24"/>
        </w:rPr>
        <w:t>(3), 165–176. https://doi.org/10.1016/j.ijproman.2020.02.001</w:t>
      </w:r>
    </w:p>
    <w:p w14:paraId="67712075"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Tewari, I., &amp; Pant, M. (2020). Artificial Intelligence Reshaping Human Resource Management : A Review. </w:t>
      </w:r>
      <w:r w:rsidRPr="00EE4E27">
        <w:rPr>
          <w:rFonts w:cs="Times New Roman"/>
          <w:i/>
          <w:iCs/>
          <w:noProof/>
          <w:szCs w:val="24"/>
        </w:rPr>
        <w:t>Proceedings of IEEE International Conference on Advent Trends in Multidisciplinary Research and Innovation, ICATMRI 2020</w:t>
      </w:r>
      <w:r w:rsidRPr="00EE4E27">
        <w:rPr>
          <w:rFonts w:cs="Times New Roman"/>
          <w:noProof/>
          <w:szCs w:val="24"/>
        </w:rPr>
        <w:t>, 2020–2023. https://doi.org/10.1109/ICATMRI51801.2020.9398420</w:t>
      </w:r>
    </w:p>
    <w:p w14:paraId="79F722A2"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lastRenderedPageBreak/>
        <w:t xml:space="preserve">Valeev, S. S., Kondratyeva, N. V., Karimov, R. R., Verkhoturov, M. A., Islamgulov, T. V., &amp; Shekhtman, L. I. (2021). Production planning in a construction company as an element of Gartner enterprise architecture. </w:t>
      </w:r>
      <w:r w:rsidRPr="00EE4E27">
        <w:rPr>
          <w:rFonts w:cs="Times New Roman"/>
          <w:i/>
          <w:iCs/>
          <w:noProof/>
          <w:szCs w:val="24"/>
        </w:rPr>
        <w:t>CEUR Workshop Proceedings</w:t>
      </w:r>
      <w:r w:rsidRPr="00EE4E27">
        <w:rPr>
          <w:rFonts w:cs="Times New Roman"/>
          <w:noProof/>
          <w:szCs w:val="24"/>
        </w:rPr>
        <w:t xml:space="preserve">, </w:t>
      </w:r>
      <w:r w:rsidRPr="00EE4E27">
        <w:rPr>
          <w:rFonts w:cs="Times New Roman"/>
          <w:i/>
          <w:iCs/>
          <w:noProof/>
          <w:szCs w:val="24"/>
        </w:rPr>
        <w:t>2913</w:t>
      </w:r>
      <w:r w:rsidRPr="00EE4E27">
        <w:rPr>
          <w:rFonts w:cs="Times New Roman"/>
          <w:noProof/>
          <w:szCs w:val="24"/>
        </w:rPr>
        <w:t>(July), 198–208. https://doi.org/10.47350/iccs-de.2021.15</w:t>
      </w:r>
    </w:p>
    <w:p w14:paraId="18F8A3E7"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van Besouw, J., &amp; Bond-Barnard, T. (2021). Smart project management information systems (Spmis) for engineering projects – project performance monitoring &amp; reporting. </w:t>
      </w:r>
      <w:r w:rsidRPr="00EE4E27">
        <w:rPr>
          <w:rFonts w:cs="Times New Roman"/>
          <w:i/>
          <w:iCs/>
          <w:noProof/>
          <w:szCs w:val="24"/>
        </w:rPr>
        <w:t>International Journal of Information Systems and Project Management</w:t>
      </w:r>
      <w:r w:rsidRPr="00EE4E27">
        <w:rPr>
          <w:rFonts w:cs="Times New Roman"/>
          <w:noProof/>
          <w:szCs w:val="24"/>
        </w:rPr>
        <w:t xml:space="preserve">, </w:t>
      </w:r>
      <w:r w:rsidRPr="00EE4E27">
        <w:rPr>
          <w:rFonts w:cs="Times New Roman"/>
          <w:i/>
          <w:iCs/>
          <w:noProof/>
          <w:szCs w:val="24"/>
        </w:rPr>
        <w:t>9</w:t>
      </w:r>
      <w:r w:rsidRPr="00EE4E27">
        <w:rPr>
          <w:rFonts w:cs="Times New Roman"/>
          <w:noProof/>
          <w:szCs w:val="24"/>
        </w:rPr>
        <w:t>(1), 78–97. https://doi.org/10.12821/ijispm090104</w:t>
      </w:r>
    </w:p>
    <w:p w14:paraId="15B4A2EC"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Varajão, J., Pereira, J. L., Trigo, A., &amp; Moura, I. (2021). Information systems project management success. </w:t>
      </w:r>
      <w:r w:rsidRPr="00EE4E27">
        <w:rPr>
          <w:rFonts w:cs="Times New Roman"/>
          <w:i/>
          <w:iCs/>
          <w:noProof/>
          <w:szCs w:val="24"/>
        </w:rPr>
        <w:t>International Journal of Information Systems and Project Management</w:t>
      </w:r>
      <w:r w:rsidRPr="00EE4E27">
        <w:rPr>
          <w:rFonts w:cs="Times New Roman"/>
          <w:noProof/>
          <w:szCs w:val="24"/>
        </w:rPr>
        <w:t xml:space="preserve">, </w:t>
      </w:r>
      <w:r w:rsidRPr="00EE4E27">
        <w:rPr>
          <w:rFonts w:cs="Times New Roman"/>
          <w:i/>
          <w:iCs/>
          <w:noProof/>
          <w:szCs w:val="24"/>
        </w:rPr>
        <w:t>9</w:t>
      </w:r>
      <w:r w:rsidRPr="00EE4E27">
        <w:rPr>
          <w:rFonts w:cs="Times New Roman"/>
          <w:noProof/>
          <w:szCs w:val="24"/>
        </w:rPr>
        <w:t>(4), 62–74. https://doi.org/10.12821/ijispm090404</w:t>
      </w:r>
    </w:p>
    <w:p w14:paraId="4DDAEE95"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vom Brocke, J. (2018). </w:t>
      </w:r>
      <w:r w:rsidRPr="00EE4E27">
        <w:rPr>
          <w:rFonts w:cs="Times New Roman"/>
          <w:i/>
          <w:iCs/>
          <w:noProof/>
          <w:szCs w:val="24"/>
        </w:rPr>
        <w:t>Business Process Management Cases :Digital Innovation and Business Transformation in Practice</w:t>
      </w:r>
      <w:r w:rsidRPr="00EE4E27">
        <w:rPr>
          <w:rFonts w:cs="Times New Roman"/>
          <w:noProof/>
          <w:szCs w:val="24"/>
        </w:rPr>
        <w:t xml:space="preserve"> (J. Mendling (ed.); 1th ed.). Springer Berlin Heidelberg. https://doi.org/10.1007/978-3-319-58307-5_9</w:t>
      </w:r>
    </w:p>
    <w:p w14:paraId="62FFA278"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Wulandari, A., Dachyar, M., &amp; Farizal. (2018). Scheduling of Empennage Structure Design Project of Indonesia’s Aircraft with Critical Path Method (CPM). </w:t>
      </w:r>
      <w:r w:rsidRPr="00EE4E27">
        <w:rPr>
          <w:rFonts w:cs="Times New Roman"/>
          <w:i/>
          <w:iCs/>
          <w:noProof/>
          <w:szCs w:val="24"/>
        </w:rPr>
        <w:t>MATEC Web of Conferences</w:t>
      </w:r>
      <w:r w:rsidRPr="00EE4E27">
        <w:rPr>
          <w:rFonts w:cs="Times New Roman"/>
          <w:noProof/>
          <w:szCs w:val="24"/>
        </w:rPr>
        <w:t xml:space="preserve">, </w:t>
      </w:r>
      <w:r w:rsidRPr="00EE4E27">
        <w:rPr>
          <w:rFonts w:cs="Times New Roman"/>
          <w:i/>
          <w:iCs/>
          <w:noProof/>
          <w:szCs w:val="24"/>
        </w:rPr>
        <w:t>248</w:t>
      </w:r>
      <w:r w:rsidRPr="00EE4E27">
        <w:rPr>
          <w:rFonts w:cs="Times New Roman"/>
          <w:noProof/>
          <w:szCs w:val="24"/>
        </w:rPr>
        <w:t>. https://doi.org/10.1051/matecconf/201824803012</w:t>
      </w:r>
    </w:p>
    <w:p w14:paraId="0408B55B"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Xiaojuan, M. (2018). Research on the classification of high dimensional imbalanced data based on the optimization of random forest algorithm. </w:t>
      </w:r>
      <w:r w:rsidRPr="00EE4E27">
        <w:rPr>
          <w:rFonts w:cs="Times New Roman"/>
          <w:i/>
          <w:iCs/>
          <w:noProof/>
          <w:szCs w:val="24"/>
        </w:rPr>
        <w:t>ACM International Conference Proceeding Series</w:t>
      </w:r>
      <w:r w:rsidRPr="00EE4E27">
        <w:rPr>
          <w:rFonts w:cs="Times New Roman"/>
          <w:noProof/>
          <w:szCs w:val="24"/>
        </w:rPr>
        <w:t>, 60–67. https://doi.org/10.1145/3297730.3297747</w:t>
      </w:r>
    </w:p>
    <w:p w14:paraId="5D221CC7" w14:textId="77777777" w:rsidR="00EE4E27" w:rsidRPr="00EE4E27" w:rsidRDefault="00EE4E27" w:rsidP="00EE4E27">
      <w:pPr>
        <w:widowControl w:val="0"/>
        <w:autoSpaceDE w:val="0"/>
        <w:autoSpaceDN w:val="0"/>
        <w:adjustRightInd w:val="0"/>
        <w:spacing w:line="240" w:lineRule="auto"/>
        <w:ind w:left="480" w:hanging="480"/>
        <w:rPr>
          <w:rFonts w:cs="Times New Roman"/>
          <w:noProof/>
          <w:szCs w:val="24"/>
        </w:rPr>
      </w:pPr>
      <w:r w:rsidRPr="00EE4E27">
        <w:rPr>
          <w:rFonts w:cs="Times New Roman"/>
          <w:noProof/>
          <w:szCs w:val="24"/>
        </w:rPr>
        <w:t xml:space="preserve">Yodnual, O., Srimaharaj, W., Chaisricharoen, R., &amp; Pamanee, K. (2020). Automatic Workload Estimation for Software House. </w:t>
      </w:r>
      <w:r w:rsidRPr="00EE4E27">
        <w:rPr>
          <w:rFonts w:cs="Times New Roman"/>
          <w:i/>
          <w:iCs/>
          <w:noProof/>
          <w:szCs w:val="24"/>
        </w:rPr>
        <w:t>ACM International Conference Proceeding Series</w:t>
      </w:r>
      <w:r w:rsidRPr="00EE4E27">
        <w:rPr>
          <w:rFonts w:cs="Times New Roman"/>
          <w:noProof/>
          <w:szCs w:val="24"/>
        </w:rPr>
        <w:t>, 41–45. https://doi.org/10.1145/3439133.3439135</w:t>
      </w:r>
    </w:p>
    <w:p w14:paraId="00B6EB65" w14:textId="77777777" w:rsidR="00EE4E27" w:rsidRPr="00EE4E27" w:rsidRDefault="00EE4E27" w:rsidP="00EE4E27">
      <w:pPr>
        <w:widowControl w:val="0"/>
        <w:autoSpaceDE w:val="0"/>
        <w:autoSpaceDN w:val="0"/>
        <w:adjustRightInd w:val="0"/>
        <w:spacing w:line="240" w:lineRule="auto"/>
        <w:ind w:left="480" w:hanging="480"/>
        <w:rPr>
          <w:rFonts w:cs="Times New Roman"/>
          <w:noProof/>
        </w:rPr>
      </w:pPr>
      <w:r w:rsidRPr="00EE4E27">
        <w:rPr>
          <w:rFonts w:cs="Times New Roman"/>
          <w:noProof/>
          <w:szCs w:val="24"/>
        </w:rPr>
        <w:t xml:space="preserve">Zlaugotne, B., Zihare, L., Balode, L., Kalnbalkite, A., Khabdullin, A., &amp; Blumberga, D. (2020). Multi-Criteria Decision Analysis Methods Comparison. </w:t>
      </w:r>
      <w:r w:rsidRPr="00EE4E27">
        <w:rPr>
          <w:rFonts w:cs="Times New Roman"/>
          <w:i/>
          <w:iCs/>
          <w:noProof/>
          <w:szCs w:val="24"/>
        </w:rPr>
        <w:t>Environmental and Climate Technologies</w:t>
      </w:r>
      <w:r w:rsidRPr="00EE4E27">
        <w:rPr>
          <w:rFonts w:cs="Times New Roman"/>
          <w:noProof/>
          <w:szCs w:val="24"/>
        </w:rPr>
        <w:t xml:space="preserve">, </w:t>
      </w:r>
      <w:r w:rsidRPr="00EE4E27">
        <w:rPr>
          <w:rFonts w:cs="Times New Roman"/>
          <w:i/>
          <w:iCs/>
          <w:noProof/>
          <w:szCs w:val="24"/>
        </w:rPr>
        <w:t>24</w:t>
      </w:r>
      <w:r w:rsidRPr="00EE4E27">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113"/>
      <w:footerReference w:type="default" r:id="rId11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1A501" w14:textId="77777777" w:rsidR="00155829" w:rsidRDefault="00155829" w:rsidP="00FB2759">
      <w:pPr>
        <w:spacing w:after="0" w:line="240" w:lineRule="auto"/>
      </w:pPr>
      <w:r>
        <w:separator/>
      </w:r>
    </w:p>
  </w:endnote>
  <w:endnote w:type="continuationSeparator" w:id="0">
    <w:p w14:paraId="56DEF3B5" w14:textId="77777777" w:rsidR="00155829" w:rsidRDefault="00155829" w:rsidP="00FB2759">
      <w:pPr>
        <w:spacing w:after="0" w:line="240" w:lineRule="auto"/>
      </w:pPr>
      <w:r>
        <w:continuationSeparator/>
      </w:r>
    </w:p>
  </w:endnote>
  <w:endnote w:type="continuationNotice" w:id="1">
    <w:p w14:paraId="021E83E3" w14:textId="77777777" w:rsidR="00155829" w:rsidRDefault="001558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A3B91" w14:textId="56C8C9C4" w:rsidR="00A84257" w:rsidRDefault="00A84257">
    <w:pPr>
      <w:pStyle w:val="Footer"/>
      <w:jc w:val="center"/>
      <w:rPr>
        <w:ins w:id="4556" w:author="ilham.nur@office.ui.ac.id [2]" w:date="2023-01-25T05:06:00Z"/>
      </w:rPr>
    </w:pPr>
  </w:p>
  <w:p w14:paraId="106C03F8" w14:textId="77777777" w:rsidR="00A84257" w:rsidRPr="002F3174" w:rsidRDefault="00A84257" w:rsidP="002F3174">
    <w:pPr>
      <w:pStyle w:val="Footer"/>
      <w:jc w:val="right"/>
      <w:rPr>
        <w:rFonts w:ascii="Arial" w:hAnsi="Arial" w:cs="Arial"/>
        <w:b/>
        <w:bCs/>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560" w:author="ilham.nur@office.ui.ac.id [2]" w:date="2023-01-25T05:07:00Z"/>
  <w:sdt>
    <w:sdtPr>
      <w:id w:val="-1577280377"/>
      <w:docPartObj>
        <w:docPartGallery w:val="Page Numbers (Bottom of Page)"/>
        <w:docPartUnique/>
      </w:docPartObj>
    </w:sdtPr>
    <w:sdtEndPr>
      <w:rPr>
        <w:noProof/>
      </w:rPr>
    </w:sdtEndPr>
    <w:sdtContent>
      <w:customXmlInsRangeEnd w:id="4560"/>
      <w:p w14:paraId="1AB4E8DE" w14:textId="781B7904" w:rsidR="00A84257" w:rsidRDefault="00A84257">
        <w:pPr>
          <w:pStyle w:val="Footer"/>
          <w:jc w:val="center"/>
          <w:rPr>
            <w:ins w:id="4561" w:author="ilham.nur@office.ui.ac.id [2]" w:date="2023-01-25T05:07:00Z"/>
          </w:rPr>
        </w:pPr>
        <w:ins w:id="4562" w:author="ilham.nur@office.ui.ac.id [2]" w:date="2023-01-25T05:07:00Z">
          <w:r>
            <w:fldChar w:fldCharType="begin"/>
          </w:r>
          <w:r>
            <w:instrText xml:space="preserve"> PAGE   \* MERGEFORMAT </w:instrText>
          </w:r>
          <w:r>
            <w:fldChar w:fldCharType="separate"/>
          </w:r>
          <w:r>
            <w:rPr>
              <w:noProof/>
            </w:rPr>
            <w:t>2</w:t>
          </w:r>
          <w:r>
            <w:rPr>
              <w:noProof/>
            </w:rPr>
            <w:fldChar w:fldCharType="end"/>
          </w:r>
        </w:ins>
      </w:p>
      <w:customXmlInsRangeStart w:id="4563" w:author="ilham.nur@office.ui.ac.id [2]" w:date="2023-01-25T05:07:00Z"/>
    </w:sdtContent>
  </w:sdt>
  <w:customXmlInsRangeEnd w:id="4563"/>
  <w:p w14:paraId="3B4ABF13" w14:textId="77777777" w:rsidR="00A84257" w:rsidRPr="002F3174" w:rsidRDefault="00A84257" w:rsidP="002F3174">
    <w:pPr>
      <w:pStyle w:val="Footer"/>
      <w:jc w:val="right"/>
      <w:rPr>
        <w:rFonts w:ascii="Arial" w:hAnsi="Arial" w:cs="Arial"/>
        <w:b/>
        <w:bCs/>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768" w:author="ilham.nur@office.ui.ac.id [2]" w:date="2023-01-25T05:06:00Z"/>
  <w:sdt>
    <w:sdtPr>
      <w:id w:val="2097362210"/>
      <w:docPartObj>
        <w:docPartGallery w:val="Page Numbers (Bottom of Page)"/>
        <w:docPartUnique/>
      </w:docPartObj>
    </w:sdtPr>
    <w:sdtEndPr>
      <w:rPr>
        <w:noProof/>
      </w:rPr>
    </w:sdtEndPr>
    <w:sdtContent>
      <w:customXmlInsRangeEnd w:id="2768"/>
      <w:p w14:paraId="7F4ED592" w14:textId="10E67B68" w:rsidR="00A84257" w:rsidRDefault="00105420">
        <w:pPr>
          <w:pStyle w:val="Footer"/>
          <w:jc w:val="center"/>
          <w:rPr>
            <w:ins w:id="2769" w:author="ilham.nur@office.ui.ac.id [2]" w:date="2023-01-25T05:06:00Z"/>
          </w:rPr>
        </w:pPr>
      </w:p>
      <w:customXmlInsRangeStart w:id="2770" w:author="ilham.nur@office.ui.ac.id [2]" w:date="2023-01-25T05:06:00Z"/>
    </w:sdtContent>
  </w:sdt>
  <w:customXmlInsRangeEnd w:id="2770"/>
  <w:p w14:paraId="449FA0D5" w14:textId="3F99834C" w:rsidR="00DA2F15" w:rsidRPr="002F3174" w:rsidRDefault="00DA2F15" w:rsidP="002F3174">
    <w:pPr>
      <w:pStyle w:val="Footer"/>
      <w:jc w:val="right"/>
      <w:rPr>
        <w:rFonts w:ascii="Arial" w:hAnsi="Arial" w:cs="Arial"/>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1C6BD" w14:textId="77777777" w:rsidR="00155829" w:rsidRDefault="00155829" w:rsidP="00FB2759">
      <w:pPr>
        <w:spacing w:after="0" w:line="240" w:lineRule="auto"/>
      </w:pPr>
      <w:r>
        <w:separator/>
      </w:r>
    </w:p>
  </w:footnote>
  <w:footnote w:type="continuationSeparator" w:id="0">
    <w:p w14:paraId="1C57CFB9" w14:textId="77777777" w:rsidR="00155829" w:rsidRDefault="00155829" w:rsidP="00FB2759">
      <w:pPr>
        <w:spacing w:after="0" w:line="240" w:lineRule="auto"/>
      </w:pPr>
      <w:r>
        <w:continuationSeparator/>
      </w:r>
    </w:p>
  </w:footnote>
  <w:footnote w:type="continuationNotice" w:id="1">
    <w:p w14:paraId="7ECDEC4D" w14:textId="77777777" w:rsidR="00155829" w:rsidRDefault="0015582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02BA8392" w:rsidR="00AD4474" w:rsidRDefault="00AD4474" w:rsidP="001B1207">
    <w:pPr>
      <w:pStyle w:val="Header"/>
      <w:jc w:val="center"/>
    </w:pPr>
  </w:p>
  <w:p w14:paraId="038A45C7" w14:textId="77777777" w:rsidR="0024759F" w:rsidRDefault="002475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105420">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5823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34B18EC1" w:rsidR="00155708" w:rsidRDefault="0015570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7FFD54F7" w:rsidR="00155708" w:rsidRDefault="0015570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86E12" w14:textId="0559A9F8" w:rsidR="007D3ED1" w:rsidRDefault="007D3ED1">
    <w:pPr>
      <w:pStyle w:val="Header"/>
      <w:jc w:val="right"/>
    </w:pPr>
  </w:p>
  <w:p w14:paraId="0F537C16" w14:textId="77777777" w:rsidR="007D3ED1" w:rsidRDefault="00105420">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5823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1ABE41E1" w:rsidR="00155708" w:rsidRDefault="0015570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A1F49" w14:textId="2C0F0884" w:rsidR="002F3174" w:rsidRDefault="00105420">
    <w:pPr>
      <w:pStyle w:val="Header"/>
      <w:jc w:val="right"/>
    </w:pPr>
    <w:sdt>
      <w:sdtPr>
        <w:id w:val="760256485"/>
        <w:docPartObj>
          <w:docPartGallery w:val="Page Numbers (Top of Page)"/>
          <w:docPartUnique/>
        </w:docPartObj>
      </w:sdtPr>
      <w:sdtEndPr>
        <w:rPr>
          <w:noProof/>
        </w:rPr>
      </w:sdtEndPr>
      <w:sdtContent>
        <w:r w:rsidR="002F3174">
          <w:fldChar w:fldCharType="begin"/>
        </w:r>
        <w:r w:rsidR="002F3174">
          <w:instrText xml:space="preserve"> PAGE   \* MERGEFORMAT </w:instrText>
        </w:r>
        <w:r w:rsidR="002F3174">
          <w:fldChar w:fldCharType="separate"/>
        </w:r>
        <w:r w:rsidR="002F3174">
          <w:rPr>
            <w:noProof/>
          </w:rPr>
          <w:t>2</w:t>
        </w:r>
        <w:r w:rsidR="002F3174">
          <w:rPr>
            <w:noProof/>
          </w:rPr>
          <w:fldChar w:fldCharType="end"/>
        </w:r>
      </w:sdtContent>
    </w:sdt>
  </w:p>
  <w:p w14:paraId="19C194CB" w14:textId="0FF21E52" w:rsidR="00155708" w:rsidRDefault="00155708">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5681F180" w:rsidR="00155708" w:rsidRDefault="0015570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105420">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582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521AA0CD" w:rsidR="00155708" w:rsidRDefault="00155708">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D0477" w14:textId="71B95DB9" w:rsidR="000C4545" w:rsidRDefault="00105420">
    <w:pPr>
      <w:pStyle w:val="Header"/>
      <w:jc w:val="right"/>
    </w:pPr>
    <w:sdt>
      <w:sdtPr>
        <w:id w:val="1796027585"/>
        <w:docPartObj>
          <w:docPartGallery w:val="Page Numbers (Top of Page)"/>
          <w:docPartUnique/>
        </w:docPartObj>
      </w:sdtPr>
      <w:sdtEndPr>
        <w:rPr>
          <w:noProof/>
        </w:rPr>
      </w:sdtEndPr>
      <w:sdtContent>
        <w:r w:rsidR="000C4545">
          <w:fldChar w:fldCharType="begin"/>
        </w:r>
        <w:r w:rsidR="000C4545">
          <w:instrText xml:space="preserve"> PAGE   \* MERGEFORMAT </w:instrText>
        </w:r>
        <w:r w:rsidR="000C4545">
          <w:fldChar w:fldCharType="separate"/>
        </w:r>
        <w:r w:rsidR="000C4545">
          <w:rPr>
            <w:noProof/>
          </w:rPr>
          <w:t>2</w:t>
        </w:r>
        <w:r w:rsidR="000C4545">
          <w:rPr>
            <w:noProof/>
          </w:rPr>
          <w:fldChar w:fldCharType="end"/>
        </w:r>
      </w:sdtContent>
    </w:sdt>
  </w:p>
  <w:p w14:paraId="6381B7F3" w14:textId="6297C87D" w:rsidR="00155708" w:rsidRDefault="001557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E4E876E" w:rsidR="00155708" w:rsidRDefault="00155708">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5030C" w14:textId="3F2DB52B" w:rsidR="00DA2F15" w:rsidRDefault="00105420">
    <w:pPr>
      <w:pStyle w:val="Header"/>
      <w:jc w:val="right"/>
      <w:rPr>
        <w:ins w:id="2646" w:author="ilham.nur@office.ui.ac.id [2]" w:date="2023-01-25T04:58:00Z"/>
      </w:rPr>
    </w:pPr>
    <w:customXmlInsRangeStart w:id="2647" w:author="ilham.nur@office.ui.ac.id [2]" w:date="2023-01-25T04:58:00Z"/>
    <w:sdt>
      <w:sdtPr>
        <w:id w:val="2024433950"/>
        <w:docPartObj>
          <w:docPartGallery w:val="Page Numbers (Top of Page)"/>
          <w:docPartUnique/>
        </w:docPartObj>
      </w:sdtPr>
      <w:sdtEndPr>
        <w:rPr>
          <w:noProof/>
        </w:rPr>
      </w:sdtEndPr>
      <w:sdtContent>
        <w:customXmlInsRangeEnd w:id="2647"/>
        <w:ins w:id="2648" w:author="ilham.nur@office.ui.ac.id [2]" w:date="2023-01-25T04:58:00Z">
          <w:r w:rsidR="00DA2F15">
            <w:fldChar w:fldCharType="begin"/>
          </w:r>
          <w:r w:rsidR="00DA2F15">
            <w:instrText xml:space="preserve"> PAGE   \* MERGEFORMAT </w:instrText>
          </w:r>
          <w:r w:rsidR="00DA2F15">
            <w:fldChar w:fldCharType="separate"/>
          </w:r>
          <w:r w:rsidR="00DA2F15">
            <w:rPr>
              <w:noProof/>
            </w:rPr>
            <w:t>2</w:t>
          </w:r>
          <w:r w:rsidR="00DA2F15">
            <w:rPr>
              <w:noProof/>
            </w:rPr>
            <w:fldChar w:fldCharType="end"/>
          </w:r>
        </w:ins>
        <w:customXmlInsRangeStart w:id="2649" w:author="ilham.nur@office.ui.ac.id [2]" w:date="2023-01-25T04:58:00Z"/>
      </w:sdtContent>
    </w:sdt>
    <w:customXmlInsRangeEnd w:id="2649"/>
  </w:p>
  <w:p w14:paraId="5740CEC8" w14:textId="023AF4FB" w:rsidR="002F3174" w:rsidRDefault="002F3174">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73F35273" w:rsidR="00155708" w:rsidRDefault="00155708">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732" w:author="ilham.nur@office.ui.ac.id [2]" w:date="2023-01-25T05:06:00Z"/>
  <w:sdt>
    <w:sdtPr>
      <w:id w:val="-52859389"/>
      <w:docPartObj>
        <w:docPartGallery w:val="Page Numbers (Top of Page)"/>
        <w:docPartUnique/>
      </w:docPartObj>
    </w:sdtPr>
    <w:sdtEndPr>
      <w:rPr>
        <w:noProof/>
      </w:rPr>
    </w:sdtEndPr>
    <w:sdtContent>
      <w:customXmlInsRangeEnd w:id="2732"/>
      <w:p w14:paraId="557064C8" w14:textId="0EB98697" w:rsidR="00A84257" w:rsidRDefault="00A84257">
        <w:pPr>
          <w:pStyle w:val="Header"/>
          <w:jc w:val="right"/>
          <w:rPr>
            <w:ins w:id="2733" w:author="ilham.nur@office.ui.ac.id [2]" w:date="2023-01-25T05:06:00Z"/>
          </w:rPr>
        </w:pPr>
        <w:ins w:id="2734" w:author="ilham.nur@office.ui.ac.id [2]" w:date="2023-01-25T05:06:00Z">
          <w:r>
            <w:fldChar w:fldCharType="begin"/>
          </w:r>
          <w:r>
            <w:instrText xml:space="preserve"> PAGE   \* MERGEFORMAT </w:instrText>
          </w:r>
          <w:r>
            <w:fldChar w:fldCharType="separate"/>
          </w:r>
          <w:r>
            <w:rPr>
              <w:noProof/>
            </w:rPr>
            <w:t>2</w:t>
          </w:r>
          <w:r>
            <w:rPr>
              <w:noProof/>
            </w:rPr>
            <w:fldChar w:fldCharType="end"/>
          </w:r>
        </w:ins>
      </w:p>
      <w:customXmlInsRangeStart w:id="2735" w:author="ilham.nur@office.ui.ac.id [2]" w:date="2023-01-25T05:06:00Z"/>
    </w:sdtContent>
  </w:sdt>
  <w:customXmlInsRangeEnd w:id="2735"/>
  <w:p w14:paraId="260A96A1" w14:textId="54A56F07" w:rsidR="00155708" w:rsidRDefault="00155708">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520B9" w14:textId="431B73B2" w:rsidR="00DA2F15" w:rsidRDefault="00105420">
    <w:pPr>
      <w:pStyle w:val="Header"/>
      <w:jc w:val="right"/>
      <w:rPr>
        <w:ins w:id="2736" w:author="ilham.nur@office.ui.ac.id [2]" w:date="2023-01-25T04:58:00Z"/>
      </w:rPr>
    </w:pPr>
    <w:customXmlInsRangeStart w:id="2737" w:author="ilham.nur@office.ui.ac.id [2]" w:date="2023-01-25T04:58:00Z"/>
    <w:sdt>
      <w:sdtPr>
        <w:id w:val="783462008"/>
        <w:docPartObj>
          <w:docPartGallery w:val="Page Numbers (Top of Page)"/>
          <w:docPartUnique/>
        </w:docPartObj>
      </w:sdtPr>
      <w:sdtEndPr>
        <w:rPr>
          <w:noProof/>
        </w:rPr>
      </w:sdtEndPr>
      <w:sdtContent>
        <w:customXmlInsRangeEnd w:id="2737"/>
        <w:customXmlInsRangeStart w:id="2738" w:author="ilham.nur@office.ui.ac.id [2]" w:date="2023-01-25T04:58:00Z"/>
      </w:sdtContent>
    </w:sdt>
    <w:customXmlInsRangeEnd w:id="2738"/>
  </w:p>
  <w:p w14:paraId="1F453D50" w14:textId="77777777" w:rsidR="00DA2F15" w:rsidRDefault="00DA2F15">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A44D" w14:textId="648B72F4" w:rsidR="00DA2F15" w:rsidRDefault="00105420">
    <w:pPr>
      <w:pStyle w:val="Header"/>
      <w:jc w:val="right"/>
      <w:rPr>
        <w:ins w:id="2764" w:author="ilham.nur@office.ui.ac.id [2]" w:date="2023-01-25T04:59:00Z"/>
      </w:rPr>
    </w:pPr>
    <w:customXmlInsRangeStart w:id="2765" w:author="ilham.nur@office.ui.ac.id [2]" w:date="2023-01-25T04:59:00Z"/>
    <w:sdt>
      <w:sdtPr>
        <w:id w:val="-732075525"/>
        <w:docPartObj>
          <w:docPartGallery w:val="Page Numbers (Top of Page)"/>
          <w:docPartUnique/>
        </w:docPartObj>
      </w:sdtPr>
      <w:sdtEndPr>
        <w:rPr>
          <w:noProof/>
        </w:rPr>
      </w:sdtEndPr>
      <w:sdtContent>
        <w:customXmlInsRangeEnd w:id="2765"/>
        <w:ins w:id="2766" w:author="ilham.nur@office.ui.ac.id [2]" w:date="2023-01-25T04:59:00Z">
          <w:r w:rsidR="00DA2F15">
            <w:fldChar w:fldCharType="begin"/>
          </w:r>
          <w:r w:rsidR="00DA2F15">
            <w:instrText xml:space="preserve"> PAGE   \* MERGEFORMAT </w:instrText>
          </w:r>
          <w:r w:rsidR="00DA2F15">
            <w:fldChar w:fldCharType="separate"/>
          </w:r>
          <w:r w:rsidR="00DA2F15">
            <w:rPr>
              <w:noProof/>
            </w:rPr>
            <w:t>2</w:t>
          </w:r>
          <w:r w:rsidR="00DA2F15">
            <w:rPr>
              <w:noProof/>
            </w:rPr>
            <w:fldChar w:fldCharType="end"/>
          </w:r>
        </w:ins>
        <w:customXmlInsRangeStart w:id="2767" w:author="ilham.nur@office.ui.ac.id [2]" w:date="2023-01-25T04:59:00Z"/>
      </w:sdtContent>
    </w:sdt>
    <w:customXmlInsRangeEnd w:id="2767"/>
  </w:p>
  <w:p w14:paraId="46D1B85A" w14:textId="77777777" w:rsidR="00DA2F15" w:rsidRDefault="00DA2F1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4E9EF342" w:rsidR="00155708" w:rsidRDefault="00155708">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42E6F71B" w:rsidR="00155708" w:rsidRDefault="00155708">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0EFB9" w14:textId="66B41039" w:rsidR="00A84257" w:rsidRDefault="00A84257">
    <w:pPr>
      <w:pStyle w:val="Header"/>
      <w:jc w:val="right"/>
      <w:rPr>
        <w:ins w:id="4559" w:author="ilham.nur@office.ui.ac.id [2]" w:date="2023-01-25T04:59:00Z"/>
      </w:rPr>
    </w:pPr>
  </w:p>
  <w:p w14:paraId="05A94C93" w14:textId="77777777" w:rsidR="00A84257" w:rsidRDefault="00A84257">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105420">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5823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5AE45FB" w:rsidR="00155708" w:rsidRDefault="0015570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4856357B" w:rsidR="00155708" w:rsidRDefault="0015570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1CB0D1FA" w:rsidR="00155708" w:rsidRDefault="0015570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9" w:author="ilham.nur@office.ui.ac.id [2]" w:date="2023-01-25T11:44:00Z"/>
  <w:sdt>
    <w:sdtPr>
      <w:id w:val="1942407779"/>
      <w:docPartObj>
        <w:docPartGallery w:val="Watermarks"/>
        <w:docPartUnique/>
      </w:docPartObj>
    </w:sdtPr>
    <w:sdtEndPr/>
    <w:sdtContent>
      <w:customXmlInsRangeEnd w:id="9"/>
      <w:p w14:paraId="17CAB10F" w14:textId="1E33878A" w:rsidR="00155708" w:rsidRDefault="00105420">
        <w:pPr>
          <w:pStyle w:val="Header"/>
        </w:pPr>
        <w:ins w:id="10" w:author="ilham.nur@office.ui.ac.id [2]" w:date="2023-01-25T11:44:00Z">
          <w:r>
            <w:rPr>
              <w:noProof/>
            </w:rPr>
            <w:pict w14:anchorId="5B399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3015" o:spid="_x0000_s1185" type="#_x0000_t75" style="position:absolute;left:0;text-align:left;margin-left:0;margin-top:0;width:300pt;height:300pt;z-index:-251658236;mso-position-horizontal:center;mso-position-horizontal-relative:margin;mso-position-vertical:center;mso-position-vertical-relative:margin" o:allowincell="f">
                <v:imagedata r:id="rId1" o:title="logo ui" gain="19661f" blacklevel="22938f"/>
                <w10:wrap anchorx="margin" anchory="margin"/>
              </v:shape>
            </w:pict>
          </w:r>
        </w:ins>
      </w:p>
      <w:customXmlInsRangeStart w:id="11" w:author="ilham.nur@office.ui.ac.id [2]" w:date="2023-01-25T11:44:00Z"/>
    </w:sdtContent>
  </w:sdt>
  <w:customXmlInsRangeEnd w:id="11"/>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59BF5871" w:rsidR="00155708" w:rsidRDefault="001557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6FD6A2F5" w:rsidR="00155708" w:rsidRDefault="001557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7DC8D" w14:textId="11BC4008" w:rsidR="00BF7C81" w:rsidRDefault="00105420">
    <w:pPr>
      <w:pStyle w:val="Header"/>
      <w:jc w:val="right"/>
    </w:pPr>
    <w:sdt>
      <w:sdtPr>
        <w:id w:val="-152759696"/>
        <w:docPartObj>
          <w:docPartGallery w:val="Page Numbers (Top of Page)"/>
          <w:docPartUnique/>
        </w:docPartObj>
      </w:sdtPr>
      <w:sdtEndPr>
        <w:rPr>
          <w:noProof/>
        </w:rPr>
      </w:sdtEndPr>
      <w:sdtContent>
        <w:r w:rsidR="00BF7C81">
          <w:fldChar w:fldCharType="begin"/>
        </w:r>
        <w:r w:rsidR="00BF7C81">
          <w:instrText xml:space="preserve"> PAGE   \* MERGEFORMAT </w:instrText>
        </w:r>
        <w:r w:rsidR="00BF7C81">
          <w:fldChar w:fldCharType="separate"/>
        </w:r>
        <w:r w:rsidR="00BF7C81">
          <w:rPr>
            <w:noProof/>
          </w:rPr>
          <w:t>2</w:t>
        </w:r>
        <w:r w:rsidR="00BF7C81">
          <w:rPr>
            <w:noProof/>
          </w:rPr>
          <w:fldChar w:fldCharType="end"/>
        </w:r>
      </w:sdtContent>
    </w:sdt>
  </w:p>
  <w:p w14:paraId="5C5DCB81" w14:textId="18368E49" w:rsidR="003C7196" w:rsidRDefault="003C71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126701"/>
    <w:multiLevelType w:val="hybridMultilevel"/>
    <w:tmpl w:val="C2801AD6"/>
    <w:lvl w:ilvl="0" w:tplc="E014F1B6">
      <w:start w:val="1"/>
      <w:numFmt w:val="bullet"/>
      <w:lvlText w:val="•"/>
      <w:lvlJc w:val="left"/>
      <w:pPr>
        <w:tabs>
          <w:tab w:val="num" w:pos="720"/>
        </w:tabs>
        <w:ind w:left="720" w:hanging="360"/>
      </w:pPr>
      <w:rPr>
        <w:rFonts w:ascii="Corbel" w:hAnsi="Corbel" w:hint="default"/>
      </w:rPr>
    </w:lvl>
    <w:lvl w:ilvl="1" w:tplc="7D6403CC">
      <w:start w:val="1"/>
      <w:numFmt w:val="bullet"/>
      <w:lvlText w:val="•"/>
      <w:lvlJc w:val="left"/>
      <w:pPr>
        <w:tabs>
          <w:tab w:val="num" w:pos="1440"/>
        </w:tabs>
        <w:ind w:left="1440" w:hanging="360"/>
      </w:pPr>
      <w:rPr>
        <w:rFonts w:ascii="Corbel" w:hAnsi="Corbel" w:hint="default"/>
      </w:rPr>
    </w:lvl>
    <w:lvl w:ilvl="2" w:tplc="EFB235EC" w:tentative="1">
      <w:start w:val="1"/>
      <w:numFmt w:val="bullet"/>
      <w:lvlText w:val="•"/>
      <w:lvlJc w:val="left"/>
      <w:pPr>
        <w:tabs>
          <w:tab w:val="num" w:pos="2160"/>
        </w:tabs>
        <w:ind w:left="2160" w:hanging="360"/>
      </w:pPr>
      <w:rPr>
        <w:rFonts w:ascii="Corbel" w:hAnsi="Corbel" w:hint="default"/>
      </w:rPr>
    </w:lvl>
    <w:lvl w:ilvl="3" w:tplc="FB8E149A" w:tentative="1">
      <w:start w:val="1"/>
      <w:numFmt w:val="bullet"/>
      <w:lvlText w:val="•"/>
      <w:lvlJc w:val="left"/>
      <w:pPr>
        <w:tabs>
          <w:tab w:val="num" w:pos="2880"/>
        </w:tabs>
        <w:ind w:left="2880" w:hanging="360"/>
      </w:pPr>
      <w:rPr>
        <w:rFonts w:ascii="Corbel" w:hAnsi="Corbel" w:hint="default"/>
      </w:rPr>
    </w:lvl>
    <w:lvl w:ilvl="4" w:tplc="A0A451BC" w:tentative="1">
      <w:start w:val="1"/>
      <w:numFmt w:val="bullet"/>
      <w:lvlText w:val="•"/>
      <w:lvlJc w:val="left"/>
      <w:pPr>
        <w:tabs>
          <w:tab w:val="num" w:pos="3600"/>
        </w:tabs>
        <w:ind w:left="3600" w:hanging="360"/>
      </w:pPr>
      <w:rPr>
        <w:rFonts w:ascii="Corbel" w:hAnsi="Corbel" w:hint="default"/>
      </w:rPr>
    </w:lvl>
    <w:lvl w:ilvl="5" w:tplc="14B00BB6" w:tentative="1">
      <w:start w:val="1"/>
      <w:numFmt w:val="bullet"/>
      <w:lvlText w:val="•"/>
      <w:lvlJc w:val="left"/>
      <w:pPr>
        <w:tabs>
          <w:tab w:val="num" w:pos="4320"/>
        </w:tabs>
        <w:ind w:left="4320" w:hanging="360"/>
      </w:pPr>
      <w:rPr>
        <w:rFonts w:ascii="Corbel" w:hAnsi="Corbel" w:hint="default"/>
      </w:rPr>
    </w:lvl>
    <w:lvl w:ilvl="6" w:tplc="BFB87DEC" w:tentative="1">
      <w:start w:val="1"/>
      <w:numFmt w:val="bullet"/>
      <w:lvlText w:val="•"/>
      <w:lvlJc w:val="left"/>
      <w:pPr>
        <w:tabs>
          <w:tab w:val="num" w:pos="5040"/>
        </w:tabs>
        <w:ind w:left="5040" w:hanging="360"/>
      </w:pPr>
      <w:rPr>
        <w:rFonts w:ascii="Corbel" w:hAnsi="Corbel" w:hint="default"/>
      </w:rPr>
    </w:lvl>
    <w:lvl w:ilvl="7" w:tplc="5C1898E0" w:tentative="1">
      <w:start w:val="1"/>
      <w:numFmt w:val="bullet"/>
      <w:lvlText w:val="•"/>
      <w:lvlJc w:val="left"/>
      <w:pPr>
        <w:tabs>
          <w:tab w:val="num" w:pos="5760"/>
        </w:tabs>
        <w:ind w:left="5760" w:hanging="360"/>
      </w:pPr>
      <w:rPr>
        <w:rFonts w:ascii="Corbel" w:hAnsi="Corbel" w:hint="default"/>
      </w:rPr>
    </w:lvl>
    <w:lvl w:ilvl="8" w:tplc="5A78181E" w:tentative="1">
      <w:start w:val="1"/>
      <w:numFmt w:val="bullet"/>
      <w:lvlText w:val="•"/>
      <w:lvlJc w:val="left"/>
      <w:pPr>
        <w:tabs>
          <w:tab w:val="num" w:pos="6480"/>
        </w:tabs>
        <w:ind w:left="6480" w:hanging="360"/>
      </w:pPr>
      <w:rPr>
        <w:rFonts w:ascii="Corbel" w:hAnsi="Corbel" w:hint="default"/>
      </w:rPr>
    </w:lvl>
  </w:abstractNum>
  <w:abstractNum w:abstractNumId="2" w15:restartNumberingAfterBreak="0">
    <w:nsid w:val="00707CC1"/>
    <w:multiLevelType w:val="hybridMultilevel"/>
    <w:tmpl w:val="A02C425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1A3F77"/>
    <w:multiLevelType w:val="hybridMultilevel"/>
    <w:tmpl w:val="43FEFB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9" w15:restartNumberingAfterBreak="0">
    <w:nsid w:val="21EF7D09"/>
    <w:multiLevelType w:val="hybridMultilevel"/>
    <w:tmpl w:val="185AB8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78543AF"/>
    <w:multiLevelType w:val="hybridMultilevel"/>
    <w:tmpl w:val="6BB8E2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752758"/>
    <w:multiLevelType w:val="hybridMultilevel"/>
    <w:tmpl w:val="1D965BC6"/>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7A0B87"/>
    <w:multiLevelType w:val="hybridMultilevel"/>
    <w:tmpl w:val="7994B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80D08F7"/>
    <w:multiLevelType w:val="hybridMultilevel"/>
    <w:tmpl w:val="18469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8DC0778"/>
    <w:multiLevelType w:val="hybridMultilevel"/>
    <w:tmpl w:val="592EBFA6"/>
    <w:lvl w:ilvl="0" w:tplc="F66ACF74">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21"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9615BA"/>
    <w:multiLevelType w:val="hybridMultilevel"/>
    <w:tmpl w:val="43FEFB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39A34E1"/>
    <w:multiLevelType w:val="hybridMultilevel"/>
    <w:tmpl w:val="B23A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93E0593"/>
    <w:multiLevelType w:val="hybridMultilevel"/>
    <w:tmpl w:val="C3008FD2"/>
    <w:lvl w:ilvl="0" w:tplc="FFFFFFFF">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6" w15:restartNumberingAfterBreak="0">
    <w:nsid w:val="499B0BCA"/>
    <w:multiLevelType w:val="hybridMultilevel"/>
    <w:tmpl w:val="CF50E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115FBF"/>
    <w:multiLevelType w:val="hybridMultilevel"/>
    <w:tmpl w:val="BB96016A"/>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D0768B"/>
    <w:multiLevelType w:val="hybridMultilevel"/>
    <w:tmpl w:val="FB884F10"/>
    <w:lvl w:ilvl="0" w:tplc="F66AC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9D0F70"/>
    <w:multiLevelType w:val="hybridMultilevel"/>
    <w:tmpl w:val="A5EE1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7972CD"/>
    <w:multiLevelType w:val="hybridMultilevel"/>
    <w:tmpl w:val="E7B8136C"/>
    <w:lvl w:ilvl="0" w:tplc="F66ACF7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5"/>
  </w:num>
  <w:num w:numId="2" w16cid:durableId="1683625378">
    <w:abstractNumId w:val="10"/>
  </w:num>
  <w:num w:numId="3" w16cid:durableId="159082722">
    <w:abstractNumId w:val="0"/>
  </w:num>
  <w:num w:numId="4" w16cid:durableId="2118327280">
    <w:abstractNumId w:val="0"/>
  </w:num>
  <w:num w:numId="5" w16cid:durableId="1160972382">
    <w:abstractNumId w:val="8"/>
  </w:num>
  <w:num w:numId="6" w16cid:durableId="1651012509">
    <w:abstractNumId w:val="7"/>
  </w:num>
  <w:num w:numId="7" w16cid:durableId="868877513">
    <w:abstractNumId w:val="27"/>
  </w:num>
  <w:num w:numId="8" w16cid:durableId="703288360">
    <w:abstractNumId w:val="21"/>
  </w:num>
  <w:num w:numId="9" w16cid:durableId="1061683408">
    <w:abstractNumId w:val="28"/>
  </w:num>
  <w:num w:numId="10" w16cid:durableId="1380057213">
    <w:abstractNumId w:val="37"/>
  </w:num>
  <w:num w:numId="11" w16cid:durableId="1274939209">
    <w:abstractNumId w:val="12"/>
  </w:num>
  <w:num w:numId="12" w16cid:durableId="516039556">
    <w:abstractNumId w:val="24"/>
  </w:num>
  <w:num w:numId="13" w16cid:durableId="449276485">
    <w:abstractNumId w:val="16"/>
  </w:num>
  <w:num w:numId="14" w16cid:durableId="895428776">
    <w:abstractNumId w:val="40"/>
  </w:num>
  <w:num w:numId="15" w16cid:durableId="674962797">
    <w:abstractNumId w:val="6"/>
  </w:num>
  <w:num w:numId="16" w16cid:durableId="839736149">
    <w:abstractNumId w:val="4"/>
  </w:num>
  <w:num w:numId="17" w16cid:durableId="1046955165">
    <w:abstractNumId w:val="39"/>
  </w:num>
  <w:num w:numId="18" w16cid:durableId="1270893735">
    <w:abstractNumId w:val="31"/>
  </w:num>
  <w:num w:numId="19" w16cid:durableId="1095635657">
    <w:abstractNumId w:val="30"/>
  </w:num>
  <w:num w:numId="20" w16cid:durableId="1340036309">
    <w:abstractNumId w:val="14"/>
  </w:num>
  <w:num w:numId="21" w16cid:durableId="1167524899">
    <w:abstractNumId w:val="33"/>
  </w:num>
  <w:num w:numId="22" w16cid:durableId="1539902123">
    <w:abstractNumId w:val="38"/>
  </w:num>
  <w:num w:numId="23" w16cid:durableId="554005713">
    <w:abstractNumId w:val="20"/>
  </w:num>
  <w:num w:numId="24" w16cid:durableId="2093159233">
    <w:abstractNumId w:val="36"/>
  </w:num>
  <w:num w:numId="25" w16cid:durableId="1657224288">
    <w:abstractNumId w:val="17"/>
  </w:num>
  <w:num w:numId="26" w16cid:durableId="1029648539">
    <w:abstractNumId w:val="32"/>
  </w:num>
  <w:num w:numId="27" w16cid:durableId="632636635">
    <w:abstractNumId w:val="1"/>
  </w:num>
  <w:num w:numId="28" w16cid:durableId="1134952552">
    <w:abstractNumId w:val="19"/>
  </w:num>
  <w:num w:numId="29" w16cid:durableId="13979680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38455706">
    <w:abstractNumId w:val="22"/>
  </w:num>
  <w:num w:numId="31" w16cid:durableId="2097169188">
    <w:abstractNumId w:val="3"/>
  </w:num>
  <w:num w:numId="32" w16cid:durableId="286930765">
    <w:abstractNumId w:val="15"/>
  </w:num>
  <w:num w:numId="33" w16cid:durableId="782386214">
    <w:abstractNumId w:val="11"/>
  </w:num>
  <w:num w:numId="34" w16cid:durableId="17118828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84152881">
    <w:abstractNumId w:val="35"/>
  </w:num>
  <w:num w:numId="36" w16cid:durableId="1974947282">
    <w:abstractNumId w:val="25"/>
  </w:num>
  <w:num w:numId="37" w16cid:durableId="975573791">
    <w:abstractNumId w:val="18"/>
  </w:num>
  <w:num w:numId="38" w16cid:durableId="1066105920">
    <w:abstractNumId w:val="41"/>
  </w:num>
  <w:num w:numId="39" w16cid:durableId="440301760">
    <w:abstractNumId w:val="13"/>
  </w:num>
  <w:num w:numId="40" w16cid:durableId="515727245">
    <w:abstractNumId w:val="34"/>
  </w:num>
  <w:num w:numId="41" w16cid:durableId="1656912006">
    <w:abstractNumId w:val="2"/>
  </w:num>
  <w:num w:numId="42" w16cid:durableId="2018071115">
    <w:abstractNumId w:val="29"/>
  </w:num>
  <w:num w:numId="43" w16cid:durableId="943197850">
    <w:abstractNumId w:val="26"/>
  </w:num>
  <w:num w:numId="44" w16cid:durableId="1434663197">
    <w:abstractNumId w:val="23"/>
  </w:num>
  <w:num w:numId="45" w16cid:durableId="174387146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AD" w15:userId="S::ilham.nur@office.ui.ac.id::516a4c74-4063-432c-b489-dfb1ca889df2"/>
  </w15:person>
  <w15:person w15:author="ilham.nur@office.ui.ac.id [2]">
    <w15:presenceInfo w15:providerId="None" w15:userId="ilham.nur@office.ui.ac.id"/>
  </w15:person>
  <w15:person w15:author="Ilham Pratama">
    <w15:presenceInfo w15:providerId="Windows Live" w15:userId="b78f60e82ff1b606"/>
  </w15:person>
  <w15:person w15:author="finnet">
    <w15:presenceInfo w15:providerId="None" w15:userId="finn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0BF1"/>
    <w:rsid w:val="00000F1F"/>
    <w:rsid w:val="00003662"/>
    <w:rsid w:val="00003F4E"/>
    <w:rsid w:val="0000400E"/>
    <w:rsid w:val="00004B91"/>
    <w:rsid w:val="00005494"/>
    <w:rsid w:val="000065BF"/>
    <w:rsid w:val="0000696D"/>
    <w:rsid w:val="00006AC5"/>
    <w:rsid w:val="0001018A"/>
    <w:rsid w:val="00011550"/>
    <w:rsid w:val="00012129"/>
    <w:rsid w:val="0001325E"/>
    <w:rsid w:val="000135FD"/>
    <w:rsid w:val="00016609"/>
    <w:rsid w:val="00020211"/>
    <w:rsid w:val="000212E9"/>
    <w:rsid w:val="00022115"/>
    <w:rsid w:val="00023AD4"/>
    <w:rsid w:val="00024851"/>
    <w:rsid w:val="00025589"/>
    <w:rsid w:val="000262AB"/>
    <w:rsid w:val="00026804"/>
    <w:rsid w:val="00031345"/>
    <w:rsid w:val="00032110"/>
    <w:rsid w:val="000327DD"/>
    <w:rsid w:val="00032BC4"/>
    <w:rsid w:val="00032C66"/>
    <w:rsid w:val="000338FD"/>
    <w:rsid w:val="00034016"/>
    <w:rsid w:val="00035C9B"/>
    <w:rsid w:val="0003695E"/>
    <w:rsid w:val="00037266"/>
    <w:rsid w:val="000373FB"/>
    <w:rsid w:val="00037C9E"/>
    <w:rsid w:val="00040582"/>
    <w:rsid w:val="00041649"/>
    <w:rsid w:val="00041AC2"/>
    <w:rsid w:val="00042585"/>
    <w:rsid w:val="0004293F"/>
    <w:rsid w:val="00043C93"/>
    <w:rsid w:val="00043D25"/>
    <w:rsid w:val="00043F18"/>
    <w:rsid w:val="00044165"/>
    <w:rsid w:val="000454B5"/>
    <w:rsid w:val="000458DB"/>
    <w:rsid w:val="00047209"/>
    <w:rsid w:val="00047923"/>
    <w:rsid w:val="00052A44"/>
    <w:rsid w:val="00053661"/>
    <w:rsid w:val="000557D4"/>
    <w:rsid w:val="00056F24"/>
    <w:rsid w:val="00057C66"/>
    <w:rsid w:val="000607C2"/>
    <w:rsid w:val="0006102D"/>
    <w:rsid w:val="00065315"/>
    <w:rsid w:val="000653BA"/>
    <w:rsid w:val="000669CB"/>
    <w:rsid w:val="00067C89"/>
    <w:rsid w:val="00071697"/>
    <w:rsid w:val="00071BA3"/>
    <w:rsid w:val="00071FC4"/>
    <w:rsid w:val="00073A6C"/>
    <w:rsid w:val="000744D9"/>
    <w:rsid w:val="0007600F"/>
    <w:rsid w:val="00076136"/>
    <w:rsid w:val="00076AAA"/>
    <w:rsid w:val="0007715B"/>
    <w:rsid w:val="00077761"/>
    <w:rsid w:val="000800F9"/>
    <w:rsid w:val="00080C50"/>
    <w:rsid w:val="000815B0"/>
    <w:rsid w:val="000820B4"/>
    <w:rsid w:val="00082271"/>
    <w:rsid w:val="000847A7"/>
    <w:rsid w:val="000849A8"/>
    <w:rsid w:val="0008569E"/>
    <w:rsid w:val="00090142"/>
    <w:rsid w:val="00091C35"/>
    <w:rsid w:val="000926F2"/>
    <w:rsid w:val="00092ECC"/>
    <w:rsid w:val="00093982"/>
    <w:rsid w:val="00093A4F"/>
    <w:rsid w:val="0009485B"/>
    <w:rsid w:val="000950E8"/>
    <w:rsid w:val="000951B8"/>
    <w:rsid w:val="000954FB"/>
    <w:rsid w:val="000963B8"/>
    <w:rsid w:val="000A1073"/>
    <w:rsid w:val="000A17CB"/>
    <w:rsid w:val="000A499B"/>
    <w:rsid w:val="000A559D"/>
    <w:rsid w:val="000A593B"/>
    <w:rsid w:val="000A5985"/>
    <w:rsid w:val="000A683C"/>
    <w:rsid w:val="000A7A4A"/>
    <w:rsid w:val="000A7CC2"/>
    <w:rsid w:val="000B0215"/>
    <w:rsid w:val="000B0BDE"/>
    <w:rsid w:val="000B2252"/>
    <w:rsid w:val="000B3340"/>
    <w:rsid w:val="000B3880"/>
    <w:rsid w:val="000B472E"/>
    <w:rsid w:val="000B4A62"/>
    <w:rsid w:val="000B4C66"/>
    <w:rsid w:val="000B4FE4"/>
    <w:rsid w:val="000B5691"/>
    <w:rsid w:val="000B5EB5"/>
    <w:rsid w:val="000B6F77"/>
    <w:rsid w:val="000C0BD2"/>
    <w:rsid w:val="000C12D2"/>
    <w:rsid w:val="000C1DBB"/>
    <w:rsid w:val="000C26CE"/>
    <w:rsid w:val="000C2B39"/>
    <w:rsid w:val="000C33B3"/>
    <w:rsid w:val="000C4545"/>
    <w:rsid w:val="000C5509"/>
    <w:rsid w:val="000C5ECD"/>
    <w:rsid w:val="000C62F1"/>
    <w:rsid w:val="000C67AE"/>
    <w:rsid w:val="000C7515"/>
    <w:rsid w:val="000C784D"/>
    <w:rsid w:val="000D0C3E"/>
    <w:rsid w:val="000D114A"/>
    <w:rsid w:val="000D1258"/>
    <w:rsid w:val="000D28CC"/>
    <w:rsid w:val="000D2FEF"/>
    <w:rsid w:val="000D3A11"/>
    <w:rsid w:val="000D55F6"/>
    <w:rsid w:val="000D5D26"/>
    <w:rsid w:val="000D600F"/>
    <w:rsid w:val="000D6536"/>
    <w:rsid w:val="000D6DEC"/>
    <w:rsid w:val="000D7873"/>
    <w:rsid w:val="000E16C8"/>
    <w:rsid w:val="000E33CD"/>
    <w:rsid w:val="000E34FA"/>
    <w:rsid w:val="000E4664"/>
    <w:rsid w:val="000E539D"/>
    <w:rsid w:val="000E55FB"/>
    <w:rsid w:val="000E57B0"/>
    <w:rsid w:val="000F1101"/>
    <w:rsid w:val="000F1A0F"/>
    <w:rsid w:val="000F37D0"/>
    <w:rsid w:val="000F4B28"/>
    <w:rsid w:val="000F4F36"/>
    <w:rsid w:val="000F5627"/>
    <w:rsid w:val="000F615A"/>
    <w:rsid w:val="000F6D5E"/>
    <w:rsid w:val="000F7EA3"/>
    <w:rsid w:val="000F7F09"/>
    <w:rsid w:val="00101FDB"/>
    <w:rsid w:val="00102377"/>
    <w:rsid w:val="00102883"/>
    <w:rsid w:val="0010417C"/>
    <w:rsid w:val="00104BC9"/>
    <w:rsid w:val="00104EF8"/>
    <w:rsid w:val="00105420"/>
    <w:rsid w:val="0010712E"/>
    <w:rsid w:val="001075B4"/>
    <w:rsid w:val="001130A7"/>
    <w:rsid w:val="00115368"/>
    <w:rsid w:val="00115982"/>
    <w:rsid w:val="00122EC2"/>
    <w:rsid w:val="00122EE1"/>
    <w:rsid w:val="00123E08"/>
    <w:rsid w:val="001270BF"/>
    <w:rsid w:val="00127331"/>
    <w:rsid w:val="00127844"/>
    <w:rsid w:val="00127A61"/>
    <w:rsid w:val="00127DFF"/>
    <w:rsid w:val="00130F25"/>
    <w:rsid w:val="001316C0"/>
    <w:rsid w:val="00131A83"/>
    <w:rsid w:val="00132A56"/>
    <w:rsid w:val="00132D17"/>
    <w:rsid w:val="00133977"/>
    <w:rsid w:val="00134086"/>
    <w:rsid w:val="00134814"/>
    <w:rsid w:val="00135D39"/>
    <w:rsid w:val="00135EC0"/>
    <w:rsid w:val="00136513"/>
    <w:rsid w:val="00136902"/>
    <w:rsid w:val="0013741F"/>
    <w:rsid w:val="00140223"/>
    <w:rsid w:val="00142ECF"/>
    <w:rsid w:val="00146E9D"/>
    <w:rsid w:val="00147E66"/>
    <w:rsid w:val="00150C29"/>
    <w:rsid w:val="00151D06"/>
    <w:rsid w:val="00152F06"/>
    <w:rsid w:val="0015371B"/>
    <w:rsid w:val="001537DD"/>
    <w:rsid w:val="001538E7"/>
    <w:rsid w:val="0015473E"/>
    <w:rsid w:val="00154C87"/>
    <w:rsid w:val="00155708"/>
    <w:rsid w:val="00155829"/>
    <w:rsid w:val="00156422"/>
    <w:rsid w:val="0016103C"/>
    <w:rsid w:val="0016222C"/>
    <w:rsid w:val="00162AAB"/>
    <w:rsid w:val="00163F8D"/>
    <w:rsid w:val="0016602B"/>
    <w:rsid w:val="00167128"/>
    <w:rsid w:val="00170690"/>
    <w:rsid w:val="001708F7"/>
    <w:rsid w:val="0017157E"/>
    <w:rsid w:val="00171F70"/>
    <w:rsid w:val="0017259D"/>
    <w:rsid w:val="00172F76"/>
    <w:rsid w:val="001733F5"/>
    <w:rsid w:val="001737AD"/>
    <w:rsid w:val="00173DE4"/>
    <w:rsid w:val="0017492A"/>
    <w:rsid w:val="0017568B"/>
    <w:rsid w:val="001761B6"/>
    <w:rsid w:val="00177BA3"/>
    <w:rsid w:val="00180DB0"/>
    <w:rsid w:val="0018200E"/>
    <w:rsid w:val="00182A34"/>
    <w:rsid w:val="00183069"/>
    <w:rsid w:val="00183130"/>
    <w:rsid w:val="00185592"/>
    <w:rsid w:val="00186F5D"/>
    <w:rsid w:val="00193D5C"/>
    <w:rsid w:val="00193EAE"/>
    <w:rsid w:val="00194C5A"/>
    <w:rsid w:val="00197DAB"/>
    <w:rsid w:val="001A02F3"/>
    <w:rsid w:val="001A0B3C"/>
    <w:rsid w:val="001A123C"/>
    <w:rsid w:val="001A1A07"/>
    <w:rsid w:val="001A3BAD"/>
    <w:rsid w:val="001A42E0"/>
    <w:rsid w:val="001A6654"/>
    <w:rsid w:val="001A6F7A"/>
    <w:rsid w:val="001A73AA"/>
    <w:rsid w:val="001A7D62"/>
    <w:rsid w:val="001B0511"/>
    <w:rsid w:val="001B1207"/>
    <w:rsid w:val="001B3895"/>
    <w:rsid w:val="001B3CEF"/>
    <w:rsid w:val="001B5C58"/>
    <w:rsid w:val="001B62F8"/>
    <w:rsid w:val="001B78FD"/>
    <w:rsid w:val="001C0448"/>
    <w:rsid w:val="001C0808"/>
    <w:rsid w:val="001C10C6"/>
    <w:rsid w:val="001C1B0A"/>
    <w:rsid w:val="001C2483"/>
    <w:rsid w:val="001C2A8D"/>
    <w:rsid w:val="001C2AD9"/>
    <w:rsid w:val="001C421E"/>
    <w:rsid w:val="001C47C8"/>
    <w:rsid w:val="001C4AA3"/>
    <w:rsid w:val="001C7872"/>
    <w:rsid w:val="001C7FC6"/>
    <w:rsid w:val="001D0B00"/>
    <w:rsid w:val="001D2749"/>
    <w:rsid w:val="001D2BFA"/>
    <w:rsid w:val="001D2F28"/>
    <w:rsid w:val="001D4378"/>
    <w:rsid w:val="001D61F0"/>
    <w:rsid w:val="001E2D78"/>
    <w:rsid w:val="001E3CDE"/>
    <w:rsid w:val="001E40D7"/>
    <w:rsid w:val="001E459C"/>
    <w:rsid w:val="001E4E15"/>
    <w:rsid w:val="001E536D"/>
    <w:rsid w:val="001E5406"/>
    <w:rsid w:val="001E6C5C"/>
    <w:rsid w:val="001E6E34"/>
    <w:rsid w:val="001E796C"/>
    <w:rsid w:val="001E7F4C"/>
    <w:rsid w:val="001F097B"/>
    <w:rsid w:val="001F09CA"/>
    <w:rsid w:val="001F0ECE"/>
    <w:rsid w:val="001F24DA"/>
    <w:rsid w:val="001F2593"/>
    <w:rsid w:val="001F39A4"/>
    <w:rsid w:val="001F51FC"/>
    <w:rsid w:val="001F55AF"/>
    <w:rsid w:val="001F71FF"/>
    <w:rsid w:val="002014E8"/>
    <w:rsid w:val="00201F09"/>
    <w:rsid w:val="00202D26"/>
    <w:rsid w:val="00202D86"/>
    <w:rsid w:val="00202EE8"/>
    <w:rsid w:val="00203F4F"/>
    <w:rsid w:val="00204993"/>
    <w:rsid w:val="00205D56"/>
    <w:rsid w:val="00206648"/>
    <w:rsid w:val="002076EA"/>
    <w:rsid w:val="00207933"/>
    <w:rsid w:val="00214414"/>
    <w:rsid w:val="00214CF6"/>
    <w:rsid w:val="00217220"/>
    <w:rsid w:val="00221A9D"/>
    <w:rsid w:val="00222DFC"/>
    <w:rsid w:val="00223673"/>
    <w:rsid w:val="00225875"/>
    <w:rsid w:val="00226E7C"/>
    <w:rsid w:val="002272A5"/>
    <w:rsid w:val="00227951"/>
    <w:rsid w:val="00230EF2"/>
    <w:rsid w:val="002312B6"/>
    <w:rsid w:val="00232D93"/>
    <w:rsid w:val="00233D16"/>
    <w:rsid w:val="00236231"/>
    <w:rsid w:val="002363D7"/>
    <w:rsid w:val="002377DD"/>
    <w:rsid w:val="00241753"/>
    <w:rsid w:val="002423CE"/>
    <w:rsid w:val="00245BAC"/>
    <w:rsid w:val="00245F18"/>
    <w:rsid w:val="002471C9"/>
    <w:rsid w:val="0024759F"/>
    <w:rsid w:val="002505C1"/>
    <w:rsid w:val="0025078A"/>
    <w:rsid w:val="0025100C"/>
    <w:rsid w:val="00251432"/>
    <w:rsid w:val="00251F83"/>
    <w:rsid w:val="002524B0"/>
    <w:rsid w:val="00255113"/>
    <w:rsid w:val="00255488"/>
    <w:rsid w:val="00255654"/>
    <w:rsid w:val="002562FF"/>
    <w:rsid w:val="00257323"/>
    <w:rsid w:val="00261C55"/>
    <w:rsid w:val="002632A2"/>
    <w:rsid w:val="00263417"/>
    <w:rsid w:val="00265372"/>
    <w:rsid w:val="00265A30"/>
    <w:rsid w:val="00267DAA"/>
    <w:rsid w:val="00267DF4"/>
    <w:rsid w:val="002709AA"/>
    <w:rsid w:val="00270AFB"/>
    <w:rsid w:val="00270ECB"/>
    <w:rsid w:val="002710BC"/>
    <w:rsid w:val="00271C43"/>
    <w:rsid w:val="0027378D"/>
    <w:rsid w:val="00273F30"/>
    <w:rsid w:val="002740A1"/>
    <w:rsid w:val="00276AB2"/>
    <w:rsid w:val="0027751B"/>
    <w:rsid w:val="00282552"/>
    <w:rsid w:val="00282930"/>
    <w:rsid w:val="0028480E"/>
    <w:rsid w:val="00284AD9"/>
    <w:rsid w:val="00285CD2"/>
    <w:rsid w:val="00286335"/>
    <w:rsid w:val="00286F02"/>
    <w:rsid w:val="00286FBD"/>
    <w:rsid w:val="00290DF9"/>
    <w:rsid w:val="002912B5"/>
    <w:rsid w:val="002919DA"/>
    <w:rsid w:val="00291E7C"/>
    <w:rsid w:val="002924DA"/>
    <w:rsid w:val="00292939"/>
    <w:rsid w:val="00292EAA"/>
    <w:rsid w:val="002932C2"/>
    <w:rsid w:val="00293E00"/>
    <w:rsid w:val="00295F0E"/>
    <w:rsid w:val="00297189"/>
    <w:rsid w:val="002A1AE0"/>
    <w:rsid w:val="002A2B35"/>
    <w:rsid w:val="002A3C2E"/>
    <w:rsid w:val="002A3D71"/>
    <w:rsid w:val="002A41B0"/>
    <w:rsid w:val="002A490A"/>
    <w:rsid w:val="002A4B1A"/>
    <w:rsid w:val="002A5843"/>
    <w:rsid w:val="002A5D5F"/>
    <w:rsid w:val="002A7772"/>
    <w:rsid w:val="002A7B3A"/>
    <w:rsid w:val="002A7DCF"/>
    <w:rsid w:val="002B02AA"/>
    <w:rsid w:val="002B0B82"/>
    <w:rsid w:val="002B0E38"/>
    <w:rsid w:val="002B230A"/>
    <w:rsid w:val="002B2945"/>
    <w:rsid w:val="002B322B"/>
    <w:rsid w:val="002B36EE"/>
    <w:rsid w:val="002B4EC1"/>
    <w:rsid w:val="002B51EA"/>
    <w:rsid w:val="002B5830"/>
    <w:rsid w:val="002B5F30"/>
    <w:rsid w:val="002B690E"/>
    <w:rsid w:val="002B70CC"/>
    <w:rsid w:val="002C01AA"/>
    <w:rsid w:val="002C0DB8"/>
    <w:rsid w:val="002C1D19"/>
    <w:rsid w:val="002C2F41"/>
    <w:rsid w:val="002C31C4"/>
    <w:rsid w:val="002C5A3D"/>
    <w:rsid w:val="002C60E0"/>
    <w:rsid w:val="002D01A8"/>
    <w:rsid w:val="002D1640"/>
    <w:rsid w:val="002D2EB8"/>
    <w:rsid w:val="002D55B3"/>
    <w:rsid w:val="002D5B60"/>
    <w:rsid w:val="002D5D6B"/>
    <w:rsid w:val="002D6989"/>
    <w:rsid w:val="002D77B8"/>
    <w:rsid w:val="002E0960"/>
    <w:rsid w:val="002E0CEB"/>
    <w:rsid w:val="002E0F74"/>
    <w:rsid w:val="002E1544"/>
    <w:rsid w:val="002E2832"/>
    <w:rsid w:val="002E2BB3"/>
    <w:rsid w:val="002E2D09"/>
    <w:rsid w:val="002E46D7"/>
    <w:rsid w:val="002E705E"/>
    <w:rsid w:val="002E7531"/>
    <w:rsid w:val="002E77E3"/>
    <w:rsid w:val="002E7B2E"/>
    <w:rsid w:val="002F0A85"/>
    <w:rsid w:val="002F11E4"/>
    <w:rsid w:val="002F1DD4"/>
    <w:rsid w:val="002F1E44"/>
    <w:rsid w:val="002F3174"/>
    <w:rsid w:val="002F436E"/>
    <w:rsid w:val="002F50BB"/>
    <w:rsid w:val="002F55FE"/>
    <w:rsid w:val="003028F6"/>
    <w:rsid w:val="00302DB1"/>
    <w:rsid w:val="00303105"/>
    <w:rsid w:val="0030388A"/>
    <w:rsid w:val="00303BD3"/>
    <w:rsid w:val="003045D3"/>
    <w:rsid w:val="0030521D"/>
    <w:rsid w:val="00306440"/>
    <w:rsid w:val="00307486"/>
    <w:rsid w:val="00314577"/>
    <w:rsid w:val="00316C34"/>
    <w:rsid w:val="0031736E"/>
    <w:rsid w:val="003177A8"/>
    <w:rsid w:val="00322956"/>
    <w:rsid w:val="00323746"/>
    <w:rsid w:val="00323897"/>
    <w:rsid w:val="00323CE9"/>
    <w:rsid w:val="003242E9"/>
    <w:rsid w:val="00325C0F"/>
    <w:rsid w:val="00326440"/>
    <w:rsid w:val="00326DD7"/>
    <w:rsid w:val="00327A9F"/>
    <w:rsid w:val="00330FCA"/>
    <w:rsid w:val="00333FF1"/>
    <w:rsid w:val="0033535C"/>
    <w:rsid w:val="003357E8"/>
    <w:rsid w:val="00335E38"/>
    <w:rsid w:val="00336216"/>
    <w:rsid w:val="00340B11"/>
    <w:rsid w:val="00342A8A"/>
    <w:rsid w:val="00342DF8"/>
    <w:rsid w:val="003435AA"/>
    <w:rsid w:val="00343722"/>
    <w:rsid w:val="003452A5"/>
    <w:rsid w:val="00346711"/>
    <w:rsid w:val="00347344"/>
    <w:rsid w:val="0034786E"/>
    <w:rsid w:val="00350324"/>
    <w:rsid w:val="00350A68"/>
    <w:rsid w:val="00352917"/>
    <w:rsid w:val="003540B5"/>
    <w:rsid w:val="003541C2"/>
    <w:rsid w:val="00354610"/>
    <w:rsid w:val="00354BC7"/>
    <w:rsid w:val="0035641E"/>
    <w:rsid w:val="003576F9"/>
    <w:rsid w:val="00357DE6"/>
    <w:rsid w:val="003607F4"/>
    <w:rsid w:val="0036124C"/>
    <w:rsid w:val="00361AED"/>
    <w:rsid w:val="00363199"/>
    <w:rsid w:val="00364B85"/>
    <w:rsid w:val="00364D12"/>
    <w:rsid w:val="00365E56"/>
    <w:rsid w:val="003674D1"/>
    <w:rsid w:val="00367B8B"/>
    <w:rsid w:val="00371765"/>
    <w:rsid w:val="00371C46"/>
    <w:rsid w:val="00373658"/>
    <w:rsid w:val="0037386E"/>
    <w:rsid w:val="003747EC"/>
    <w:rsid w:val="003752BB"/>
    <w:rsid w:val="003757BE"/>
    <w:rsid w:val="003773FA"/>
    <w:rsid w:val="00377D62"/>
    <w:rsid w:val="003805DE"/>
    <w:rsid w:val="0038145E"/>
    <w:rsid w:val="00381D9C"/>
    <w:rsid w:val="00381EF9"/>
    <w:rsid w:val="00381F13"/>
    <w:rsid w:val="003820FB"/>
    <w:rsid w:val="00382261"/>
    <w:rsid w:val="00382D39"/>
    <w:rsid w:val="003832BF"/>
    <w:rsid w:val="0038338A"/>
    <w:rsid w:val="003836CB"/>
    <w:rsid w:val="00383A50"/>
    <w:rsid w:val="0038469B"/>
    <w:rsid w:val="00386A30"/>
    <w:rsid w:val="003874A7"/>
    <w:rsid w:val="0038785E"/>
    <w:rsid w:val="003902BF"/>
    <w:rsid w:val="00391083"/>
    <w:rsid w:val="00391952"/>
    <w:rsid w:val="00393C68"/>
    <w:rsid w:val="00393D28"/>
    <w:rsid w:val="00393D6C"/>
    <w:rsid w:val="003945E1"/>
    <w:rsid w:val="00396596"/>
    <w:rsid w:val="003967FF"/>
    <w:rsid w:val="00397635"/>
    <w:rsid w:val="003A020E"/>
    <w:rsid w:val="003A0AF6"/>
    <w:rsid w:val="003A1922"/>
    <w:rsid w:val="003A22B6"/>
    <w:rsid w:val="003A25DB"/>
    <w:rsid w:val="003A25E8"/>
    <w:rsid w:val="003A2CC8"/>
    <w:rsid w:val="003A4751"/>
    <w:rsid w:val="003A642D"/>
    <w:rsid w:val="003A6F07"/>
    <w:rsid w:val="003B11B6"/>
    <w:rsid w:val="003B126B"/>
    <w:rsid w:val="003B3765"/>
    <w:rsid w:val="003B3BB6"/>
    <w:rsid w:val="003B572F"/>
    <w:rsid w:val="003B7656"/>
    <w:rsid w:val="003C19A3"/>
    <w:rsid w:val="003C1E7E"/>
    <w:rsid w:val="003C2B2B"/>
    <w:rsid w:val="003C3623"/>
    <w:rsid w:val="003C3E01"/>
    <w:rsid w:val="003C4ACA"/>
    <w:rsid w:val="003C7196"/>
    <w:rsid w:val="003C7DD1"/>
    <w:rsid w:val="003D01DC"/>
    <w:rsid w:val="003D1364"/>
    <w:rsid w:val="003D188E"/>
    <w:rsid w:val="003D30C5"/>
    <w:rsid w:val="003D3FE7"/>
    <w:rsid w:val="003D48CC"/>
    <w:rsid w:val="003E15DD"/>
    <w:rsid w:val="003E1749"/>
    <w:rsid w:val="003E1F48"/>
    <w:rsid w:val="003E25CE"/>
    <w:rsid w:val="003E35BF"/>
    <w:rsid w:val="003E3D15"/>
    <w:rsid w:val="003E4835"/>
    <w:rsid w:val="003E51EB"/>
    <w:rsid w:val="003E5413"/>
    <w:rsid w:val="003E5659"/>
    <w:rsid w:val="003E5783"/>
    <w:rsid w:val="003F0145"/>
    <w:rsid w:val="003F310F"/>
    <w:rsid w:val="003F3171"/>
    <w:rsid w:val="003F482A"/>
    <w:rsid w:val="003F6C83"/>
    <w:rsid w:val="003F6C93"/>
    <w:rsid w:val="003F6CC4"/>
    <w:rsid w:val="003F730B"/>
    <w:rsid w:val="003F78C7"/>
    <w:rsid w:val="00401D9F"/>
    <w:rsid w:val="00402145"/>
    <w:rsid w:val="0040354C"/>
    <w:rsid w:val="004045E2"/>
    <w:rsid w:val="00404DED"/>
    <w:rsid w:val="0040672F"/>
    <w:rsid w:val="00410588"/>
    <w:rsid w:val="00410BEA"/>
    <w:rsid w:val="00411C49"/>
    <w:rsid w:val="00413960"/>
    <w:rsid w:val="004139ED"/>
    <w:rsid w:val="00414EC2"/>
    <w:rsid w:val="004151AF"/>
    <w:rsid w:val="004156D1"/>
    <w:rsid w:val="004163CF"/>
    <w:rsid w:val="004170F2"/>
    <w:rsid w:val="00420490"/>
    <w:rsid w:val="00422FE8"/>
    <w:rsid w:val="004236C5"/>
    <w:rsid w:val="00424261"/>
    <w:rsid w:val="004252CE"/>
    <w:rsid w:val="00426077"/>
    <w:rsid w:val="00426A8B"/>
    <w:rsid w:val="00427184"/>
    <w:rsid w:val="0043125D"/>
    <w:rsid w:val="00431914"/>
    <w:rsid w:val="00431BBB"/>
    <w:rsid w:val="00432E03"/>
    <w:rsid w:val="004334F5"/>
    <w:rsid w:val="00433FE2"/>
    <w:rsid w:val="0043415F"/>
    <w:rsid w:val="00434982"/>
    <w:rsid w:val="00434F03"/>
    <w:rsid w:val="00435747"/>
    <w:rsid w:val="00437249"/>
    <w:rsid w:val="004379C6"/>
    <w:rsid w:val="004406D4"/>
    <w:rsid w:val="00440C51"/>
    <w:rsid w:val="00441B2C"/>
    <w:rsid w:val="00441B32"/>
    <w:rsid w:val="0044266C"/>
    <w:rsid w:val="004445B5"/>
    <w:rsid w:val="004478FB"/>
    <w:rsid w:val="00447B4E"/>
    <w:rsid w:val="00447D37"/>
    <w:rsid w:val="00447F66"/>
    <w:rsid w:val="00450633"/>
    <w:rsid w:val="004533B7"/>
    <w:rsid w:val="00455A8F"/>
    <w:rsid w:val="00455D2B"/>
    <w:rsid w:val="004562BB"/>
    <w:rsid w:val="00457598"/>
    <w:rsid w:val="004605AE"/>
    <w:rsid w:val="0046138A"/>
    <w:rsid w:val="00461716"/>
    <w:rsid w:val="00462309"/>
    <w:rsid w:val="004627DA"/>
    <w:rsid w:val="00462A27"/>
    <w:rsid w:val="0046398F"/>
    <w:rsid w:val="00463BE0"/>
    <w:rsid w:val="00463C90"/>
    <w:rsid w:val="00465A1B"/>
    <w:rsid w:val="00467D97"/>
    <w:rsid w:val="00470A7F"/>
    <w:rsid w:val="004740D8"/>
    <w:rsid w:val="00475D4E"/>
    <w:rsid w:val="00476566"/>
    <w:rsid w:val="00476F02"/>
    <w:rsid w:val="0047719D"/>
    <w:rsid w:val="0048054D"/>
    <w:rsid w:val="00480F1A"/>
    <w:rsid w:val="00481107"/>
    <w:rsid w:val="0048284B"/>
    <w:rsid w:val="00483F30"/>
    <w:rsid w:val="004857CD"/>
    <w:rsid w:val="004916EC"/>
    <w:rsid w:val="00492115"/>
    <w:rsid w:val="00492EB3"/>
    <w:rsid w:val="00492FDD"/>
    <w:rsid w:val="00493391"/>
    <w:rsid w:val="00493569"/>
    <w:rsid w:val="00493791"/>
    <w:rsid w:val="00493929"/>
    <w:rsid w:val="0049412C"/>
    <w:rsid w:val="00494158"/>
    <w:rsid w:val="0049475A"/>
    <w:rsid w:val="00494C02"/>
    <w:rsid w:val="004A171E"/>
    <w:rsid w:val="004A18A1"/>
    <w:rsid w:val="004A1B64"/>
    <w:rsid w:val="004A2035"/>
    <w:rsid w:val="004A56FD"/>
    <w:rsid w:val="004B2584"/>
    <w:rsid w:val="004B6433"/>
    <w:rsid w:val="004B6AD5"/>
    <w:rsid w:val="004B6B1E"/>
    <w:rsid w:val="004B7F45"/>
    <w:rsid w:val="004C0D06"/>
    <w:rsid w:val="004C2323"/>
    <w:rsid w:val="004C2758"/>
    <w:rsid w:val="004C3472"/>
    <w:rsid w:val="004C4593"/>
    <w:rsid w:val="004C459D"/>
    <w:rsid w:val="004C45C1"/>
    <w:rsid w:val="004C4BEE"/>
    <w:rsid w:val="004C537F"/>
    <w:rsid w:val="004C6071"/>
    <w:rsid w:val="004C6077"/>
    <w:rsid w:val="004C64A6"/>
    <w:rsid w:val="004C6612"/>
    <w:rsid w:val="004D1E80"/>
    <w:rsid w:val="004D1F54"/>
    <w:rsid w:val="004D22FE"/>
    <w:rsid w:val="004E0FF6"/>
    <w:rsid w:val="004E33FB"/>
    <w:rsid w:val="004E36A7"/>
    <w:rsid w:val="004E3910"/>
    <w:rsid w:val="004E63BA"/>
    <w:rsid w:val="004E6D77"/>
    <w:rsid w:val="004E712D"/>
    <w:rsid w:val="004E72BD"/>
    <w:rsid w:val="004E7501"/>
    <w:rsid w:val="004F4C9B"/>
    <w:rsid w:val="004F6EA3"/>
    <w:rsid w:val="004F7137"/>
    <w:rsid w:val="004F71C7"/>
    <w:rsid w:val="00500B49"/>
    <w:rsid w:val="005043EA"/>
    <w:rsid w:val="00504CE2"/>
    <w:rsid w:val="005050DB"/>
    <w:rsid w:val="00505433"/>
    <w:rsid w:val="005054CA"/>
    <w:rsid w:val="005054D8"/>
    <w:rsid w:val="00507C1D"/>
    <w:rsid w:val="005121B5"/>
    <w:rsid w:val="00512795"/>
    <w:rsid w:val="00513670"/>
    <w:rsid w:val="00515D81"/>
    <w:rsid w:val="0051618F"/>
    <w:rsid w:val="00520C32"/>
    <w:rsid w:val="00521EB7"/>
    <w:rsid w:val="00522966"/>
    <w:rsid w:val="00523291"/>
    <w:rsid w:val="00523947"/>
    <w:rsid w:val="005309E8"/>
    <w:rsid w:val="00530C90"/>
    <w:rsid w:val="00531F2E"/>
    <w:rsid w:val="0053257B"/>
    <w:rsid w:val="0053284B"/>
    <w:rsid w:val="00535AE5"/>
    <w:rsid w:val="00536480"/>
    <w:rsid w:val="00536CE9"/>
    <w:rsid w:val="00536DE6"/>
    <w:rsid w:val="00537ED6"/>
    <w:rsid w:val="00541E29"/>
    <w:rsid w:val="005424CD"/>
    <w:rsid w:val="00542CBB"/>
    <w:rsid w:val="00543131"/>
    <w:rsid w:val="005434EA"/>
    <w:rsid w:val="005435BE"/>
    <w:rsid w:val="00543F18"/>
    <w:rsid w:val="00543F1D"/>
    <w:rsid w:val="00550B8D"/>
    <w:rsid w:val="00551A0E"/>
    <w:rsid w:val="00551B1D"/>
    <w:rsid w:val="00552697"/>
    <w:rsid w:val="00552F70"/>
    <w:rsid w:val="00560613"/>
    <w:rsid w:val="00563A2F"/>
    <w:rsid w:val="005663D9"/>
    <w:rsid w:val="00566EB5"/>
    <w:rsid w:val="00567B66"/>
    <w:rsid w:val="00567F35"/>
    <w:rsid w:val="00570AC3"/>
    <w:rsid w:val="00572625"/>
    <w:rsid w:val="00573AB0"/>
    <w:rsid w:val="00574C85"/>
    <w:rsid w:val="00575CDF"/>
    <w:rsid w:val="00576ADF"/>
    <w:rsid w:val="00577286"/>
    <w:rsid w:val="00577E6D"/>
    <w:rsid w:val="00577F61"/>
    <w:rsid w:val="00580B62"/>
    <w:rsid w:val="00582FC1"/>
    <w:rsid w:val="00584FF3"/>
    <w:rsid w:val="005857C4"/>
    <w:rsid w:val="005859DD"/>
    <w:rsid w:val="00585A63"/>
    <w:rsid w:val="00586D4D"/>
    <w:rsid w:val="00587228"/>
    <w:rsid w:val="005876DA"/>
    <w:rsid w:val="00587702"/>
    <w:rsid w:val="00587F0A"/>
    <w:rsid w:val="00590362"/>
    <w:rsid w:val="00590820"/>
    <w:rsid w:val="0059294A"/>
    <w:rsid w:val="00594D09"/>
    <w:rsid w:val="00595BEE"/>
    <w:rsid w:val="00595C6B"/>
    <w:rsid w:val="00596527"/>
    <w:rsid w:val="00597C7F"/>
    <w:rsid w:val="005A0BC0"/>
    <w:rsid w:val="005A3262"/>
    <w:rsid w:val="005A4B12"/>
    <w:rsid w:val="005A5207"/>
    <w:rsid w:val="005A6262"/>
    <w:rsid w:val="005A6278"/>
    <w:rsid w:val="005B1660"/>
    <w:rsid w:val="005B1855"/>
    <w:rsid w:val="005B4609"/>
    <w:rsid w:val="005B58DC"/>
    <w:rsid w:val="005C000B"/>
    <w:rsid w:val="005C0203"/>
    <w:rsid w:val="005C1A40"/>
    <w:rsid w:val="005C275C"/>
    <w:rsid w:val="005C4125"/>
    <w:rsid w:val="005C4143"/>
    <w:rsid w:val="005C4F3E"/>
    <w:rsid w:val="005C4F5B"/>
    <w:rsid w:val="005C4FD3"/>
    <w:rsid w:val="005C5289"/>
    <w:rsid w:val="005D06A0"/>
    <w:rsid w:val="005D099B"/>
    <w:rsid w:val="005D0C0F"/>
    <w:rsid w:val="005D134D"/>
    <w:rsid w:val="005D4995"/>
    <w:rsid w:val="005D65BB"/>
    <w:rsid w:val="005D6A07"/>
    <w:rsid w:val="005D6CEF"/>
    <w:rsid w:val="005D7840"/>
    <w:rsid w:val="005E0D79"/>
    <w:rsid w:val="005E1D84"/>
    <w:rsid w:val="005E2148"/>
    <w:rsid w:val="005E22D5"/>
    <w:rsid w:val="005E2D64"/>
    <w:rsid w:val="005E45E0"/>
    <w:rsid w:val="005E4BA7"/>
    <w:rsid w:val="005E4EAE"/>
    <w:rsid w:val="005E56D8"/>
    <w:rsid w:val="005F047A"/>
    <w:rsid w:val="005F14C1"/>
    <w:rsid w:val="005F2DEA"/>
    <w:rsid w:val="005F3663"/>
    <w:rsid w:val="005F4E55"/>
    <w:rsid w:val="005F60A9"/>
    <w:rsid w:val="00600599"/>
    <w:rsid w:val="00600CF6"/>
    <w:rsid w:val="00601165"/>
    <w:rsid w:val="006018AA"/>
    <w:rsid w:val="0060203F"/>
    <w:rsid w:val="0060313A"/>
    <w:rsid w:val="0060366C"/>
    <w:rsid w:val="006051E3"/>
    <w:rsid w:val="00606641"/>
    <w:rsid w:val="0060681D"/>
    <w:rsid w:val="00607519"/>
    <w:rsid w:val="00610275"/>
    <w:rsid w:val="00610284"/>
    <w:rsid w:val="00611F12"/>
    <w:rsid w:val="006121DF"/>
    <w:rsid w:val="0061357A"/>
    <w:rsid w:val="00614620"/>
    <w:rsid w:val="0061641F"/>
    <w:rsid w:val="00617426"/>
    <w:rsid w:val="00620036"/>
    <w:rsid w:val="006206F3"/>
    <w:rsid w:val="00621600"/>
    <w:rsid w:val="00622E59"/>
    <w:rsid w:val="006258D8"/>
    <w:rsid w:val="006261C6"/>
    <w:rsid w:val="00632480"/>
    <w:rsid w:val="00633D88"/>
    <w:rsid w:val="00635608"/>
    <w:rsid w:val="00636011"/>
    <w:rsid w:val="00637991"/>
    <w:rsid w:val="0064059A"/>
    <w:rsid w:val="00640CE0"/>
    <w:rsid w:val="006414AE"/>
    <w:rsid w:val="00642B1A"/>
    <w:rsid w:val="0064366C"/>
    <w:rsid w:val="006436E2"/>
    <w:rsid w:val="00643CBF"/>
    <w:rsid w:val="006459AB"/>
    <w:rsid w:val="00645BFE"/>
    <w:rsid w:val="006471E3"/>
    <w:rsid w:val="00647405"/>
    <w:rsid w:val="00647997"/>
    <w:rsid w:val="00650995"/>
    <w:rsid w:val="00651810"/>
    <w:rsid w:val="00651CB5"/>
    <w:rsid w:val="00652C14"/>
    <w:rsid w:val="00652CA1"/>
    <w:rsid w:val="0065341C"/>
    <w:rsid w:val="00654A33"/>
    <w:rsid w:val="00654C17"/>
    <w:rsid w:val="00655188"/>
    <w:rsid w:val="00656010"/>
    <w:rsid w:val="00657181"/>
    <w:rsid w:val="00660046"/>
    <w:rsid w:val="0066169C"/>
    <w:rsid w:val="00662118"/>
    <w:rsid w:val="00662683"/>
    <w:rsid w:val="0066279A"/>
    <w:rsid w:val="00662964"/>
    <w:rsid w:val="00662BA1"/>
    <w:rsid w:val="006650A4"/>
    <w:rsid w:val="006674B8"/>
    <w:rsid w:val="006679DF"/>
    <w:rsid w:val="006704C4"/>
    <w:rsid w:val="0067088D"/>
    <w:rsid w:val="00672219"/>
    <w:rsid w:val="006728A0"/>
    <w:rsid w:val="00672BCE"/>
    <w:rsid w:val="0067333B"/>
    <w:rsid w:val="006737E9"/>
    <w:rsid w:val="00673C3F"/>
    <w:rsid w:val="00674FDB"/>
    <w:rsid w:val="00676649"/>
    <w:rsid w:val="006800C3"/>
    <w:rsid w:val="006808D3"/>
    <w:rsid w:val="00680A8A"/>
    <w:rsid w:val="00681D25"/>
    <w:rsid w:val="00683B27"/>
    <w:rsid w:val="00683B2D"/>
    <w:rsid w:val="006843CD"/>
    <w:rsid w:val="00685C1D"/>
    <w:rsid w:val="00685E1E"/>
    <w:rsid w:val="00685FD2"/>
    <w:rsid w:val="00690EF3"/>
    <w:rsid w:val="00691E5A"/>
    <w:rsid w:val="006950E9"/>
    <w:rsid w:val="006953A5"/>
    <w:rsid w:val="006956F3"/>
    <w:rsid w:val="00695900"/>
    <w:rsid w:val="00695FFF"/>
    <w:rsid w:val="006974B8"/>
    <w:rsid w:val="006A0641"/>
    <w:rsid w:val="006A3283"/>
    <w:rsid w:val="006A34BE"/>
    <w:rsid w:val="006A49A3"/>
    <w:rsid w:val="006A6A1C"/>
    <w:rsid w:val="006A72FE"/>
    <w:rsid w:val="006A7674"/>
    <w:rsid w:val="006A775F"/>
    <w:rsid w:val="006B03CF"/>
    <w:rsid w:val="006B1707"/>
    <w:rsid w:val="006B1980"/>
    <w:rsid w:val="006B4A33"/>
    <w:rsid w:val="006B53EC"/>
    <w:rsid w:val="006B555B"/>
    <w:rsid w:val="006B6B12"/>
    <w:rsid w:val="006B7255"/>
    <w:rsid w:val="006C08B1"/>
    <w:rsid w:val="006C16D7"/>
    <w:rsid w:val="006C1FCC"/>
    <w:rsid w:val="006C2033"/>
    <w:rsid w:val="006C37F6"/>
    <w:rsid w:val="006C4A61"/>
    <w:rsid w:val="006C616C"/>
    <w:rsid w:val="006D0F99"/>
    <w:rsid w:val="006D1882"/>
    <w:rsid w:val="006D20CA"/>
    <w:rsid w:val="006D2C73"/>
    <w:rsid w:val="006D3180"/>
    <w:rsid w:val="006D42F1"/>
    <w:rsid w:val="006D4E14"/>
    <w:rsid w:val="006D5D34"/>
    <w:rsid w:val="006D5F2B"/>
    <w:rsid w:val="006D6924"/>
    <w:rsid w:val="006D6F8A"/>
    <w:rsid w:val="006E0757"/>
    <w:rsid w:val="006E25A4"/>
    <w:rsid w:val="006E2BBD"/>
    <w:rsid w:val="006E4F70"/>
    <w:rsid w:val="006E4FA4"/>
    <w:rsid w:val="006E541B"/>
    <w:rsid w:val="006E54DA"/>
    <w:rsid w:val="006E5960"/>
    <w:rsid w:val="006E5CA3"/>
    <w:rsid w:val="006F0178"/>
    <w:rsid w:val="006F18AC"/>
    <w:rsid w:val="006F2DB3"/>
    <w:rsid w:val="006F30F1"/>
    <w:rsid w:val="006F3956"/>
    <w:rsid w:val="006F5C73"/>
    <w:rsid w:val="006F5ED2"/>
    <w:rsid w:val="006F63C5"/>
    <w:rsid w:val="006F7714"/>
    <w:rsid w:val="007000D3"/>
    <w:rsid w:val="00700549"/>
    <w:rsid w:val="00700A88"/>
    <w:rsid w:val="00700F14"/>
    <w:rsid w:val="00700F78"/>
    <w:rsid w:val="00703418"/>
    <w:rsid w:val="00704EE5"/>
    <w:rsid w:val="00705D3F"/>
    <w:rsid w:val="00710E7D"/>
    <w:rsid w:val="007119B9"/>
    <w:rsid w:val="00711F0E"/>
    <w:rsid w:val="00712883"/>
    <w:rsid w:val="00712D74"/>
    <w:rsid w:val="00713120"/>
    <w:rsid w:val="0071406E"/>
    <w:rsid w:val="0071525B"/>
    <w:rsid w:val="00716645"/>
    <w:rsid w:val="0071761E"/>
    <w:rsid w:val="007179B6"/>
    <w:rsid w:val="00720E6B"/>
    <w:rsid w:val="007222EE"/>
    <w:rsid w:val="007256CD"/>
    <w:rsid w:val="00725C38"/>
    <w:rsid w:val="00726698"/>
    <w:rsid w:val="00726EC6"/>
    <w:rsid w:val="00727040"/>
    <w:rsid w:val="00730091"/>
    <w:rsid w:val="00731793"/>
    <w:rsid w:val="00732C44"/>
    <w:rsid w:val="0073386C"/>
    <w:rsid w:val="00733FEA"/>
    <w:rsid w:val="00735B98"/>
    <w:rsid w:val="00735C0F"/>
    <w:rsid w:val="00735D7D"/>
    <w:rsid w:val="00736217"/>
    <w:rsid w:val="00740EB0"/>
    <w:rsid w:val="00741C24"/>
    <w:rsid w:val="007440AC"/>
    <w:rsid w:val="007453AB"/>
    <w:rsid w:val="00750180"/>
    <w:rsid w:val="0075093C"/>
    <w:rsid w:val="00751233"/>
    <w:rsid w:val="00751470"/>
    <w:rsid w:val="00751487"/>
    <w:rsid w:val="00752121"/>
    <w:rsid w:val="0075375A"/>
    <w:rsid w:val="00753913"/>
    <w:rsid w:val="0075693F"/>
    <w:rsid w:val="0075780B"/>
    <w:rsid w:val="00760CFF"/>
    <w:rsid w:val="00763B7D"/>
    <w:rsid w:val="00764B64"/>
    <w:rsid w:val="00765232"/>
    <w:rsid w:val="0076528C"/>
    <w:rsid w:val="0076571E"/>
    <w:rsid w:val="00765800"/>
    <w:rsid w:val="0076594F"/>
    <w:rsid w:val="00766140"/>
    <w:rsid w:val="007662C6"/>
    <w:rsid w:val="00766809"/>
    <w:rsid w:val="00766B36"/>
    <w:rsid w:val="007675B4"/>
    <w:rsid w:val="00767A7D"/>
    <w:rsid w:val="00770C9D"/>
    <w:rsid w:val="00770CA3"/>
    <w:rsid w:val="0077132A"/>
    <w:rsid w:val="00771C22"/>
    <w:rsid w:val="00771F69"/>
    <w:rsid w:val="007723C2"/>
    <w:rsid w:val="0077255A"/>
    <w:rsid w:val="007741F5"/>
    <w:rsid w:val="007746EB"/>
    <w:rsid w:val="007749AB"/>
    <w:rsid w:val="007752E0"/>
    <w:rsid w:val="007753E0"/>
    <w:rsid w:val="007761F3"/>
    <w:rsid w:val="00780546"/>
    <w:rsid w:val="00780593"/>
    <w:rsid w:val="0078062F"/>
    <w:rsid w:val="007807C2"/>
    <w:rsid w:val="007819E2"/>
    <w:rsid w:val="007829B4"/>
    <w:rsid w:val="0078375F"/>
    <w:rsid w:val="00784AAA"/>
    <w:rsid w:val="00785927"/>
    <w:rsid w:val="007904FE"/>
    <w:rsid w:val="00791530"/>
    <w:rsid w:val="00792088"/>
    <w:rsid w:val="007925EB"/>
    <w:rsid w:val="00794441"/>
    <w:rsid w:val="007959ED"/>
    <w:rsid w:val="00795AC6"/>
    <w:rsid w:val="00796386"/>
    <w:rsid w:val="0079704C"/>
    <w:rsid w:val="007976A6"/>
    <w:rsid w:val="00797D1E"/>
    <w:rsid w:val="007A0CD3"/>
    <w:rsid w:val="007A210C"/>
    <w:rsid w:val="007A282D"/>
    <w:rsid w:val="007A4ACA"/>
    <w:rsid w:val="007A4C16"/>
    <w:rsid w:val="007A4D3A"/>
    <w:rsid w:val="007A5422"/>
    <w:rsid w:val="007A55FE"/>
    <w:rsid w:val="007A69CF"/>
    <w:rsid w:val="007B0F43"/>
    <w:rsid w:val="007B0FF9"/>
    <w:rsid w:val="007B13F9"/>
    <w:rsid w:val="007B1554"/>
    <w:rsid w:val="007B161C"/>
    <w:rsid w:val="007B18CC"/>
    <w:rsid w:val="007B1F63"/>
    <w:rsid w:val="007B3926"/>
    <w:rsid w:val="007B5133"/>
    <w:rsid w:val="007B5280"/>
    <w:rsid w:val="007B5E7B"/>
    <w:rsid w:val="007B6769"/>
    <w:rsid w:val="007C0047"/>
    <w:rsid w:val="007C03D1"/>
    <w:rsid w:val="007C0BA3"/>
    <w:rsid w:val="007C2C20"/>
    <w:rsid w:val="007C3C0E"/>
    <w:rsid w:val="007C799E"/>
    <w:rsid w:val="007C7F11"/>
    <w:rsid w:val="007D11C0"/>
    <w:rsid w:val="007D136E"/>
    <w:rsid w:val="007D1C3F"/>
    <w:rsid w:val="007D3277"/>
    <w:rsid w:val="007D32CF"/>
    <w:rsid w:val="007D361E"/>
    <w:rsid w:val="007D3ED1"/>
    <w:rsid w:val="007D47F6"/>
    <w:rsid w:val="007D4C2F"/>
    <w:rsid w:val="007D58B2"/>
    <w:rsid w:val="007D6FD6"/>
    <w:rsid w:val="007D7C98"/>
    <w:rsid w:val="007E11F0"/>
    <w:rsid w:val="007E1CBC"/>
    <w:rsid w:val="007E4379"/>
    <w:rsid w:val="007E4EFD"/>
    <w:rsid w:val="007E5543"/>
    <w:rsid w:val="007E59CE"/>
    <w:rsid w:val="007E763E"/>
    <w:rsid w:val="007F074E"/>
    <w:rsid w:val="007F18CB"/>
    <w:rsid w:val="007F18E8"/>
    <w:rsid w:val="007F203B"/>
    <w:rsid w:val="007F375B"/>
    <w:rsid w:val="007F447E"/>
    <w:rsid w:val="007F4A52"/>
    <w:rsid w:val="007F4CAE"/>
    <w:rsid w:val="007F4E8F"/>
    <w:rsid w:val="007F652F"/>
    <w:rsid w:val="007F76D2"/>
    <w:rsid w:val="00800B76"/>
    <w:rsid w:val="00802170"/>
    <w:rsid w:val="00802C5C"/>
    <w:rsid w:val="00803724"/>
    <w:rsid w:val="00804E8C"/>
    <w:rsid w:val="00805FB8"/>
    <w:rsid w:val="008064A3"/>
    <w:rsid w:val="008069B4"/>
    <w:rsid w:val="0081040E"/>
    <w:rsid w:val="008108C5"/>
    <w:rsid w:val="00811CB8"/>
    <w:rsid w:val="00812E69"/>
    <w:rsid w:val="008135AA"/>
    <w:rsid w:val="0081370A"/>
    <w:rsid w:val="00814B17"/>
    <w:rsid w:val="00815D41"/>
    <w:rsid w:val="00817E89"/>
    <w:rsid w:val="00820B80"/>
    <w:rsid w:val="0082351B"/>
    <w:rsid w:val="00823713"/>
    <w:rsid w:val="0082376D"/>
    <w:rsid w:val="00823B22"/>
    <w:rsid w:val="008248C6"/>
    <w:rsid w:val="0082523B"/>
    <w:rsid w:val="0082574C"/>
    <w:rsid w:val="00825CF3"/>
    <w:rsid w:val="008269FA"/>
    <w:rsid w:val="00826F70"/>
    <w:rsid w:val="00827503"/>
    <w:rsid w:val="00827EC8"/>
    <w:rsid w:val="00830813"/>
    <w:rsid w:val="0083271E"/>
    <w:rsid w:val="0083359E"/>
    <w:rsid w:val="00834400"/>
    <w:rsid w:val="0083459B"/>
    <w:rsid w:val="00835683"/>
    <w:rsid w:val="00836391"/>
    <w:rsid w:val="008402A1"/>
    <w:rsid w:val="008419CC"/>
    <w:rsid w:val="0084292D"/>
    <w:rsid w:val="00843120"/>
    <w:rsid w:val="00843174"/>
    <w:rsid w:val="0084389D"/>
    <w:rsid w:val="00846970"/>
    <w:rsid w:val="008471B8"/>
    <w:rsid w:val="00847C6F"/>
    <w:rsid w:val="008505AD"/>
    <w:rsid w:val="008509FC"/>
    <w:rsid w:val="00852093"/>
    <w:rsid w:val="0085247C"/>
    <w:rsid w:val="0085275A"/>
    <w:rsid w:val="00853C21"/>
    <w:rsid w:val="00853FB1"/>
    <w:rsid w:val="00854554"/>
    <w:rsid w:val="0085473C"/>
    <w:rsid w:val="00854EB4"/>
    <w:rsid w:val="00855144"/>
    <w:rsid w:val="00856199"/>
    <w:rsid w:val="0085667D"/>
    <w:rsid w:val="00857960"/>
    <w:rsid w:val="00857F5E"/>
    <w:rsid w:val="008618C3"/>
    <w:rsid w:val="00861C2F"/>
    <w:rsid w:val="008628E5"/>
    <w:rsid w:val="00863A40"/>
    <w:rsid w:val="00864CCA"/>
    <w:rsid w:val="00866032"/>
    <w:rsid w:val="0086720B"/>
    <w:rsid w:val="008706CF"/>
    <w:rsid w:val="008711C1"/>
    <w:rsid w:val="00871E53"/>
    <w:rsid w:val="00873CA2"/>
    <w:rsid w:val="0087564E"/>
    <w:rsid w:val="008763B3"/>
    <w:rsid w:val="008774D1"/>
    <w:rsid w:val="0087763A"/>
    <w:rsid w:val="00877B32"/>
    <w:rsid w:val="00880927"/>
    <w:rsid w:val="00880D26"/>
    <w:rsid w:val="00881706"/>
    <w:rsid w:val="00882074"/>
    <w:rsid w:val="00882256"/>
    <w:rsid w:val="008823A1"/>
    <w:rsid w:val="0088260B"/>
    <w:rsid w:val="0088305F"/>
    <w:rsid w:val="0088391F"/>
    <w:rsid w:val="00883F28"/>
    <w:rsid w:val="00885A5E"/>
    <w:rsid w:val="00885AE5"/>
    <w:rsid w:val="00885C4E"/>
    <w:rsid w:val="00886F12"/>
    <w:rsid w:val="00887789"/>
    <w:rsid w:val="0088782E"/>
    <w:rsid w:val="00887B64"/>
    <w:rsid w:val="00887BBA"/>
    <w:rsid w:val="008902DE"/>
    <w:rsid w:val="00890961"/>
    <w:rsid w:val="008911AA"/>
    <w:rsid w:val="00891202"/>
    <w:rsid w:val="00891666"/>
    <w:rsid w:val="0089180D"/>
    <w:rsid w:val="008937B5"/>
    <w:rsid w:val="00893EFE"/>
    <w:rsid w:val="00895231"/>
    <w:rsid w:val="00896AAD"/>
    <w:rsid w:val="00897DE3"/>
    <w:rsid w:val="00897FC7"/>
    <w:rsid w:val="008A0345"/>
    <w:rsid w:val="008A086B"/>
    <w:rsid w:val="008A135A"/>
    <w:rsid w:val="008A1FDC"/>
    <w:rsid w:val="008A250E"/>
    <w:rsid w:val="008A2D94"/>
    <w:rsid w:val="008A55BA"/>
    <w:rsid w:val="008A6400"/>
    <w:rsid w:val="008A6542"/>
    <w:rsid w:val="008A67ED"/>
    <w:rsid w:val="008A7E8D"/>
    <w:rsid w:val="008B0382"/>
    <w:rsid w:val="008B0920"/>
    <w:rsid w:val="008B0FAF"/>
    <w:rsid w:val="008B1519"/>
    <w:rsid w:val="008B2C41"/>
    <w:rsid w:val="008B35C3"/>
    <w:rsid w:val="008B38CA"/>
    <w:rsid w:val="008B3B2D"/>
    <w:rsid w:val="008B4DE4"/>
    <w:rsid w:val="008B56F0"/>
    <w:rsid w:val="008B60CA"/>
    <w:rsid w:val="008B7607"/>
    <w:rsid w:val="008B7BC0"/>
    <w:rsid w:val="008C07AA"/>
    <w:rsid w:val="008C0A11"/>
    <w:rsid w:val="008C254C"/>
    <w:rsid w:val="008C25E1"/>
    <w:rsid w:val="008C377F"/>
    <w:rsid w:val="008C3BAD"/>
    <w:rsid w:val="008C3FF0"/>
    <w:rsid w:val="008C6DDA"/>
    <w:rsid w:val="008C7273"/>
    <w:rsid w:val="008D11C2"/>
    <w:rsid w:val="008D34E9"/>
    <w:rsid w:val="008D6B02"/>
    <w:rsid w:val="008D6EE3"/>
    <w:rsid w:val="008E0E57"/>
    <w:rsid w:val="008E2CC6"/>
    <w:rsid w:val="008E3712"/>
    <w:rsid w:val="008E379C"/>
    <w:rsid w:val="008E3FD4"/>
    <w:rsid w:val="008E4375"/>
    <w:rsid w:val="008E5139"/>
    <w:rsid w:val="008E667B"/>
    <w:rsid w:val="008E71F7"/>
    <w:rsid w:val="008E751E"/>
    <w:rsid w:val="008F0D08"/>
    <w:rsid w:val="008F12CB"/>
    <w:rsid w:val="008F21A1"/>
    <w:rsid w:val="008F316C"/>
    <w:rsid w:val="008F73AC"/>
    <w:rsid w:val="008F7D9D"/>
    <w:rsid w:val="009001E8"/>
    <w:rsid w:val="00900279"/>
    <w:rsid w:val="009035EE"/>
    <w:rsid w:val="0090370B"/>
    <w:rsid w:val="0090373E"/>
    <w:rsid w:val="00903751"/>
    <w:rsid w:val="00903B46"/>
    <w:rsid w:val="009045E5"/>
    <w:rsid w:val="0090536C"/>
    <w:rsid w:val="00905C91"/>
    <w:rsid w:val="00906BB1"/>
    <w:rsid w:val="00907210"/>
    <w:rsid w:val="00910EBA"/>
    <w:rsid w:val="0091345F"/>
    <w:rsid w:val="0091491B"/>
    <w:rsid w:val="00914DC1"/>
    <w:rsid w:val="00915435"/>
    <w:rsid w:val="009156F6"/>
    <w:rsid w:val="00915F82"/>
    <w:rsid w:val="0091684B"/>
    <w:rsid w:val="009179AB"/>
    <w:rsid w:val="009205D9"/>
    <w:rsid w:val="00920B1D"/>
    <w:rsid w:val="0092125A"/>
    <w:rsid w:val="00922340"/>
    <w:rsid w:val="00922A1D"/>
    <w:rsid w:val="0092321C"/>
    <w:rsid w:val="0092553F"/>
    <w:rsid w:val="00926F5E"/>
    <w:rsid w:val="009271B7"/>
    <w:rsid w:val="009272A0"/>
    <w:rsid w:val="0092773C"/>
    <w:rsid w:val="009334DE"/>
    <w:rsid w:val="00933644"/>
    <w:rsid w:val="009343D3"/>
    <w:rsid w:val="00936981"/>
    <w:rsid w:val="009379EB"/>
    <w:rsid w:val="00937F96"/>
    <w:rsid w:val="00940335"/>
    <w:rsid w:val="009425CF"/>
    <w:rsid w:val="00942A0B"/>
    <w:rsid w:val="009430F6"/>
    <w:rsid w:val="0094322E"/>
    <w:rsid w:val="00945435"/>
    <w:rsid w:val="00952380"/>
    <w:rsid w:val="00952627"/>
    <w:rsid w:val="00952695"/>
    <w:rsid w:val="00952DA9"/>
    <w:rsid w:val="009532C4"/>
    <w:rsid w:val="0095341F"/>
    <w:rsid w:val="0095347B"/>
    <w:rsid w:val="00953BF9"/>
    <w:rsid w:val="0095488C"/>
    <w:rsid w:val="009555FE"/>
    <w:rsid w:val="009609B3"/>
    <w:rsid w:val="009627CD"/>
    <w:rsid w:val="009632F3"/>
    <w:rsid w:val="0096345D"/>
    <w:rsid w:val="00963532"/>
    <w:rsid w:val="00964D14"/>
    <w:rsid w:val="00965804"/>
    <w:rsid w:val="009670E7"/>
    <w:rsid w:val="00967AC8"/>
    <w:rsid w:val="009706AA"/>
    <w:rsid w:val="00970F1C"/>
    <w:rsid w:val="00971A07"/>
    <w:rsid w:val="00972366"/>
    <w:rsid w:val="009736FA"/>
    <w:rsid w:val="009737D6"/>
    <w:rsid w:val="00973E3F"/>
    <w:rsid w:val="009760AD"/>
    <w:rsid w:val="0098081F"/>
    <w:rsid w:val="00980AC6"/>
    <w:rsid w:val="00980B50"/>
    <w:rsid w:val="00981AEF"/>
    <w:rsid w:val="009821B0"/>
    <w:rsid w:val="00983B5E"/>
    <w:rsid w:val="00983B6C"/>
    <w:rsid w:val="0098422A"/>
    <w:rsid w:val="009857AA"/>
    <w:rsid w:val="00986DB7"/>
    <w:rsid w:val="00987C24"/>
    <w:rsid w:val="00992A16"/>
    <w:rsid w:val="00993014"/>
    <w:rsid w:val="009936E1"/>
    <w:rsid w:val="00994670"/>
    <w:rsid w:val="00994E89"/>
    <w:rsid w:val="009964B8"/>
    <w:rsid w:val="009A23F0"/>
    <w:rsid w:val="009A28A3"/>
    <w:rsid w:val="009A5366"/>
    <w:rsid w:val="009A5DF1"/>
    <w:rsid w:val="009A771D"/>
    <w:rsid w:val="009B094C"/>
    <w:rsid w:val="009B096A"/>
    <w:rsid w:val="009B0E9D"/>
    <w:rsid w:val="009B0F55"/>
    <w:rsid w:val="009B1022"/>
    <w:rsid w:val="009B15FE"/>
    <w:rsid w:val="009B2289"/>
    <w:rsid w:val="009B2CF4"/>
    <w:rsid w:val="009B4624"/>
    <w:rsid w:val="009B4CEA"/>
    <w:rsid w:val="009B4FEF"/>
    <w:rsid w:val="009B59EB"/>
    <w:rsid w:val="009B6E44"/>
    <w:rsid w:val="009B7161"/>
    <w:rsid w:val="009B7412"/>
    <w:rsid w:val="009B7FB6"/>
    <w:rsid w:val="009C01EF"/>
    <w:rsid w:val="009C1B5D"/>
    <w:rsid w:val="009C1CAC"/>
    <w:rsid w:val="009C363A"/>
    <w:rsid w:val="009C4241"/>
    <w:rsid w:val="009C4A74"/>
    <w:rsid w:val="009C5483"/>
    <w:rsid w:val="009D0C09"/>
    <w:rsid w:val="009D20A0"/>
    <w:rsid w:val="009D2BB9"/>
    <w:rsid w:val="009D41E7"/>
    <w:rsid w:val="009D428D"/>
    <w:rsid w:val="009D50F0"/>
    <w:rsid w:val="009D706F"/>
    <w:rsid w:val="009E0709"/>
    <w:rsid w:val="009E1792"/>
    <w:rsid w:val="009E2260"/>
    <w:rsid w:val="009E435A"/>
    <w:rsid w:val="009E45A3"/>
    <w:rsid w:val="009E5673"/>
    <w:rsid w:val="009E638B"/>
    <w:rsid w:val="009E6781"/>
    <w:rsid w:val="009E7404"/>
    <w:rsid w:val="009F1E88"/>
    <w:rsid w:val="009F202C"/>
    <w:rsid w:val="009F24AF"/>
    <w:rsid w:val="009F2A43"/>
    <w:rsid w:val="009F31C3"/>
    <w:rsid w:val="009F400B"/>
    <w:rsid w:val="009F461D"/>
    <w:rsid w:val="009F46B0"/>
    <w:rsid w:val="009F4790"/>
    <w:rsid w:val="009F4B5D"/>
    <w:rsid w:val="009F5C46"/>
    <w:rsid w:val="00A016D8"/>
    <w:rsid w:val="00A01EF6"/>
    <w:rsid w:val="00A02C16"/>
    <w:rsid w:val="00A0408E"/>
    <w:rsid w:val="00A056DC"/>
    <w:rsid w:val="00A066C6"/>
    <w:rsid w:val="00A10428"/>
    <w:rsid w:val="00A1622C"/>
    <w:rsid w:val="00A1640C"/>
    <w:rsid w:val="00A16446"/>
    <w:rsid w:val="00A23798"/>
    <w:rsid w:val="00A23816"/>
    <w:rsid w:val="00A241DD"/>
    <w:rsid w:val="00A25033"/>
    <w:rsid w:val="00A2534B"/>
    <w:rsid w:val="00A2612A"/>
    <w:rsid w:val="00A27F2A"/>
    <w:rsid w:val="00A305E6"/>
    <w:rsid w:val="00A31DEA"/>
    <w:rsid w:val="00A32429"/>
    <w:rsid w:val="00A33C81"/>
    <w:rsid w:val="00A3697A"/>
    <w:rsid w:val="00A40002"/>
    <w:rsid w:val="00A4210C"/>
    <w:rsid w:val="00A430E6"/>
    <w:rsid w:val="00A43939"/>
    <w:rsid w:val="00A43C17"/>
    <w:rsid w:val="00A43D47"/>
    <w:rsid w:val="00A4564D"/>
    <w:rsid w:val="00A45CBE"/>
    <w:rsid w:val="00A46F68"/>
    <w:rsid w:val="00A46FD3"/>
    <w:rsid w:val="00A47A89"/>
    <w:rsid w:val="00A50435"/>
    <w:rsid w:val="00A5152F"/>
    <w:rsid w:val="00A51816"/>
    <w:rsid w:val="00A51FAC"/>
    <w:rsid w:val="00A52804"/>
    <w:rsid w:val="00A53354"/>
    <w:rsid w:val="00A536F2"/>
    <w:rsid w:val="00A54A5B"/>
    <w:rsid w:val="00A5545C"/>
    <w:rsid w:val="00A55AA9"/>
    <w:rsid w:val="00A56647"/>
    <w:rsid w:val="00A5761F"/>
    <w:rsid w:val="00A600E6"/>
    <w:rsid w:val="00A6033F"/>
    <w:rsid w:val="00A6172B"/>
    <w:rsid w:val="00A61AC5"/>
    <w:rsid w:val="00A62361"/>
    <w:rsid w:val="00A62A3A"/>
    <w:rsid w:val="00A62ACB"/>
    <w:rsid w:val="00A63165"/>
    <w:rsid w:val="00A634A0"/>
    <w:rsid w:val="00A6380E"/>
    <w:rsid w:val="00A63D33"/>
    <w:rsid w:val="00A64930"/>
    <w:rsid w:val="00A6596E"/>
    <w:rsid w:val="00A65F34"/>
    <w:rsid w:val="00A67819"/>
    <w:rsid w:val="00A67C41"/>
    <w:rsid w:val="00A72252"/>
    <w:rsid w:val="00A72838"/>
    <w:rsid w:val="00A72CD8"/>
    <w:rsid w:val="00A72F57"/>
    <w:rsid w:val="00A73616"/>
    <w:rsid w:val="00A76FCF"/>
    <w:rsid w:val="00A77A79"/>
    <w:rsid w:val="00A77F92"/>
    <w:rsid w:val="00A82CC4"/>
    <w:rsid w:val="00A82EBE"/>
    <w:rsid w:val="00A84257"/>
    <w:rsid w:val="00A84C67"/>
    <w:rsid w:val="00A84FBE"/>
    <w:rsid w:val="00A864F9"/>
    <w:rsid w:val="00A87812"/>
    <w:rsid w:val="00A8799C"/>
    <w:rsid w:val="00A87A9B"/>
    <w:rsid w:val="00A90046"/>
    <w:rsid w:val="00A90DA7"/>
    <w:rsid w:val="00A919AA"/>
    <w:rsid w:val="00A919B3"/>
    <w:rsid w:val="00A94918"/>
    <w:rsid w:val="00A96144"/>
    <w:rsid w:val="00A96451"/>
    <w:rsid w:val="00AA0CEC"/>
    <w:rsid w:val="00AA236C"/>
    <w:rsid w:val="00AA2DC3"/>
    <w:rsid w:val="00AA4266"/>
    <w:rsid w:val="00AA444D"/>
    <w:rsid w:val="00AA4C60"/>
    <w:rsid w:val="00AA6DCA"/>
    <w:rsid w:val="00AA7256"/>
    <w:rsid w:val="00AA79AB"/>
    <w:rsid w:val="00AB194C"/>
    <w:rsid w:val="00AB2B38"/>
    <w:rsid w:val="00AB6426"/>
    <w:rsid w:val="00AB6D05"/>
    <w:rsid w:val="00AB7982"/>
    <w:rsid w:val="00AB7C37"/>
    <w:rsid w:val="00AC019C"/>
    <w:rsid w:val="00AC1B8B"/>
    <w:rsid w:val="00AC1D4E"/>
    <w:rsid w:val="00AC1E5E"/>
    <w:rsid w:val="00AC356E"/>
    <w:rsid w:val="00AC3B8E"/>
    <w:rsid w:val="00AC7375"/>
    <w:rsid w:val="00AD02E2"/>
    <w:rsid w:val="00AD0821"/>
    <w:rsid w:val="00AD0953"/>
    <w:rsid w:val="00AD1803"/>
    <w:rsid w:val="00AD1AD6"/>
    <w:rsid w:val="00AD3BC7"/>
    <w:rsid w:val="00AD4474"/>
    <w:rsid w:val="00AD46D1"/>
    <w:rsid w:val="00AD6E64"/>
    <w:rsid w:val="00AE1274"/>
    <w:rsid w:val="00AE1285"/>
    <w:rsid w:val="00AE12C0"/>
    <w:rsid w:val="00AE145F"/>
    <w:rsid w:val="00AE3215"/>
    <w:rsid w:val="00AE46E7"/>
    <w:rsid w:val="00AE4D1D"/>
    <w:rsid w:val="00AE5313"/>
    <w:rsid w:val="00AE58A4"/>
    <w:rsid w:val="00AE58C4"/>
    <w:rsid w:val="00AE663F"/>
    <w:rsid w:val="00AF2631"/>
    <w:rsid w:val="00AF2C35"/>
    <w:rsid w:val="00AF35C5"/>
    <w:rsid w:val="00AF4074"/>
    <w:rsid w:val="00AF46F9"/>
    <w:rsid w:val="00AF4DB7"/>
    <w:rsid w:val="00AF6D5C"/>
    <w:rsid w:val="00AF6F8F"/>
    <w:rsid w:val="00AF75ED"/>
    <w:rsid w:val="00B0009C"/>
    <w:rsid w:val="00B00614"/>
    <w:rsid w:val="00B0073D"/>
    <w:rsid w:val="00B01ABB"/>
    <w:rsid w:val="00B02939"/>
    <w:rsid w:val="00B0432A"/>
    <w:rsid w:val="00B043B9"/>
    <w:rsid w:val="00B049D5"/>
    <w:rsid w:val="00B050E7"/>
    <w:rsid w:val="00B05405"/>
    <w:rsid w:val="00B05AA0"/>
    <w:rsid w:val="00B05E17"/>
    <w:rsid w:val="00B05E38"/>
    <w:rsid w:val="00B112AF"/>
    <w:rsid w:val="00B12076"/>
    <w:rsid w:val="00B12C43"/>
    <w:rsid w:val="00B12CB1"/>
    <w:rsid w:val="00B1381D"/>
    <w:rsid w:val="00B153D5"/>
    <w:rsid w:val="00B15979"/>
    <w:rsid w:val="00B1682F"/>
    <w:rsid w:val="00B216E1"/>
    <w:rsid w:val="00B21B3E"/>
    <w:rsid w:val="00B2246F"/>
    <w:rsid w:val="00B2268B"/>
    <w:rsid w:val="00B22FF1"/>
    <w:rsid w:val="00B23540"/>
    <w:rsid w:val="00B24229"/>
    <w:rsid w:val="00B25079"/>
    <w:rsid w:val="00B279FF"/>
    <w:rsid w:val="00B30C8E"/>
    <w:rsid w:val="00B32852"/>
    <w:rsid w:val="00B32CAB"/>
    <w:rsid w:val="00B33280"/>
    <w:rsid w:val="00B33B9B"/>
    <w:rsid w:val="00B33F47"/>
    <w:rsid w:val="00B34517"/>
    <w:rsid w:val="00B34916"/>
    <w:rsid w:val="00B3762B"/>
    <w:rsid w:val="00B4061D"/>
    <w:rsid w:val="00B41934"/>
    <w:rsid w:val="00B42E44"/>
    <w:rsid w:val="00B439A7"/>
    <w:rsid w:val="00B43F7F"/>
    <w:rsid w:val="00B444E0"/>
    <w:rsid w:val="00B44C70"/>
    <w:rsid w:val="00B45186"/>
    <w:rsid w:val="00B458F7"/>
    <w:rsid w:val="00B4715E"/>
    <w:rsid w:val="00B47966"/>
    <w:rsid w:val="00B47B0D"/>
    <w:rsid w:val="00B47F3C"/>
    <w:rsid w:val="00B50617"/>
    <w:rsid w:val="00B50B7B"/>
    <w:rsid w:val="00B51285"/>
    <w:rsid w:val="00B51E02"/>
    <w:rsid w:val="00B55C70"/>
    <w:rsid w:val="00B56E37"/>
    <w:rsid w:val="00B57384"/>
    <w:rsid w:val="00B62F14"/>
    <w:rsid w:val="00B63782"/>
    <w:rsid w:val="00B63940"/>
    <w:rsid w:val="00B6509E"/>
    <w:rsid w:val="00B65937"/>
    <w:rsid w:val="00B66E20"/>
    <w:rsid w:val="00B67444"/>
    <w:rsid w:val="00B67C04"/>
    <w:rsid w:val="00B67F48"/>
    <w:rsid w:val="00B70561"/>
    <w:rsid w:val="00B72500"/>
    <w:rsid w:val="00B73B83"/>
    <w:rsid w:val="00B7500E"/>
    <w:rsid w:val="00B7696D"/>
    <w:rsid w:val="00B83B25"/>
    <w:rsid w:val="00B84B4D"/>
    <w:rsid w:val="00B84CED"/>
    <w:rsid w:val="00B86BF9"/>
    <w:rsid w:val="00B8786E"/>
    <w:rsid w:val="00B93DCD"/>
    <w:rsid w:val="00B94BB4"/>
    <w:rsid w:val="00B956F6"/>
    <w:rsid w:val="00B95BEE"/>
    <w:rsid w:val="00B95DDF"/>
    <w:rsid w:val="00B9649C"/>
    <w:rsid w:val="00B9700E"/>
    <w:rsid w:val="00B97453"/>
    <w:rsid w:val="00B97515"/>
    <w:rsid w:val="00BA04FA"/>
    <w:rsid w:val="00BA17D6"/>
    <w:rsid w:val="00BA2A5D"/>
    <w:rsid w:val="00BA2D38"/>
    <w:rsid w:val="00BA2D47"/>
    <w:rsid w:val="00BB0532"/>
    <w:rsid w:val="00BB0627"/>
    <w:rsid w:val="00BB06C1"/>
    <w:rsid w:val="00BB0E91"/>
    <w:rsid w:val="00BB169F"/>
    <w:rsid w:val="00BB16CB"/>
    <w:rsid w:val="00BB2575"/>
    <w:rsid w:val="00BB311B"/>
    <w:rsid w:val="00BB6AFA"/>
    <w:rsid w:val="00BB7264"/>
    <w:rsid w:val="00BB7810"/>
    <w:rsid w:val="00BC0F4A"/>
    <w:rsid w:val="00BC1BEB"/>
    <w:rsid w:val="00BC228A"/>
    <w:rsid w:val="00BC26AD"/>
    <w:rsid w:val="00BC26F5"/>
    <w:rsid w:val="00BC2FC2"/>
    <w:rsid w:val="00BC3EA3"/>
    <w:rsid w:val="00BC42E0"/>
    <w:rsid w:val="00BC4F07"/>
    <w:rsid w:val="00BC5346"/>
    <w:rsid w:val="00BD04D7"/>
    <w:rsid w:val="00BD21CC"/>
    <w:rsid w:val="00BD2E40"/>
    <w:rsid w:val="00BD39B2"/>
    <w:rsid w:val="00BD3A81"/>
    <w:rsid w:val="00BD3BFD"/>
    <w:rsid w:val="00BD5764"/>
    <w:rsid w:val="00BD78CC"/>
    <w:rsid w:val="00BE0305"/>
    <w:rsid w:val="00BE277B"/>
    <w:rsid w:val="00BE424B"/>
    <w:rsid w:val="00BE5B3E"/>
    <w:rsid w:val="00BF016A"/>
    <w:rsid w:val="00BF08BA"/>
    <w:rsid w:val="00BF140C"/>
    <w:rsid w:val="00BF42D6"/>
    <w:rsid w:val="00BF4BF7"/>
    <w:rsid w:val="00BF7852"/>
    <w:rsid w:val="00BF7C81"/>
    <w:rsid w:val="00C0245A"/>
    <w:rsid w:val="00C026A9"/>
    <w:rsid w:val="00C02DA1"/>
    <w:rsid w:val="00C02E4D"/>
    <w:rsid w:val="00C03AED"/>
    <w:rsid w:val="00C0426D"/>
    <w:rsid w:val="00C053F0"/>
    <w:rsid w:val="00C05667"/>
    <w:rsid w:val="00C05D13"/>
    <w:rsid w:val="00C064B5"/>
    <w:rsid w:val="00C104EE"/>
    <w:rsid w:val="00C1279D"/>
    <w:rsid w:val="00C14F9C"/>
    <w:rsid w:val="00C16B34"/>
    <w:rsid w:val="00C16B8A"/>
    <w:rsid w:val="00C16FDC"/>
    <w:rsid w:val="00C17391"/>
    <w:rsid w:val="00C17CF8"/>
    <w:rsid w:val="00C21886"/>
    <w:rsid w:val="00C2381C"/>
    <w:rsid w:val="00C2410D"/>
    <w:rsid w:val="00C248D3"/>
    <w:rsid w:val="00C253B3"/>
    <w:rsid w:val="00C25463"/>
    <w:rsid w:val="00C25A3E"/>
    <w:rsid w:val="00C25AA0"/>
    <w:rsid w:val="00C25D4E"/>
    <w:rsid w:val="00C26E6C"/>
    <w:rsid w:val="00C27342"/>
    <w:rsid w:val="00C277DD"/>
    <w:rsid w:val="00C27DB5"/>
    <w:rsid w:val="00C30972"/>
    <w:rsid w:val="00C325E9"/>
    <w:rsid w:val="00C32F0D"/>
    <w:rsid w:val="00C3375B"/>
    <w:rsid w:val="00C3385A"/>
    <w:rsid w:val="00C35D41"/>
    <w:rsid w:val="00C36BD0"/>
    <w:rsid w:val="00C37266"/>
    <w:rsid w:val="00C4357D"/>
    <w:rsid w:val="00C43A30"/>
    <w:rsid w:val="00C460EC"/>
    <w:rsid w:val="00C46381"/>
    <w:rsid w:val="00C463BD"/>
    <w:rsid w:val="00C465F1"/>
    <w:rsid w:val="00C47096"/>
    <w:rsid w:val="00C47619"/>
    <w:rsid w:val="00C4775C"/>
    <w:rsid w:val="00C47886"/>
    <w:rsid w:val="00C47A57"/>
    <w:rsid w:val="00C47E8E"/>
    <w:rsid w:val="00C509F3"/>
    <w:rsid w:val="00C50A0E"/>
    <w:rsid w:val="00C515B8"/>
    <w:rsid w:val="00C51EAA"/>
    <w:rsid w:val="00C533DB"/>
    <w:rsid w:val="00C53966"/>
    <w:rsid w:val="00C53EB8"/>
    <w:rsid w:val="00C56CDF"/>
    <w:rsid w:val="00C572BD"/>
    <w:rsid w:val="00C60510"/>
    <w:rsid w:val="00C62506"/>
    <w:rsid w:val="00C62EAD"/>
    <w:rsid w:val="00C63318"/>
    <w:rsid w:val="00C638C2"/>
    <w:rsid w:val="00C64CA0"/>
    <w:rsid w:val="00C652C2"/>
    <w:rsid w:val="00C663DB"/>
    <w:rsid w:val="00C7020F"/>
    <w:rsid w:val="00C70650"/>
    <w:rsid w:val="00C70E31"/>
    <w:rsid w:val="00C71191"/>
    <w:rsid w:val="00C712B9"/>
    <w:rsid w:val="00C72245"/>
    <w:rsid w:val="00C7676F"/>
    <w:rsid w:val="00C76D0F"/>
    <w:rsid w:val="00C77056"/>
    <w:rsid w:val="00C77938"/>
    <w:rsid w:val="00C80290"/>
    <w:rsid w:val="00C8217F"/>
    <w:rsid w:val="00C82603"/>
    <w:rsid w:val="00C83C50"/>
    <w:rsid w:val="00C844B0"/>
    <w:rsid w:val="00C84DFE"/>
    <w:rsid w:val="00C90B35"/>
    <w:rsid w:val="00C91757"/>
    <w:rsid w:val="00C934BA"/>
    <w:rsid w:val="00C93DAA"/>
    <w:rsid w:val="00C93F03"/>
    <w:rsid w:val="00C96AD4"/>
    <w:rsid w:val="00C9736D"/>
    <w:rsid w:val="00C97F4F"/>
    <w:rsid w:val="00CA08C1"/>
    <w:rsid w:val="00CA0B59"/>
    <w:rsid w:val="00CA2078"/>
    <w:rsid w:val="00CA3322"/>
    <w:rsid w:val="00CA5BBF"/>
    <w:rsid w:val="00CA6208"/>
    <w:rsid w:val="00CA70CB"/>
    <w:rsid w:val="00CA7159"/>
    <w:rsid w:val="00CA71D4"/>
    <w:rsid w:val="00CB0AAC"/>
    <w:rsid w:val="00CB0D55"/>
    <w:rsid w:val="00CB1CD8"/>
    <w:rsid w:val="00CB1E0E"/>
    <w:rsid w:val="00CB29B1"/>
    <w:rsid w:val="00CB3EF9"/>
    <w:rsid w:val="00CB4043"/>
    <w:rsid w:val="00CB466C"/>
    <w:rsid w:val="00CB5E1E"/>
    <w:rsid w:val="00CC12AC"/>
    <w:rsid w:val="00CC1639"/>
    <w:rsid w:val="00CC28A4"/>
    <w:rsid w:val="00CC2B7A"/>
    <w:rsid w:val="00CC3087"/>
    <w:rsid w:val="00CC3480"/>
    <w:rsid w:val="00CC3E42"/>
    <w:rsid w:val="00CC3F2F"/>
    <w:rsid w:val="00CC408D"/>
    <w:rsid w:val="00CC53DF"/>
    <w:rsid w:val="00CC64A1"/>
    <w:rsid w:val="00CC6C63"/>
    <w:rsid w:val="00CC770B"/>
    <w:rsid w:val="00CC7C2B"/>
    <w:rsid w:val="00CD0148"/>
    <w:rsid w:val="00CD120A"/>
    <w:rsid w:val="00CD1C97"/>
    <w:rsid w:val="00CD25E5"/>
    <w:rsid w:val="00CD37DF"/>
    <w:rsid w:val="00CD41C3"/>
    <w:rsid w:val="00CD75A2"/>
    <w:rsid w:val="00CE0C6C"/>
    <w:rsid w:val="00CE10C5"/>
    <w:rsid w:val="00CE1B19"/>
    <w:rsid w:val="00CE303F"/>
    <w:rsid w:val="00CE373A"/>
    <w:rsid w:val="00CE5B6D"/>
    <w:rsid w:val="00CE6042"/>
    <w:rsid w:val="00CE7585"/>
    <w:rsid w:val="00CF1686"/>
    <w:rsid w:val="00CF2000"/>
    <w:rsid w:val="00CF34EF"/>
    <w:rsid w:val="00CF4B38"/>
    <w:rsid w:val="00CF5BED"/>
    <w:rsid w:val="00CF6824"/>
    <w:rsid w:val="00CF735D"/>
    <w:rsid w:val="00D0156F"/>
    <w:rsid w:val="00D01C78"/>
    <w:rsid w:val="00D02935"/>
    <w:rsid w:val="00D03E53"/>
    <w:rsid w:val="00D040CD"/>
    <w:rsid w:val="00D055AB"/>
    <w:rsid w:val="00D073E3"/>
    <w:rsid w:val="00D123C7"/>
    <w:rsid w:val="00D12D77"/>
    <w:rsid w:val="00D12FC4"/>
    <w:rsid w:val="00D14D8C"/>
    <w:rsid w:val="00D14F76"/>
    <w:rsid w:val="00D155E5"/>
    <w:rsid w:val="00D15AA4"/>
    <w:rsid w:val="00D15BB4"/>
    <w:rsid w:val="00D162A7"/>
    <w:rsid w:val="00D166F7"/>
    <w:rsid w:val="00D17A37"/>
    <w:rsid w:val="00D20B18"/>
    <w:rsid w:val="00D228CC"/>
    <w:rsid w:val="00D2484F"/>
    <w:rsid w:val="00D24C1F"/>
    <w:rsid w:val="00D25126"/>
    <w:rsid w:val="00D260D0"/>
    <w:rsid w:val="00D26CC6"/>
    <w:rsid w:val="00D27FB3"/>
    <w:rsid w:val="00D308C5"/>
    <w:rsid w:val="00D30E29"/>
    <w:rsid w:val="00D3179D"/>
    <w:rsid w:val="00D31A20"/>
    <w:rsid w:val="00D324E2"/>
    <w:rsid w:val="00D32C8B"/>
    <w:rsid w:val="00D332FE"/>
    <w:rsid w:val="00D33C77"/>
    <w:rsid w:val="00D35468"/>
    <w:rsid w:val="00D40811"/>
    <w:rsid w:val="00D40E7B"/>
    <w:rsid w:val="00D414B4"/>
    <w:rsid w:val="00D418BA"/>
    <w:rsid w:val="00D41F59"/>
    <w:rsid w:val="00D4271E"/>
    <w:rsid w:val="00D427FD"/>
    <w:rsid w:val="00D436B3"/>
    <w:rsid w:val="00D467BC"/>
    <w:rsid w:val="00D469B4"/>
    <w:rsid w:val="00D46C3C"/>
    <w:rsid w:val="00D4764A"/>
    <w:rsid w:val="00D51357"/>
    <w:rsid w:val="00D5289B"/>
    <w:rsid w:val="00D53A18"/>
    <w:rsid w:val="00D53D60"/>
    <w:rsid w:val="00D540BA"/>
    <w:rsid w:val="00D54EE9"/>
    <w:rsid w:val="00D550AF"/>
    <w:rsid w:val="00D606B8"/>
    <w:rsid w:val="00D6425E"/>
    <w:rsid w:val="00D64E14"/>
    <w:rsid w:val="00D65005"/>
    <w:rsid w:val="00D65366"/>
    <w:rsid w:val="00D66030"/>
    <w:rsid w:val="00D668D4"/>
    <w:rsid w:val="00D67887"/>
    <w:rsid w:val="00D70299"/>
    <w:rsid w:val="00D70A7D"/>
    <w:rsid w:val="00D70C43"/>
    <w:rsid w:val="00D71287"/>
    <w:rsid w:val="00D71E95"/>
    <w:rsid w:val="00D72868"/>
    <w:rsid w:val="00D72A48"/>
    <w:rsid w:val="00D72FF5"/>
    <w:rsid w:val="00D73216"/>
    <w:rsid w:val="00D737B1"/>
    <w:rsid w:val="00D74EB3"/>
    <w:rsid w:val="00D7521E"/>
    <w:rsid w:val="00D756DD"/>
    <w:rsid w:val="00D75D82"/>
    <w:rsid w:val="00D76131"/>
    <w:rsid w:val="00D77F14"/>
    <w:rsid w:val="00D81740"/>
    <w:rsid w:val="00D82DFF"/>
    <w:rsid w:val="00D835D6"/>
    <w:rsid w:val="00D85A93"/>
    <w:rsid w:val="00D85C22"/>
    <w:rsid w:val="00D860FA"/>
    <w:rsid w:val="00D864BD"/>
    <w:rsid w:val="00D86969"/>
    <w:rsid w:val="00D878AE"/>
    <w:rsid w:val="00D87982"/>
    <w:rsid w:val="00D87E5B"/>
    <w:rsid w:val="00D9035B"/>
    <w:rsid w:val="00D910FB"/>
    <w:rsid w:val="00D91652"/>
    <w:rsid w:val="00D91B40"/>
    <w:rsid w:val="00D92117"/>
    <w:rsid w:val="00D9263B"/>
    <w:rsid w:val="00D92CB9"/>
    <w:rsid w:val="00DA0648"/>
    <w:rsid w:val="00DA06CD"/>
    <w:rsid w:val="00DA099B"/>
    <w:rsid w:val="00DA2F15"/>
    <w:rsid w:val="00DA386C"/>
    <w:rsid w:val="00DA522B"/>
    <w:rsid w:val="00DA5E89"/>
    <w:rsid w:val="00DA5EAE"/>
    <w:rsid w:val="00DA6C71"/>
    <w:rsid w:val="00DA74F6"/>
    <w:rsid w:val="00DB05E3"/>
    <w:rsid w:val="00DB14FD"/>
    <w:rsid w:val="00DB1AB4"/>
    <w:rsid w:val="00DB1EBE"/>
    <w:rsid w:val="00DB2C80"/>
    <w:rsid w:val="00DB3902"/>
    <w:rsid w:val="00DB44D2"/>
    <w:rsid w:val="00DB4DB2"/>
    <w:rsid w:val="00DB52A7"/>
    <w:rsid w:val="00DB61D9"/>
    <w:rsid w:val="00DB7DC6"/>
    <w:rsid w:val="00DC0F4D"/>
    <w:rsid w:val="00DC280E"/>
    <w:rsid w:val="00DC287F"/>
    <w:rsid w:val="00DC3639"/>
    <w:rsid w:val="00DC3BCE"/>
    <w:rsid w:val="00DC4490"/>
    <w:rsid w:val="00DC5457"/>
    <w:rsid w:val="00DC579A"/>
    <w:rsid w:val="00DC6689"/>
    <w:rsid w:val="00DC76D3"/>
    <w:rsid w:val="00DC7806"/>
    <w:rsid w:val="00DD09A8"/>
    <w:rsid w:val="00DD0DAB"/>
    <w:rsid w:val="00DD1906"/>
    <w:rsid w:val="00DD216B"/>
    <w:rsid w:val="00DD23C6"/>
    <w:rsid w:val="00DD3961"/>
    <w:rsid w:val="00DD4A83"/>
    <w:rsid w:val="00DD50E3"/>
    <w:rsid w:val="00DD5208"/>
    <w:rsid w:val="00DD56A5"/>
    <w:rsid w:val="00DD74F7"/>
    <w:rsid w:val="00DE003E"/>
    <w:rsid w:val="00DE22CF"/>
    <w:rsid w:val="00DE5118"/>
    <w:rsid w:val="00DE6B9B"/>
    <w:rsid w:val="00DF00D2"/>
    <w:rsid w:val="00DF058D"/>
    <w:rsid w:val="00DF19F2"/>
    <w:rsid w:val="00DF1C54"/>
    <w:rsid w:val="00DF1F13"/>
    <w:rsid w:val="00DF2A7C"/>
    <w:rsid w:val="00DF32CD"/>
    <w:rsid w:val="00DF37DF"/>
    <w:rsid w:val="00DF39D0"/>
    <w:rsid w:val="00DF51A9"/>
    <w:rsid w:val="00DF572E"/>
    <w:rsid w:val="00DF7F96"/>
    <w:rsid w:val="00E009EB"/>
    <w:rsid w:val="00E00CFC"/>
    <w:rsid w:val="00E01230"/>
    <w:rsid w:val="00E016F9"/>
    <w:rsid w:val="00E01F98"/>
    <w:rsid w:val="00E04E3E"/>
    <w:rsid w:val="00E07303"/>
    <w:rsid w:val="00E07C04"/>
    <w:rsid w:val="00E10010"/>
    <w:rsid w:val="00E12266"/>
    <w:rsid w:val="00E1339C"/>
    <w:rsid w:val="00E13433"/>
    <w:rsid w:val="00E14C61"/>
    <w:rsid w:val="00E15A3D"/>
    <w:rsid w:val="00E1649B"/>
    <w:rsid w:val="00E16BED"/>
    <w:rsid w:val="00E179A9"/>
    <w:rsid w:val="00E20696"/>
    <w:rsid w:val="00E20D39"/>
    <w:rsid w:val="00E213F3"/>
    <w:rsid w:val="00E216CB"/>
    <w:rsid w:val="00E24444"/>
    <w:rsid w:val="00E24B68"/>
    <w:rsid w:val="00E24FC9"/>
    <w:rsid w:val="00E25CD8"/>
    <w:rsid w:val="00E25D37"/>
    <w:rsid w:val="00E2660E"/>
    <w:rsid w:val="00E2668B"/>
    <w:rsid w:val="00E26CD1"/>
    <w:rsid w:val="00E27009"/>
    <w:rsid w:val="00E3072D"/>
    <w:rsid w:val="00E3098F"/>
    <w:rsid w:val="00E30FF0"/>
    <w:rsid w:val="00E31F17"/>
    <w:rsid w:val="00E340FA"/>
    <w:rsid w:val="00E349BE"/>
    <w:rsid w:val="00E37619"/>
    <w:rsid w:val="00E40D8B"/>
    <w:rsid w:val="00E428F6"/>
    <w:rsid w:val="00E4371E"/>
    <w:rsid w:val="00E4398B"/>
    <w:rsid w:val="00E45122"/>
    <w:rsid w:val="00E45906"/>
    <w:rsid w:val="00E45FEA"/>
    <w:rsid w:val="00E46AE4"/>
    <w:rsid w:val="00E47D0F"/>
    <w:rsid w:val="00E50EDC"/>
    <w:rsid w:val="00E5126B"/>
    <w:rsid w:val="00E51E9E"/>
    <w:rsid w:val="00E51F65"/>
    <w:rsid w:val="00E53AA8"/>
    <w:rsid w:val="00E53F7E"/>
    <w:rsid w:val="00E5498F"/>
    <w:rsid w:val="00E549E9"/>
    <w:rsid w:val="00E54A31"/>
    <w:rsid w:val="00E55D6B"/>
    <w:rsid w:val="00E56AAA"/>
    <w:rsid w:val="00E579AB"/>
    <w:rsid w:val="00E60028"/>
    <w:rsid w:val="00E60A1A"/>
    <w:rsid w:val="00E60C21"/>
    <w:rsid w:val="00E614FF"/>
    <w:rsid w:val="00E616B3"/>
    <w:rsid w:val="00E619D2"/>
    <w:rsid w:val="00E62EB5"/>
    <w:rsid w:val="00E64407"/>
    <w:rsid w:val="00E66B7C"/>
    <w:rsid w:val="00E66D6A"/>
    <w:rsid w:val="00E67847"/>
    <w:rsid w:val="00E70A9A"/>
    <w:rsid w:val="00E7180F"/>
    <w:rsid w:val="00E73855"/>
    <w:rsid w:val="00E74789"/>
    <w:rsid w:val="00E748DD"/>
    <w:rsid w:val="00E75485"/>
    <w:rsid w:val="00E75F42"/>
    <w:rsid w:val="00E76024"/>
    <w:rsid w:val="00E77A44"/>
    <w:rsid w:val="00E809A4"/>
    <w:rsid w:val="00E80FFD"/>
    <w:rsid w:val="00E81779"/>
    <w:rsid w:val="00E81D46"/>
    <w:rsid w:val="00E832E9"/>
    <w:rsid w:val="00E83809"/>
    <w:rsid w:val="00E83D0E"/>
    <w:rsid w:val="00E85024"/>
    <w:rsid w:val="00E86114"/>
    <w:rsid w:val="00E866B2"/>
    <w:rsid w:val="00E87729"/>
    <w:rsid w:val="00E92081"/>
    <w:rsid w:val="00E923D8"/>
    <w:rsid w:val="00E959F1"/>
    <w:rsid w:val="00E960AD"/>
    <w:rsid w:val="00E97AB9"/>
    <w:rsid w:val="00E97F7C"/>
    <w:rsid w:val="00E97F9D"/>
    <w:rsid w:val="00EA0CED"/>
    <w:rsid w:val="00EA1D19"/>
    <w:rsid w:val="00EA1F45"/>
    <w:rsid w:val="00EA32E0"/>
    <w:rsid w:val="00EA4495"/>
    <w:rsid w:val="00EB0712"/>
    <w:rsid w:val="00EB1555"/>
    <w:rsid w:val="00EB2AB0"/>
    <w:rsid w:val="00EB31DC"/>
    <w:rsid w:val="00EB3BBF"/>
    <w:rsid w:val="00EB58EB"/>
    <w:rsid w:val="00EB5DF8"/>
    <w:rsid w:val="00EB6BCD"/>
    <w:rsid w:val="00EC0D17"/>
    <w:rsid w:val="00EC1F24"/>
    <w:rsid w:val="00EC3A93"/>
    <w:rsid w:val="00EC610B"/>
    <w:rsid w:val="00EC6B60"/>
    <w:rsid w:val="00EC7F72"/>
    <w:rsid w:val="00ED0A87"/>
    <w:rsid w:val="00ED1866"/>
    <w:rsid w:val="00ED38F4"/>
    <w:rsid w:val="00ED3ED1"/>
    <w:rsid w:val="00ED426E"/>
    <w:rsid w:val="00ED4896"/>
    <w:rsid w:val="00ED58F2"/>
    <w:rsid w:val="00ED5F6E"/>
    <w:rsid w:val="00ED77C1"/>
    <w:rsid w:val="00EE15E7"/>
    <w:rsid w:val="00EE41B7"/>
    <w:rsid w:val="00EE4702"/>
    <w:rsid w:val="00EE488A"/>
    <w:rsid w:val="00EE4E27"/>
    <w:rsid w:val="00EE5B22"/>
    <w:rsid w:val="00EE5B5D"/>
    <w:rsid w:val="00EE6CDA"/>
    <w:rsid w:val="00EE6D55"/>
    <w:rsid w:val="00EE77AC"/>
    <w:rsid w:val="00EF0852"/>
    <w:rsid w:val="00EF1B30"/>
    <w:rsid w:val="00EF1ECD"/>
    <w:rsid w:val="00EF273A"/>
    <w:rsid w:val="00EF3F02"/>
    <w:rsid w:val="00EF5124"/>
    <w:rsid w:val="00EF5714"/>
    <w:rsid w:val="00EF5AC8"/>
    <w:rsid w:val="00EF6FED"/>
    <w:rsid w:val="00EF7563"/>
    <w:rsid w:val="00EF7638"/>
    <w:rsid w:val="00EF7DEE"/>
    <w:rsid w:val="00EF7F93"/>
    <w:rsid w:val="00F0011D"/>
    <w:rsid w:val="00F002FB"/>
    <w:rsid w:val="00F016D9"/>
    <w:rsid w:val="00F01C3C"/>
    <w:rsid w:val="00F03D84"/>
    <w:rsid w:val="00F04017"/>
    <w:rsid w:val="00F0441B"/>
    <w:rsid w:val="00F04AF7"/>
    <w:rsid w:val="00F06668"/>
    <w:rsid w:val="00F1055F"/>
    <w:rsid w:val="00F10777"/>
    <w:rsid w:val="00F107A6"/>
    <w:rsid w:val="00F12063"/>
    <w:rsid w:val="00F128A1"/>
    <w:rsid w:val="00F129E2"/>
    <w:rsid w:val="00F13865"/>
    <w:rsid w:val="00F14EBC"/>
    <w:rsid w:val="00F15A70"/>
    <w:rsid w:val="00F22821"/>
    <w:rsid w:val="00F22F5A"/>
    <w:rsid w:val="00F2356E"/>
    <w:rsid w:val="00F23EAC"/>
    <w:rsid w:val="00F24E68"/>
    <w:rsid w:val="00F2507A"/>
    <w:rsid w:val="00F25607"/>
    <w:rsid w:val="00F2589C"/>
    <w:rsid w:val="00F25C66"/>
    <w:rsid w:val="00F25FEE"/>
    <w:rsid w:val="00F26091"/>
    <w:rsid w:val="00F2644C"/>
    <w:rsid w:val="00F26C15"/>
    <w:rsid w:val="00F26D03"/>
    <w:rsid w:val="00F27AA5"/>
    <w:rsid w:val="00F31541"/>
    <w:rsid w:val="00F320FB"/>
    <w:rsid w:val="00F32DF2"/>
    <w:rsid w:val="00F332BF"/>
    <w:rsid w:val="00F33C32"/>
    <w:rsid w:val="00F3439C"/>
    <w:rsid w:val="00F34836"/>
    <w:rsid w:val="00F34A48"/>
    <w:rsid w:val="00F35494"/>
    <w:rsid w:val="00F35B3B"/>
    <w:rsid w:val="00F37B2C"/>
    <w:rsid w:val="00F40D34"/>
    <w:rsid w:val="00F41152"/>
    <w:rsid w:val="00F413D1"/>
    <w:rsid w:val="00F41748"/>
    <w:rsid w:val="00F41B1F"/>
    <w:rsid w:val="00F42E16"/>
    <w:rsid w:val="00F42E62"/>
    <w:rsid w:val="00F4427F"/>
    <w:rsid w:val="00F44B16"/>
    <w:rsid w:val="00F4519F"/>
    <w:rsid w:val="00F45638"/>
    <w:rsid w:val="00F45D74"/>
    <w:rsid w:val="00F50264"/>
    <w:rsid w:val="00F51730"/>
    <w:rsid w:val="00F5247B"/>
    <w:rsid w:val="00F53623"/>
    <w:rsid w:val="00F5391C"/>
    <w:rsid w:val="00F54448"/>
    <w:rsid w:val="00F54A0F"/>
    <w:rsid w:val="00F550D1"/>
    <w:rsid w:val="00F55124"/>
    <w:rsid w:val="00F5566B"/>
    <w:rsid w:val="00F576BD"/>
    <w:rsid w:val="00F57E1C"/>
    <w:rsid w:val="00F57E29"/>
    <w:rsid w:val="00F6068F"/>
    <w:rsid w:val="00F60E77"/>
    <w:rsid w:val="00F61B4B"/>
    <w:rsid w:val="00F62D33"/>
    <w:rsid w:val="00F63541"/>
    <w:rsid w:val="00F63AEA"/>
    <w:rsid w:val="00F63B1E"/>
    <w:rsid w:val="00F64964"/>
    <w:rsid w:val="00F659BC"/>
    <w:rsid w:val="00F6688D"/>
    <w:rsid w:val="00F70865"/>
    <w:rsid w:val="00F70915"/>
    <w:rsid w:val="00F70D07"/>
    <w:rsid w:val="00F710E9"/>
    <w:rsid w:val="00F72E00"/>
    <w:rsid w:val="00F7307C"/>
    <w:rsid w:val="00F7343B"/>
    <w:rsid w:val="00F73ACB"/>
    <w:rsid w:val="00F73B85"/>
    <w:rsid w:val="00F73D5E"/>
    <w:rsid w:val="00F74FBF"/>
    <w:rsid w:val="00F75DEA"/>
    <w:rsid w:val="00F76064"/>
    <w:rsid w:val="00F7694C"/>
    <w:rsid w:val="00F77993"/>
    <w:rsid w:val="00F80C95"/>
    <w:rsid w:val="00F83345"/>
    <w:rsid w:val="00F84536"/>
    <w:rsid w:val="00F850C7"/>
    <w:rsid w:val="00F85ADA"/>
    <w:rsid w:val="00F86A69"/>
    <w:rsid w:val="00F9064F"/>
    <w:rsid w:val="00F907D5"/>
    <w:rsid w:val="00F90CFF"/>
    <w:rsid w:val="00F90E55"/>
    <w:rsid w:val="00F90E7E"/>
    <w:rsid w:val="00F91348"/>
    <w:rsid w:val="00F91388"/>
    <w:rsid w:val="00F91F15"/>
    <w:rsid w:val="00F93A8D"/>
    <w:rsid w:val="00F9588F"/>
    <w:rsid w:val="00F963CC"/>
    <w:rsid w:val="00F96706"/>
    <w:rsid w:val="00F96A99"/>
    <w:rsid w:val="00F97866"/>
    <w:rsid w:val="00FA0C2D"/>
    <w:rsid w:val="00FA0CF9"/>
    <w:rsid w:val="00FA1297"/>
    <w:rsid w:val="00FA1938"/>
    <w:rsid w:val="00FA1ADE"/>
    <w:rsid w:val="00FA1E62"/>
    <w:rsid w:val="00FA24F8"/>
    <w:rsid w:val="00FA523A"/>
    <w:rsid w:val="00FA659A"/>
    <w:rsid w:val="00FA6CC7"/>
    <w:rsid w:val="00FA7D7B"/>
    <w:rsid w:val="00FB0042"/>
    <w:rsid w:val="00FB1863"/>
    <w:rsid w:val="00FB1B05"/>
    <w:rsid w:val="00FB2631"/>
    <w:rsid w:val="00FB2759"/>
    <w:rsid w:val="00FB2DD8"/>
    <w:rsid w:val="00FB327F"/>
    <w:rsid w:val="00FB5F94"/>
    <w:rsid w:val="00FB67FE"/>
    <w:rsid w:val="00FB6967"/>
    <w:rsid w:val="00FC3DC6"/>
    <w:rsid w:val="00FC6908"/>
    <w:rsid w:val="00FC6B56"/>
    <w:rsid w:val="00FC7543"/>
    <w:rsid w:val="00FD141A"/>
    <w:rsid w:val="00FD1456"/>
    <w:rsid w:val="00FD1547"/>
    <w:rsid w:val="00FD23A8"/>
    <w:rsid w:val="00FD23CD"/>
    <w:rsid w:val="00FD2832"/>
    <w:rsid w:val="00FD2D6E"/>
    <w:rsid w:val="00FD2DF1"/>
    <w:rsid w:val="00FD4AE9"/>
    <w:rsid w:val="00FD547B"/>
    <w:rsid w:val="00FD7820"/>
    <w:rsid w:val="00FD7CF8"/>
    <w:rsid w:val="00FE085A"/>
    <w:rsid w:val="00FE0D5A"/>
    <w:rsid w:val="00FE123D"/>
    <w:rsid w:val="00FE2B48"/>
    <w:rsid w:val="00FE2E09"/>
    <w:rsid w:val="00FE33C3"/>
    <w:rsid w:val="00FE3920"/>
    <w:rsid w:val="00FE5B7E"/>
    <w:rsid w:val="00FE5EF8"/>
    <w:rsid w:val="00FE68FF"/>
    <w:rsid w:val="00FE7CF5"/>
    <w:rsid w:val="00FF05D1"/>
    <w:rsid w:val="00FF09DC"/>
    <w:rsid w:val="00FF0B8E"/>
    <w:rsid w:val="00FF1679"/>
    <w:rsid w:val="00FF2F12"/>
    <w:rsid w:val="00FF6406"/>
    <w:rsid w:val="00FF7340"/>
    <w:rsid w:val="00FF734E"/>
    <w:rsid w:val="00FF7DD8"/>
    <w:rsid w:val="00FF7ED7"/>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4FA"/>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7662C6"/>
    <w:pPr>
      <w:tabs>
        <w:tab w:val="right" w:leader="dot" w:pos="8494"/>
      </w:tabs>
      <w:spacing w:after="100"/>
      <w:jc w:val="left"/>
    </w:pPr>
    <w:rPr>
      <w:rFonts w:eastAsiaTheme="minorEastAsia" w:cs="Times New Roman"/>
      <w:b/>
    </w:rPr>
  </w:style>
  <w:style w:type="paragraph" w:styleId="TOC3">
    <w:name w:val="toc 3"/>
    <w:basedOn w:val="Normal"/>
    <w:next w:val="Normal"/>
    <w:autoRedefine/>
    <w:uiPriority w:val="39"/>
    <w:unhideWhenUsed/>
    <w:rsid w:val="00987C24"/>
    <w:pPr>
      <w:tabs>
        <w:tab w:val="left" w:pos="1320"/>
        <w:tab w:val="right" w:leader="dot" w:pos="8494"/>
      </w:tabs>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F22F5A"/>
    <w:pPr>
      <w:keepNext/>
      <w:spacing w:before="120" w:after="200" w:line="360" w:lineRule="auto"/>
      <w:jc w:val="center"/>
      <w:pPrChange w:id="0" w:author="ilham.nur@office.ui.ac.id" w:date="2023-02-11T10:46:00Z">
        <w:pPr>
          <w:keepNext/>
          <w:spacing w:before="120" w:after="200" w:line="360" w:lineRule="auto"/>
          <w:jc w:val="center"/>
        </w:pPr>
      </w:pPrChange>
    </w:pPr>
    <w:rPr>
      <w:b/>
      <w:iCs/>
      <w:sz w:val="20"/>
      <w:szCs w:val="18"/>
      <w:rPrChange w:id="0" w:author="ilham.nur@office.ui.ac.id" w:date="2023-02-11T10:46:00Z">
        <w:rPr>
          <w:rFonts w:eastAsiaTheme="minorHAnsi" w:cstheme="minorBidi"/>
          <w:b/>
          <w:iCs/>
          <w:szCs w:val="18"/>
          <w:lang w:val="en-US" w:eastAsia="en-US" w:bidi="ar-SA"/>
        </w:rPr>
      </w:rPrChange>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4449">
      <w:bodyDiv w:val="1"/>
      <w:marLeft w:val="0"/>
      <w:marRight w:val="0"/>
      <w:marTop w:val="0"/>
      <w:marBottom w:val="0"/>
      <w:divBdr>
        <w:top w:val="none" w:sz="0" w:space="0" w:color="auto"/>
        <w:left w:val="none" w:sz="0" w:space="0" w:color="auto"/>
        <w:bottom w:val="none" w:sz="0" w:space="0" w:color="auto"/>
        <w:right w:val="none" w:sz="0" w:space="0" w:color="auto"/>
      </w:divBdr>
      <w:divsChild>
        <w:div w:id="1288704177">
          <w:marLeft w:val="1080"/>
          <w:marRight w:val="0"/>
          <w:marTop w:val="0"/>
          <w:marBottom w:val="0"/>
          <w:divBdr>
            <w:top w:val="none" w:sz="0" w:space="0" w:color="auto"/>
            <w:left w:val="none" w:sz="0" w:space="0" w:color="auto"/>
            <w:bottom w:val="none" w:sz="0" w:space="0" w:color="auto"/>
            <w:right w:val="none" w:sz="0" w:space="0" w:color="auto"/>
          </w:divBdr>
        </w:div>
        <w:div w:id="1546798648">
          <w:marLeft w:val="1627"/>
          <w:marRight w:val="0"/>
          <w:marTop w:val="0"/>
          <w:marBottom w:val="0"/>
          <w:divBdr>
            <w:top w:val="none" w:sz="0" w:space="0" w:color="auto"/>
            <w:left w:val="none" w:sz="0" w:space="0" w:color="auto"/>
            <w:bottom w:val="none" w:sz="0" w:space="0" w:color="auto"/>
            <w:right w:val="none" w:sz="0" w:space="0" w:color="auto"/>
          </w:divBdr>
        </w:div>
      </w:divsChild>
    </w:div>
    <w:div w:id="1059137267">
      <w:bodyDiv w:val="1"/>
      <w:marLeft w:val="0"/>
      <w:marRight w:val="0"/>
      <w:marTop w:val="0"/>
      <w:marBottom w:val="0"/>
      <w:divBdr>
        <w:top w:val="none" w:sz="0" w:space="0" w:color="auto"/>
        <w:left w:val="none" w:sz="0" w:space="0" w:color="auto"/>
        <w:bottom w:val="none" w:sz="0" w:space="0" w:color="auto"/>
        <w:right w:val="none" w:sz="0" w:space="0" w:color="auto"/>
      </w:divBdr>
      <w:divsChild>
        <w:div w:id="2131431174">
          <w:marLeft w:val="547"/>
          <w:marRight w:val="0"/>
          <w:marTop w:val="0"/>
          <w:marBottom w:val="0"/>
          <w:divBdr>
            <w:top w:val="none" w:sz="0" w:space="0" w:color="auto"/>
            <w:left w:val="none" w:sz="0" w:space="0" w:color="auto"/>
            <w:bottom w:val="none" w:sz="0" w:space="0" w:color="auto"/>
            <w:right w:val="none" w:sz="0" w:space="0" w:color="auto"/>
          </w:divBdr>
        </w:div>
        <w:div w:id="1479028564">
          <w:marLeft w:val="1080"/>
          <w:marRight w:val="0"/>
          <w:marTop w:val="0"/>
          <w:marBottom w:val="0"/>
          <w:divBdr>
            <w:top w:val="none" w:sz="0" w:space="0" w:color="auto"/>
            <w:left w:val="none" w:sz="0" w:space="0" w:color="auto"/>
            <w:bottom w:val="none" w:sz="0" w:space="0" w:color="auto"/>
            <w:right w:val="none" w:sz="0" w:space="0" w:color="auto"/>
          </w:divBdr>
        </w:div>
        <w:div w:id="2139183245">
          <w:marLeft w:val="1627"/>
          <w:marRight w:val="0"/>
          <w:marTop w:val="0"/>
          <w:marBottom w:val="0"/>
          <w:divBdr>
            <w:top w:val="none" w:sz="0" w:space="0" w:color="auto"/>
            <w:left w:val="none" w:sz="0" w:space="0" w:color="auto"/>
            <w:bottom w:val="none" w:sz="0" w:space="0" w:color="auto"/>
            <w:right w:val="none" w:sz="0" w:space="0" w:color="auto"/>
          </w:divBdr>
        </w:div>
      </w:divsChild>
    </w:div>
    <w:div w:id="1131821364">
      <w:bodyDiv w:val="1"/>
      <w:marLeft w:val="0"/>
      <w:marRight w:val="0"/>
      <w:marTop w:val="0"/>
      <w:marBottom w:val="0"/>
      <w:divBdr>
        <w:top w:val="none" w:sz="0" w:space="0" w:color="auto"/>
        <w:left w:val="none" w:sz="0" w:space="0" w:color="auto"/>
        <w:bottom w:val="none" w:sz="0" w:space="0" w:color="auto"/>
        <w:right w:val="none" w:sz="0" w:space="0" w:color="auto"/>
      </w:divBdr>
      <w:divsChild>
        <w:div w:id="664942010">
          <w:marLeft w:val="360"/>
          <w:marRight w:val="0"/>
          <w:marTop w:val="280"/>
          <w:marBottom w:val="0"/>
          <w:divBdr>
            <w:top w:val="none" w:sz="0" w:space="0" w:color="auto"/>
            <w:left w:val="none" w:sz="0" w:space="0" w:color="auto"/>
            <w:bottom w:val="none" w:sz="0" w:space="0" w:color="auto"/>
            <w:right w:val="none" w:sz="0" w:space="0" w:color="auto"/>
          </w:divBdr>
        </w:div>
      </w:divsChild>
    </w:div>
    <w:div w:id="1285579642">
      <w:bodyDiv w:val="1"/>
      <w:marLeft w:val="0"/>
      <w:marRight w:val="0"/>
      <w:marTop w:val="0"/>
      <w:marBottom w:val="0"/>
      <w:divBdr>
        <w:top w:val="none" w:sz="0" w:space="0" w:color="auto"/>
        <w:left w:val="none" w:sz="0" w:space="0" w:color="auto"/>
        <w:bottom w:val="none" w:sz="0" w:space="0" w:color="auto"/>
        <w:right w:val="none" w:sz="0" w:space="0" w:color="auto"/>
      </w:divBdr>
      <w:divsChild>
        <w:div w:id="333924776">
          <w:marLeft w:val="720"/>
          <w:marRight w:val="0"/>
          <w:marTop w:val="40"/>
          <w:marBottom w:val="80"/>
          <w:divBdr>
            <w:top w:val="none" w:sz="0" w:space="0" w:color="auto"/>
            <w:left w:val="none" w:sz="0" w:space="0" w:color="auto"/>
            <w:bottom w:val="none" w:sz="0" w:space="0" w:color="auto"/>
            <w:right w:val="none" w:sz="0" w:space="0" w:color="auto"/>
          </w:divBdr>
        </w:div>
      </w:divsChild>
    </w:div>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674993496">
      <w:bodyDiv w:val="1"/>
      <w:marLeft w:val="0"/>
      <w:marRight w:val="0"/>
      <w:marTop w:val="0"/>
      <w:marBottom w:val="0"/>
      <w:divBdr>
        <w:top w:val="none" w:sz="0" w:space="0" w:color="auto"/>
        <w:left w:val="none" w:sz="0" w:space="0" w:color="auto"/>
        <w:bottom w:val="none" w:sz="0" w:space="0" w:color="auto"/>
        <w:right w:val="none" w:sz="0" w:space="0" w:color="auto"/>
      </w:divBdr>
      <w:divsChild>
        <w:div w:id="1428848582">
          <w:marLeft w:val="547"/>
          <w:marRight w:val="0"/>
          <w:marTop w:val="0"/>
          <w:marBottom w:val="0"/>
          <w:divBdr>
            <w:top w:val="none" w:sz="0" w:space="0" w:color="auto"/>
            <w:left w:val="none" w:sz="0" w:space="0" w:color="auto"/>
            <w:bottom w:val="none" w:sz="0" w:space="0" w:color="auto"/>
            <w:right w:val="none" w:sz="0" w:space="0" w:color="auto"/>
          </w:divBdr>
        </w:div>
        <w:div w:id="340157444">
          <w:marLeft w:val="1080"/>
          <w:marRight w:val="0"/>
          <w:marTop w:val="0"/>
          <w:marBottom w:val="0"/>
          <w:divBdr>
            <w:top w:val="none" w:sz="0" w:space="0" w:color="auto"/>
            <w:left w:val="none" w:sz="0" w:space="0" w:color="auto"/>
            <w:bottom w:val="none" w:sz="0" w:space="0" w:color="auto"/>
            <w:right w:val="none" w:sz="0" w:space="0" w:color="auto"/>
          </w:divBdr>
        </w:div>
        <w:div w:id="2044330364">
          <w:marLeft w:val="1627"/>
          <w:marRight w:val="0"/>
          <w:marTop w:val="0"/>
          <w:marBottom w:val="0"/>
          <w:divBdr>
            <w:top w:val="none" w:sz="0" w:space="0" w:color="auto"/>
            <w:left w:val="none" w:sz="0" w:space="0" w:color="auto"/>
            <w:bottom w:val="none" w:sz="0" w:space="0" w:color="auto"/>
            <w:right w:val="none" w:sz="0" w:space="0" w:color="auto"/>
          </w:divBdr>
        </w:div>
        <w:div w:id="980622801">
          <w:marLeft w:val="2160"/>
          <w:marRight w:val="0"/>
          <w:marTop w:val="0"/>
          <w:marBottom w:val="0"/>
          <w:divBdr>
            <w:top w:val="none" w:sz="0" w:space="0" w:color="auto"/>
            <w:left w:val="none" w:sz="0" w:space="0" w:color="auto"/>
            <w:bottom w:val="none" w:sz="0" w:space="0" w:color="auto"/>
            <w:right w:val="none" w:sz="0" w:space="0" w:color="auto"/>
          </w:divBdr>
        </w:div>
      </w:divsChild>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 w:id="2105833134">
      <w:bodyDiv w:val="1"/>
      <w:marLeft w:val="0"/>
      <w:marRight w:val="0"/>
      <w:marTop w:val="0"/>
      <w:marBottom w:val="0"/>
      <w:divBdr>
        <w:top w:val="none" w:sz="0" w:space="0" w:color="auto"/>
        <w:left w:val="none" w:sz="0" w:space="0" w:color="auto"/>
        <w:bottom w:val="none" w:sz="0" w:space="0" w:color="auto"/>
        <w:right w:val="none" w:sz="0" w:space="0" w:color="auto"/>
      </w:divBdr>
      <w:divsChild>
        <w:div w:id="2087992167">
          <w:marLeft w:val="36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theme" Target="theme/theme1.xml"/><Relationship Id="rId21" Type="http://schemas.openxmlformats.org/officeDocument/2006/relationships/footer" Target="footer5.xml"/><Relationship Id="rId42" Type="http://schemas.openxmlformats.org/officeDocument/2006/relationships/header" Target="header15.xml"/><Relationship Id="rId47" Type="http://schemas.openxmlformats.org/officeDocument/2006/relationships/image" Target="media/image16.png"/><Relationship Id="rId63" Type="http://schemas.openxmlformats.org/officeDocument/2006/relationships/image" Target="media/image23.png"/><Relationship Id="rId68" Type="http://schemas.openxmlformats.org/officeDocument/2006/relationships/image" Target="media/image26.png"/><Relationship Id="rId84" Type="http://schemas.openxmlformats.org/officeDocument/2006/relationships/image" Target="media/image42.png"/><Relationship Id="rId89" Type="http://schemas.openxmlformats.org/officeDocument/2006/relationships/image" Target="media/image47.png"/><Relationship Id="rId112" Type="http://schemas.openxmlformats.org/officeDocument/2006/relationships/footer" Target="footer11.xml"/><Relationship Id="rId16" Type="http://schemas.openxmlformats.org/officeDocument/2006/relationships/footer" Target="footer3.xml"/><Relationship Id="rId107" Type="http://schemas.openxmlformats.org/officeDocument/2006/relationships/image" Target="media/image65.png"/><Relationship Id="rId11" Type="http://schemas.openxmlformats.org/officeDocument/2006/relationships/header" Target="header1.xml"/><Relationship Id="rId24" Type="http://schemas.microsoft.com/office/2014/relationships/chartEx" Target="charts/chartEx1.xml"/><Relationship Id="rId32" Type="http://schemas.openxmlformats.org/officeDocument/2006/relationships/footer" Target="footer7.xml"/><Relationship Id="rId37" Type="http://schemas.openxmlformats.org/officeDocument/2006/relationships/image" Target="media/image9.png"/><Relationship Id="rId40" Type="http://schemas.openxmlformats.org/officeDocument/2006/relationships/header" Target="header13.xml"/><Relationship Id="rId45" Type="http://schemas.openxmlformats.org/officeDocument/2006/relationships/image" Target="media/image14.png"/><Relationship Id="rId53" Type="http://schemas.openxmlformats.org/officeDocument/2006/relationships/image" Target="media/image19.png"/><Relationship Id="rId58" Type="http://schemas.openxmlformats.org/officeDocument/2006/relationships/header" Target="header19.xml"/><Relationship Id="rId66" Type="http://schemas.openxmlformats.org/officeDocument/2006/relationships/footer" Target="footer9.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image" Target="media/image45.png"/><Relationship Id="rId102" Type="http://schemas.openxmlformats.org/officeDocument/2006/relationships/image" Target="media/image60.png"/><Relationship Id="rId110" Type="http://schemas.openxmlformats.org/officeDocument/2006/relationships/header" Target="header26.xml"/><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22.xml"/><Relationship Id="rId82" Type="http://schemas.openxmlformats.org/officeDocument/2006/relationships/image" Target="media/image40.png"/><Relationship Id="rId90" Type="http://schemas.openxmlformats.org/officeDocument/2006/relationships/image" Target="media/image48.png"/><Relationship Id="rId95" Type="http://schemas.openxmlformats.org/officeDocument/2006/relationships/image" Target="media/image53.png"/><Relationship Id="rId19" Type="http://schemas.openxmlformats.org/officeDocument/2006/relationships/header" Target="header5.xm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footer" Target="footer6.xml"/><Relationship Id="rId35" Type="http://schemas.openxmlformats.org/officeDocument/2006/relationships/header" Target="header12.xml"/><Relationship Id="rId43" Type="http://schemas.openxmlformats.org/officeDocument/2006/relationships/image" Target="media/image12.png"/><Relationship Id="rId48" Type="http://schemas.openxmlformats.org/officeDocument/2006/relationships/header" Target="header16.xml"/><Relationship Id="rId56" Type="http://schemas.openxmlformats.org/officeDocument/2006/relationships/image" Target="media/image22.png"/><Relationship Id="rId64" Type="http://schemas.openxmlformats.org/officeDocument/2006/relationships/image" Target="media/image24.png"/><Relationship Id="rId69" Type="http://schemas.openxmlformats.org/officeDocument/2006/relationships/image" Target="media/image27.png"/><Relationship Id="rId77" Type="http://schemas.openxmlformats.org/officeDocument/2006/relationships/image" Target="media/image35.png"/><Relationship Id="rId100" Type="http://schemas.openxmlformats.org/officeDocument/2006/relationships/image" Target="media/image58.png"/><Relationship Id="rId105" Type="http://schemas.openxmlformats.org/officeDocument/2006/relationships/image" Target="media/image63.png"/><Relationship Id="rId113" Type="http://schemas.openxmlformats.org/officeDocument/2006/relationships/header" Target="header28.xml"/><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image" Target="media/image43.png"/><Relationship Id="rId93" Type="http://schemas.openxmlformats.org/officeDocument/2006/relationships/image" Target="media/image51.png"/><Relationship Id="rId98"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image" Target="media/image7.png"/><Relationship Id="rId38" Type="http://schemas.openxmlformats.org/officeDocument/2006/relationships/image" Target="media/image10.png"/><Relationship Id="rId46" Type="http://schemas.openxmlformats.org/officeDocument/2006/relationships/image" Target="media/image15.png"/><Relationship Id="rId59" Type="http://schemas.openxmlformats.org/officeDocument/2006/relationships/header" Target="header20.xml"/><Relationship Id="rId67" Type="http://schemas.openxmlformats.org/officeDocument/2006/relationships/image" Target="media/image25.png"/><Relationship Id="rId103" Type="http://schemas.openxmlformats.org/officeDocument/2006/relationships/image" Target="media/image61.png"/><Relationship Id="rId108" Type="http://schemas.openxmlformats.org/officeDocument/2006/relationships/footer" Target="footer10.xml"/><Relationship Id="rId116" Type="http://schemas.microsoft.com/office/2011/relationships/people" Target="people.xml"/><Relationship Id="rId20" Type="http://schemas.openxmlformats.org/officeDocument/2006/relationships/header" Target="header6.xml"/><Relationship Id="rId41" Type="http://schemas.openxmlformats.org/officeDocument/2006/relationships/header" Target="header14.xml"/><Relationship Id="rId54" Type="http://schemas.openxmlformats.org/officeDocument/2006/relationships/image" Target="media/image20.png"/><Relationship Id="rId62" Type="http://schemas.openxmlformats.org/officeDocument/2006/relationships/header" Target="header23.xml"/><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image" Target="media/image46.png"/><Relationship Id="rId91" Type="http://schemas.openxmlformats.org/officeDocument/2006/relationships/image" Target="media/image49.png"/><Relationship Id="rId96" Type="http://schemas.openxmlformats.org/officeDocument/2006/relationships/image" Target="media/image54.png"/><Relationship Id="rId111"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chart" Target="charts/chart1.xml"/><Relationship Id="rId28" Type="http://schemas.openxmlformats.org/officeDocument/2006/relationships/header" Target="header8.xml"/><Relationship Id="rId36" Type="http://schemas.openxmlformats.org/officeDocument/2006/relationships/image" Target="media/image8.png"/><Relationship Id="rId49" Type="http://schemas.openxmlformats.org/officeDocument/2006/relationships/header" Target="header17.xml"/><Relationship Id="rId57" Type="http://schemas.openxmlformats.org/officeDocument/2006/relationships/header" Target="header18.xml"/><Relationship Id="rId106" Type="http://schemas.openxmlformats.org/officeDocument/2006/relationships/image" Target="media/image64.png"/><Relationship Id="rId114" Type="http://schemas.openxmlformats.org/officeDocument/2006/relationships/footer" Target="footer12.xml"/><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3.png"/><Relationship Id="rId52" Type="http://schemas.openxmlformats.org/officeDocument/2006/relationships/image" Target="media/image18.png"/><Relationship Id="rId60" Type="http://schemas.openxmlformats.org/officeDocument/2006/relationships/header" Target="header21.xml"/><Relationship Id="rId65" Type="http://schemas.openxmlformats.org/officeDocument/2006/relationships/header" Target="header24.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4.png"/><Relationship Id="rId94" Type="http://schemas.openxmlformats.org/officeDocument/2006/relationships/image" Target="media/image52.png"/><Relationship Id="rId99" Type="http://schemas.openxmlformats.org/officeDocument/2006/relationships/image" Target="media/image57.png"/><Relationship Id="rId101" Type="http://schemas.openxmlformats.org/officeDocument/2006/relationships/image" Target="media/image59.png"/><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11.png"/><Relationship Id="rId109" Type="http://schemas.openxmlformats.org/officeDocument/2006/relationships/header" Target="header25.xml"/><Relationship Id="rId34" Type="http://schemas.openxmlformats.org/officeDocument/2006/relationships/header" Target="header11.xml"/><Relationship Id="rId50" Type="http://schemas.openxmlformats.org/officeDocument/2006/relationships/footer" Target="footer8.xml"/><Relationship Id="rId55" Type="http://schemas.openxmlformats.org/officeDocument/2006/relationships/image" Target="media/image21.png"/><Relationship Id="rId76" Type="http://schemas.openxmlformats.org/officeDocument/2006/relationships/image" Target="media/image34.png"/><Relationship Id="rId97" Type="http://schemas.openxmlformats.org/officeDocument/2006/relationships/image" Target="media/image55.png"/><Relationship Id="rId104"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29.png"/><Relationship Id="rId92"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header" Target="header9.xml"/></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28.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39</TotalTime>
  <Pages>105</Pages>
  <Words>95558</Words>
  <Characters>544687</Characters>
  <Application>Microsoft Office Word</Application>
  <DocSecurity>0</DocSecurity>
  <Lines>4539</Lines>
  <Paragraphs>1277</Paragraphs>
  <ScaleCrop>false</ScaleCrop>
  <HeadingPairs>
    <vt:vector size="2" baseType="variant">
      <vt:variant>
        <vt:lpstr>Title</vt:lpstr>
      </vt:variant>
      <vt:variant>
        <vt:i4>1</vt:i4>
      </vt:variant>
    </vt:vector>
  </HeadingPairs>
  <TitlesOfParts>
    <vt:vector size="1" baseType="lpstr">
      <vt:lpstr>OPTIMASI ALOKASI PEKERJAAN DAN SUMBER DAYA DENGAN SISTEM INFORMASI MANAJEMEN PROYEK PADA PERUSAHAAN TEKNOLOGI INFORMASI</vt:lpstr>
    </vt:vector>
  </TitlesOfParts>
  <Company>Universitas Indonesia</Company>
  <LinksUpToDate>false</LinksUpToDate>
  <CharactersWithSpaces>63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ASI ALOKASI PEKERJAAN DAN SUMBER DAYA DENGAN SISTEM INFORMASI MANAJEMEN PROYEK PADA PERUSAHAAN TEKNOLOGI INFORMASI</dc:title>
  <dc:subject/>
  <dc:creator>Ilham Nur Pratama</dc:creator>
  <cp:keywords/>
  <dc:description/>
  <cp:lastModifiedBy>Ilham Pratama</cp:lastModifiedBy>
  <cp:revision>2370</cp:revision>
  <dcterms:created xsi:type="dcterms:W3CDTF">2022-07-25T14:40:00Z</dcterms:created>
  <dcterms:modified xsi:type="dcterms:W3CDTF">2023-02-11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OPTIMASI ALOKASI PEKERJAAN DAN SUMBER DAYA DENGAN SISTEM INFORMASI MANAJEMEN PROYEK PADA PERUSAHAAN TEKNOLOGI INFORMASI</vt:lpwstr>
  </property>
  <property fmtid="{D5CDD505-2E9C-101B-9397-08002B2CF9AE}" pid="3" name="Judul Normal">
    <vt:lpwstr>Optimasi Alokasi Pekerjaan dan Sumber Daya dengan Sistem Informasi Manajemen Proyek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Optimization of Work and Resource Allocation with Project Management Information Systems in Information Technology Companies</vt:lpwstr>
  </property>
  <property fmtid="{D5CDD505-2E9C-101B-9397-08002B2CF9AE}" pid="12" name="Judul Kapital_en">
    <vt:lpwstr>OPTIMIZATION OF WORK AND RESOURCE ALLOCATION WITH PROJECT MANAGEMENT INFORMATION SYSTEMS IN INFORMATION TECHNOLOGY COMPANIES</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csl.mendeley.com/styles/543253851/IEOM</vt:lpwstr>
  </property>
  <property fmtid="{D5CDD505-2E9C-101B-9397-08002B2CF9AE}" pid="28" name="Mendeley Recent Style Name 5_1">
    <vt:lpwstr>Chicago Manual of Style 17th edition (author-date) - Ilham Nur Pratama</vt:lpwstr>
  </property>
  <property fmtid="{D5CDD505-2E9C-101B-9397-08002B2CF9AE}" pid="29" name="Mendeley Recent Style Id 6_1">
    <vt:lpwstr>http://www.zotero.org/styles/harvard-cite-them-right</vt:lpwstr>
  </property>
  <property fmtid="{D5CDD505-2E9C-101B-9397-08002B2CF9AE}" pid="30" name="Mendeley Recent Style Name 6_1">
    <vt:lpwstr>Cite Them Right 11th edition - Harvard</vt:lpwstr>
  </property>
  <property fmtid="{D5CDD505-2E9C-101B-9397-08002B2CF9AE}" pid="31" name="Mendeley Recent Style Id 7_1">
    <vt:lpwstr>http://www.zotero.org/styles/ieee</vt:lpwstr>
  </property>
  <property fmtid="{D5CDD505-2E9C-101B-9397-08002B2CF9AE}" pid="32" name="Mendeley Recent Style Name 7_1">
    <vt:lpwstr>IEEE</vt:lpwstr>
  </property>
  <property fmtid="{D5CDD505-2E9C-101B-9397-08002B2CF9AE}" pid="33" name="Mendeley Recent Style Id 8_1">
    <vt:lpwstr>http://csl.mendeley.com/styles/543253851/IEOM-1</vt:lpwstr>
  </property>
  <property fmtid="{D5CDD505-2E9C-101B-9397-08002B2CF9AE}" pid="34" name="Mendeley Recent Style Name 8_1">
    <vt:lpwstr>IEOM</vt:lpwstr>
  </property>
  <property fmtid="{D5CDD505-2E9C-101B-9397-08002B2CF9AE}" pid="35" name="Mendeley Recent Style Id 9_1">
    <vt:lpwstr>http://www.zotero.org/styles/modern-humanities-research-association</vt:lpwstr>
  </property>
  <property fmtid="{D5CDD505-2E9C-101B-9397-08002B2CF9AE}" pid="36" name="Mendeley Recent Style Name 9_1">
    <vt:lpwstr>Modern Humanities Research Association 3rd edition (note with bibliography)</vt:lpwstr>
  </property>
  <property fmtid="{D5CDD505-2E9C-101B-9397-08002B2CF9AE}" pid="37" name="Lokasi_Kapital">
    <vt:lpwstr>SALEMBA</vt:lpwstr>
  </property>
</Properties>
</file>